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0FF5E5FF" w:rsidR="003D73F2" w:rsidRPr="005D0B1C" w:rsidRDefault="002748F4">
      <w:pPr>
        <w:spacing w:after="0" w:line="480" w:lineRule="auto"/>
        <w:jc w:val="center"/>
        <w:rPr>
          <w:ins w:id="0" w:author="Unemo Magnus, USÖ Labmed länsklinik" w:date="2016-11-14T17:41:00Z"/>
          <w:rFonts w:ascii="Times New Roman" w:hAnsi="Times New Roman" w:cs="Times New Roman"/>
          <w:b/>
          <w:i/>
          <w:iCs/>
          <w:sz w:val="28"/>
          <w:szCs w:val="28"/>
          <w:rPrChange w:id="1" w:author="Unemo Magnus, USÖ Labmed länsklinik" w:date="2016-11-14T17:41:00Z">
            <w:rPr>
              <w:ins w:id="2" w:author="Unemo Magnus, USÖ Labmed länsklinik" w:date="2016-11-14T17:41:00Z"/>
              <w:rFonts w:ascii="Times New Roman" w:hAnsi="Times New Roman" w:cs="Times New Roman"/>
              <w:b/>
              <w:i/>
              <w:iCs/>
              <w:sz w:val="24"/>
              <w:szCs w:val="24"/>
            </w:rPr>
          </w:rPrChange>
        </w:rPr>
        <w:pPrChange w:id="3" w:author="Unemo Magnus, USÖ Labmed länsklinik" w:date="2016-11-14T17:43:00Z">
          <w:pPr>
            <w:spacing w:line="480" w:lineRule="auto"/>
          </w:pPr>
        </w:pPrChange>
      </w:pPr>
      <w:r w:rsidRPr="005D0B1C">
        <w:rPr>
          <w:rFonts w:ascii="Times New Roman" w:hAnsi="Times New Roman" w:cs="Times New Roman"/>
          <w:b/>
          <w:sz w:val="28"/>
          <w:szCs w:val="28"/>
          <w:rPrChange w:id="4" w:author="Unemo Magnus, USÖ Labmed länsklinik" w:date="2016-11-14T17:41:00Z">
            <w:rPr>
              <w:rFonts w:ascii="Times New Roman" w:hAnsi="Times New Roman" w:cs="Times New Roman"/>
              <w:b/>
              <w:sz w:val="24"/>
              <w:szCs w:val="24"/>
            </w:rPr>
          </w:rPrChange>
        </w:rPr>
        <w:t xml:space="preserve">A new rapid resazurin-based </w:t>
      </w:r>
      <w:commentRangeStart w:id="5"/>
      <w:r w:rsidRPr="005D0B1C">
        <w:rPr>
          <w:rFonts w:ascii="Times New Roman" w:hAnsi="Times New Roman" w:cs="Times New Roman"/>
          <w:b/>
          <w:sz w:val="28"/>
          <w:szCs w:val="28"/>
          <w:rPrChange w:id="6" w:author="Unemo Magnus, USÖ Labmed länsklinik" w:date="2016-11-14T17:41:00Z">
            <w:rPr>
              <w:rFonts w:ascii="Times New Roman" w:hAnsi="Times New Roman" w:cs="Times New Roman"/>
              <w:b/>
              <w:sz w:val="24"/>
              <w:szCs w:val="24"/>
            </w:rPr>
          </w:rPrChange>
        </w:rPr>
        <w:t xml:space="preserve">microdilution assay for antimicrobial susceptibility testing of </w:t>
      </w:r>
      <w:ins w:id="7" w:author="Unemo Magnus, USÖ Labmed länsklinik" w:date="2016-11-14T17:38:00Z">
        <w:r w:rsidRPr="005D0B1C">
          <w:rPr>
            <w:rFonts w:ascii="Times New Roman" w:hAnsi="Times New Roman" w:cs="Times New Roman"/>
            <w:b/>
            <w:i/>
            <w:iCs/>
            <w:sz w:val="28"/>
            <w:szCs w:val="28"/>
            <w:rPrChange w:id="8" w:author="Unemo Magnus, USÖ Labmed länsklinik" w:date="2016-11-14T17:41:00Z">
              <w:rPr>
                <w:rFonts w:ascii="Times New Roman" w:hAnsi="Times New Roman" w:cs="Times New Roman"/>
                <w:b/>
                <w:i/>
                <w:iCs/>
                <w:sz w:val="24"/>
                <w:szCs w:val="24"/>
              </w:rPr>
            </w:rPrChange>
          </w:rPr>
          <w:t>N</w:t>
        </w:r>
      </w:ins>
      <w:del w:id="9" w:author="Unemo Magnus, USÖ Labmed länsklinik" w:date="2016-11-14T17:38:00Z">
        <w:r w:rsidRPr="005D0B1C" w:rsidDel="002748F4">
          <w:rPr>
            <w:rFonts w:ascii="Times New Roman" w:hAnsi="Times New Roman" w:cs="Times New Roman"/>
            <w:b/>
            <w:i/>
            <w:iCs/>
            <w:sz w:val="28"/>
            <w:szCs w:val="28"/>
            <w:rPrChange w:id="10" w:author="Unemo Magnus, USÖ Labmed länsklinik" w:date="2016-11-14T17:41:00Z">
              <w:rPr>
                <w:rFonts w:ascii="Times New Roman" w:hAnsi="Times New Roman" w:cs="Times New Roman"/>
                <w:b/>
                <w:i/>
                <w:iCs/>
                <w:sz w:val="24"/>
                <w:szCs w:val="24"/>
              </w:rPr>
            </w:rPrChange>
          </w:rPr>
          <w:delText>n</w:delText>
        </w:r>
      </w:del>
      <w:r w:rsidRPr="005D0B1C">
        <w:rPr>
          <w:rFonts w:ascii="Times New Roman" w:hAnsi="Times New Roman" w:cs="Times New Roman"/>
          <w:b/>
          <w:i/>
          <w:iCs/>
          <w:sz w:val="28"/>
          <w:szCs w:val="28"/>
          <w:rPrChange w:id="11" w:author="Unemo Magnus, USÖ Labmed länsklinik" w:date="2016-11-14T17:41:00Z">
            <w:rPr>
              <w:rFonts w:ascii="Times New Roman" w:hAnsi="Times New Roman" w:cs="Times New Roman"/>
              <w:b/>
              <w:i/>
              <w:iCs/>
              <w:sz w:val="24"/>
              <w:szCs w:val="24"/>
            </w:rPr>
          </w:rPrChange>
        </w:rPr>
        <w:t>ei</w:t>
      </w:r>
      <w:commentRangeEnd w:id="5"/>
      <w:r w:rsidR="00A83069">
        <w:rPr>
          <w:rStyle w:val="CommentReference"/>
        </w:rPr>
        <w:commentReference w:id="5"/>
      </w:r>
      <w:r w:rsidRPr="005D0B1C">
        <w:rPr>
          <w:rFonts w:ascii="Times New Roman" w:hAnsi="Times New Roman" w:cs="Times New Roman"/>
          <w:b/>
          <w:i/>
          <w:iCs/>
          <w:sz w:val="28"/>
          <w:szCs w:val="28"/>
          <w:rPrChange w:id="12" w:author="Unemo Magnus, USÖ Labmed länsklinik" w:date="2016-11-14T17:41:00Z">
            <w:rPr>
              <w:rFonts w:ascii="Times New Roman" w:hAnsi="Times New Roman" w:cs="Times New Roman"/>
              <w:b/>
              <w:i/>
              <w:iCs/>
              <w:sz w:val="24"/>
              <w:szCs w:val="24"/>
            </w:rPr>
          </w:rPrChange>
        </w:rPr>
        <w:t>sseria gonorrhoeae</w:t>
      </w:r>
    </w:p>
    <w:p w14:paraId="09DB8E05" w14:textId="77777777" w:rsidR="005D0B1C" w:rsidRPr="002748F4" w:rsidRDefault="005D0B1C">
      <w:pPr>
        <w:spacing w:after="0" w:line="480" w:lineRule="auto"/>
        <w:jc w:val="center"/>
        <w:rPr>
          <w:rFonts w:ascii="Times New Roman" w:hAnsi="Times New Roman" w:cs="Times New Roman"/>
          <w:b/>
          <w:i/>
          <w:iCs/>
          <w:sz w:val="24"/>
          <w:szCs w:val="24"/>
        </w:rPr>
        <w:pPrChange w:id="13" w:author="Unemo Magnus, USÖ Labmed länsklinik" w:date="2016-11-14T17:43:00Z">
          <w:pPr>
            <w:spacing w:line="480" w:lineRule="auto"/>
          </w:pPr>
        </w:pPrChange>
      </w:pPr>
    </w:p>
    <w:p w14:paraId="05A36DF3" w14:textId="4FADE777" w:rsidR="00F07649" w:rsidRDefault="003D73F2">
      <w:pPr>
        <w:spacing w:after="0" w:line="480" w:lineRule="auto"/>
        <w:jc w:val="center"/>
        <w:rPr>
          <w:ins w:id="14" w:author="Unemo Magnus, USÖ Labmed länsklinik" w:date="2016-11-14T17:41:00Z"/>
          <w:rFonts w:ascii="Times New Roman" w:hAnsi="Times New Roman" w:cs="Times New Roman"/>
          <w:b/>
          <w:iCs/>
          <w:sz w:val="24"/>
          <w:szCs w:val="24"/>
          <w:vertAlign w:val="superscript"/>
        </w:rPr>
        <w:pPrChange w:id="15" w:author="Unemo Magnus, USÖ Labmed länsklinik" w:date="2016-11-14T17:43:00Z">
          <w:pPr>
            <w:spacing w:line="480" w:lineRule="auto"/>
          </w:pPr>
        </w:pPrChange>
      </w:pPr>
      <w:r w:rsidRPr="002748F4">
        <w:rPr>
          <w:rFonts w:ascii="Times New Roman" w:hAnsi="Times New Roman" w:cs="Times New Roman"/>
          <w:b/>
          <w:iCs/>
          <w:sz w:val="24"/>
          <w:szCs w:val="24"/>
          <w:rPrChange w:id="16" w:author="Unemo Magnus, USÖ Labmed länsklinik" w:date="2016-11-14T17:37:00Z">
            <w:rPr>
              <w:rFonts w:ascii="Times New Roman" w:hAnsi="Times New Roman" w:cs="Times New Roman"/>
              <w:i/>
              <w:iCs/>
              <w:sz w:val="24"/>
              <w:szCs w:val="24"/>
            </w:rPr>
          </w:rPrChange>
        </w:rPr>
        <w:t>Sunniva Förster</w:t>
      </w:r>
      <w:r w:rsidRPr="002748F4">
        <w:rPr>
          <w:rFonts w:ascii="Times New Roman" w:hAnsi="Times New Roman" w:cs="Times New Roman"/>
          <w:b/>
          <w:iCs/>
          <w:sz w:val="24"/>
          <w:szCs w:val="24"/>
          <w:vertAlign w:val="superscript"/>
          <w:rPrChange w:id="17" w:author="Unemo Magnus, USÖ Labmed länsklinik" w:date="2016-11-14T17:37:00Z">
            <w:rPr>
              <w:rFonts w:ascii="Times New Roman" w:hAnsi="Times New Roman" w:cs="Times New Roman"/>
              <w:i/>
              <w:iCs/>
              <w:sz w:val="24"/>
              <w:szCs w:val="24"/>
              <w:vertAlign w:val="superscript"/>
            </w:rPr>
          </w:rPrChange>
        </w:rPr>
        <w:t>1,</w:t>
      </w:r>
      <w:ins w:id="18" w:author="Unemo Magnus, USÖ Labmed länsklinik" w:date="2016-11-16T13:44:00Z">
        <w:r w:rsidR="00E90AD7">
          <w:rPr>
            <w:rFonts w:ascii="Times New Roman" w:hAnsi="Times New Roman" w:cs="Times New Roman"/>
            <w:b/>
            <w:iCs/>
            <w:sz w:val="24"/>
            <w:szCs w:val="24"/>
            <w:vertAlign w:val="superscript"/>
          </w:rPr>
          <w:t>2,</w:t>
        </w:r>
      </w:ins>
      <w:r w:rsidRPr="002748F4">
        <w:rPr>
          <w:rFonts w:ascii="Times New Roman" w:hAnsi="Times New Roman" w:cs="Times New Roman"/>
          <w:b/>
          <w:iCs/>
          <w:sz w:val="24"/>
          <w:szCs w:val="24"/>
          <w:vertAlign w:val="superscript"/>
          <w:rPrChange w:id="19" w:author="Unemo Magnus, USÖ Labmed länsklinik" w:date="2016-11-14T17:37:00Z">
            <w:rPr>
              <w:rFonts w:ascii="Times New Roman" w:hAnsi="Times New Roman" w:cs="Times New Roman"/>
              <w:i/>
              <w:iCs/>
              <w:sz w:val="24"/>
              <w:szCs w:val="24"/>
              <w:vertAlign w:val="superscript"/>
            </w:rPr>
          </w:rPrChange>
        </w:rPr>
        <w:t>3</w:t>
      </w:r>
      <w:ins w:id="20" w:author="Christian Althaus" w:date="2016-11-28T21:03:00Z">
        <w:r w:rsidR="001742D9">
          <w:rPr>
            <w:rFonts w:ascii="Times New Roman" w:hAnsi="Times New Roman" w:cs="Times New Roman"/>
            <w:b/>
            <w:iCs/>
            <w:sz w:val="24"/>
            <w:szCs w:val="24"/>
            <w:vertAlign w:val="superscript"/>
          </w:rPr>
          <w:t>,4</w:t>
        </w:r>
      </w:ins>
      <w:del w:id="21" w:author="Unemo Magnus, USÖ Labmed länsklinik" w:date="2016-11-16T13:44:00Z">
        <w:r w:rsidRPr="002748F4" w:rsidDel="00E90AD7">
          <w:rPr>
            <w:rFonts w:ascii="Times New Roman" w:hAnsi="Times New Roman" w:cs="Times New Roman"/>
            <w:b/>
            <w:iCs/>
            <w:sz w:val="24"/>
            <w:szCs w:val="24"/>
            <w:vertAlign w:val="superscript"/>
            <w:rPrChange w:id="22" w:author="Unemo Magnus, USÖ Labmed länsklinik" w:date="2016-11-14T17:37:00Z">
              <w:rPr>
                <w:rFonts w:ascii="Times New Roman" w:hAnsi="Times New Roman" w:cs="Times New Roman"/>
                <w:i/>
                <w:iCs/>
                <w:sz w:val="24"/>
                <w:szCs w:val="24"/>
                <w:vertAlign w:val="superscript"/>
              </w:rPr>
            </w:rPrChange>
          </w:rPr>
          <w:delText>,4</w:delText>
        </w:r>
      </w:del>
      <w:ins w:id="23" w:author="Unemo Magnus, USÖ Labmed länsklinik" w:date="2016-11-14T17:37:00Z">
        <w:r w:rsidR="002748F4">
          <w:rPr>
            <w:rFonts w:ascii="Times New Roman" w:hAnsi="Times New Roman" w:cs="Times New Roman"/>
            <w:b/>
            <w:iCs/>
            <w:sz w:val="24"/>
            <w:szCs w:val="24"/>
          </w:rPr>
          <w:t>*</w:t>
        </w:r>
      </w:ins>
      <w:r w:rsidRPr="002748F4">
        <w:rPr>
          <w:rFonts w:ascii="Times New Roman" w:hAnsi="Times New Roman" w:cs="Times New Roman"/>
          <w:b/>
          <w:iCs/>
          <w:sz w:val="24"/>
          <w:szCs w:val="24"/>
          <w:rPrChange w:id="24" w:author="Unemo Magnus, USÖ Labmed länsklinik" w:date="2016-11-14T17:37:00Z">
            <w:rPr>
              <w:rFonts w:ascii="Times New Roman" w:hAnsi="Times New Roman" w:cs="Times New Roman"/>
              <w:i/>
              <w:iCs/>
              <w:sz w:val="24"/>
              <w:szCs w:val="24"/>
            </w:rPr>
          </w:rPrChange>
        </w:rPr>
        <w:t xml:space="preserve">, Valentino </w:t>
      </w:r>
      <w:del w:id="25" w:author="Unemo Magnus, USÖ Labmed länsklinik" w:date="2016-11-16T13:45:00Z">
        <w:r w:rsidRPr="002748F4" w:rsidDel="00E90AD7">
          <w:rPr>
            <w:rFonts w:ascii="Times New Roman" w:hAnsi="Times New Roman" w:cs="Times New Roman"/>
            <w:b/>
            <w:iCs/>
            <w:sz w:val="24"/>
            <w:szCs w:val="24"/>
            <w:rPrChange w:id="26" w:author="Unemo Magnus, USÖ Labmed länsklinik" w:date="2016-11-14T17:37:00Z">
              <w:rPr>
                <w:rFonts w:ascii="Times New Roman" w:hAnsi="Times New Roman" w:cs="Times New Roman"/>
                <w:i/>
                <w:iCs/>
                <w:sz w:val="24"/>
                <w:szCs w:val="24"/>
              </w:rPr>
            </w:rPrChange>
          </w:rPr>
          <w:delText>Desilvestro</w:delText>
        </w:r>
        <w:r w:rsidRPr="002748F4" w:rsidDel="00E90AD7">
          <w:rPr>
            <w:rFonts w:ascii="Times New Roman" w:hAnsi="Times New Roman" w:cs="Times New Roman"/>
            <w:b/>
            <w:iCs/>
            <w:sz w:val="24"/>
            <w:szCs w:val="24"/>
            <w:vertAlign w:val="superscript"/>
            <w:rPrChange w:id="27" w:author="Unemo Magnus, USÖ Labmed länsklinik" w:date="2016-11-14T17:37:00Z">
              <w:rPr>
                <w:rFonts w:ascii="Times New Roman" w:hAnsi="Times New Roman" w:cs="Times New Roman"/>
                <w:i/>
                <w:iCs/>
                <w:sz w:val="24"/>
                <w:szCs w:val="24"/>
                <w:vertAlign w:val="superscript"/>
              </w:rPr>
            </w:rPrChange>
          </w:rPr>
          <w:delText>2</w:delText>
        </w:r>
      </w:del>
      <w:ins w:id="28" w:author="Unemo Magnus, USÖ Labmed länsklinik" w:date="2016-11-16T13:45:00Z">
        <w:r w:rsidR="00E90AD7" w:rsidRPr="002748F4">
          <w:rPr>
            <w:rFonts w:ascii="Times New Roman" w:hAnsi="Times New Roman" w:cs="Times New Roman"/>
            <w:b/>
            <w:iCs/>
            <w:sz w:val="24"/>
            <w:szCs w:val="24"/>
            <w:rPrChange w:id="29" w:author="Unemo Magnus, USÖ Labmed länsklinik" w:date="2016-11-14T17:37:00Z">
              <w:rPr>
                <w:rFonts w:ascii="Times New Roman" w:hAnsi="Times New Roman" w:cs="Times New Roman"/>
                <w:i/>
                <w:iCs/>
                <w:sz w:val="24"/>
                <w:szCs w:val="24"/>
              </w:rPr>
            </w:rPrChange>
          </w:rPr>
          <w:t>Desilvestro</w:t>
        </w:r>
      </w:ins>
      <w:ins w:id="30" w:author="Christian Althaus" w:date="2016-11-28T21:03:00Z">
        <w:r w:rsidR="001742D9">
          <w:rPr>
            <w:rFonts w:ascii="Times New Roman" w:hAnsi="Times New Roman" w:cs="Times New Roman"/>
            <w:b/>
            <w:iCs/>
            <w:sz w:val="24"/>
            <w:szCs w:val="24"/>
            <w:vertAlign w:val="superscript"/>
          </w:rPr>
          <w:t>5</w:t>
        </w:r>
      </w:ins>
      <w:ins w:id="31" w:author="Unemo Magnus, USÖ Labmed länsklinik" w:date="2016-11-16T13:45:00Z">
        <w:del w:id="32" w:author="Christian Althaus" w:date="2016-11-28T21:03:00Z">
          <w:r w:rsidR="00E90AD7" w:rsidDel="001742D9">
            <w:rPr>
              <w:rFonts w:ascii="Times New Roman" w:hAnsi="Times New Roman" w:cs="Times New Roman"/>
              <w:b/>
              <w:iCs/>
              <w:sz w:val="24"/>
              <w:szCs w:val="24"/>
              <w:vertAlign w:val="superscript"/>
            </w:rPr>
            <w:delText>4</w:delText>
          </w:r>
        </w:del>
      </w:ins>
      <w:r w:rsidRPr="002748F4">
        <w:rPr>
          <w:rFonts w:ascii="Times New Roman" w:hAnsi="Times New Roman" w:cs="Times New Roman"/>
          <w:b/>
          <w:iCs/>
          <w:sz w:val="24"/>
          <w:szCs w:val="24"/>
          <w:rPrChange w:id="33" w:author="Unemo Magnus, USÖ Labmed länsklinik" w:date="2016-11-14T17:37:00Z">
            <w:rPr>
              <w:rFonts w:ascii="Times New Roman" w:hAnsi="Times New Roman" w:cs="Times New Roman"/>
              <w:i/>
              <w:iCs/>
              <w:sz w:val="24"/>
              <w:szCs w:val="24"/>
            </w:rPr>
          </w:rPrChange>
        </w:rPr>
        <w:t>, Lucy Hathaway</w:t>
      </w:r>
      <w:r w:rsidRPr="002748F4">
        <w:rPr>
          <w:rFonts w:ascii="Times New Roman" w:hAnsi="Times New Roman" w:cs="Times New Roman"/>
          <w:b/>
          <w:iCs/>
          <w:sz w:val="24"/>
          <w:szCs w:val="24"/>
          <w:vertAlign w:val="superscript"/>
          <w:rPrChange w:id="34" w:author="Unemo Magnus, USÖ Labmed länsklinik" w:date="2016-11-14T17:37:00Z">
            <w:rPr>
              <w:rFonts w:ascii="Times New Roman" w:hAnsi="Times New Roman" w:cs="Times New Roman"/>
              <w:i/>
              <w:iCs/>
              <w:sz w:val="24"/>
              <w:szCs w:val="24"/>
              <w:vertAlign w:val="superscript"/>
            </w:rPr>
          </w:rPrChange>
        </w:rPr>
        <w:t>3</w:t>
      </w:r>
      <w:r w:rsidRPr="002748F4">
        <w:rPr>
          <w:rFonts w:ascii="Times New Roman" w:hAnsi="Times New Roman" w:cs="Times New Roman"/>
          <w:b/>
          <w:iCs/>
          <w:sz w:val="24"/>
          <w:szCs w:val="24"/>
          <w:rPrChange w:id="35" w:author="Unemo Magnus, USÖ Labmed länsklinik" w:date="2016-11-14T17:37:00Z">
            <w:rPr>
              <w:rFonts w:ascii="Times New Roman" w:hAnsi="Times New Roman" w:cs="Times New Roman"/>
              <w:i/>
              <w:iCs/>
              <w:sz w:val="24"/>
              <w:szCs w:val="24"/>
            </w:rPr>
          </w:rPrChange>
        </w:rPr>
        <w:t>, Nicola Low</w:t>
      </w:r>
      <w:r w:rsidRPr="002748F4">
        <w:rPr>
          <w:rFonts w:ascii="Times New Roman" w:hAnsi="Times New Roman" w:cs="Times New Roman"/>
          <w:b/>
          <w:iCs/>
          <w:sz w:val="24"/>
          <w:szCs w:val="24"/>
          <w:vertAlign w:val="superscript"/>
          <w:rPrChange w:id="36" w:author="Unemo Magnus, USÖ Labmed länsklinik" w:date="2016-11-14T17:37:00Z">
            <w:rPr>
              <w:rFonts w:ascii="Times New Roman" w:hAnsi="Times New Roman" w:cs="Times New Roman"/>
              <w:i/>
              <w:iCs/>
              <w:sz w:val="24"/>
              <w:szCs w:val="24"/>
              <w:vertAlign w:val="superscript"/>
            </w:rPr>
          </w:rPrChange>
        </w:rPr>
        <w:t>1</w:t>
      </w:r>
      <w:r w:rsidRPr="002748F4">
        <w:rPr>
          <w:rFonts w:ascii="Times New Roman" w:hAnsi="Times New Roman" w:cs="Times New Roman"/>
          <w:b/>
          <w:iCs/>
          <w:sz w:val="24"/>
          <w:szCs w:val="24"/>
          <w:rPrChange w:id="37" w:author="Unemo Magnus, USÖ Labmed länsklinik" w:date="2016-11-14T17:37:00Z">
            <w:rPr>
              <w:rFonts w:ascii="Times New Roman" w:hAnsi="Times New Roman" w:cs="Times New Roman"/>
              <w:i/>
              <w:iCs/>
              <w:sz w:val="24"/>
              <w:szCs w:val="24"/>
            </w:rPr>
          </w:rPrChange>
        </w:rPr>
        <w:t>, Christian Althaus</w:t>
      </w:r>
      <w:r w:rsidRPr="002748F4">
        <w:rPr>
          <w:rFonts w:ascii="Times New Roman" w:hAnsi="Times New Roman" w:cs="Times New Roman"/>
          <w:b/>
          <w:iCs/>
          <w:sz w:val="24"/>
          <w:szCs w:val="24"/>
          <w:vertAlign w:val="superscript"/>
          <w:rPrChange w:id="38" w:author="Unemo Magnus, USÖ Labmed länsklinik" w:date="2016-11-14T17:37:00Z">
            <w:rPr>
              <w:rFonts w:ascii="Times New Roman" w:hAnsi="Times New Roman" w:cs="Times New Roman"/>
              <w:i/>
              <w:iCs/>
              <w:sz w:val="24"/>
              <w:szCs w:val="24"/>
              <w:vertAlign w:val="superscript"/>
            </w:rPr>
          </w:rPrChange>
        </w:rPr>
        <w:t>1</w:t>
      </w:r>
      <w:del w:id="39" w:author="Unemo Magnus, USÖ Labmed länsklinik" w:date="2016-11-14T17:37:00Z">
        <w:r w:rsidRPr="002748F4" w:rsidDel="002748F4">
          <w:rPr>
            <w:rFonts w:ascii="Times New Roman" w:hAnsi="Times New Roman" w:cs="Times New Roman"/>
            <w:b/>
            <w:iCs/>
            <w:sz w:val="24"/>
            <w:szCs w:val="24"/>
            <w:rPrChange w:id="40" w:author="Unemo Magnus, USÖ Labmed länsklinik" w:date="2016-11-14T17:37:00Z">
              <w:rPr>
                <w:rFonts w:ascii="Times New Roman" w:hAnsi="Times New Roman" w:cs="Times New Roman"/>
                <w:i/>
                <w:iCs/>
                <w:sz w:val="24"/>
                <w:szCs w:val="24"/>
              </w:rPr>
            </w:rPrChange>
          </w:rPr>
          <w:delText>,</w:delText>
        </w:r>
      </w:del>
      <w:r w:rsidRPr="002748F4">
        <w:rPr>
          <w:rFonts w:ascii="Times New Roman" w:hAnsi="Times New Roman" w:cs="Times New Roman"/>
          <w:b/>
          <w:iCs/>
          <w:sz w:val="24"/>
          <w:szCs w:val="24"/>
          <w:rPrChange w:id="41" w:author="Unemo Magnus, USÖ Labmed länsklinik" w:date="2016-11-14T17:37:00Z">
            <w:rPr>
              <w:rFonts w:ascii="Times New Roman" w:hAnsi="Times New Roman" w:cs="Times New Roman"/>
              <w:i/>
              <w:iCs/>
              <w:sz w:val="24"/>
              <w:szCs w:val="24"/>
            </w:rPr>
          </w:rPrChange>
        </w:rPr>
        <w:t xml:space="preserve"> </w:t>
      </w:r>
      <w:ins w:id="42" w:author="Unemo Magnus, USÖ Labmed länsklinik" w:date="2016-11-14T17:37:00Z">
        <w:r w:rsidR="002748F4">
          <w:rPr>
            <w:rFonts w:ascii="Times New Roman" w:hAnsi="Times New Roman" w:cs="Times New Roman"/>
            <w:b/>
            <w:iCs/>
            <w:sz w:val="24"/>
            <w:szCs w:val="24"/>
          </w:rPr>
          <w:t xml:space="preserve">and </w:t>
        </w:r>
      </w:ins>
      <w:r w:rsidRPr="002748F4">
        <w:rPr>
          <w:rFonts w:ascii="Times New Roman" w:hAnsi="Times New Roman" w:cs="Times New Roman"/>
          <w:b/>
          <w:iCs/>
          <w:sz w:val="24"/>
          <w:szCs w:val="24"/>
          <w:rPrChange w:id="43" w:author="Unemo Magnus, USÖ Labmed länsklinik" w:date="2016-11-14T17:37:00Z">
            <w:rPr>
              <w:rFonts w:ascii="Times New Roman" w:hAnsi="Times New Roman" w:cs="Times New Roman"/>
              <w:i/>
              <w:iCs/>
              <w:sz w:val="24"/>
              <w:szCs w:val="24"/>
            </w:rPr>
          </w:rPrChange>
        </w:rPr>
        <w:t xml:space="preserve">Magnus </w:t>
      </w:r>
      <w:del w:id="44" w:author="Unemo Magnus, USÖ Labmed länsklinik" w:date="2016-11-16T13:46:00Z">
        <w:r w:rsidRPr="002748F4" w:rsidDel="00050298">
          <w:rPr>
            <w:rFonts w:ascii="Times New Roman" w:hAnsi="Times New Roman" w:cs="Times New Roman"/>
            <w:b/>
            <w:iCs/>
            <w:sz w:val="24"/>
            <w:szCs w:val="24"/>
            <w:rPrChange w:id="45" w:author="Unemo Magnus, USÖ Labmed länsklinik" w:date="2016-11-14T17:37:00Z">
              <w:rPr>
                <w:rFonts w:ascii="Times New Roman" w:hAnsi="Times New Roman" w:cs="Times New Roman"/>
                <w:i/>
                <w:iCs/>
                <w:sz w:val="24"/>
                <w:szCs w:val="24"/>
              </w:rPr>
            </w:rPrChange>
          </w:rPr>
          <w:delText>Unemo</w:delText>
        </w:r>
        <w:r w:rsidRPr="002748F4" w:rsidDel="00050298">
          <w:rPr>
            <w:rFonts w:ascii="Times New Roman" w:hAnsi="Times New Roman" w:cs="Times New Roman"/>
            <w:b/>
            <w:iCs/>
            <w:sz w:val="24"/>
            <w:szCs w:val="24"/>
            <w:vertAlign w:val="superscript"/>
            <w:rPrChange w:id="46" w:author="Unemo Magnus, USÖ Labmed länsklinik" w:date="2016-11-14T17:37:00Z">
              <w:rPr>
                <w:i/>
                <w:iCs/>
                <w:sz w:val="24"/>
                <w:szCs w:val="24"/>
                <w:vertAlign w:val="superscript"/>
              </w:rPr>
            </w:rPrChange>
          </w:rPr>
          <w:delText>4</w:delText>
        </w:r>
      </w:del>
      <w:ins w:id="47" w:author="Unemo Magnus, USÖ Labmed länsklinik" w:date="2016-11-16T13:46:00Z">
        <w:r w:rsidR="00050298" w:rsidRPr="002748F4">
          <w:rPr>
            <w:rFonts w:ascii="Times New Roman" w:hAnsi="Times New Roman" w:cs="Times New Roman"/>
            <w:b/>
            <w:iCs/>
            <w:sz w:val="24"/>
            <w:szCs w:val="24"/>
            <w:rPrChange w:id="48" w:author="Unemo Magnus, USÖ Labmed länsklinik" w:date="2016-11-14T17:37:00Z">
              <w:rPr>
                <w:rFonts w:ascii="Times New Roman" w:hAnsi="Times New Roman" w:cs="Times New Roman"/>
                <w:i/>
                <w:iCs/>
                <w:sz w:val="24"/>
                <w:szCs w:val="24"/>
              </w:rPr>
            </w:rPrChange>
          </w:rPr>
          <w:t>Unemo</w:t>
        </w:r>
        <w:r w:rsidR="00050298">
          <w:rPr>
            <w:rFonts w:ascii="Times New Roman" w:hAnsi="Times New Roman" w:cs="Times New Roman"/>
            <w:b/>
            <w:iCs/>
            <w:sz w:val="24"/>
            <w:szCs w:val="24"/>
            <w:vertAlign w:val="superscript"/>
          </w:rPr>
          <w:t>2</w:t>
        </w:r>
      </w:ins>
    </w:p>
    <w:p w14:paraId="574C7AB9" w14:textId="77777777" w:rsidR="005D0B1C" w:rsidRPr="002748F4" w:rsidRDefault="005D0B1C">
      <w:pPr>
        <w:spacing w:after="0" w:line="480" w:lineRule="auto"/>
        <w:jc w:val="center"/>
        <w:rPr>
          <w:rFonts w:ascii="Times New Roman" w:hAnsi="Times New Roman" w:cs="Times New Roman"/>
          <w:b/>
          <w:sz w:val="24"/>
          <w:szCs w:val="24"/>
          <w:rPrChange w:id="49" w:author="Unemo Magnus, USÖ Labmed länsklinik" w:date="2016-11-14T17:37:00Z">
            <w:rPr>
              <w:i/>
              <w:sz w:val="24"/>
              <w:szCs w:val="24"/>
            </w:rPr>
          </w:rPrChange>
        </w:rPr>
        <w:pPrChange w:id="50" w:author="Unemo Magnus, USÖ Labmed länsklinik" w:date="2016-11-14T17:43:00Z">
          <w:pPr>
            <w:spacing w:line="480" w:lineRule="auto"/>
          </w:pPr>
        </w:pPrChange>
      </w:pPr>
    </w:p>
    <w:p w14:paraId="69BDBCD2" w14:textId="0F2C70A0" w:rsidR="00261C59" w:rsidRPr="001742D9" w:rsidDel="002748F4" w:rsidRDefault="00261C59">
      <w:pPr>
        <w:spacing w:after="0" w:line="480" w:lineRule="auto"/>
        <w:jc w:val="center"/>
        <w:rPr>
          <w:del w:id="51" w:author="Unemo Magnus, USÖ Labmed länsklinik" w:date="2016-11-14T17:38:00Z"/>
          <w:rFonts w:ascii="Times New Roman" w:hAnsi="Times New Roman" w:cs="Times New Roman"/>
          <w:i/>
          <w:sz w:val="24"/>
          <w:szCs w:val="24"/>
          <w:lang w:val="en-US"/>
          <w:rPrChange w:id="52" w:author="Christian Althaus" w:date="2016-11-28T21:03:00Z">
            <w:rPr>
              <w:del w:id="53" w:author="Unemo Magnus, USÖ Labmed länsklinik" w:date="2016-11-14T17:38:00Z"/>
              <w:rFonts w:ascii="Times New Roman" w:hAnsi="Times New Roman" w:cs="Times New Roman"/>
              <w:sz w:val="24"/>
              <w:szCs w:val="24"/>
            </w:rPr>
          </w:rPrChange>
        </w:rPr>
        <w:pPrChange w:id="54" w:author="Unemo Magnus, USÖ Labmed länsklinik" w:date="2016-11-14T17:43:00Z">
          <w:pPr>
            <w:spacing w:line="480" w:lineRule="auto"/>
          </w:pPr>
        </w:pPrChange>
      </w:pPr>
      <w:r w:rsidRPr="002748F4">
        <w:rPr>
          <w:rFonts w:ascii="Times New Roman" w:hAnsi="Times New Roman" w:cs="Times New Roman"/>
          <w:i/>
          <w:sz w:val="24"/>
          <w:szCs w:val="24"/>
          <w:vertAlign w:val="superscript"/>
          <w:rPrChange w:id="55" w:author="Unemo Magnus, USÖ Labmed länsklinik" w:date="2016-11-14T17:38:00Z">
            <w:rPr>
              <w:rFonts w:ascii="Times New Roman" w:hAnsi="Times New Roman" w:cs="Times New Roman"/>
              <w:sz w:val="24"/>
              <w:szCs w:val="24"/>
              <w:vertAlign w:val="superscript"/>
            </w:rPr>
          </w:rPrChange>
        </w:rPr>
        <w:t>1</w:t>
      </w:r>
      <w:r w:rsidRPr="002748F4">
        <w:rPr>
          <w:rFonts w:ascii="Times New Roman" w:hAnsi="Times New Roman" w:cs="Times New Roman"/>
          <w:i/>
          <w:sz w:val="24"/>
          <w:szCs w:val="24"/>
          <w:rPrChange w:id="56" w:author="Unemo Magnus, USÖ Labmed länsklinik" w:date="2016-11-14T17:38:00Z">
            <w:rPr>
              <w:rFonts w:ascii="Times New Roman" w:hAnsi="Times New Roman" w:cs="Times New Roman"/>
              <w:sz w:val="24"/>
              <w:szCs w:val="24"/>
            </w:rPr>
          </w:rPrChange>
        </w:rPr>
        <w:t>Institute of Social and Preventive Medicine</w:t>
      </w:r>
      <w:del w:id="57" w:author="Christian Althaus" w:date="2016-11-28T21:02:00Z">
        <w:r w:rsidRPr="002748F4" w:rsidDel="001742D9">
          <w:rPr>
            <w:rFonts w:ascii="Times New Roman" w:hAnsi="Times New Roman" w:cs="Times New Roman"/>
            <w:i/>
            <w:sz w:val="24"/>
            <w:szCs w:val="24"/>
            <w:rPrChange w:id="58" w:author="Unemo Magnus, USÖ Labmed länsklinik" w:date="2016-11-14T17:38:00Z">
              <w:rPr>
                <w:rFonts w:ascii="Times New Roman" w:hAnsi="Times New Roman" w:cs="Times New Roman"/>
                <w:sz w:val="24"/>
                <w:szCs w:val="24"/>
              </w:rPr>
            </w:rPrChange>
          </w:rPr>
          <w:delText xml:space="preserve"> (ISPM)</w:delText>
        </w:r>
      </w:del>
      <w:r w:rsidRPr="002748F4">
        <w:rPr>
          <w:rFonts w:ascii="Times New Roman" w:hAnsi="Times New Roman" w:cs="Times New Roman"/>
          <w:i/>
          <w:sz w:val="24"/>
          <w:szCs w:val="24"/>
          <w:rPrChange w:id="59" w:author="Unemo Magnus, USÖ Labmed länsklinik" w:date="2016-11-14T17:38:00Z">
            <w:rPr>
              <w:rFonts w:ascii="Times New Roman" w:hAnsi="Times New Roman" w:cs="Times New Roman"/>
              <w:sz w:val="24"/>
              <w:szCs w:val="24"/>
            </w:rPr>
          </w:rPrChange>
        </w:rPr>
        <w:t xml:space="preserve">, University of Bern, </w:t>
      </w:r>
      <w:ins w:id="60" w:author="Unemo Magnus, USÖ Labmed länsklinik" w:date="2016-11-16T14:28:00Z">
        <w:r w:rsidR="00B1508A">
          <w:rPr>
            <w:rFonts w:ascii="Times New Roman" w:hAnsi="Times New Roman" w:cs="Times New Roman"/>
            <w:i/>
            <w:sz w:val="24"/>
            <w:szCs w:val="24"/>
          </w:rPr>
          <w:t xml:space="preserve">Bern, </w:t>
        </w:r>
      </w:ins>
      <w:r w:rsidRPr="002748F4">
        <w:rPr>
          <w:rFonts w:ascii="Times New Roman" w:hAnsi="Times New Roman" w:cs="Times New Roman"/>
          <w:i/>
          <w:sz w:val="24"/>
          <w:szCs w:val="24"/>
          <w:rPrChange w:id="61" w:author="Unemo Magnus, USÖ Labmed länsklinik" w:date="2016-11-14T17:38:00Z">
            <w:rPr>
              <w:rFonts w:ascii="Times New Roman" w:hAnsi="Times New Roman" w:cs="Times New Roman"/>
              <w:sz w:val="24"/>
              <w:szCs w:val="24"/>
            </w:rPr>
          </w:rPrChange>
        </w:rPr>
        <w:t>Switzerland</w:t>
      </w:r>
      <w:ins w:id="62" w:author="Unemo Magnus, USÖ Labmed länsklinik" w:date="2016-11-14T17:38:00Z">
        <w:r w:rsidR="002748F4">
          <w:rPr>
            <w:rFonts w:ascii="Times New Roman" w:hAnsi="Times New Roman" w:cs="Times New Roman"/>
            <w:i/>
            <w:sz w:val="24"/>
            <w:szCs w:val="24"/>
          </w:rPr>
          <w:t xml:space="preserve">; </w:t>
        </w:r>
      </w:ins>
      <w:ins w:id="63" w:author="Unemo Magnus, USÖ Labmed länsklinik" w:date="2016-11-16T13:46:00Z">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ins>
      <w:ins w:id="64" w:author="Unemo Magnus, USÖ Labmed länsklinik" w:date="2016-11-16T14:28:00Z">
        <w:r w:rsidR="00B1508A">
          <w:rPr>
            <w:rFonts w:ascii="Times New Roman" w:hAnsi="Times New Roman" w:cs="Times New Roman"/>
            <w:i/>
            <w:sz w:val="24"/>
            <w:szCs w:val="24"/>
            <w:lang w:val="en-US"/>
          </w:rPr>
          <w:t xml:space="preserve">Örebro, </w:t>
        </w:r>
      </w:ins>
      <w:ins w:id="65" w:author="Unemo Magnus, USÖ Labmed länsklinik" w:date="2016-11-16T13:46:00Z">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ins>
      <w:ins w:id="66" w:author="Unemo Magnus, USÖ Labmed länsklinik" w:date="2016-11-16T14:28:00Z">
        <w:r w:rsidR="00B1508A">
          <w:rPr>
            <w:rFonts w:ascii="Times New Roman" w:hAnsi="Times New Roman" w:cs="Times New Roman"/>
            <w:i/>
            <w:sz w:val="24"/>
            <w:szCs w:val="24"/>
          </w:rPr>
          <w:t xml:space="preserve">Bern, </w:t>
        </w:r>
      </w:ins>
      <w:ins w:id="67" w:author="Unemo Magnus, USÖ Labmed länsklinik" w:date="2016-11-16T13:46:00Z">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ins>
      <w:ins w:id="68" w:author="Christian Althaus" w:date="2016-11-28T21:03:00Z">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ins>
      <w:ins w:id="69" w:author="Unemo Magnus, USÖ Labmed länsklinik" w:date="2016-11-16T13:46:00Z">
        <w:del w:id="70" w:author="Christian Althaus" w:date="2016-11-28T21:03:00Z">
          <w:r w:rsidR="00E90AD7" w:rsidDel="001742D9">
            <w:rPr>
              <w:rFonts w:ascii="Times New Roman" w:hAnsi="Times New Roman" w:cs="Times New Roman"/>
              <w:i/>
              <w:sz w:val="24"/>
              <w:szCs w:val="24"/>
            </w:rPr>
            <w:delText xml:space="preserve"> </w:delText>
          </w:r>
        </w:del>
      </w:ins>
      <w:ins w:id="71" w:author="Christian Althaus" w:date="2016-11-28T21:03:00Z">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ins>
    </w:p>
    <w:p w14:paraId="2F01B150" w14:textId="0B7B0148" w:rsidR="00261C59" w:rsidRPr="002748F4" w:rsidDel="002748F4" w:rsidRDefault="00261C59">
      <w:pPr>
        <w:spacing w:after="0" w:line="480" w:lineRule="auto"/>
        <w:jc w:val="center"/>
        <w:rPr>
          <w:del w:id="72" w:author="Unemo Magnus, USÖ Labmed länsklinik" w:date="2016-11-14T17:38:00Z"/>
          <w:rFonts w:ascii="Times New Roman" w:hAnsi="Times New Roman" w:cs="Times New Roman"/>
          <w:i/>
          <w:sz w:val="24"/>
          <w:szCs w:val="24"/>
          <w:rPrChange w:id="73" w:author="Unemo Magnus, USÖ Labmed länsklinik" w:date="2016-11-14T17:38:00Z">
            <w:rPr>
              <w:del w:id="74" w:author="Unemo Magnus, USÖ Labmed länsklinik" w:date="2016-11-14T17:38:00Z"/>
              <w:rFonts w:ascii="Times New Roman" w:hAnsi="Times New Roman" w:cs="Times New Roman"/>
              <w:sz w:val="24"/>
              <w:szCs w:val="24"/>
            </w:rPr>
          </w:rPrChange>
        </w:rPr>
        <w:pPrChange w:id="75" w:author="Unemo Magnus, USÖ Labmed länsklinik" w:date="2016-11-16T13:46:00Z">
          <w:pPr>
            <w:spacing w:line="480" w:lineRule="auto"/>
          </w:pPr>
        </w:pPrChange>
      </w:pPr>
      <w:del w:id="76" w:author="Unemo Magnus, USÖ Labmed länsklinik" w:date="2016-11-16T13:46:00Z">
        <w:r w:rsidRPr="002748F4" w:rsidDel="00E90AD7">
          <w:rPr>
            <w:rFonts w:ascii="Times New Roman" w:hAnsi="Times New Roman" w:cs="Times New Roman"/>
            <w:i/>
            <w:sz w:val="24"/>
            <w:szCs w:val="24"/>
            <w:vertAlign w:val="superscript"/>
            <w:rPrChange w:id="77" w:author="Unemo Magnus, USÖ Labmed länsklinik" w:date="2016-11-14T17:38:00Z">
              <w:rPr>
                <w:rFonts w:ascii="Times New Roman" w:hAnsi="Times New Roman" w:cs="Times New Roman"/>
                <w:sz w:val="24"/>
                <w:szCs w:val="24"/>
                <w:vertAlign w:val="superscript"/>
              </w:rPr>
            </w:rPrChange>
          </w:rPr>
          <w:delText>2</w:delText>
        </w:r>
      </w:del>
      <w:ins w:id="78" w:author="Christian Althaus" w:date="2016-11-28T21:03:00Z">
        <w:r w:rsidR="001742D9">
          <w:rPr>
            <w:rFonts w:ascii="Times New Roman" w:hAnsi="Times New Roman" w:cs="Times New Roman"/>
            <w:i/>
            <w:sz w:val="24"/>
            <w:szCs w:val="24"/>
            <w:vertAlign w:val="superscript"/>
          </w:rPr>
          <w:t>5</w:t>
        </w:r>
      </w:ins>
      <w:ins w:id="79" w:author="Unemo Magnus, USÖ Labmed länsklinik" w:date="2016-11-16T13:46:00Z">
        <w:del w:id="80" w:author="Christian Althaus" w:date="2016-11-28T21:03:00Z">
          <w:r w:rsidR="00E90AD7" w:rsidDel="001742D9">
            <w:rPr>
              <w:rFonts w:ascii="Times New Roman" w:hAnsi="Times New Roman" w:cs="Times New Roman"/>
              <w:i/>
              <w:sz w:val="24"/>
              <w:szCs w:val="24"/>
              <w:vertAlign w:val="superscript"/>
            </w:rPr>
            <w:delText>4</w:delText>
          </w:r>
        </w:del>
      </w:ins>
      <w:r w:rsidRPr="002748F4">
        <w:rPr>
          <w:rFonts w:ascii="Times New Roman" w:hAnsi="Times New Roman" w:cs="Times New Roman"/>
          <w:i/>
          <w:sz w:val="24"/>
          <w:szCs w:val="24"/>
          <w:rPrChange w:id="81" w:author="Unemo Magnus, USÖ Labmed länsklinik" w:date="2016-11-14T17:38:00Z">
            <w:rPr>
              <w:rFonts w:ascii="Times New Roman" w:hAnsi="Times New Roman" w:cs="Times New Roman"/>
              <w:sz w:val="24"/>
              <w:szCs w:val="24"/>
            </w:rPr>
          </w:rPrChange>
        </w:rPr>
        <w:t xml:space="preserve">World Trade Institute (WTI), University of Bern, </w:t>
      </w:r>
      <w:ins w:id="82" w:author="Unemo Magnus, USÖ Labmed länsklinik" w:date="2016-11-16T14:28:00Z">
        <w:r w:rsidR="00B1508A">
          <w:rPr>
            <w:rFonts w:ascii="Times New Roman" w:hAnsi="Times New Roman" w:cs="Times New Roman"/>
            <w:i/>
            <w:sz w:val="24"/>
            <w:szCs w:val="24"/>
          </w:rPr>
          <w:t xml:space="preserve">Bern, </w:t>
        </w:r>
      </w:ins>
      <w:r w:rsidRPr="002748F4">
        <w:rPr>
          <w:rFonts w:ascii="Times New Roman" w:hAnsi="Times New Roman" w:cs="Times New Roman"/>
          <w:i/>
          <w:sz w:val="24"/>
          <w:szCs w:val="24"/>
          <w:rPrChange w:id="83" w:author="Unemo Magnus, USÖ Labmed länsklinik" w:date="2016-11-14T17:38:00Z">
            <w:rPr>
              <w:rFonts w:ascii="Times New Roman" w:hAnsi="Times New Roman" w:cs="Times New Roman"/>
              <w:sz w:val="24"/>
              <w:szCs w:val="24"/>
            </w:rPr>
          </w:rPrChange>
        </w:rPr>
        <w:t>Switzerland</w:t>
      </w:r>
    </w:p>
    <w:p w14:paraId="0173560C" w14:textId="2D5D1548" w:rsidR="00E90AD7" w:rsidRDefault="00261C59">
      <w:pPr>
        <w:spacing w:after="0" w:line="480" w:lineRule="auto"/>
        <w:jc w:val="center"/>
        <w:rPr>
          <w:ins w:id="84" w:author="Unemo Magnus, USÖ Labmed länsklinik" w:date="2016-11-16T13:45:00Z"/>
          <w:rFonts w:ascii="Times New Roman" w:hAnsi="Times New Roman" w:cs="Times New Roman"/>
          <w:i/>
          <w:sz w:val="24"/>
          <w:szCs w:val="24"/>
        </w:rPr>
        <w:pPrChange w:id="85" w:author="Unemo Magnus, USÖ Labmed länsklinik" w:date="2016-11-16T13:46:00Z">
          <w:pPr>
            <w:spacing w:line="480" w:lineRule="auto"/>
          </w:pPr>
        </w:pPrChange>
      </w:pPr>
      <w:del w:id="86" w:author="Unemo Magnus, USÖ Labmed länsklinik" w:date="2016-11-16T13:45:00Z">
        <w:r w:rsidRPr="002748F4" w:rsidDel="00E90AD7">
          <w:rPr>
            <w:rFonts w:ascii="Times New Roman" w:hAnsi="Times New Roman" w:cs="Times New Roman"/>
            <w:i/>
            <w:sz w:val="24"/>
            <w:szCs w:val="24"/>
            <w:vertAlign w:val="superscript"/>
            <w:rPrChange w:id="87" w:author="Unemo Magnus, USÖ Labmed länsklinik" w:date="2016-11-14T17:38:00Z">
              <w:rPr>
                <w:rFonts w:ascii="Times New Roman" w:hAnsi="Times New Roman" w:cs="Times New Roman"/>
                <w:sz w:val="24"/>
                <w:szCs w:val="24"/>
                <w:vertAlign w:val="superscript"/>
              </w:rPr>
            </w:rPrChange>
          </w:rPr>
          <w:delText>3</w:delText>
        </w:r>
      </w:del>
      <w:del w:id="88" w:author="Unemo Magnus, USÖ Labmed länsklinik" w:date="2016-11-16T13:46:00Z">
        <w:r w:rsidRPr="002748F4" w:rsidDel="00E90AD7">
          <w:rPr>
            <w:rFonts w:ascii="Times New Roman" w:hAnsi="Times New Roman" w:cs="Times New Roman"/>
            <w:i/>
            <w:sz w:val="24"/>
            <w:szCs w:val="24"/>
            <w:rPrChange w:id="89" w:author="Unemo Magnus, USÖ Labmed länsklinik" w:date="2016-11-14T17:38:00Z">
              <w:rPr>
                <w:rFonts w:ascii="Times New Roman" w:hAnsi="Times New Roman" w:cs="Times New Roman"/>
                <w:sz w:val="24"/>
                <w:szCs w:val="24"/>
              </w:rPr>
            </w:rPrChange>
          </w:rPr>
          <w:delText>Institute for Infectious Diseases, University of Bern, Switzerland</w:delText>
        </w:r>
      </w:del>
    </w:p>
    <w:p w14:paraId="6EFC088D" w14:textId="40B8CAFC" w:rsidR="00261C59" w:rsidRPr="002748F4" w:rsidDel="002748F4" w:rsidRDefault="002748F4">
      <w:pPr>
        <w:spacing w:after="0" w:line="480" w:lineRule="auto"/>
        <w:jc w:val="center"/>
        <w:rPr>
          <w:del w:id="90" w:author="Unemo Magnus, USÖ Labmed länsklinik" w:date="2016-11-14T17:38:00Z"/>
          <w:rFonts w:ascii="Times New Roman" w:hAnsi="Times New Roman" w:cs="Times New Roman"/>
          <w:i/>
          <w:sz w:val="24"/>
          <w:szCs w:val="24"/>
          <w:rPrChange w:id="91" w:author="Unemo Magnus, USÖ Labmed länsklinik" w:date="2016-11-14T17:38:00Z">
            <w:rPr>
              <w:del w:id="92" w:author="Unemo Magnus, USÖ Labmed länsklinik" w:date="2016-11-14T17:38:00Z"/>
              <w:rFonts w:ascii="Times New Roman" w:hAnsi="Times New Roman" w:cs="Times New Roman"/>
              <w:sz w:val="24"/>
              <w:szCs w:val="24"/>
            </w:rPr>
          </w:rPrChange>
        </w:rPr>
        <w:pPrChange w:id="93" w:author="Unemo Magnus, USÖ Labmed länsklinik" w:date="2016-11-16T13:45:00Z">
          <w:pPr>
            <w:spacing w:line="480" w:lineRule="auto"/>
          </w:pPr>
        </w:pPrChange>
      </w:pPr>
      <w:ins w:id="94" w:author="Unemo Magnus, USÖ Labmed länsklinik" w:date="2016-11-14T17:38:00Z">
        <w:r>
          <w:rPr>
            <w:rFonts w:ascii="Times New Roman" w:hAnsi="Times New Roman" w:cs="Times New Roman"/>
            <w:i/>
            <w:sz w:val="24"/>
            <w:szCs w:val="24"/>
          </w:rPr>
          <w:t xml:space="preserve"> </w:t>
        </w:r>
      </w:ins>
    </w:p>
    <w:p w14:paraId="744D5539" w14:textId="4E97B214" w:rsidR="005D0B1C" w:rsidRPr="002748F4" w:rsidRDefault="00261C59">
      <w:pPr>
        <w:spacing w:after="0" w:line="480" w:lineRule="auto"/>
        <w:jc w:val="center"/>
        <w:rPr>
          <w:rFonts w:ascii="Times New Roman" w:hAnsi="Times New Roman" w:cs="Times New Roman"/>
          <w:i/>
          <w:sz w:val="24"/>
          <w:szCs w:val="24"/>
          <w:rPrChange w:id="95" w:author="Unemo Magnus, USÖ Labmed länsklinik" w:date="2016-11-14T17:38:00Z">
            <w:rPr>
              <w:rFonts w:ascii="Times New Roman" w:hAnsi="Times New Roman" w:cs="Times New Roman"/>
              <w:sz w:val="24"/>
              <w:szCs w:val="24"/>
            </w:rPr>
          </w:rPrChange>
        </w:rPr>
        <w:pPrChange w:id="96" w:author="Unemo Magnus, USÖ Labmed länsklinik" w:date="2016-11-16T13:45:00Z">
          <w:pPr>
            <w:spacing w:line="480" w:lineRule="auto"/>
          </w:pPr>
        </w:pPrChange>
      </w:pPr>
      <w:del w:id="97" w:author="Unemo Magnus, USÖ Labmed länsklinik" w:date="2016-11-16T13:45:00Z">
        <w:r w:rsidRPr="002748F4" w:rsidDel="00E90AD7">
          <w:rPr>
            <w:rFonts w:ascii="Times New Roman" w:hAnsi="Times New Roman" w:cs="Times New Roman"/>
            <w:i/>
            <w:sz w:val="24"/>
            <w:szCs w:val="24"/>
            <w:vertAlign w:val="superscript"/>
            <w:lang w:val="en-US"/>
            <w:rPrChange w:id="98" w:author="Unemo Magnus, USÖ Labmed länsklinik" w:date="2016-11-14T17:38:00Z">
              <w:rPr>
                <w:rFonts w:ascii="Times New Roman" w:hAnsi="Times New Roman" w:cs="Times New Roman"/>
                <w:sz w:val="24"/>
                <w:szCs w:val="24"/>
                <w:vertAlign w:val="superscript"/>
                <w:lang w:val="en-US"/>
              </w:rPr>
            </w:rPrChange>
          </w:rPr>
          <w:delText>4</w:delText>
        </w:r>
        <w:r w:rsidRPr="002748F4" w:rsidDel="00E90AD7">
          <w:rPr>
            <w:rFonts w:ascii="Times New Roman" w:hAnsi="Times New Roman" w:cs="Times New Roman"/>
            <w:i/>
            <w:sz w:val="24"/>
            <w:szCs w:val="24"/>
            <w:lang w:val="en-US"/>
            <w:rPrChange w:id="99" w:author="Unemo Magnus, USÖ Labmed länsklinik" w:date="2016-11-14T17:38:00Z">
              <w:rPr>
                <w:rFonts w:ascii="Times New Roman" w:hAnsi="Times New Roman" w:cs="Times New Roman"/>
                <w:sz w:val="24"/>
                <w:szCs w:val="24"/>
                <w:lang w:val="en-US"/>
              </w:rPr>
            </w:rPrChange>
          </w:rPr>
          <w:delText>WHO Collaborating Centre for Gonorrhoea and other STIs, Örebro University, Sweden</w:delText>
        </w:r>
      </w:del>
    </w:p>
    <w:p w14:paraId="312C1360" w14:textId="565F7CDB" w:rsidR="006F644E" w:rsidRDefault="00D45A50">
      <w:pPr>
        <w:spacing w:after="0" w:line="480" w:lineRule="auto"/>
        <w:jc w:val="center"/>
        <w:rPr>
          <w:ins w:id="100" w:author="Unemo Magnus, USÖ Labmed länsklinik" w:date="2016-11-14T17:46:00Z"/>
          <w:rFonts w:ascii="Times New Roman" w:hAnsi="Times New Roman" w:cs="Times New Roman"/>
          <w:sz w:val="24"/>
          <w:szCs w:val="24"/>
        </w:rPr>
        <w:pPrChange w:id="101" w:author="Unemo Magnus, USÖ Labmed länsklinik" w:date="2016-11-14T17:43:00Z">
          <w:pPr>
            <w:spacing w:line="480" w:lineRule="auto"/>
          </w:pPr>
        </w:pPrChange>
      </w:pPr>
      <w:r w:rsidRPr="005D0B1C">
        <w:rPr>
          <w:rFonts w:ascii="Times New Roman" w:hAnsi="Times New Roman" w:cs="Times New Roman"/>
          <w:sz w:val="24"/>
          <w:szCs w:val="24"/>
          <w:lang w:val="en-US"/>
          <w:rPrChange w:id="102" w:author="Unemo Magnus, USÖ Labmed länsklinik" w:date="2016-11-14T17:44:00Z">
            <w:rPr>
              <w:rFonts w:ascii="Times New Roman" w:hAnsi="Times New Roman" w:cs="Times New Roman"/>
              <w:i/>
              <w:sz w:val="24"/>
              <w:szCs w:val="24"/>
              <w:lang w:val="en-US"/>
            </w:rPr>
          </w:rPrChange>
        </w:rPr>
        <w:t>*</w:t>
      </w:r>
      <w:del w:id="103" w:author="Unemo Magnus, USÖ Labmed länsklinik" w:date="2016-11-14T17:44:00Z">
        <w:r w:rsidRPr="005D0B1C" w:rsidDel="005D0B1C">
          <w:rPr>
            <w:rFonts w:ascii="Times New Roman" w:hAnsi="Times New Roman" w:cs="Times New Roman"/>
            <w:sz w:val="24"/>
            <w:szCs w:val="24"/>
            <w:lang w:val="en-US"/>
            <w:rPrChange w:id="104" w:author="Unemo Magnus, USÖ Labmed länsklinik" w:date="2016-11-14T17:44:00Z">
              <w:rPr>
                <w:rFonts w:ascii="Times New Roman" w:hAnsi="Times New Roman" w:cs="Times New Roman"/>
                <w:i/>
                <w:sz w:val="24"/>
                <w:szCs w:val="24"/>
                <w:lang w:val="en-US"/>
              </w:rPr>
            </w:rPrChange>
          </w:rPr>
          <w:delText xml:space="preserve"> </w:delText>
        </w:r>
      </w:del>
      <w:r w:rsidRPr="005D0B1C">
        <w:rPr>
          <w:rFonts w:ascii="Times New Roman" w:hAnsi="Times New Roman" w:cs="Times New Roman"/>
          <w:sz w:val="24"/>
          <w:szCs w:val="24"/>
          <w:lang w:val="en-US"/>
          <w:rPrChange w:id="105" w:author="Unemo Magnus, USÖ Labmed länsklinik" w:date="2016-11-14T17:44:00Z">
            <w:rPr>
              <w:rFonts w:ascii="Times New Roman" w:hAnsi="Times New Roman" w:cs="Times New Roman"/>
              <w:b/>
              <w:i/>
              <w:sz w:val="24"/>
              <w:szCs w:val="24"/>
              <w:lang w:val="en-US"/>
            </w:rPr>
          </w:rPrChange>
        </w:rPr>
        <w:t>Correspond</w:t>
      </w:r>
      <w:ins w:id="106" w:author="Unemo Magnus, USÖ Labmed länsklinik" w:date="2016-11-14T17:44:00Z">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D0B1C">
          <w:rPr>
            <w:rFonts w:ascii="Times New Roman" w:hAnsi="Times New Roman" w:cs="Times New Roman"/>
            <w:sz w:val="24"/>
            <w:szCs w:val="24"/>
            <w:rPrChange w:id="107" w:author="Unemo Magnus, USÖ Labmed länsklinik" w:date="2016-11-14T17:44:00Z">
              <w:rPr>
                <w:rFonts w:ascii="Times New Roman" w:hAnsi="Times New Roman" w:cs="Times New Roman"/>
                <w:i/>
                <w:sz w:val="24"/>
                <w:szCs w:val="24"/>
              </w:rPr>
            </w:rPrChange>
          </w:rPr>
          <w:t>Institute of Social and Preventive Medicine</w:t>
        </w:r>
        <w:del w:id="108" w:author="Christian Althaus" w:date="2016-11-28T21:04:00Z">
          <w:r w:rsidR="005D0B1C" w:rsidRPr="005D0B1C" w:rsidDel="00C47FE7">
            <w:rPr>
              <w:rFonts w:ascii="Times New Roman" w:hAnsi="Times New Roman" w:cs="Times New Roman"/>
              <w:sz w:val="24"/>
              <w:szCs w:val="24"/>
              <w:rPrChange w:id="109" w:author="Unemo Magnus, USÖ Labmed länsklinik" w:date="2016-11-14T17:44:00Z">
                <w:rPr>
                  <w:rFonts w:ascii="Times New Roman" w:hAnsi="Times New Roman" w:cs="Times New Roman"/>
                  <w:i/>
                  <w:sz w:val="24"/>
                  <w:szCs w:val="24"/>
                </w:rPr>
              </w:rPrChange>
            </w:rPr>
            <w:delText xml:space="preserve"> (ISPM)</w:delText>
          </w:r>
        </w:del>
        <w:r w:rsidR="005D0B1C" w:rsidRPr="005D0B1C">
          <w:rPr>
            <w:rFonts w:ascii="Times New Roman" w:hAnsi="Times New Roman" w:cs="Times New Roman"/>
            <w:sz w:val="24"/>
            <w:szCs w:val="24"/>
            <w:rPrChange w:id="110" w:author="Unemo Magnus, USÖ Labmed länsklinik" w:date="2016-11-14T17:44:00Z">
              <w:rPr>
                <w:rFonts w:ascii="Times New Roman" w:hAnsi="Times New Roman" w:cs="Times New Roman"/>
                <w:i/>
                <w:sz w:val="24"/>
                <w:szCs w:val="24"/>
              </w:rPr>
            </w:rPrChange>
          </w:rPr>
          <w:t>,</w:t>
        </w:r>
      </w:ins>
      <w:del w:id="111" w:author="Unemo Magnus, USÖ Labmed länsklinik" w:date="2016-11-14T17:44:00Z">
        <w:r w:rsidRPr="005D0B1C" w:rsidDel="005D0B1C">
          <w:rPr>
            <w:rFonts w:ascii="Times New Roman" w:hAnsi="Times New Roman" w:cs="Times New Roman"/>
            <w:sz w:val="24"/>
            <w:szCs w:val="24"/>
            <w:lang w:val="en-US"/>
            <w:rPrChange w:id="112" w:author="Unemo Magnus, USÖ Labmed länsklinik" w:date="2016-11-14T17:44:00Z">
              <w:rPr>
                <w:rFonts w:ascii="Times New Roman" w:hAnsi="Times New Roman" w:cs="Times New Roman"/>
                <w:b/>
                <w:i/>
                <w:sz w:val="24"/>
                <w:szCs w:val="24"/>
                <w:lang w:val="en-US"/>
              </w:rPr>
            </w:rPrChange>
          </w:rPr>
          <w:delText>ence:</w:delText>
        </w:r>
        <w:r w:rsidRPr="005D0B1C" w:rsidDel="005D0B1C">
          <w:rPr>
            <w:rFonts w:ascii="Times New Roman" w:hAnsi="Times New Roman" w:cs="Times New Roman"/>
            <w:i/>
            <w:sz w:val="24"/>
            <w:szCs w:val="24"/>
            <w:lang w:val="en-US"/>
            <w:rPrChange w:id="113" w:author="Unemo Magnus, USÖ Labmed länsklinik" w:date="2016-11-14T17:44:00Z">
              <w:rPr>
                <w:rFonts w:ascii="Times New Roman" w:hAnsi="Times New Roman" w:cs="Times New Roman"/>
                <w:b/>
                <w:i/>
                <w:sz w:val="24"/>
                <w:szCs w:val="24"/>
                <w:lang w:val="en-US"/>
              </w:rPr>
            </w:rPrChange>
          </w:rPr>
          <w:delText xml:space="preserve"> </w:delText>
        </w:r>
        <w:r w:rsidRPr="006F644E" w:rsidDel="005D0B1C">
          <w:rPr>
            <w:rFonts w:ascii="Times New Roman" w:hAnsi="Times New Roman" w:cs="Times New Roman"/>
            <w:i/>
            <w:color w:val="FF0000"/>
            <w:sz w:val="24"/>
            <w:szCs w:val="24"/>
          </w:rPr>
          <w:br/>
        </w:r>
        <w:r w:rsidR="00E205A7" w:rsidRPr="006F644E" w:rsidDel="005D0B1C">
          <w:rPr>
            <w:rFonts w:ascii="Times New Roman" w:hAnsi="Times New Roman" w:cs="Times New Roman"/>
            <w:i/>
            <w:sz w:val="24"/>
            <w:szCs w:val="24"/>
          </w:rPr>
          <w:delText>Sunniva Förster</w:delText>
        </w:r>
      </w:del>
      <w:ins w:id="114" w:author="Unemo Magnus, USÖ Labmed länsklinik" w:date="2016-11-14T17:44:00Z">
        <w:r w:rsidR="005D0B1C">
          <w:rPr>
            <w:rFonts w:ascii="Times New Roman" w:hAnsi="Times New Roman" w:cs="Times New Roman"/>
            <w:sz w:val="24"/>
            <w:szCs w:val="24"/>
          </w:rPr>
          <w:t xml:space="preserve"> </w:t>
        </w:r>
      </w:ins>
      <w:del w:id="115" w:author="Unemo Magnus, USÖ Labmed länsklinik" w:date="2016-11-14T17:44:00Z">
        <w:r w:rsidRPr="006F644E" w:rsidDel="005D0B1C">
          <w:rPr>
            <w:rFonts w:ascii="Times New Roman" w:hAnsi="Times New Roman" w:cs="Times New Roman"/>
            <w:i/>
            <w:sz w:val="24"/>
            <w:szCs w:val="24"/>
          </w:rPr>
          <w:br/>
        </w:r>
      </w:del>
      <w:r w:rsidR="00E205A7" w:rsidRPr="005D0B1C">
        <w:rPr>
          <w:rFonts w:ascii="Times New Roman" w:hAnsi="Times New Roman" w:cs="Times New Roman"/>
          <w:sz w:val="24"/>
          <w:szCs w:val="24"/>
          <w:rPrChange w:id="116" w:author="Unemo Magnus, USÖ Labmed länsklinik" w:date="2016-11-14T17:44:00Z">
            <w:rPr>
              <w:rFonts w:ascii="Times New Roman" w:hAnsi="Times New Roman" w:cs="Times New Roman"/>
              <w:i/>
              <w:sz w:val="24"/>
              <w:szCs w:val="24"/>
            </w:rPr>
          </w:rPrChange>
        </w:rPr>
        <w:t>University of Bern</w:t>
      </w:r>
      <w:ins w:id="117" w:author="Unemo Magnus, USÖ Labmed länsklinik" w:date="2016-11-14T17:45:00Z">
        <w:r w:rsidR="005D0B1C">
          <w:rPr>
            <w:rFonts w:ascii="Times New Roman" w:hAnsi="Times New Roman" w:cs="Times New Roman"/>
            <w:sz w:val="24"/>
            <w:szCs w:val="24"/>
          </w:rPr>
          <w:t xml:space="preserve">, </w:t>
        </w:r>
      </w:ins>
      <w:del w:id="118" w:author="Unemo Magnus, USÖ Labmed länsklinik" w:date="2016-11-14T17:45:00Z">
        <w:r w:rsidRPr="005D0B1C" w:rsidDel="005D0B1C">
          <w:rPr>
            <w:rFonts w:ascii="Times New Roman" w:hAnsi="Times New Roman" w:cs="Times New Roman"/>
            <w:sz w:val="24"/>
            <w:szCs w:val="24"/>
            <w:rPrChange w:id="119" w:author="Unemo Magnus, USÖ Labmed länsklinik" w:date="2016-11-14T17:44:00Z">
              <w:rPr>
                <w:rFonts w:ascii="Times New Roman" w:hAnsi="Times New Roman" w:cs="Times New Roman"/>
                <w:i/>
                <w:sz w:val="24"/>
                <w:szCs w:val="24"/>
              </w:rPr>
            </w:rPrChange>
          </w:rPr>
          <w:br/>
        </w:r>
      </w:del>
      <w:r w:rsidR="00E205A7" w:rsidRPr="005D0B1C">
        <w:rPr>
          <w:rFonts w:ascii="Times New Roman" w:hAnsi="Times New Roman" w:cs="Times New Roman"/>
          <w:sz w:val="24"/>
          <w:szCs w:val="24"/>
          <w:rPrChange w:id="120" w:author="Unemo Magnus, USÖ Labmed länsklinik" w:date="2016-11-14T17:44:00Z">
            <w:rPr>
              <w:rFonts w:ascii="Times New Roman" w:hAnsi="Times New Roman" w:cs="Times New Roman"/>
              <w:i/>
              <w:sz w:val="24"/>
              <w:szCs w:val="24"/>
            </w:rPr>
          </w:rPrChange>
        </w:rPr>
        <w:t>Finkelhubelweg 11</w:t>
      </w:r>
      <w:ins w:id="121" w:author="Unemo Magnus, USÖ Labmed länsklinik" w:date="2016-11-14T17:45:00Z">
        <w:r w:rsidR="005D0B1C">
          <w:rPr>
            <w:rFonts w:ascii="Times New Roman" w:hAnsi="Times New Roman" w:cs="Times New Roman"/>
            <w:sz w:val="24"/>
            <w:szCs w:val="24"/>
          </w:rPr>
          <w:t xml:space="preserve">, </w:t>
        </w:r>
      </w:ins>
      <w:del w:id="122" w:author="Unemo Magnus, USÖ Labmed länsklinik" w:date="2016-11-14T17:45:00Z">
        <w:r w:rsidRPr="005D0B1C" w:rsidDel="005D0B1C">
          <w:rPr>
            <w:rFonts w:ascii="Times New Roman" w:hAnsi="Times New Roman" w:cs="Times New Roman"/>
            <w:sz w:val="24"/>
            <w:szCs w:val="24"/>
            <w:rPrChange w:id="123" w:author="Unemo Magnus, USÖ Labmed länsklinik" w:date="2016-11-14T17:44:00Z">
              <w:rPr>
                <w:rFonts w:ascii="Times New Roman" w:hAnsi="Times New Roman" w:cs="Times New Roman"/>
                <w:i/>
                <w:sz w:val="24"/>
                <w:szCs w:val="24"/>
              </w:rPr>
            </w:rPrChange>
          </w:rPr>
          <w:delText xml:space="preserve"> </w:delText>
        </w:r>
        <w:r w:rsidRPr="005D0B1C" w:rsidDel="005D0B1C">
          <w:rPr>
            <w:rFonts w:ascii="Times New Roman" w:hAnsi="Times New Roman" w:cs="Times New Roman"/>
            <w:sz w:val="24"/>
            <w:szCs w:val="24"/>
            <w:rPrChange w:id="124" w:author="Unemo Magnus, USÖ Labmed länsklinik" w:date="2016-11-14T17:44:00Z">
              <w:rPr>
                <w:rFonts w:ascii="Times New Roman" w:hAnsi="Times New Roman" w:cs="Times New Roman"/>
                <w:i/>
                <w:sz w:val="24"/>
                <w:szCs w:val="24"/>
              </w:rPr>
            </w:rPrChange>
          </w:rPr>
          <w:br/>
        </w:r>
      </w:del>
      <w:r w:rsidR="00E205A7" w:rsidRPr="005D0B1C">
        <w:rPr>
          <w:rFonts w:ascii="Times New Roman" w:hAnsi="Times New Roman" w:cs="Times New Roman"/>
          <w:sz w:val="24"/>
          <w:szCs w:val="24"/>
          <w:rPrChange w:id="125" w:author="Unemo Magnus, USÖ Labmed länsklinik" w:date="2016-11-14T17:44:00Z">
            <w:rPr>
              <w:rFonts w:ascii="Times New Roman" w:hAnsi="Times New Roman" w:cs="Times New Roman"/>
              <w:i/>
              <w:sz w:val="24"/>
              <w:szCs w:val="24"/>
            </w:rPr>
          </w:rPrChange>
        </w:rPr>
        <w:t>3012</w:t>
      </w:r>
      <w:r w:rsidRPr="005D0B1C">
        <w:rPr>
          <w:rFonts w:ascii="Times New Roman" w:hAnsi="Times New Roman" w:cs="Times New Roman"/>
          <w:sz w:val="24"/>
          <w:szCs w:val="24"/>
          <w:rPrChange w:id="126" w:author="Unemo Magnus, USÖ Labmed länsklinik" w:date="2016-11-14T17:44:00Z">
            <w:rPr>
              <w:rFonts w:ascii="Times New Roman" w:hAnsi="Times New Roman" w:cs="Times New Roman"/>
              <w:i/>
              <w:sz w:val="24"/>
              <w:szCs w:val="24"/>
            </w:rPr>
          </w:rPrChange>
        </w:rPr>
        <w:t xml:space="preserve">, </w:t>
      </w:r>
      <w:r w:rsidR="00E205A7" w:rsidRPr="005D0B1C">
        <w:rPr>
          <w:rFonts w:ascii="Times New Roman" w:hAnsi="Times New Roman" w:cs="Times New Roman"/>
          <w:sz w:val="24"/>
          <w:szCs w:val="24"/>
          <w:rPrChange w:id="127" w:author="Unemo Magnus, USÖ Labmed länsklinik" w:date="2016-11-14T17:44:00Z">
            <w:rPr>
              <w:rFonts w:ascii="Times New Roman" w:hAnsi="Times New Roman" w:cs="Times New Roman"/>
              <w:i/>
              <w:sz w:val="24"/>
              <w:szCs w:val="24"/>
            </w:rPr>
          </w:rPrChange>
        </w:rPr>
        <w:t>Bern, Switzerland</w:t>
      </w:r>
      <w:ins w:id="128" w:author="Unemo Magnus, USÖ Labmed länsklinik" w:date="2016-11-14T17:45:00Z">
        <w:r w:rsidR="006F644E">
          <w:rPr>
            <w:rFonts w:ascii="Times New Roman" w:hAnsi="Times New Roman" w:cs="Times New Roman"/>
            <w:sz w:val="24"/>
            <w:szCs w:val="24"/>
          </w:rPr>
          <w:t xml:space="preserve">. Tel.: </w:t>
        </w:r>
        <w:r w:rsidR="006F644E" w:rsidRPr="00050298">
          <w:rPr>
            <w:rFonts w:ascii="Times New Roman" w:hAnsi="Times New Roman" w:cs="Times New Roman"/>
            <w:color w:val="FF0000"/>
            <w:sz w:val="24"/>
            <w:szCs w:val="24"/>
            <w:rPrChange w:id="129" w:author="Unemo Magnus, USÖ Labmed länsklinik" w:date="2016-11-16T13:47:00Z">
              <w:rPr>
                <w:rFonts w:ascii="Times New Roman" w:hAnsi="Times New Roman" w:cs="Times New Roman"/>
                <w:sz w:val="24"/>
                <w:szCs w:val="24"/>
              </w:rPr>
            </w:rPrChange>
          </w:rPr>
          <w:t>xxxxxxx</w:t>
        </w:r>
        <w:r w:rsidR="006F644E">
          <w:rPr>
            <w:rFonts w:ascii="Times New Roman" w:hAnsi="Times New Roman" w:cs="Times New Roman"/>
            <w:sz w:val="24"/>
            <w:szCs w:val="24"/>
          </w:rPr>
          <w:t xml:space="preserve">; Fax: </w:t>
        </w:r>
        <w:r w:rsidR="006F644E" w:rsidRPr="00050298">
          <w:rPr>
            <w:rFonts w:ascii="Times New Roman" w:hAnsi="Times New Roman" w:cs="Times New Roman"/>
            <w:color w:val="FF0000"/>
            <w:sz w:val="24"/>
            <w:szCs w:val="24"/>
            <w:rPrChange w:id="130" w:author="Unemo Magnus, USÖ Labmed länsklinik" w:date="2016-11-16T13:47:00Z">
              <w:rPr>
                <w:rFonts w:ascii="Times New Roman" w:hAnsi="Times New Roman" w:cs="Times New Roman"/>
                <w:sz w:val="24"/>
                <w:szCs w:val="24"/>
              </w:rPr>
            </w:rPrChange>
          </w:rPr>
          <w:t>xxxxxxx</w:t>
        </w:r>
        <w:r w:rsidR="006F644E">
          <w:rPr>
            <w:rFonts w:ascii="Times New Roman" w:hAnsi="Times New Roman" w:cs="Times New Roman"/>
            <w:sz w:val="24"/>
            <w:szCs w:val="24"/>
          </w:rPr>
          <w:t xml:space="preserve">; E-mail: </w:t>
        </w:r>
      </w:ins>
      <w:del w:id="131" w:author="Unemo Magnus, USÖ Labmed länsklinik" w:date="2016-11-14T17:45:00Z">
        <w:r w:rsidRPr="005D0B1C" w:rsidDel="006F644E">
          <w:rPr>
            <w:rFonts w:ascii="Times New Roman" w:hAnsi="Times New Roman" w:cs="Times New Roman"/>
            <w:sz w:val="24"/>
            <w:szCs w:val="24"/>
            <w:rPrChange w:id="132" w:author="Unemo Magnus, USÖ Labmed länsklinik" w:date="2016-11-14T17:44:00Z">
              <w:rPr>
                <w:rFonts w:ascii="Times New Roman" w:hAnsi="Times New Roman" w:cs="Times New Roman"/>
                <w:i/>
                <w:sz w:val="24"/>
                <w:szCs w:val="24"/>
              </w:rPr>
            </w:rPrChange>
          </w:rPr>
          <w:delText xml:space="preserve"> </w:delText>
        </w:r>
        <w:r w:rsidRPr="005D0B1C" w:rsidDel="006F644E">
          <w:rPr>
            <w:rFonts w:ascii="Times New Roman" w:hAnsi="Times New Roman" w:cs="Times New Roman"/>
            <w:sz w:val="24"/>
            <w:szCs w:val="24"/>
            <w:rPrChange w:id="133" w:author="Unemo Magnus, USÖ Labmed länsklinik" w:date="2016-11-14T17:44:00Z">
              <w:rPr>
                <w:rFonts w:ascii="Times New Roman" w:hAnsi="Times New Roman" w:cs="Times New Roman"/>
                <w:i/>
                <w:sz w:val="24"/>
                <w:szCs w:val="24"/>
              </w:rPr>
            </w:rPrChange>
          </w:rPr>
          <w:br/>
        </w:r>
      </w:del>
      <w:ins w:id="134" w:author="Unemo Magnus, USÖ Labmed länsklinik" w:date="2016-11-14T17:46:00Z">
        <w:r w:rsidR="006F644E" w:rsidRPr="006F644E">
          <w:rPr>
            <w:rFonts w:ascii="Times New Roman" w:hAnsi="Times New Roman" w:cs="Times New Roman"/>
            <w:sz w:val="24"/>
            <w:szCs w:val="24"/>
          </w:rPr>
          <w:t>sunniva.foerster@ifik.unibe.ch</w:t>
        </w:r>
      </w:ins>
    </w:p>
    <w:p w14:paraId="653EB0C2" w14:textId="77777777" w:rsidR="006F644E" w:rsidRDefault="006F644E">
      <w:pPr>
        <w:spacing w:after="0" w:line="480" w:lineRule="auto"/>
        <w:jc w:val="center"/>
        <w:rPr>
          <w:ins w:id="135" w:author="Unemo Magnus, USÖ Labmed länsklinik" w:date="2016-11-14T17:46:00Z"/>
          <w:rFonts w:ascii="Times New Roman" w:hAnsi="Times New Roman" w:cs="Times New Roman"/>
          <w:sz w:val="24"/>
          <w:szCs w:val="24"/>
        </w:rPr>
        <w:pPrChange w:id="136" w:author="Unemo Magnus, USÖ Labmed länsklinik" w:date="2016-11-14T17:43:00Z">
          <w:pPr>
            <w:spacing w:line="480" w:lineRule="auto"/>
          </w:pPr>
        </w:pPrChange>
      </w:pPr>
    </w:p>
    <w:p w14:paraId="7066234E" w14:textId="7645245A" w:rsidR="006F644E" w:rsidRPr="00CF66C6" w:rsidRDefault="006F644E" w:rsidP="006F644E">
      <w:pPr>
        <w:spacing w:after="0" w:line="480" w:lineRule="auto"/>
        <w:rPr>
          <w:ins w:id="137" w:author="Unemo Magnus, USÖ Labmed länsklinik" w:date="2016-11-14T17:46:00Z"/>
          <w:rFonts w:ascii="Times New Roman" w:hAnsi="Times New Roman" w:cs="Times New Roman"/>
          <w:bCs/>
          <w:iCs/>
          <w:sz w:val="24"/>
          <w:szCs w:val="24"/>
        </w:rPr>
      </w:pPr>
      <w:ins w:id="138" w:author="Unemo Magnus, USÖ Labmed länsklinik" w:date="2016-11-14T17:46:00Z">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ins>
      <w:commentRangeStart w:id="139"/>
      <w:ins w:id="140" w:author="Unemo Magnus, USÖ Labmed länsklinik" w:date="2016-11-16T13:57:00Z">
        <w:r w:rsidR="00050298">
          <w:rPr>
            <w:rFonts w:ascii="Times New Roman" w:hAnsi="Times New Roman" w:cs="Times New Roman"/>
            <w:iCs/>
            <w:sz w:val="24"/>
            <w:szCs w:val="24"/>
          </w:rPr>
          <w:t>M</w:t>
        </w:r>
      </w:ins>
      <w:ins w:id="141" w:author="Unemo Magnus, USÖ Labmed länsklinik" w:date="2016-11-14T17:49:00Z">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ins>
      <w:ins w:id="142" w:author="Unemo Magnus, USÖ Labmed länsklinik" w:date="2016-11-16T13:57:00Z">
        <w:r w:rsidR="00050298">
          <w:rPr>
            <w:rFonts w:ascii="Times New Roman" w:hAnsi="Times New Roman" w:cs="Times New Roman"/>
            <w:sz w:val="24"/>
            <w:szCs w:val="24"/>
          </w:rPr>
          <w:t xml:space="preserve">susceptibility </w:t>
        </w:r>
      </w:ins>
      <w:ins w:id="143" w:author="Unemo Magnus, USÖ Labmed länsklinik" w:date="2016-11-14T17:49:00Z">
        <w:r w:rsidRPr="00585D79">
          <w:rPr>
            <w:rFonts w:ascii="Times New Roman" w:hAnsi="Times New Roman" w:cs="Times New Roman"/>
            <w:sz w:val="24"/>
            <w:szCs w:val="24"/>
          </w:rPr>
          <w:t xml:space="preserve">assay for </w:t>
        </w:r>
      </w:ins>
      <w:ins w:id="144" w:author="Unemo Magnus, USÖ Labmed länsklinik" w:date="2016-11-16T13:56:00Z">
        <w:r w:rsidR="00050298">
          <w:rPr>
            <w:rFonts w:ascii="Times New Roman" w:hAnsi="Times New Roman" w:cs="Times New Roman"/>
            <w:sz w:val="24"/>
            <w:szCs w:val="24"/>
          </w:rPr>
          <w:t>gonococci</w:t>
        </w:r>
      </w:ins>
      <w:commentRangeEnd w:id="139"/>
      <w:ins w:id="145" w:author="Unemo Magnus, USÖ Labmed länsklinik" w:date="2016-11-16T13:57:00Z">
        <w:r w:rsidR="00050298">
          <w:rPr>
            <w:rStyle w:val="CommentReference"/>
          </w:rPr>
          <w:commentReference w:id="139"/>
        </w:r>
      </w:ins>
    </w:p>
    <w:p w14:paraId="19654958" w14:textId="651B8758" w:rsidR="006F644E" w:rsidRPr="0047246C" w:rsidRDefault="006F644E" w:rsidP="006F644E">
      <w:pPr>
        <w:tabs>
          <w:tab w:val="left" w:pos="2220"/>
        </w:tabs>
        <w:spacing w:after="0" w:line="480" w:lineRule="auto"/>
        <w:rPr>
          <w:ins w:id="146" w:author="Unemo Magnus, USÖ Labmed länsklinik" w:date="2016-11-14T17:46:00Z"/>
          <w:rFonts w:ascii="Times New Roman" w:hAnsi="Times New Roman" w:cs="Times New Roman"/>
          <w:b/>
          <w:iCs/>
          <w:color w:val="FF0000"/>
          <w:sz w:val="24"/>
          <w:szCs w:val="24"/>
        </w:rPr>
      </w:pPr>
      <w:ins w:id="147" w:author="Unemo Magnus, USÖ Labmed länsklinik" w:date="2016-11-14T17:46:00Z">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ins>
      <w:ins w:id="148" w:author="Unemo Magnus, USÖ Labmed länsklinik" w:date="2016-11-16T14:58:00Z">
        <w:r w:rsidR="0086685F">
          <w:rPr>
            <w:rFonts w:ascii="Times New Roman" w:hAnsi="Times New Roman" w:cs="Times New Roman"/>
            <w:iCs/>
            <w:color w:val="FF0000"/>
            <w:sz w:val="24"/>
            <w:szCs w:val="24"/>
          </w:rPr>
          <w:t>xxx</w:t>
        </w:r>
      </w:ins>
      <w:ins w:id="149" w:author="Unemo Magnus, USÖ Labmed länsklinik" w:date="2016-11-14T17:46:00Z">
        <w:r w:rsidRPr="006F644E">
          <w:rPr>
            <w:rFonts w:ascii="Times New Roman" w:hAnsi="Times New Roman" w:cs="Times New Roman"/>
            <w:iCs/>
            <w:color w:val="FF0000"/>
            <w:sz w:val="24"/>
            <w:szCs w:val="24"/>
            <w:rPrChange w:id="150" w:author="Unemo Magnus, USÖ Labmed länsklinik" w:date="2016-11-14T17:46:00Z">
              <w:rPr>
                <w:rFonts w:ascii="Times New Roman" w:hAnsi="Times New Roman" w:cs="Times New Roman"/>
                <w:iCs/>
                <w:sz w:val="24"/>
                <w:szCs w:val="24"/>
              </w:rPr>
            </w:rPrChange>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ins>
      <w:ins w:id="151" w:author="Unemo Magnus, USÖ Labmed länsklinik" w:date="2016-11-16T14:59:00Z">
        <w:r w:rsidR="0086685F">
          <w:rPr>
            <w:rFonts w:ascii="Times New Roman" w:hAnsi="Times New Roman" w:cs="Times New Roman"/>
            <w:iCs/>
            <w:color w:val="FF0000"/>
            <w:sz w:val="24"/>
            <w:szCs w:val="24"/>
          </w:rPr>
          <w:t>xxxx</w:t>
        </w:r>
      </w:ins>
      <w:ins w:id="152" w:author="Unemo Magnus, USÖ Labmed länsklinik" w:date="2016-11-14T17:46:00Z">
        <w:r w:rsidRPr="006F644E">
          <w:rPr>
            <w:rFonts w:ascii="Times New Roman" w:hAnsi="Times New Roman" w:cs="Times New Roman"/>
            <w:iCs/>
            <w:color w:val="FF0000"/>
            <w:sz w:val="24"/>
            <w:szCs w:val="24"/>
            <w:rPrChange w:id="153" w:author="Unemo Magnus, USÖ Labmed länsklinik" w:date="2016-11-14T17:47:00Z">
              <w:rPr>
                <w:rFonts w:ascii="Times New Roman" w:hAnsi="Times New Roman" w:cs="Times New Roman"/>
                <w:iCs/>
                <w:sz w:val="24"/>
                <w:szCs w:val="24"/>
              </w:rPr>
            </w:rPrChange>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ins>
    </w:p>
    <w:p w14:paraId="404244A4" w14:textId="77777777" w:rsidR="003B1A80" w:rsidRDefault="003B1A80">
      <w:pPr>
        <w:spacing w:after="0" w:line="480" w:lineRule="auto"/>
        <w:rPr>
          <w:ins w:id="154" w:author="Unemo Magnus, USÖ Labmed länsklinik" w:date="2016-11-16T14:14:00Z"/>
          <w:rFonts w:ascii="Times New Roman" w:hAnsi="Times New Roman" w:cs="Times New Roman"/>
          <w:sz w:val="24"/>
          <w:szCs w:val="24"/>
        </w:rPr>
        <w:pPrChange w:id="155" w:author="Unemo Magnus, USÖ Labmed länsklinik" w:date="2016-11-14T17:46:00Z">
          <w:pPr>
            <w:spacing w:line="480" w:lineRule="auto"/>
          </w:pPr>
        </w:pPrChange>
      </w:pPr>
    </w:p>
    <w:p w14:paraId="1FE6FFDC" w14:textId="77777777" w:rsidR="003B1A80" w:rsidRDefault="003B1A80">
      <w:pPr>
        <w:spacing w:after="0" w:line="480" w:lineRule="auto"/>
        <w:rPr>
          <w:ins w:id="156" w:author="Unemo Magnus, USÖ Labmed länsklinik" w:date="2016-11-16T14:14:00Z"/>
          <w:rFonts w:ascii="Times New Roman" w:hAnsi="Times New Roman" w:cs="Times New Roman"/>
          <w:sz w:val="24"/>
          <w:szCs w:val="24"/>
        </w:rPr>
        <w:pPrChange w:id="157" w:author="Unemo Magnus, USÖ Labmed länsklinik" w:date="2016-11-14T17:46:00Z">
          <w:pPr>
            <w:spacing w:line="480" w:lineRule="auto"/>
          </w:pPr>
        </w:pPrChange>
      </w:pPr>
    </w:p>
    <w:p w14:paraId="0EF16962" w14:textId="77777777" w:rsidR="003B1A80" w:rsidRDefault="003B1A80">
      <w:pPr>
        <w:spacing w:after="0" w:line="480" w:lineRule="auto"/>
        <w:rPr>
          <w:ins w:id="158" w:author="Unemo Magnus, USÖ Labmed länsklinik" w:date="2016-11-16T14:14:00Z"/>
          <w:rFonts w:ascii="Times New Roman" w:hAnsi="Times New Roman" w:cs="Times New Roman"/>
          <w:sz w:val="24"/>
          <w:szCs w:val="24"/>
        </w:rPr>
        <w:pPrChange w:id="159" w:author="Unemo Magnus, USÖ Labmed länsklinik" w:date="2016-11-14T17:46:00Z">
          <w:pPr>
            <w:spacing w:line="480" w:lineRule="auto"/>
          </w:pPr>
        </w:pPrChange>
      </w:pPr>
    </w:p>
    <w:p w14:paraId="6D637F02" w14:textId="77777777" w:rsidR="003B1A80" w:rsidRDefault="003B1A80">
      <w:pPr>
        <w:spacing w:after="0" w:line="480" w:lineRule="auto"/>
        <w:rPr>
          <w:ins w:id="160" w:author="Unemo Magnus, USÖ Labmed länsklinik" w:date="2016-11-16T14:14:00Z"/>
          <w:rFonts w:ascii="Times New Roman" w:hAnsi="Times New Roman" w:cs="Times New Roman"/>
          <w:sz w:val="24"/>
          <w:szCs w:val="24"/>
        </w:rPr>
        <w:pPrChange w:id="161" w:author="Unemo Magnus, USÖ Labmed länsklinik" w:date="2016-11-14T17:46:00Z">
          <w:pPr>
            <w:spacing w:line="480" w:lineRule="auto"/>
          </w:pPr>
        </w:pPrChange>
      </w:pPr>
    </w:p>
    <w:p w14:paraId="04B267B0" w14:textId="77777777" w:rsidR="003B1A80" w:rsidRDefault="003B1A80">
      <w:pPr>
        <w:spacing w:after="0" w:line="480" w:lineRule="auto"/>
        <w:rPr>
          <w:ins w:id="162" w:author="Unemo Magnus, USÖ Labmed länsklinik" w:date="2016-11-16T14:14:00Z"/>
          <w:rFonts w:ascii="Times New Roman" w:hAnsi="Times New Roman" w:cs="Times New Roman"/>
          <w:sz w:val="24"/>
          <w:szCs w:val="24"/>
        </w:rPr>
        <w:pPrChange w:id="163" w:author="Unemo Magnus, USÖ Labmed länsklinik" w:date="2016-11-14T17:46:00Z">
          <w:pPr>
            <w:spacing w:line="480" w:lineRule="auto"/>
          </w:pPr>
        </w:pPrChange>
      </w:pPr>
    </w:p>
    <w:p w14:paraId="32424E3B" w14:textId="02F00A8B" w:rsidR="00D45A50" w:rsidRPr="006F644E" w:rsidRDefault="001B6558">
      <w:pPr>
        <w:spacing w:after="0" w:line="480" w:lineRule="auto"/>
        <w:rPr>
          <w:rFonts w:ascii="Times New Roman" w:hAnsi="Times New Roman" w:cs="Times New Roman"/>
          <w:i/>
          <w:sz w:val="24"/>
          <w:szCs w:val="24"/>
        </w:rPr>
        <w:pPrChange w:id="164" w:author="Unemo Magnus, USÖ Labmed länsklinik" w:date="2016-11-14T17:46:00Z">
          <w:pPr>
            <w:spacing w:line="480" w:lineRule="auto"/>
          </w:pPr>
        </w:pPrChange>
      </w:pPr>
      <w:r w:rsidRPr="005D0B1C">
        <w:rPr>
          <w:rFonts w:ascii="Times New Roman" w:hAnsi="Times New Roman" w:cs="Times New Roman"/>
          <w:sz w:val="24"/>
          <w:szCs w:val="24"/>
          <w:rPrChange w:id="165" w:author="Unemo Magnus, USÖ Labmed länsklinik" w:date="2016-11-14T17:44:00Z">
            <w:rPr/>
          </w:rPrChange>
        </w:rPr>
        <w:fldChar w:fldCharType="begin"/>
      </w:r>
      <w:r w:rsidRPr="005D0B1C">
        <w:rPr>
          <w:rFonts w:ascii="Times New Roman" w:hAnsi="Times New Roman" w:cs="Times New Roman"/>
          <w:sz w:val="24"/>
          <w:szCs w:val="24"/>
          <w:rPrChange w:id="166" w:author="Unemo Magnus, USÖ Labmed länsklinik" w:date="2016-11-14T17:44:00Z">
            <w:rPr/>
          </w:rPrChange>
        </w:rPr>
        <w:instrText xml:space="preserve"> HYPERLINK "mailto:magnus.unemo@regionorebrolan.se" </w:instrText>
      </w:r>
      <w:r w:rsidRPr="005D0B1C">
        <w:rPr>
          <w:rFonts w:ascii="Times New Roman" w:hAnsi="Times New Roman" w:cs="Times New Roman"/>
          <w:sz w:val="24"/>
          <w:szCs w:val="24"/>
          <w:rPrChange w:id="167" w:author="Unemo Magnus, USÖ Labmed länsklinik" w:date="2016-11-14T17:44:00Z">
            <w:rPr/>
          </w:rPrChange>
        </w:rPr>
        <w:fldChar w:fldCharType="end"/>
      </w:r>
    </w:p>
    <w:p w14:paraId="34BFECF9" w14:textId="77777777" w:rsidR="00DF07A4" w:rsidRDefault="00DF07A4" w:rsidP="00A17D4C">
      <w:pPr>
        <w:spacing w:line="480" w:lineRule="auto"/>
        <w:rPr>
          <w:rFonts w:ascii="Times New Roman" w:hAnsi="Times New Roman" w:cs="Times New Roman"/>
          <w:b/>
          <w:sz w:val="24"/>
          <w:szCs w:val="24"/>
        </w:rPr>
      </w:pPr>
    </w:p>
    <w:p w14:paraId="41F2E77F" w14:textId="243B3995" w:rsidR="00DF07A4" w:rsidDel="006F644E" w:rsidRDefault="00DF07A4">
      <w:pPr>
        <w:spacing w:line="480" w:lineRule="auto"/>
        <w:jc w:val="both"/>
        <w:rPr>
          <w:del w:id="168" w:author="Unemo Magnus, USÖ Labmed länsklinik" w:date="2016-11-14T17:50:00Z"/>
          <w:rFonts w:ascii="Times New Roman" w:hAnsi="Times New Roman" w:cs="Times New Roman"/>
          <w:b/>
          <w:sz w:val="24"/>
          <w:szCs w:val="24"/>
        </w:rPr>
        <w:pPrChange w:id="169" w:author="Unemo Magnus, USÖ Labmed länsklinik" w:date="2016-11-16T14:26:00Z">
          <w:pPr>
            <w:spacing w:line="480" w:lineRule="auto"/>
          </w:pPr>
        </w:pPrChange>
      </w:pPr>
      <w:commentRangeStart w:id="170"/>
    </w:p>
    <w:p w14:paraId="1EA7C137" w14:textId="7F8D9DFA" w:rsidR="00DF07A4" w:rsidDel="006F644E" w:rsidRDefault="00DF07A4">
      <w:pPr>
        <w:spacing w:line="480" w:lineRule="auto"/>
        <w:jc w:val="both"/>
        <w:rPr>
          <w:del w:id="171" w:author="Unemo Magnus, USÖ Labmed länsklinik" w:date="2016-11-14T17:50:00Z"/>
          <w:rFonts w:ascii="Times New Roman" w:hAnsi="Times New Roman" w:cs="Times New Roman"/>
          <w:b/>
          <w:sz w:val="24"/>
          <w:szCs w:val="24"/>
        </w:rPr>
        <w:pPrChange w:id="172" w:author="Unemo Magnus, USÖ Labmed länsklinik" w:date="2016-11-16T14:26:00Z">
          <w:pPr>
            <w:spacing w:line="480" w:lineRule="auto"/>
          </w:pPr>
        </w:pPrChange>
      </w:pPr>
    </w:p>
    <w:p w14:paraId="24AC18CC" w14:textId="4F7840A0" w:rsidR="00DF07A4" w:rsidDel="006F644E" w:rsidRDefault="00DF07A4">
      <w:pPr>
        <w:spacing w:line="480" w:lineRule="auto"/>
        <w:jc w:val="both"/>
        <w:rPr>
          <w:del w:id="173" w:author="Unemo Magnus, USÖ Labmed länsklinik" w:date="2016-11-14T17:47:00Z"/>
          <w:rFonts w:ascii="Times New Roman" w:hAnsi="Times New Roman" w:cs="Times New Roman"/>
          <w:b/>
          <w:sz w:val="24"/>
          <w:szCs w:val="24"/>
        </w:rPr>
        <w:pPrChange w:id="174" w:author="Unemo Magnus, USÖ Labmed länsklinik" w:date="2016-11-16T14:26:00Z">
          <w:pPr>
            <w:spacing w:line="480" w:lineRule="auto"/>
          </w:pPr>
        </w:pPrChange>
      </w:pPr>
    </w:p>
    <w:p w14:paraId="79401E53" w14:textId="4E858BA6" w:rsidR="00DF07A4" w:rsidDel="006F644E" w:rsidRDefault="00DF07A4">
      <w:pPr>
        <w:spacing w:line="480" w:lineRule="auto"/>
        <w:jc w:val="both"/>
        <w:rPr>
          <w:del w:id="175" w:author="Unemo Magnus, USÖ Labmed länsklinik" w:date="2016-11-14T17:47:00Z"/>
          <w:rFonts w:ascii="Times New Roman" w:hAnsi="Times New Roman" w:cs="Times New Roman"/>
          <w:b/>
          <w:sz w:val="24"/>
          <w:szCs w:val="24"/>
        </w:rPr>
        <w:pPrChange w:id="176" w:author="Unemo Magnus, USÖ Labmed länsklinik" w:date="2016-11-16T14:26:00Z">
          <w:pPr>
            <w:spacing w:line="480" w:lineRule="auto"/>
          </w:pPr>
        </w:pPrChange>
      </w:pPr>
    </w:p>
    <w:p w14:paraId="2BD85CA6" w14:textId="2229510F" w:rsidR="00DF07A4" w:rsidDel="006F644E" w:rsidRDefault="00DF07A4">
      <w:pPr>
        <w:spacing w:line="480" w:lineRule="auto"/>
        <w:jc w:val="both"/>
        <w:rPr>
          <w:del w:id="177" w:author="Unemo Magnus, USÖ Labmed länsklinik" w:date="2016-11-14T17:47:00Z"/>
          <w:rFonts w:ascii="Times New Roman" w:hAnsi="Times New Roman" w:cs="Times New Roman"/>
          <w:b/>
          <w:sz w:val="24"/>
          <w:szCs w:val="24"/>
        </w:rPr>
        <w:pPrChange w:id="178" w:author="Unemo Magnus, USÖ Labmed länsklinik" w:date="2016-11-16T14:26:00Z">
          <w:pPr>
            <w:spacing w:line="480" w:lineRule="auto"/>
          </w:pPr>
        </w:pPrChange>
      </w:pPr>
    </w:p>
    <w:p w14:paraId="266727F2" w14:textId="0AD7CC52" w:rsidR="00DF07A4" w:rsidDel="006F644E" w:rsidRDefault="00DF07A4">
      <w:pPr>
        <w:spacing w:line="480" w:lineRule="auto"/>
        <w:jc w:val="both"/>
        <w:rPr>
          <w:del w:id="179" w:author="Unemo Magnus, USÖ Labmed länsklinik" w:date="2016-11-14T17:47:00Z"/>
          <w:rFonts w:ascii="Times New Roman" w:hAnsi="Times New Roman" w:cs="Times New Roman"/>
          <w:b/>
          <w:sz w:val="24"/>
          <w:szCs w:val="24"/>
        </w:rPr>
        <w:pPrChange w:id="180" w:author="Unemo Magnus, USÖ Labmed länsklinik" w:date="2016-11-16T14:26:00Z">
          <w:pPr>
            <w:spacing w:line="480" w:lineRule="auto"/>
          </w:pPr>
        </w:pPrChange>
      </w:pPr>
    </w:p>
    <w:p w14:paraId="5E742802" w14:textId="7577D1A0" w:rsidR="003D73F2" w:rsidRPr="002E07DB" w:rsidDel="006F644E" w:rsidRDefault="00042B1B">
      <w:pPr>
        <w:spacing w:after="0" w:line="480" w:lineRule="auto"/>
        <w:jc w:val="both"/>
        <w:rPr>
          <w:del w:id="181" w:author="Unemo Magnus, USÖ Labmed länsklinik" w:date="2016-11-14T17:47:00Z"/>
          <w:rFonts w:ascii="Times New Roman" w:hAnsi="Times New Roman" w:cs="Times New Roman"/>
          <w:b/>
          <w:sz w:val="24"/>
          <w:szCs w:val="24"/>
        </w:rPr>
        <w:pPrChange w:id="182" w:author="Unemo Magnus, USÖ Labmed länsklinik" w:date="2016-11-16T14:26:00Z">
          <w:pPr>
            <w:spacing w:after="0" w:line="480" w:lineRule="auto"/>
          </w:pPr>
        </w:pPrChange>
      </w:pPr>
      <w:r>
        <w:rPr>
          <w:rFonts w:ascii="Times New Roman" w:hAnsi="Times New Roman" w:cs="Times New Roman"/>
          <w:b/>
          <w:sz w:val="24"/>
          <w:szCs w:val="24"/>
        </w:rPr>
        <w:t>Objectives</w:t>
      </w:r>
      <w:commentRangeEnd w:id="170"/>
      <w:r w:rsidR="00B1508A">
        <w:rPr>
          <w:rStyle w:val="CommentReference"/>
        </w:rPr>
        <w:commentReference w:id="170"/>
      </w:r>
      <w:ins w:id="183" w:author="Unemo Magnus, USÖ Labmed länsklinik" w:date="2016-11-14T17:47:00Z">
        <w:r w:rsidR="006F644E">
          <w:rPr>
            <w:rFonts w:ascii="Times New Roman" w:hAnsi="Times New Roman" w:cs="Times New Roman"/>
            <w:b/>
            <w:sz w:val="24"/>
            <w:szCs w:val="24"/>
          </w:rPr>
          <w:t xml:space="preserve">: </w:t>
        </w:r>
      </w:ins>
    </w:p>
    <w:p w14:paraId="292FBE4D" w14:textId="586861EF" w:rsidR="003D73F2" w:rsidRPr="002E07DB" w:rsidDel="006F644E" w:rsidRDefault="003D73F2" w:rsidP="00887567">
      <w:pPr>
        <w:spacing w:after="0" w:line="480" w:lineRule="auto"/>
        <w:jc w:val="both"/>
        <w:rPr>
          <w:del w:id="184" w:author="Unemo Magnus, USÖ Labmed länsklinik" w:date="2016-11-14T17:47:00Z"/>
          <w:rFonts w:ascii="Times New Roman" w:hAnsi="Times New Roman" w:cs="Times New Roman"/>
          <w:sz w:val="24"/>
          <w:szCs w:val="24"/>
        </w:rPr>
      </w:pPr>
      <w:r w:rsidRPr="002E07DB">
        <w:rPr>
          <w:rFonts w:ascii="Times New Roman" w:hAnsi="Times New Roman" w:cs="Times New Roman"/>
          <w:sz w:val="24"/>
          <w:szCs w:val="24"/>
        </w:rPr>
        <w:t>Rapid</w:t>
      </w:r>
      <w:ins w:id="185" w:author="Unemo Magnus, USÖ Labmed länsklinik" w:date="2016-11-16T14:45:00Z">
        <w:r w:rsidR="007B7100">
          <w:rPr>
            <w:rFonts w:ascii="Times New Roman" w:hAnsi="Times New Roman" w:cs="Times New Roman"/>
            <w:sz w:val="24"/>
            <w:szCs w:val="24"/>
          </w:rPr>
          <w:t xml:space="preserve">, </w:t>
        </w:r>
      </w:ins>
      <w:ins w:id="186" w:author="Unemo Magnus, USÖ Labmed länsklinik" w:date="2016-11-16T14:46:00Z">
        <w:r w:rsidR="007B7100">
          <w:rPr>
            <w:rFonts w:ascii="Times New Roman" w:hAnsi="Times New Roman" w:cs="Times New Roman"/>
            <w:sz w:val="24"/>
            <w:szCs w:val="24"/>
          </w:rPr>
          <w:t>cost-effective</w:t>
        </w:r>
      </w:ins>
      <w:r w:rsidRPr="002E07DB">
        <w:rPr>
          <w:rFonts w:ascii="Times New Roman" w:hAnsi="Times New Roman" w:cs="Times New Roman"/>
          <w:sz w:val="24"/>
          <w:szCs w:val="24"/>
        </w:rPr>
        <w:t xml:space="preserve"> and objective methods for antimicrobial susceptibility testing of </w:t>
      </w:r>
      <w:r w:rsidRPr="002E07DB">
        <w:rPr>
          <w:rFonts w:ascii="Times New Roman" w:hAnsi="Times New Roman" w:cs="Times New Roman"/>
          <w:i/>
          <w:sz w:val="24"/>
          <w:szCs w:val="24"/>
        </w:rPr>
        <w:t xml:space="preserve">Neisseria gonorrhoeae </w:t>
      </w:r>
      <w:r w:rsidRPr="002E07DB">
        <w:rPr>
          <w:rFonts w:ascii="Times New Roman" w:hAnsi="Times New Roman" w:cs="Times New Roman"/>
          <w:sz w:val="24"/>
          <w:szCs w:val="24"/>
        </w:rPr>
        <w:t xml:space="preserve">would greatly enhance surveillance of </w:t>
      </w:r>
      <w:ins w:id="187" w:author="Unemo Magnus, USÖ Labmed länsklinik" w:date="2016-11-16T14:45:00Z">
        <w:r w:rsidR="007B7100">
          <w:rPr>
            <w:rFonts w:ascii="Times New Roman" w:hAnsi="Times New Roman" w:cs="Times New Roman"/>
            <w:sz w:val="24"/>
            <w:szCs w:val="24"/>
          </w:rPr>
          <w:t xml:space="preserve">antimicrobial </w:t>
        </w:r>
      </w:ins>
      <w:del w:id="188" w:author="Unemo Magnus, USÖ Labmed länsklinik" w:date="2016-11-16T14:25:00Z">
        <w:r w:rsidRPr="002E07DB" w:rsidDel="00B1508A">
          <w:rPr>
            <w:rFonts w:ascii="Times New Roman" w:hAnsi="Times New Roman" w:cs="Times New Roman"/>
            <w:sz w:val="24"/>
            <w:szCs w:val="24"/>
          </w:rPr>
          <w:delText xml:space="preserve">antimicrobial </w:delText>
        </w:r>
      </w:del>
      <w:r w:rsidRPr="002E07DB">
        <w:rPr>
          <w:rFonts w:ascii="Times New Roman" w:hAnsi="Times New Roman" w:cs="Times New Roman"/>
          <w:sz w:val="24"/>
          <w:szCs w:val="24"/>
        </w:rPr>
        <w:t xml:space="preserve">resistance. </w:t>
      </w:r>
      <w:del w:id="189" w:author="Unemo Magnus, USÖ Labmed länsklinik" w:date="2016-11-16T14:25:00Z">
        <w:r w:rsidRPr="002E07DB" w:rsidDel="00B1508A">
          <w:rPr>
            <w:rFonts w:ascii="Times New Roman" w:hAnsi="Times New Roman" w:cs="Times New Roman"/>
            <w:sz w:val="24"/>
            <w:szCs w:val="24"/>
          </w:rPr>
          <w:delText xml:space="preserve">Susceptibility testing using </w:delText>
        </w:r>
      </w:del>
      <w:r w:rsidRPr="002E07DB">
        <w:rPr>
          <w:rFonts w:ascii="Times New Roman" w:hAnsi="Times New Roman" w:cs="Times New Roman"/>
          <w:sz w:val="24"/>
          <w:szCs w:val="24"/>
        </w:rPr>
        <w:t xml:space="preserve">Etest, disc diffusion or agar dilution methods </w:t>
      </w:r>
      <w:ins w:id="190" w:author="Unemo Magnus, USÖ Labmed länsklinik" w:date="2016-11-16T14:38:00Z">
        <w:r w:rsidR="002F02C3">
          <w:rPr>
            <w:rFonts w:ascii="Times New Roman" w:hAnsi="Times New Roman" w:cs="Times New Roman"/>
            <w:sz w:val="24"/>
            <w:szCs w:val="24"/>
          </w:rPr>
          <w:t xml:space="preserve">are subjective, laborious for large-scale testing, and </w:t>
        </w:r>
      </w:ins>
      <w:r w:rsidRPr="002E07DB">
        <w:rPr>
          <w:rFonts w:ascii="Times New Roman" w:hAnsi="Times New Roman" w:cs="Times New Roman"/>
          <w:sz w:val="24"/>
          <w:szCs w:val="24"/>
        </w:rPr>
        <w:t>take</w:t>
      </w:r>
      <w:del w:id="191" w:author="Unemo Magnus, USÖ Labmed länsklinik" w:date="2016-11-16T14:25:00Z">
        <w:r w:rsidRPr="002E07DB" w:rsidDel="00B1508A">
          <w:rPr>
            <w:rFonts w:ascii="Times New Roman" w:hAnsi="Times New Roman" w:cs="Times New Roman"/>
            <w:sz w:val="24"/>
            <w:szCs w:val="24"/>
          </w:rPr>
          <w:delText>s</w:delText>
        </w:r>
      </w:del>
      <w:r w:rsidRPr="002E07DB">
        <w:rPr>
          <w:rFonts w:ascii="Times New Roman" w:hAnsi="Times New Roman" w:cs="Times New Roman"/>
          <w:sz w:val="24"/>
          <w:szCs w:val="24"/>
        </w:rPr>
        <w:t xml:space="preserve"> 16-20 hours</w:t>
      </w:r>
      <w:del w:id="192" w:author="Unemo Magnus, USÖ Labmed länsklinik" w:date="2016-11-16T14:38:00Z">
        <w:r w:rsidR="005113EF" w:rsidDel="002F02C3">
          <w:rPr>
            <w:rFonts w:ascii="Times New Roman" w:hAnsi="Times New Roman" w:cs="Times New Roman"/>
            <w:sz w:val="24"/>
            <w:szCs w:val="24"/>
          </w:rPr>
          <w:delText xml:space="preserve"> and </w:delText>
        </w:r>
      </w:del>
      <w:del w:id="193" w:author="Unemo Magnus, USÖ Labmed länsklinik" w:date="2016-11-16T14:25:00Z">
        <w:r w:rsidR="005113EF" w:rsidDel="00B1508A">
          <w:rPr>
            <w:rFonts w:ascii="Times New Roman" w:hAnsi="Times New Roman" w:cs="Times New Roman"/>
            <w:sz w:val="24"/>
            <w:szCs w:val="24"/>
          </w:rPr>
          <w:delText xml:space="preserve">is </w:delText>
        </w:r>
      </w:del>
      <w:del w:id="194" w:author="Unemo Magnus, USÖ Labmed länsklinik" w:date="2016-11-16T14:38:00Z">
        <w:r w:rsidR="005113EF" w:rsidDel="002F02C3">
          <w:rPr>
            <w:rFonts w:ascii="Times New Roman" w:hAnsi="Times New Roman" w:cs="Times New Roman"/>
            <w:sz w:val="24"/>
            <w:szCs w:val="24"/>
          </w:rPr>
          <w:delText>laborious</w:delText>
        </w:r>
      </w:del>
      <w:r w:rsidRPr="002E07DB">
        <w:rPr>
          <w:rFonts w:ascii="Times New Roman" w:hAnsi="Times New Roman" w:cs="Times New Roman"/>
          <w:sz w:val="24"/>
          <w:szCs w:val="24"/>
        </w:rPr>
        <w:t xml:space="preserve">. We developed a rapid </w:t>
      </w:r>
      <w:ins w:id="195" w:author="Unemo Magnus, USÖ Labmed länsklinik" w:date="2016-11-16T14:30:00Z">
        <w:r w:rsidR="00B1508A">
          <w:rPr>
            <w:rFonts w:ascii="Times New Roman" w:hAnsi="Times New Roman" w:cs="Times New Roman"/>
            <w:sz w:val="24"/>
            <w:szCs w:val="24"/>
          </w:rPr>
          <w:t xml:space="preserve">broth </w:t>
        </w:r>
      </w:ins>
      <w:r w:rsidRPr="002E07DB">
        <w:rPr>
          <w:rFonts w:ascii="Times New Roman" w:hAnsi="Times New Roman" w:cs="Times New Roman"/>
          <w:sz w:val="24"/>
          <w:szCs w:val="24"/>
        </w:rPr>
        <w:t xml:space="preserve">microdilution assay using </w:t>
      </w:r>
      <w:del w:id="196" w:author="Unemo Magnus, USÖ Labmed länsklinik" w:date="2016-11-16T14:27:00Z">
        <w:r w:rsidRPr="002E07DB" w:rsidDel="00B1508A">
          <w:rPr>
            <w:rFonts w:ascii="Times New Roman" w:hAnsi="Times New Roman" w:cs="Times New Roman"/>
            <w:sz w:val="24"/>
            <w:szCs w:val="24"/>
          </w:rPr>
          <w:delText xml:space="preserve">the blue dye </w:delText>
        </w:r>
      </w:del>
      <w:r w:rsidRPr="002E07DB">
        <w:rPr>
          <w:rFonts w:ascii="Times New Roman" w:hAnsi="Times New Roman" w:cs="Times New Roman"/>
          <w:sz w:val="24"/>
          <w:szCs w:val="24"/>
        </w:rPr>
        <w:t>resazurin</w:t>
      </w:r>
      <w:ins w:id="197" w:author="Unemo Magnus, USÖ Labmed länsklinik" w:date="2016-11-16T14:27:00Z">
        <w:r w:rsidR="00B1508A">
          <w:rPr>
            <w:rFonts w:ascii="Times New Roman" w:hAnsi="Times New Roman" w:cs="Times New Roman"/>
            <w:sz w:val="24"/>
            <w:szCs w:val="24"/>
          </w:rPr>
          <w:t xml:space="preserve"> (blue)</w:t>
        </w:r>
      </w:ins>
      <w:r w:rsidRPr="002E07DB">
        <w:rPr>
          <w:rFonts w:ascii="Times New Roman" w:hAnsi="Times New Roman" w:cs="Times New Roman"/>
          <w:sz w:val="24"/>
          <w:szCs w:val="24"/>
        </w:rPr>
        <w:t xml:space="preserve">, which is converted to </w:t>
      </w:r>
      <w:ins w:id="198" w:author="Unemo Magnus, USÖ Labmed länsklinik" w:date="2016-11-16T14:27:00Z">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ins>
      <w:r w:rsidRPr="002E07DB">
        <w:rPr>
          <w:rFonts w:ascii="Times New Roman" w:hAnsi="Times New Roman" w:cs="Times New Roman"/>
          <w:sz w:val="24"/>
          <w:szCs w:val="24"/>
        </w:rPr>
        <w:t>pink fluorescen</w:t>
      </w:r>
      <w:ins w:id="199" w:author="Unemo Magnus, USÖ Labmed länsklinik" w:date="2016-11-16T14:27:00Z">
        <w:r w:rsidR="00B1508A">
          <w:rPr>
            <w:rFonts w:ascii="Times New Roman" w:hAnsi="Times New Roman" w:cs="Times New Roman"/>
            <w:sz w:val="24"/>
            <w:szCs w:val="24"/>
          </w:rPr>
          <w:t>ce),</w:t>
        </w:r>
      </w:ins>
      <w:del w:id="200" w:author="Unemo Magnus, USÖ Labmed länsklinik" w:date="2016-11-16T14:27:00Z">
        <w:r w:rsidRPr="002E07DB" w:rsidDel="00B1508A">
          <w:rPr>
            <w:rFonts w:ascii="Times New Roman" w:hAnsi="Times New Roman" w:cs="Times New Roman"/>
            <w:sz w:val="24"/>
            <w:szCs w:val="24"/>
          </w:rPr>
          <w:delText>t</w:delText>
        </w:r>
      </w:del>
      <w:r w:rsidRPr="002E07DB">
        <w:rPr>
          <w:rFonts w:ascii="Times New Roman" w:hAnsi="Times New Roman" w:cs="Times New Roman"/>
          <w:sz w:val="24"/>
          <w:szCs w:val="24"/>
        </w:rPr>
        <w:t xml:space="preserve"> </w:t>
      </w:r>
      <w:del w:id="201" w:author="Unemo Magnus, USÖ Labmed länsklinik" w:date="2016-11-16T14:27:00Z">
        <w:r w:rsidRPr="002E07DB" w:rsidDel="00B1508A">
          <w:rPr>
            <w:rFonts w:ascii="Times New Roman" w:hAnsi="Times New Roman" w:cs="Times New Roman"/>
            <w:sz w:val="24"/>
            <w:szCs w:val="24"/>
          </w:rPr>
          <w:delText xml:space="preserve">resorufin </w:delText>
        </w:r>
      </w:del>
      <w:r w:rsidR="005113EF">
        <w:rPr>
          <w:rFonts w:ascii="Times New Roman" w:hAnsi="Times New Roman" w:cs="Times New Roman"/>
          <w:sz w:val="24"/>
          <w:szCs w:val="24"/>
        </w:rPr>
        <w:t xml:space="preserve">to analyse dose-response curves </w:t>
      </w:r>
      <w:del w:id="202" w:author="Unemo Magnus, USÖ Labmed länsklinik" w:date="2016-11-15T15:02:00Z">
        <w:r w:rsidRPr="002E07DB" w:rsidDel="00AF166B">
          <w:rPr>
            <w:rFonts w:ascii="Times New Roman" w:hAnsi="Times New Roman" w:cs="Times New Roman"/>
            <w:sz w:val="24"/>
            <w:szCs w:val="24"/>
          </w:rPr>
          <w:delText xml:space="preserve">of </w:delText>
        </w:r>
      </w:del>
      <w:ins w:id="203" w:author="Unemo Magnus, USÖ Labmed länsklinik" w:date="2016-11-15T15:02:00Z">
        <w:r w:rsidR="00AF166B">
          <w:rPr>
            <w:rFonts w:ascii="Times New Roman" w:hAnsi="Times New Roman" w:cs="Times New Roman"/>
            <w:sz w:val="24"/>
            <w:szCs w:val="24"/>
          </w:rPr>
          <w:t>to</w:t>
        </w:r>
        <w:r w:rsidR="00AF166B" w:rsidRPr="002E07DB">
          <w:rPr>
            <w:rFonts w:ascii="Times New Roman" w:hAnsi="Times New Roman" w:cs="Times New Roman"/>
            <w:sz w:val="24"/>
            <w:szCs w:val="24"/>
          </w:rPr>
          <w:t xml:space="preserve"> </w:t>
        </w:r>
      </w:ins>
      <w:del w:id="204" w:author="Unemo Magnus, USÖ Labmed länsklinik" w:date="2016-11-16T14:28:00Z">
        <w:r w:rsidRPr="002E07DB" w:rsidDel="00B1508A">
          <w:rPr>
            <w:rFonts w:ascii="Times New Roman" w:hAnsi="Times New Roman" w:cs="Times New Roman"/>
            <w:sz w:val="24"/>
            <w:szCs w:val="24"/>
          </w:rPr>
          <w:delText xml:space="preserve">different </w:delText>
        </w:r>
      </w:del>
      <w:r w:rsidRPr="002E07DB">
        <w:rPr>
          <w:rFonts w:ascii="Times New Roman" w:hAnsi="Times New Roman" w:cs="Times New Roman"/>
          <w:sz w:val="24"/>
          <w:szCs w:val="24"/>
        </w:rPr>
        <w:t xml:space="preserve">antimicrobials in </w:t>
      </w:r>
      <w:ins w:id="205" w:author="Unemo Magnus, USÖ Labmed länsklinik" w:date="2016-11-16T14:23:00Z">
        <w:r w:rsidR="00B1508A">
          <w:rPr>
            <w:rFonts w:ascii="Times New Roman" w:hAnsi="Times New Roman" w:cs="Times New Roman"/>
            <w:sz w:val="24"/>
            <w:szCs w:val="24"/>
          </w:rPr>
          <w:t xml:space="preserve">gonococcal </w:t>
        </w:r>
      </w:ins>
      <w:del w:id="206" w:author="Unemo Magnus, USÖ Labmed länsklinik" w:date="2016-11-16T14:23:00Z">
        <w:r w:rsidRPr="002E07DB" w:rsidDel="00B1508A">
          <w:rPr>
            <w:rFonts w:ascii="Times New Roman" w:hAnsi="Times New Roman" w:cs="Times New Roman"/>
            <w:i/>
            <w:sz w:val="24"/>
            <w:szCs w:val="24"/>
          </w:rPr>
          <w:delText xml:space="preserve">N. gonorrhoeae </w:delText>
        </w:r>
      </w:del>
      <w:r w:rsidRPr="002E07DB">
        <w:rPr>
          <w:rFonts w:ascii="Times New Roman" w:hAnsi="Times New Roman" w:cs="Times New Roman"/>
          <w:sz w:val="24"/>
          <w:szCs w:val="24"/>
        </w:rPr>
        <w:t>isolates.</w:t>
      </w:r>
    </w:p>
    <w:p w14:paraId="27A46731" w14:textId="77777777" w:rsidR="003D73F2" w:rsidRPr="002E07DB" w:rsidRDefault="003D73F2" w:rsidP="00B1508A">
      <w:pPr>
        <w:spacing w:after="0" w:line="480" w:lineRule="auto"/>
        <w:jc w:val="both"/>
        <w:rPr>
          <w:rFonts w:ascii="Times New Roman" w:hAnsi="Times New Roman" w:cs="Times New Roman"/>
          <w:b/>
          <w:sz w:val="24"/>
          <w:szCs w:val="24"/>
        </w:rPr>
      </w:pPr>
    </w:p>
    <w:p w14:paraId="691786C2" w14:textId="535664CF" w:rsidR="00042B1B" w:rsidDel="006F644E" w:rsidRDefault="006F644E" w:rsidP="00A17D4C">
      <w:pPr>
        <w:spacing w:after="0" w:line="480" w:lineRule="auto"/>
        <w:jc w:val="both"/>
        <w:rPr>
          <w:del w:id="207" w:author="Unemo Magnus, USÖ Labmed länsklinik" w:date="2016-11-14T17:47:00Z"/>
          <w:rFonts w:ascii="Times New Roman" w:hAnsi="Times New Roman" w:cs="Times New Roman"/>
          <w:b/>
          <w:sz w:val="24"/>
          <w:szCs w:val="24"/>
        </w:rPr>
      </w:pPr>
      <w:r w:rsidRPr="002E07DB">
        <w:rPr>
          <w:rFonts w:ascii="Times New Roman" w:hAnsi="Times New Roman" w:cs="Times New Roman"/>
          <w:b/>
          <w:sz w:val="24"/>
          <w:szCs w:val="24"/>
        </w:rPr>
        <w:t>Methods</w:t>
      </w:r>
      <w:ins w:id="208" w:author="Unemo Magnus, USÖ Labmed länsklinik" w:date="2016-11-14T17:47:00Z">
        <w:r>
          <w:rPr>
            <w:rFonts w:ascii="Times New Roman" w:hAnsi="Times New Roman" w:cs="Times New Roman"/>
            <w:b/>
            <w:sz w:val="24"/>
            <w:szCs w:val="24"/>
          </w:rPr>
          <w:t xml:space="preserve">: </w:t>
        </w:r>
      </w:ins>
      <w:del w:id="209" w:author="Unemo Magnus, USÖ Labmed länsklinik" w:date="2016-11-14T17:47:00Z">
        <w:r w:rsidRPr="002E07DB" w:rsidDel="006F644E">
          <w:rPr>
            <w:rFonts w:ascii="Times New Roman" w:hAnsi="Times New Roman" w:cs="Times New Roman"/>
            <w:b/>
            <w:sz w:val="24"/>
            <w:szCs w:val="24"/>
          </w:rPr>
          <w:delText xml:space="preserve"> </w:delText>
        </w:r>
      </w:del>
    </w:p>
    <w:p w14:paraId="4699B703" w14:textId="24B075CC" w:rsidR="009320D1" w:rsidRDefault="00626654" w:rsidP="00A17D4C">
      <w:pPr>
        <w:spacing w:after="0" w:line="480" w:lineRule="auto"/>
        <w:jc w:val="both"/>
        <w:rPr>
          <w:rFonts w:ascii="Times New Roman" w:hAnsi="Times New Roman" w:cs="Times New Roman"/>
          <w:sz w:val="24"/>
          <w:szCs w:val="24"/>
        </w:rPr>
      </w:pPr>
      <w:del w:id="210" w:author="Unemo Magnus, USÖ Labmed länsklinik" w:date="2016-11-16T14:30:00Z">
        <w:r w:rsidDel="00B1508A">
          <w:rPr>
            <w:rFonts w:ascii="Times New Roman" w:hAnsi="Times New Roman" w:cs="Times New Roman"/>
            <w:sz w:val="24"/>
            <w:szCs w:val="24"/>
          </w:rPr>
          <w:delText>A</w:delText>
        </w:r>
      </w:del>
      <w:ins w:id="211" w:author="Unemo Magnus, USÖ Labmed länsklinik" w:date="2016-11-16T14:30:00Z">
        <w:r w:rsidR="00B1508A">
          <w:rPr>
            <w:rFonts w:ascii="Times New Roman" w:hAnsi="Times New Roman" w:cs="Times New Roman"/>
            <w:sz w:val="24"/>
            <w:szCs w:val="24"/>
          </w:rPr>
          <w:t>The</w:t>
        </w:r>
      </w:ins>
      <w:r w:rsidR="004D6E5D">
        <w:rPr>
          <w:rFonts w:ascii="Times New Roman" w:hAnsi="Times New Roman" w:cs="Times New Roman"/>
          <w:sz w:val="24"/>
          <w:szCs w:val="24"/>
        </w:rPr>
        <w:t xml:space="preserve"> </w:t>
      </w:r>
      <w:commentRangeStart w:id="212"/>
      <w:ins w:id="213" w:author="Unemo Magnus, USÖ Labmed länsklinik" w:date="2016-11-16T14:32:00Z">
        <w:r w:rsidR="00887567">
          <w:rPr>
            <w:rFonts w:ascii="Times New Roman" w:hAnsi="Times New Roman" w:cs="Times New Roman"/>
            <w:sz w:val="24"/>
            <w:szCs w:val="24"/>
          </w:rPr>
          <w:t xml:space="preserve">resazurin-based </w:t>
        </w:r>
        <w:commentRangeEnd w:id="212"/>
        <w:r w:rsidR="00887567">
          <w:rPr>
            <w:rStyle w:val="CommentReference"/>
          </w:rPr>
          <w:commentReference w:id="212"/>
        </w:r>
      </w:ins>
      <w:r>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ins w:id="214" w:author="Unemo Magnus, USÖ Labmed länsklinik" w:date="2016-11-16T14:32:00Z">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ins>
      <w:ins w:id="215" w:author="Unemo Magnus, USÖ Labmed länsklinik" w:date="2016-11-16T14:58:00Z">
        <w:r w:rsidR="0086685F">
          <w:rPr>
            <w:rFonts w:ascii="Times New Roman" w:hAnsi="Times New Roman" w:cs="Times New Roman"/>
            <w:sz w:val="24"/>
            <w:szCs w:val="24"/>
          </w:rPr>
          <w:t xml:space="preserve">the antimicrobials </w:t>
        </w:r>
      </w:ins>
      <w:del w:id="216" w:author="Unemo Magnus, USÖ Labmed länsklinik" w:date="2016-11-16T14:32:00Z">
        <w:r w:rsidR="004D6E5D" w:rsidDel="00887567">
          <w:rPr>
            <w:rFonts w:ascii="Times New Roman" w:hAnsi="Times New Roman" w:cs="Times New Roman"/>
            <w:sz w:val="24"/>
            <w:szCs w:val="24"/>
          </w:rPr>
          <w:delText xml:space="preserve">for </w:delText>
        </w:r>
      </w:del>
      <w:ins w:id="217" w:author="Unemo Magnus, USÖ Labmed länsklinik" w:date="2016-11-16T14:31:00Z">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ins>
      <w:del w:id="218" w:author="Unemo Magnus, USÖ Labmed länsklinik" w:date="2016-11-16T14:31:00Z">
        <w:r w:rsidR="004D6E5D" w:rsidDel="00887567">
          <w:rPr>
            <w:rFonts w:ascii="Times New Roman" w:hAnsi="Times New Roman" w:cs="Times New Roman"/>
            <w:sz w:val="24"/>
            <w:szCs w:val="24"/>
          </w:rPr>
          <w:delText xml:space="preserve">the </w:delText>
        </w:r>
        <w:r w:rsidR="004D6E5D" w:rsidDel="00887567">
          <w:rPr>
            <w:rFonts w:ascii="Times New Roman" w:hAnsi="Times New Roman" w:cs="Times New Roman"/>
            <w:sz w:val="24"/>
            <w:szCs w:val="24"/>
          </w:rPr>
          <w:lastRenderedPageBreak/>
          <w:delText xml:space="preserve">antimicrobials </w:delText>
        </w:r>
      </w:del>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ins w:id="219" w:author="Unemo Magnus, USÖ Labmed länsklinik" w:date="2016-11-16T14:31:00Z">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ins>
      <w:r w:rsidR="003D73F2" w:rsidRPr="002E07DB">
        <w:rPr>
          <w:rFonts w:ascii="Times New Roman" w:hAnsi="Times New Roman" w:cs="Times New Roman"/>
          <w:sz w:val="24"/>
          <w:szCs w:val="24"/>
        </w:rPr>
        <w:t xml:space="preserve">gentamicin, </w:t>
      </w:r>
      <w:del w:id="220" w:author="Unemo Magnus, USÖ Labmed länsklinik" w:date="2016-11-16T14:31:00Z">
        <w:r w:rsidR="003D73F2" w:rsidRPr="002E07DB" w:rsidDel="00887567">
          <w:rPr>
            <w:rFonts w:ascii="Times New Roman" w:hAnsi="Times New Roman" w:cs="Times New Roman"/>
            <w:sz w:val="24"/>
            <w:szCs w:val="24"/>
          </w:rPr>
          <w:delText>cipr</w:delText>
        </w:r>
        <w:r w:rsidR="004D6E5D" w:rsidDel="00887567">
          <w:rPr>
            <w:rFonts w:ascii="Times New Roman" w:hAnsi="Times New Roman" w:cs="Times New Roman"/>
            <w:sz w:val="24"/>
            <w:szCs w:val="24"/>
          </w:rPr>
          <w:delText>ofloxacin, ceftriaxone, cefixime</w:delText>
        </w:r>
        <w:r w:rsidR="003D73F2" w:rsidRPr="002E07DB" w:rsidDel="00887567">
          <w:rPr>
            <w:rFonts w:ascii="Times New Roman" w:hAnsi="Times New Roman" w:cs="Times New Roman"/>
            <w:sz w:val="24"/>
            <w:szCs w:val="24"/>
          </w:rPr>
          <w:delText xml:space="preserve">, </w:delText>
        </w:r>
      </w:del>
      <w:r w:rsidR="003D73F2" w:rsidRPr="002E07DB">
        <w:rPr>
          <w:rFonts w:ascii="Times New Roman" w:hAnsi="Times New Roman" w:cs="Times New Roman"/>
          <w:sz w:val="24"/>
          <w:szCs w:val="24"/>
        </w:rPr>
        <w:t xml:space="preserve">tetracycline, </w:t>
      </w:r>
      <w:ins w:id="221" w:author="Unemo Magnus, USÖ Labmed länsklinik" w:date="2016-11-16T14:32:00Z">
        <w:r w:rsidR="00887567" w:rsidRPr="002E07DB">
          <w:rPr>
            <w:rFonts w:ascii="Times New Roman" w:hAnsi="Times New Roman" w:cs="Times New Roman"/>
            <w:sz w:val="24"/>
            <w:szCs w:val="24"/>
          </w:rPr>
          <w:t xml:space="preserve">and </w:t>
        </w:r>
      </w:ins>
      <w:r w:rsidR="003D73F2" w:rsidRPr="002E07DB">
        <w:rPr>
          <w:rFonts w:ascii="Times New Roman" w:hAnsi="Times New Roman" w:cs="Times New Roman"/>
          <w:sz w:val="24"/>
          <w:szCs w:val="24"/>
        </w:rPr>
        <w:t>penicillin G</w:t>
      </w:r>
      <w:del w:id="222" w:author="Unemo Magnus, USÖ Labmed länsklinik" w:date="2016-11-16T14:32:00Z">
        <w:r w:rsidR="003D73F2" w:rsidRPr="002E07DB" w:rsidDel="00887567">
          <w:rPr>
            <w:rFonts w:ascii="Times New Roman" w:hAnsi="Times New Roman" w:cs="Times New Roman"/>
            <w:sz w:val="24"/>
            <w:szCs w:val="24"/>
          </w:rPr>
          <w:delText xml:space="preserve"> and</w:delText>
        </w:r>
      </w:del>
      <w:del w:id="223" w:author="Unemo Magnus, USÖ Labmed länsklinik" w:date="2016-11-16T14:31:00Z">
        <w:r w:rsidR="003D73F2" w:rsidRPr="002E07DB" w:rsidDel="00887567">
          <w:rPr>
            <w:rFonts w:ascii="Times New Roman" w:hAnsi="Times New Roman" w:cs="Times New Roman"/>
            <w:sz w:val="24"/>
            <w:szCs w:val="24"/>
          </w:rPr>
          <w:delText xml:space="preserve"> spectinomycin</w:delText>
        </w:r>
      </w:del>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w:t>
      </w:r>
      <w:del w:id="224" w:author="Unemo Magnus, USÖ Labmed länsklinik" w:date="2016-11-16T14:32:00Z">
        <w:r w:rsidR="00820F71" w:rsidDel="00887567">
          <w:rPr>
            <w:rFonts w:ascii="Times New Roman" w:hAnsi="Times New Roman" w:cs="Times New Roman"/>
            <w:sz w:val="24"/>
            <w:szCs w:val="24"/>
          </w:rPr>
          <w:delText>The assay usin</w:delText>
        </w:r>
      </w:del>
      <w:del w:id="225" w:author="Unemo Magnus, USÖ Labmed länsklinik" w:date="2016-11-16T14:33:00Z">
        <w:r w:rsidR="00820F71" w:rsidDel="00887567">
          <w:rPr>
            <w:rFonts w:ascii="Times New Roman" w:hAnsi="Times New Roman" w:cs="Times New Roman"/>
            <w:sz w:val="24"/>
            <w:szCs w:val="24"/>
          </w:rPr>
          <w:delText xml:space="preserve">g fluorescent </w:delText>
        </w:r>
      </w:del>
      <w:commentRangeStart w:id="226"/>
      <w:del w:id="227" w:author="Unemo Magnus, USÖ Labmed länsklinik" w:date="2016-11-16T14:32:00Z">
        <w:r w:rsidR="00820F71" w:rsidDel="00887567">
          <w:rPr>
            <w:rFonts w:ascii="Times New Roman" w:hAnsi="Times New Roman" w:cs="Times New Roman"/>
            <w:sz w:val="24"/>
            <w:szCs w:val="24"/>
          </w:rPr>
          <w:delText xml:space="preserve">resazurin </w:delText>
        </w:r>
        <w:commentRangeEnd w:id="226"/>
        <w:r w:rsidR="00AF166B" w:rsidDel="00887567">
          <w:rPr>
            <w:rStyle w:val="CommentReference"/>
          </w:rPr>
          <w:commentReference w:id="226"/>
        </w:r>
      </w:del>
      <w:del w:id="228" w:author="Unemo Magnus, USÖ Labmed länsklinik" w:date="2016-11-16T14:33:00Z">
        <w:r w:rsidR="00820F71" w:rsidDel="00887567">
          <w:rPr>
            <w:rFonts w:ascii="Times New Roman" w:hAnsi="Times New Roman" w:cs="Times New Roman"/>
            <w:sz w:val="24"/>
            <w:szCs w:val="24"/>
          </w:rPr>
          <w:delText>as readout was established</w:delText>
        </w:r>
      </w:del>
      <w:del w:id="229" w:author="Unemo Magnus, USÖ Labmed länsklinik" w:date="2016-11-16T14:32:00Z">
        <w:r w:rsidR="00820F71" w:rsidDel="00887567">
          <w:rPr>
            <w:rFonts w:ascii="Times New Roman" w:hAnsi="Times New Roman" w:cs="Times New Roman"/>
            <w:sz w:val="24"/>
            <w:szCs w:val="24"/>
          </w:rPr>
          <w:delText xml:space="preserve"> using </w:delText>
        </w:r>
      </w:del>
      <w:del w:id="230" w:author="Unemo Magnus, USÖ Labmed länsklinik" w:date="2016-11-15T15:05:00Z">
        <w:r w:rsidR="00820F71" w:rsidDel="00AF166B">
          <w:rPr>
            <w:rFonts w:ascii="Times New Roman" w:hAnsi="Times New Roman" w:cs="Times New Roman"/>
            <w:sz w:val="24"/>
            <w:szCs w:val="24"/>
          </w:rPr>
          <w:delText xml:space="preserve">a </w:delText>
        </w:r>
      </w:del>
      <w:del w:id="231" w:author="Unemo Magnus, USÖ Labmed länsklinik" w:date="2016-11-15T15:04:00Z">
        <w:r w:rsidR="00820F71" w:rsidDel="00AF166B">
          <w:rPr>
            <w:rFonts w:ascii="Times New Roman" w:hAnsi="Times New Roman" w:cs="Times New Roman"/>
            <w:sz w:val="24"/>
            <w:szCs w:val="24"/>
          </w:rPr>
          <w:delText xml:space="preserve">reference strain </w:delText>
        </w:r>
      </w:del>
      <w:del w:id="232" w:author="Unemo Magnus, USÖ Labmed länsklinik" w:date="2016-11-15T15:05:00Z">
        <w:r w:rsidR="00820F71" w:rsidDel="00AF166B">
          <w:rPr>
            <w:rFonts w:ascii="Times New Roman" w:hAnsi="Times New Roman" w:cs="Times New Roman"/>
            <w:sz w:val="24"/>
            <w:szCs w:val="24"/>
          </w:rPr>
          <w:delText xml:space="preserve">panel of eight </w:delText>
        </w:r>
      </w:del>
      <w:del w:id="233" w:author="Unemo Magnus, USÖ Labmed länsklinik" w:date="2016-11-16T14:32:00Z">
        <w:r w:rsidR="00820F71" w:rsidDel="00887567">
          <w:rPr>
            <w:rFonts w:ascii="Times New Roman" w:hAnsi="Times New Roman" w:cs="Times New Roman"/>
            <w:sz w:val="24"/>
            <w:szCs w:val="24"/>
          </w:rPr>
          <w:delText>WHO strains</w:delText>
        </w:r>
      </w:del>
      <w:del w:id="234" w:author="Unemo Magnus, USÖ Labmed länsklinik" w:date="2016-11-16T14:33:00Z">
        <w:r w:rsidR="00820F71" w:rsidDel="00887567">
          <w:rPr>
            <w:rFonts w:ascii="Times New Roman" w:hAnsi="Times New Roman" w:cs="Times New Roman"/>
            <w:sz w:val="24"/>
            <w:szCs w:val="24"/>
          </w:rPr>
          <w:delText xml:space="preserve">. </w:delText>
        </w:r>
      </w:del>
      <w:r w:rsidR="004D6E5D">
        <w:rPr>
          <w:rFonts w:ascii="Times New Roman" w:hAnsi="Times New Roman" w:cs="Times New Roman"/>
          <w:sz w:val="24"/>
          <w:szCs w:val="24"/>
        </w:rPr>
        <w:t>A</w:t>
      </w:r>
      <w:ins w:id="235" w:author="Unemo Magnus, USÖ Labmed länsklinik" w:date="2016-11-16T14:36:00Z">
        <w:r w:rsidR="002F02C3">
          <w:rPr>
            <w:rFonts w:ascii="Times New Roman" w:hAnsi="Times New Roman" w:cs="Times New Roman"/>
            <w:sz w:val="24"/>
            <w:szCs w:val="24"/>
          </w:rPr>
          <w:t>n</w:t>
        </w:r>
      </w:ins>
      <w:r w:rsidR="004D6E5D">
        <w:rPr>
          <w:rFonts w:ascii="Times New Roman" w:hAnsi="Times New Roman" w:cs="Times New Roman"/>
          <w:sz w:val="24"/>
          <w:szCs w:val="24"/>
        </w:rPr>
        <w:t xml:space="preserve"> </w:t>
      </w:r>
      <w:ins w:id="236" w:author="Unemo Magnus, USÖ Labmed länsklinik" w:date="2016-11-16T14:36:00Z">
        <w:r w:rsidR="002F02C3">
          <w:rPr>
            <w:rFonts w:ascii="Times New Roman" w:hAnsi="Times New Roman" w:cs="Times New Roman"/>
            <w:sz w:val="24"/>
            <w:szCs w:val="24"/>
          </w:rPr>
          <w:t xml:space="preserve">initial </w:t>
        </w:r>
      </w:ins>
      <w:del w:id="237" w:author="Unemo Magnus, USÖ Labmed länsklinik" w:date="2016-11-16T14:36:00Z">
        <w:r w:rsidR="004D6E5D" w:rsidDel="002F02C3">
          <w:rPr>
            <w:rFonts w:ascii="Times New Roman" w:hAnsi="Times New Roman" w:cs="Times New Roman"/>
            <w:sz w:val="24"/>
            <w:szCs w:val="24"/>
          </w:rPr>
          <w:delText xml:space="preserve">training </w:delText>
        </w:r>
      </w:del>
      <w:r w:rsidR="004D6E5D">
        <w:rPr>
          <w:rFonts w:ascii="Times New Roman" w:hAnsi="Times New Roman" w:cs="Times New Roman"/>
          <w:sz w:val="24"/>
          <w:szCs w:val="24"/>
        </w:rPr>
        <w:t xml:space="preserve">dataset </w:t>
      </w:r>
      <w:del w:id="238" w:author="Unemo Magnus, USÖ Labmed länsklinik" w:date="2016-11-16T14:37:00Z">
        <w:r w:rsidR="004D6E5D" w:rsidDel="002F02C3">
          <w:rPr>
            <w:rFonts w:ascii="Times New Roman" w:hAnsi="Times New Roman" w:cs="Times New Roman"/>
            <w:sz w:val="24"/>
            <w:szCs w:val="24"/>
          </w:rPr>
          <w:delText xml:space="preserve">of </w:delText>
        </w:r>
      </w:del>
      <w:ins w:id="239" w:author="Unemo Magnus, USÖ Labmed länsklinik" w:date="2016-11-16T14:37:00Z">
        <w:r w:rsidR="002F02C3">
          <w:rPr>
            <w:rFonts w:ascii="Times New Roman" w:hAnsi="Times New Roman" w:cs="Times New Roman"/>
            <w:sz w:val="24"/>
            <w:szCs w:val="24"/>
          </w:rPr>
          <w:t xml:space="preserve">including </w:t>
        </w:r>
      </w:ins>
      <w:r w:rsidR="004D6E5D">
        <w:rPr>
          <w:rFonts w:ascii="Times New Roman" w:hAnsi="Times New Roman" w:cs="Times New Roman"/>
          <w:sz w:val="24"/>
          <w:szCs w:val="24"/>
        </w:rPr>
        <w:t xml:space="preserve">84 </w:t>
      </w:r>
      <w:ins w:id="240" w:author="Unemo Magnus, USÖ Labmed länsklinik" w:date="2016-11-16T14:37:00Z">
        <w:r w:rsidR="002F02C3">
          <w:rPr>
            <w:rFonts w:ascii="Times New Roman" w:hAnsi="Times New Roman" w:cs="Times New Roman"/>
            <w:sz w:val="24"/>
            <w:szCs w:val="24"/>
          </w:rPr>
          <w:t xml:space="preserve">blinded </w:t>
        </w:r>
      </w:ins>
      <w:ins w:id="241" w:author="Unemo Magnus, USÖ Labmed länsklinik" w:date="2016-11-16T14:23:00Z">
        <w:r w:rsidR="00B1508A">
          <w:rPr>
            <w:rFonts w:ascii="Times New Roman" w:hAnsi="Times New Roman" w:cs="Times New Roman"/>
            <w:sz w:val="24"/>
            <w:szCs w:val="24"/>
          </w:rPr>
          <w:t xml:space="preserve">gonococcal </w:t>
        </w:r>
      </w:ins>
      <w:del w:id="242" w:author="Unemo Magnus, USÖ Labmed länsklinik" w:date="2016-11-16T14:23:00Z">
        <w:r w:rsidR="004D6E5D" w:rsidRPr="004D6E5D" w:rsidDel="00B1508A">
          <w:rPr>
            <w:rFonts w:ascii="Times New Roman" w:hAnsi="Times New Roman" w:cs="Times New Roman"/>
            <w:i/>
            <w:sz w:val="24"/>
            <w:szCs w:val="24"/>
          </w:rPr>
          <w:delText xml:space="preserve">N. </w:delText>
        </w:r>
      </w:del>
      <w:del w:id="243" w:author="Unemo Magnus, USÖ Labmed länsklinik" w:date="2016-11-15T15:03:00Z">
        <w:r w:rsidR="004D6E5D" w:rsidRPr="004D6E5D" w:rsidDel="00AF166B">
          <w:rPr>
            <w:rFonts w:ascii="Times New Roman" w:hAnsi="Times New Roman" w:cs="Times New Roman"/>
            <w:i/>
            <w:sz w:val="24"/>
            <w:szCs w:val="24"/>
          </w:rPr>
          <w:delText>gonorrhoea</w:delText>
        </w:r>
        <w:r w:rsidR="004627F7" w:rsidDel="00AF166B">
          <w:rPr>
            <w:rFonts w:ascii="Times New Roman" w:hAnsi="Times New Roman" w:cs="Times New Roman"/>
            <w:sz w:val="24"/>
            <w:szCs w:val="24"/>
          </w:rPr>
          <w:delText xml:space="preserve"> </w:delText>
        </w:r>
      </w:del>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del w:id="244" w:author="Unemo Magnus, USÖ Labmed länsklinik" w:date="2016-11-16T14:34:00Z">
        <w:r w:rsidR="00820F71" w:rsidDel="002F02C3">
          <w:rPr>
            <w:rFonts w:ascii="Times New Roman" w:hAnsi="Times New Roman" w:cs="Times New Roman"/>
            <w:sz w:val="24"/>
            <w:szCs w:val="24"/>
          </w:rPr>
          <w:delText xml:space="preserve">further </w:delText>
        </w:r>
      </w:del>
      <w:ins w:id="245" w:author="Unemo Magnus, USÖ Labmed länsklinik" w:date="2016-11-16T14:34:00Z">
        <w:r w:rsidR="002F02C3">
          <w:rPr>
            <w:rFonts w:ascii="Times New Roman" w:hAnsi="Times New Roman" w:cs="Times New Roman"/>
            <w:sz w:val="24"/>
            <w:szCs w:val="24"/>
          </w:rPr>
          <w:t xml:space="preserve">finally </w:t>
        </w:r>
      </w:ins>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ins w:id="246" w:author="Unemo Magnus, USÖ Labmed länsklinik" w:date="2016-11-16T14:35:00Z">
        <w:r w:rsidR="002F02C3">
          <w:rPr>
            <w:rFonts w:ascii="Times New Roman" w:hAnsi="Times New Roman" w:cs="Times New Roman"/>
            <w:sz w:val="24"/>
            <w:szCs w:val="24"/>
          </w:rPr>
          <w:t xml:space="preserve">gonococcal </w:t>
        </w:r>
      </w:ins>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120ED592" w14:textId="4DBD9D65" w:rsidR="00206AFA" w:rsidRPr="002E07DB" w:rsidDel="006F644E" w:rsidRDefault="00206AFA" w:rsidP="00A17D4C">
      <w:pPr>
        <w:spacing w:after="0" w:line="480" w:lineRule="auto"/>
        <w:jc w:val="both"/>
        <w:rPr>
          <w:del w:id="247" w:author="Unemo Magnus, USÖ Labmed länsklinik" w:date="2016-11-14T17:47:00Z"/>
          <w:rFonts w:ascii="Times New Roman" w:hAnsi="Times New Roman" w:cs="Times New Roman"/>
          <w:sz w:val="24"/>
          <w:szCs w:val="24"/>
        </w:rPr>
      </w:pPr>
    </w:p>
    <w:p w14:paraId="5E23EF98" w14:textId="37B23668" w:rsidR="003D73F2" w:rsidRPr="002E07DB" w:rsidDel="006F644E" w:rsidRDefault="006F644E" w:rsidP="00A17D4C">
      <w:pPr>
        <w:spacing w:after="0" w:line="480" w:lineRule="auto"/>
        <w:jc w:val="both"/>
        <w:rPr>
          <w:del w:id="248" w:author="Unemo Magnus, USÖ Labmed länsklinik" w:date="2016-11-14T17:47:00Z"/>
          <w:rFonts w:ascii="Times New Roman" w:hAnsi="Times New Roman" w:cs="Times New Roman"/>
          <w:b/>
          <w:sz w:val="24"/>
          <w:szCs w:val="24"/>
        </w:rPr>
      </w:pPr>
      <w:r w:rsidRPr="002E07DB">
        <w:rPr>
          <w:rFonts w:ascii="Times New Roman" w:hAnsi="Times New Roman" w:cs="Times New Roman"/>
          <w:b/>
          <w:sz w:val="24"/>
          <w:szCs w:val="24"/>
        </w:rPr>
        <w:t>Results</w:t>
      </w:r>
      <w:ins w:id="249" w:author="Unemo Magnus, USÖ Labmed länsklinik" w:date="2016-11-14T17:47:00Z">
        <w:r>
          <w:rPr>
            <w:rFonts w:ascii="Times New Roman" w:hAnsi="Times New Roman" w:cs="Times New Roman"/>
            <w:b/>
            <w:sz w:val="24"/>
            <w:szCs w:val="24"/>
          </w:rPr>
          <w:t xml:space="preserve">: </w:t>
        </w:r>
      </w:ins>
      <w:commentRangeStart w:id="250"/>
      <w:del w:id="251" w:author="Unemo Magnus, USÖ Labmed länsklinik" w:date="2016-11-14T17:47:00Z">
        <w:r w:rsidRPr="002E07DB" w:rsidDel="006F644E">
          <w:rPr>
            <w:rFonts w:ascii="Times New Roman" w:hAnsi="Times New Roman" w:cs="Times New Roman"/>
            <w:b/>
            <w:sz w:val="24"/>
            <w:szCs w:val="24"/>
          </w:rPr>
          <w:delText xml:space="preserve"> </w:delText>
        </w:r>
      </w:del>
    </w:p>
    <w:p w14:paraId="06141828" w14:textId="6A8A42F1"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dose</w:t>
      </w:r>
      <w:ins w:id="252" w:author="Unemo Magnus, USÖ Labmed länsklinik" w:date="2016-11-16T14:42:00Z">
        <w:r w:rsidR="00323F88">
          <w:rPr>
            <w:rFonts w:ascii="Times New Roman" w:hAnsi="Times New Roman" w:cs="Times New Roman"/>
            <w:sz w:val="24"/>
            <w:szCs w:val="24"/>
          </w:rPr>
          <w:t>-</w:t>
        </w:r>
      </w:ins>
      <w:del w:id="253" w:author="Unemo Magnus, USÖ Labmed länsklinik" w:date="2016-11-16T14:42:00Z">
        <w:r w:rsidR="00871D92" w:rsidDel="00323F88">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response curves was </w:t>
      </w:r>
      <w:del w:id="254" w:author="Unemo Magnus, USÖ Labmed länsklinik" w:date="2016-11-16T14:41:00Z">
        <w:r w:rsidR="00871D92" w:rsidDel="00323F88">
          <w:rPr>
            <w:rFonts w:ascii="Times New Roman" w:hAnsi="Times New Roman" w:cs="Times New Roman"/>
            <w:sz w:val="24"/>
            <w:szCs w:val="24"/>
          </w:rPr>
          <w:delText xml:space="preserve">found to </w:delText>
        </w:r>
      </w:del>
      <w:r w:rsidR="00871D92">
        <w:rPr>
          <w:rFonts w:ascii="Times New Roman" w:hAnsi="Times New Roman" w:cs="Times New Roman"/>
          <w:sz w:val="24"/>
          <w:szCs w:val="24"/>
        </w:rPr>
        <w:t>correlat</w:t>
      </w:r>
      <w:ins w:id="255" w:author="Unemo Magnus, USÖ Labmed länsklinik" w:date="2016-11-16T14:41:00Z">
        <w:r w:rsidR="00323F88">
          <w:rPr>
            <w:rFonts w:ascii="Times New Roman" w:hAnsi="Times New Roman" w:cs="Times New Roman"/>
            <w:sz w:val="24"/>
            <w:szCs w:val="24"/>
          </w:rPr>
          <w:t>ing</w:t>
        </w:r>
      </w:ins>
      <w:del w:id="256" w:author="Unemo Magnus, USÖ Labmed länsklinik" w:date="2016-11-16T14:41:00Z">
        <w:r w:rsidR="00871D92" w:rsidDel="00323F88">
          <w:rPr>
            <w:rFonts w:ascii="Times New Roman" w:hAnsi="Times New Roman" w:cs="Times New Roman"/>
            <w:sz w:val="24"/>
            <w:szCs w:val="24"/>
          </w:rPr>
          <w:delText>e</w:delText>
        </w:r>
      </w:del>
      <w:r w:rsidR="00871D92">
        <w:rPr>
          <w:rFonts w:ascii="Times New Roman" w:hAnsi="Times New Roman" w:cs="Times New Roman"/>
          <w:sz w:val="24"/>
          <w:szCs w:val="24"/>
        </w:rPr>
        <w:t xml:space="preserve"> linearly</w:t>
      </w:r>
      <w:r w:rsidR="00820F71">
        <w:rPr>
          <w:rFonts w:ascii="Times New Roman" w:hAnsi="Times New Roman" w:cs="Times New Roman"/>
          <w:sz w:val="24"/>
          <w:szCs w:val="24"/>
        </w:rPr>
        <w:t xml:space="preserve"> (R</w:t>
      </w:r>
      <w:r w:rsidR="00820F71">
        <w:rPr>
          <w:rFonts w:ascii="Times New Roman" w:hAnsi="Times New Roman" w:cs="Times New Roman"/>
          <w:sz w:val="24"/>
          <w:szCs w:val="24"/>
          <w:vertAlign w:val="superscript"/>
        </w:rPr>
        <w:t>2</w:t>
      </w:r>
      <w:r w:rsidR="00820F71">
        <w:rPr>
          <w:rFonts w:ascii="Times New Roman" w:hAnsi="Times New Roman" w:cs="Times New Roman"/>
          <w:sz w:val="24"/>
          <w:szCs w:val="24"/>
        </w:rPr>
        <w:t xml:space="preserve"> = 0.83)</w:t>
      </w:r>
      <w:r w:rsidR="00871D92">
        <w:rPr>
          <w:rFonts w:ascii="Times New Roman" w:hAnsi="Times New Roman" w:cs="Times New Roman"/>
          <w:sz w:val="24"/>
          <w:szCs w:val="24"/>
        </w:rPr>
        <w:t xml:space="preserve"> with </w:t>
      </w:r>
      <w:ins w:id="257" w:author="Unemo Magnus, USÖ Labmed länsklinik" w:date="2016-11-16T14:41:00Z">
        <w:r w:rsidR="00323F88">
          <w:rPr>
            <w:rFonts w:ascii="Times New Roman" w:hAnsi="Times New Roman" w:cs="Times New Roman"/>
            <w:sz w:val="24"/>
            <w:szCs w:val="24"/>
          </w:rPr>
          <w:t xml:space="preserve">the </w:t>
        </w:r>
      </w:ins>
      <w:r w:rsidR="00871D92">
        <w:rPr>
          <w:rFonts w:ascii="Times New Roman" w:hAnsi="Times New Roman" w:cs="Times New Roman"/>
          <w:sz w:val="24"/>
          <w:szCs w:val="24"/>
        </w:rPr>
        <w:t xml:space="preserve">MICs measured </w:t>
      </w:r>
      <w:del w:id="258" w:author="Unemo Magnus, USÖ Labmed länsklinik" w:date="2016-11-16T14:42:00Z">
        <w:r w:rsidR="00871D92" w:rsidDel="00323F88">
          <w:rPr>
            <w:rFonts w:ascii="Times New Roman" w:hAnsi="Times New Roman" w:cs="Times New Roman"/>
            <w:sz w:val="24"/>
            <w:szCs w:val="24"/>
          </w:rPr>
          <w:delText xml:space="preserve">with </w:delText>
        </w:r>
      </w:del>
      <w:ins w:id="259" w:author="Unemo Magnus, USÖ Labmed länsklinik" w:date="2016-11-16T14:42:00Z">
        <w:r w:rsidR="00323F88">
          <w:rPr>
            <w:rFonts w:ascii="Times New Roman" w:hAnsi="Times New Roman" w:cs="Times New Roman"/>
            <w:sz w:val="24"/>
            <w:szCs w:val="24"/>
          </w:rPr>
          <w:t xml:space="preserve">using </w:t>
        </w:r>
      </w:ins>
      <w:r w:rsidR="00871D92">
        <w:rPr>
          <w:rFonts w:ascii="Times New Roman" w:hAnsi="Times New Roman" w:cs="Times New Roman"/>
          <w:sz w:val="24"/>
          <w:szCs w:val="24"/>
        </w:rPr>
        <w:t>the Etest</w:t>
      </w:r>
      <w:del w:id="260" w:author="Unemo Magnus, USÖ Labmed länsklinik" w:date="2016-11-16T14:41:00Z">
        <w:r w:rsidR="00871D92" w:rsidDel="00323F88">
          <w:rPr>
            <w:rFonts w:ascii="Times New Roman" w:hAnsi="Times New Roman" w:cs="Times New Roman"/>
            <w:sz w:val="24"/>
            <w:szCs w:val="24"/>
          </w:rPr>
          <w:delText xml:space="preserve"> method</w:delText>
        </w:r>
      </w:del>
      <w:r w:rsidR="00E15EEB">
        <w:rPr>
          <w:rFonts w:ascii="Times New Roman" w:hAnsi="Times New Roman" w:cs="Times New Roman"/>
          <w:sz w:val="24"/>
          <w:szCs w:val="24"/>
        </w:rPr>
        <w:t>.</w:t>
      </w:r>
      <w:r w:rsidR="00C84D96">
        <w:rPr>
          <w:rFonts w:ascii="Times New Roman" w:hAnsi="Times New Roman" w:cs="Times New Roman"/>
          <w:sz w:val="24"/>
          <w:szCs w:val="24"/>
        </w:rPr>
        <w:t xml:space="preserve"> The sensitivity of the assay, </w:t>
      </w:r>
      <w:ins w:id="261" w:author="Unemo Magnus, USÖ Labmed länsklinik" w:date="2016-11-16T14:43:00Z">
        <w:r w:rsidR="00323F88">
          <w:rPr>
            <w:rFonts w:ascii="Times New Roman" w:hAnsi="Times New Roman" w:cs="Times New Roman"/>
            <w:sz w:val="24"/>
            <w:szCs w:val="24"/>
          </w:rPr>
          <w:t xml:space="preserve">i.e. </w:t>
        </w:r>
      </w:ins>
      <w:r w:rsidR="00C84D96">
        <w:rPr>
          <w:rFonts w:ascii="Times New Roman" w:hAnsi="Times New Roman" w:cs="Times New Roman"/>
          <w:sz w:val="24"/>
          <w:szCs w:val="24"/>
        </w:rPr>
        <w:t>correctly classifying resistant strains, was 99.4%. The specificity was 72.5%</w:t>
      </w:r>
      <w:r w:rsidR="00507FDE">
        <w:rPr>
          <w:rFonts w:ascii="Times New Roman" w:hAnsi="Times New Roman" w:cs="Times New Roman"/>
          <w:sz w:val="24"/>
          <w:szCs w:val="24"/>
        </w:rPr>
        <w:t xml:space="preserve">. The </w:t>
      </w:r>
      <w:del w:id="262" w:author="Unemo Magnus, USÖ Labmed länsklinik" w:date="2016-11-15T15:06:00Z">
        <w:r w:rsidR="00507FDE" w:rsidDel="00AF166B">
          <w:rPr>
            <w:rFonts w:ascii="Times New Roman" w:hAnsi="Times New Roman" w:cs="Times New Roman"/>
            <w:sz w:val="24"/>
            <w:szCs w:val="24"/>
          </w:rPr>
          <w:delText xml:space="preserve">hill </w:delText>
        </w:r>
      </w:del>
      <w:ins w:id="263" w:author="Unemo Magnus, USÖ Labmed länsklinik" w:date="2016-11-15T15:06:00Z">
        <w:r w:rsidR="00AF166B">
          <w:rPr>
            <w:rFonts w:ascii="Times New Roman" w:hAnsi="Times New Roman" w:cs="Times New Roman"/>
            <w:sz w:val="24"/>
            <w:szCs w:val="24"/>
          </w:rPr>
          <w:t xml:space="preserve">Hill </w:t>
        </w:r>
      </w:ins>
      <w:r w:rsidR="00507FDE">
        <w:rPr>
          <w:rFonts w:ascii="Times New Roman" w:hAnsi="Times New Roman" w:cs="Times New Roman"/>
          <w:sz w:val="24"/>
          <w:szCs w:val="24"/>
        </w:rPr>
        <w:t>slopes of the dose</w:t>
      </w:r>
      <w:ins w:id="264" w:author="Unemo Magnus, USÖ Labmed länsklinik" w:date="2016-11-16T14:43:00Z">
        <w:r w:rsidR="00323F88">
          <w:rPr>
            <w:rFonts w:ascii="Times New Roman" w:hAnsi="Times New Roman" w:cs="Times New Roman"/>
            <w:sz w:val="24"/>
            <w:szCs w:val="24"/>
          </w:rPr>
          <w:t>-</w:t>
        </w:r>
      </w:ins>
      <w:del w:id="265" w:author="Unemo Magnus, USÖ Labmed länsklinik" w:date="2016-11-16T14:43:00Z">
        <w:r w:rsidR="00507FDE" w:rsidDel="00323F88">
          <w:rPr>
            <w:rFonts w:ascii="Times New Roman" w:hAnsi="Times New Roman" w:cs="Times New Roman"/>
            <w:sz w:val="24"/>
            <w:szCs w:val="24"/>
          </w:rPr>
          <w:delText xml:space="preserve"> </w:delText>
        </w:r>
      </w:del>
      <w:r w:rsidR="00507FDE">
        <w:rPr>
          <w:rFonts w:ascii="Times New Roman" w:hAnsi="Times New Roman" w:cs="Times New Roman"/>
          <w:sz w:val="24"/>
          <w:szCs w:val="24"/>
        </w:rPr>
        <w:t xml:space="preserve">response curves were significantly lower for the </w:t>
      </w:r>
      <w:ins w:id="266" w:author="Unemo Magnus, USÖ Labmed länsklinik" w:date="2016-11-16T14:43:00Z">
        <w:r w:rsidR="00323F88">
          <w:rPr>
            <w:rFonts w:ascii="Times New Roman" w:hAnsi="Times New Roman" w:cs="Times New Roman"/>
            <w:sz w:val="24"/>
            <w:szCs w:val="24"/>
          </w:rPr>
          <w:sym w:font="Symbol" w:char="F062"/>
        </w:r>
      </w:ins>
      <w:del w:id="267" w:author="Unemo Magnus, USÖ Labmed länsklinik" w:date="2016-11-16T14:43:00Z">
        <w:r w:rsidR="00507FDE" w:rsidDel="00323F88">
          <w:rPr>
            <w:rFonts w:ascii="Times New Roman" w:hAnsi="Times New Roman" w:cs="Times New Roman"/>
            <w:sz w:val="24"/>
            <w:szCs w:val="24"/>
          </w:rPr>
          <w:delText>beta</w:delText>
        </w:r>
      </w:del>
      <w:r w:rsidR="00507FDE">
        <w:rPr>
          <w:rFonts w:ascii="Times New Roman" w:hAnsi="Times New Roman" w:cs="Times New Roman"/>
          <w:sz w:val="24"/>
          <w:szCs w:val="24"/>
        </w:rPr>
        <w:t>-lactams ceftriaxone</w:t>
      </w:r>
      <w:ins w:id="268" w:author="Unemo Magnus, USÖ Labmed länsklinik" w:date="2016-11-16T14:43:00Z">
        <w:r w:rsidR="00323F88">
          <w:rPr>
            <w:rFonts w:ascii="Times New Roman" w:hAnsi="Times New Roman" w:cs="Times New Roman"/>
            <w:sz w:val="24"/>
            <w:szCs w:val="24"/>
          </w:rPr>
          <w:t xml:space="preserve">, </w:t>
        </w:r>
      </w:ins>
      <w:del w:id="269" w:author="Unemo Magnus, USÖ Labmed länsklinik" w:date="2016-11-16T14:43:00Z">
        <w:r w:rsidR="00507FDE" w:rsidDel="00323F88">
          <w:rPr>
            <w:rFonts w:ascii="Times New Roman" w:hAnsi="Times New Roman" w:cs="Times New Roman"/>
            <w:sz w:val="24"/>
            <w:szCs w:val="24"/>
          </w:rPr>
          <w:delText xml:space="preserve"> and </w:delText>
        </w:r>
      </w:del>
      <w:r w:rsidR="00507FDE">
        <w:rPr>
          <w:rFonts w:ascii="Times New Roman" w:hAnsi="Times New Roman" w:cs="Times New Roman"/>
          <w:sz w:val="24"/>
          <w:szCs w:val="24"/>
        </w:rPr>
        <w:t>cefixime</w:t>
      </w:r>
      <w:r w:rsidR="00C84D96">
        <w:rPr>
          <w:rFonts w:ascii="Times New Roman" w:hAnsi="Times New Roman" w:cs="Times New Roman"/>
          <w:sz w:val="24"/>
          <w:szCs w:val="24"/>
        </w:rPr>
        <w:t xml:space="preserve"> and penicillin G</w:t>
      </w:r>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w:t>
      </w:r>
      <w:ins w:id="270" w:author="Unemo Magnus, USÖ Labmed länsklinik" w:date="2016-11-16T14:44:00Z">
        <w:r w:rsidR="00323F88">
          <w:rPr>
            <w:rFonts w:ascii="Times New Roman" w:hAnsi="Times New Roman" w:cs="Times New Roman"/>
            <w:sz w:val="24"/>
            <w:szCs w:val="24"/>
          </w:rPr>
          <w:t xml:space="preserve">for </w:t>
        </w:r>
      </w:ins>
      <w:del w:id="271" w:author="Unemo Magnus, USÖ Labmed länsklinik" w:date="2016-11-16T14:44:00Z">
        <w:r w:rsidR="00D80527" w:rsidDel="00323F88">
          <w:rPr>
            <w:rFonts w:ascii="Times New Roman" w:hAnsi="Times New Roman" w:cs="Times New Roman"/>
            <w:sz w:val="24"/>
            <w:szCs w:val="24"/>
          </w:rPr>
          <w:delText>those of</w:delText>
        </w:r>
        <w:r w:rsidR="00C84D96" w:rsidDel="00323F88">
          <w:rPr>
            <w:rFonts w:ascii="Times New Roman" w:hAnsi="Times New Roman" w:cs="Times New Roman"/>
            <w:sz w:val="24"/>
            <w:szCs w:val="24"/>
          </w:rPr>
          <w:delText xml:space="preserve"> </w:delText>
        </w:r>
      </w:del>
      <w:r w:rsidR="00C84D96">
        <w:rPr>
          <w:rFonts w:ascii="Times New Roman" w:hAnsi="Times New Roman" w:cs="Times New Roman"/>
          <w:sz w:val="24"/>
          <w:szCs w:val="24"/>
        </w:rPr>
        <w:t xml:space="preserve">azithromycin, gentamicin, ciprofloxacin, spectinomycin </w:t>
      </w:r>
      <w:commentRangeEnd w:id="250"/>
      <w:r w:rsidR="00C46CC7">
        <w:rPr>
          <w:rStyle w:val="CommentReference"/>
        </w:rPr>
        <w:commentReference w:id="250"/>
      </w:r>
      <w:r w:rsidR="00C84D96">
        <w:rPr>
          <w:rFonts w:ascii="Times New Roman" w:hAnsi="Times New Roman" w:cs="Times New Roman"/>
          <w:sz w:val="24"/>
          <w:szCs w:val="24"/>
        </w:rPr>
        <w:t>and tetracycline</w:t>
      </w:r>
      <w:r w:rsidR="00D80527">
        <w:rPr>
          <w:rFonts w:ascii="Times New Roman" w:hAnsi="Times New Roman" w:cs="Times New Roman"/>
          <w:sz w:val="24"/>
          <w:szCs w:val="24"/>
        </w:rPr>
        <w:t xml:space="preserve">. </w:t>
      </w:r>
    </w:p>
    <w:p w14:paraId="2E67A9D1" w14:textId="41C301DF" w:rsidR="00507FDE" w:rsidRPr="00507FDE" w:rsidDel="006F644E" w:rsidRDefault="00507FDE" w:rsidP="00A17D4C">
      <w:pPr>
        <w:spacing w:after="0" w:line="480" w:lineRule="auto"/>
        <w:jc w:val="both"/>
        <w:rPr>
          <w:del w:id="272"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273"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274" w:author="Unemo Magnus, USÖ Labmed länsklinik" w:date="2016-11-14T17:48:00Z">
        <w:r>
          <w:rPr>
            <w:rFonts w:ascii="Times New Roman" w:hAnsi="Times New Roman" w:cs="Times New Roman"/>
            <w:b/>
            <w:sz w:val="24"/>
            <w:szCs w:val="24"/>
          </w:rPr>
          <w:t xml:space="preserve">: </w:t>
        </w:r>
      </w:ins>
    </w:p>
    <w:p w14:paraId="3A556550" w14:textId="5A3E2326"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ins w:id="275" w:author="Unemo Magnus, USÖ Labmed länsklinik" w:date="2016-11-16T14:47:00Z">
        <w:r w:rsidR="007B7100">
          <w:rPr>
            <w:rFonts w:ascii="Times New Roman" w:hAnsi="Times New Roman" w:cs="Times New Roman"/>
            <w:sz w:val="24"/>
            <w:szCs w:val="24"/>
          </w:rPr>
          <w:t xml:space="preserve">objective, high-throughput, </w:t>
        </w:r>
      </w:ins>
      <w:r w:rsidR="00111FD3">
        <w:rPr>
          <w:rFonts w:ascii="Times New Roman" w:hAnsi="Times New Roman" w:cs="Times New Roman"/>
          <w:sz w:val="24"/>
          <w:szCs w:val="24"/>
        </w:rPr>
        <w:t>quantitative</w:t>
      </w:r>
      <w:ins w:id="276" w:author="Unemo Magnus, USÖ Labmed länsklinik" w:date="2016-11-14T17:48:00Z">
        <w:r w:rsidR="006F644E">
          <w:rPr>
            <w:rFonts w:ascii="Times New Roman" w:hAnsi="Times New Roman" w:cs="Times New Roman"/>
            <w:sz w:val="24"/>
            <w:szCs w:val="24"/>
          </w:rPr>
          <w:t xml:space="preserve"> </w:t>
        </w:r>
      </w:ins>
      <w:r w:rsidR="00A20858">
        <w:rPr>
          <w:rFonts w:ascii="Times New Roman" w:hAnsi="Times New Roman" w:cs="Times New Roman"/>
          <w:sz w:val="24"/>
          <w:szCs w:val="24"/>
        </w:rPr>
        <w:t>and cost</w:t>
      </w:r>
      <w:ins w:id="277" w:author="Unemo Magnus, USÖ Labmed länsklinik" w:date="2016-11-16T14:48:00Z">
        <w:r w:rsidR="007B7100">
          <w:rPr>
            <w:rFonts w:ascii="Times New Roman" w:hAnsi="Times New Roman" w:cs="Times New Roman"/>
            <w:sz w:val="24"/>
            <w:szCs w:val="24"/>
          </w:rPr>
          <w:t>-</w:t>
        </w:r>
      </w:ins>
      <w:del w:id="278" w:author="Unemo Magnus, USÖ Labmed länsklinik" w:date="2016-11-16T14:48:00Z">
        <w:r w:rsidR="00A20858" w:rsidDel="007B7100">
          <w:rPr>
            <w:rFonts w:ascii="Times New Roman" w:hAnsi="Times New Roman" w:cs="Times New Roman"/>
            <w:sz w:val="24"/>
            <w:szCs w:val="24"/>
          </w:rPr>
          <w:delText xml:space="preserve"> </w:delText>
        </w:r>
      </w:del>
      <w:r w:rsidR="00A20858">
        <w:rPr>
          <w:rFonts w:ascii="Times New Roman" w:hAnsi="Times New Roman" w:cs="Times New Roman"/>
          <w:sz w:val="24"/>
          <w:szCs w:val="24"/>
        </w:rPr>
        <w:t>eff</w:t>
      </w:r>
      <w:ins w:id="279" w:author="Unemo Magnus, USÖ Labmed länsklinik" w:date="2016-11-16T14:48:00Z">
        <w:r w:rsidR="007B7100">
          <w:rPr>
            <w:rFonts w:ascii="Times New Roman" w:hAnsi="Times New Roman" w:cs="Times New Roman"/>
            <w:sz w:val="24"/>
            <w:szCs w:val="24"/>
          </w:rPr>
          <w:t>ective</w:t>
        </w:r>
      </w:ins>
      <w:del w:id="280" w:author="Unemo Magnus, USÖ Labmed länsklinik" w:date="2016-11-16T14:48:00Z">
        <w:r w:rsidR="00A20858" w:rsidDel="007B7100">
          <w:rPr>
            <w:rFonts w:ascii="Times New Roman" w:hAnsi="Times New Roman" w:cs="Times New Roman"/>
            <w:sz w:val="24"/>
            <w:szCs w:val="24"/>
          </w:rPr>
          <w:delText>icient</w:delText>
        </w:r>
      </w:del>
      <w:r>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ins w:id="281" w:author="Unemo Magnus, USÖ Labmed länsklinik" w:date="2016-11-16T14:23:00Z">
        <w:r w:rsidR="00B1508A">
          <w:rPr>
            <w:rFonts w:ascii="Times New Roman" w:hAnsi="Times New Roman" w:cs="Times New Roman"/>
            <w:sz w:val="24"/>
            <w:szCs w:val="24"/>
          </w:rPr>
          <w:t>gonococci</w:t>
        </w:r>
      </w:ins>
      <w:del w:id="282" w:author="Unemo Magnus, USÖ Labmed länsklinik" w:date="2016-11-16T14:23:00Z">
        <w:r w:rsidR="003D73F2" w:rsidRPr="002E07DB" w:rsidDel="00B1508A">
          <w:rPr>
            <w:rFonts w:ascii="Times New Roman" w:hAnsi="Times New Roman" w:cs="Times New Roman"/>
            <w:i/>
            <w:sz w:val="24"/>
            <w:szCs w:val="24"/>
          </w:rPr>
          <w:delText>N.</w:delText>
        </w:r>
      </w:del>
      <w:del w:id="283" w:author="Unemo Magnus, USÖ Labmed länsklinik" w:date="2016-11-16T14:24:00Z">
        <w:r w:rsidR="003D73F2" w:rsidRPr="002E07DB" w:rsidDel="00B1508A">
          <w:rPr>
            <w:rFonts w:ascii="Times New Roman" w:hAnsi="Times New Roman" w:cs="Times New Roman"/>
            <w:i/>
            <w:sz w:val="24"/>
            <w:szCs w:val="24"/>
          </w:rPr>
          <w:delText xml:space="preserve"> gonorrhoeae</w:delText>
        </w:r>
      </w:del>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ins w:id="284" w:author="Unemo Magnus, USÖ Labmed länsklinik" w:date="2016-11-16T14:52:00Z">
        <w:r w:rsidR="007B7100">
          <w:rPr>
            <w:rFonts w:ascii="Times New Roman" w:hAnsi="Times New Roman" w:cs="Times New Roman"/>
            <w:sz w:val="24"/>
            <w:szCs w:val="24"/>
          </w:rPr>
          <w:t>For use in routine diagnostic</w:t>
        </w:r>
      </w:ins>
      <w:ins w:id="285" w:author="Unemo Magnus, USÖ Labmed länsklinik" w:date="2016-11-16T14:55:00Z">
        <w:r w:rsidR="00886A71">
          <w:rPr>
            <w:rFonts w:ascii="Times New Roman" w:hAnsi="Times New Roman" w:cs="Times New Roman"/>
            <w:sz w:val="24"/>
            <w:szCs w:val="24"/>
          </w:rPr>
          <w:t>s</w:t>
        </w:r>
      </w:ins>
      <w:ins w:id="286" w:author="Unemo Magnus, USÖ Labmed länsklinik" w:date="2016-11-16T14:56:00Z">
        <w:r w:rsidR="00886A71">
          <w:rPr>
            <w:rFonts w:ascii="Times New Roman" w:hAnsi="Times New Roman" w:cs="Times New Roman"/>
            <w:sz w:val="24"/>
            <w:szCs w:val="24"/>
          </w:rPr>
          <w:t xml:space="preserve"> without confirmatory testing</w:t>
        </w:r>
      </w:ins>
      <w:ins w:id="287" w:author="Unemo Magnus, USÖ Labmed länsklinik" w:date="2016-11-16T14:52:00Z">
        <w:r w:rsidR="007B7100">
          <w:rPr>
            <w:rFonts w:ascii="Times New Roman" w:hAnsi="Times New Roman" w:cs="Times New Roman"/>
            <w:sz w:val="24"/>
            <w:szCs w:val="24"/>
          </w:rPr>
          <w:t xml:space="preserve">, the specificity might remain suboptimal for some antimicrobials. However, </w:t>
        </w:r>
      </w:ins>
      <w:del w:id="288" w:author="Unemo Magnus, USÖ Labmed länsklinik" w:date="2016-11-16T14:52:00Z">
        <w:r w:rsidR="00277E1A" w:rsidDel="007B7100">
          <w:rPr>
            <w:rFonts w:ascii="Times New Roman" w:hAnsi="Times New Roman" w:cs="Times New Roman"/>
            <w:sz w:val="24"/>
            <w:szCs w:val="24"/>
          </w:rPr>
          <w:delText>T</w:delText>
        </w:r>
      </w:del>
      <w:ins w:id="289" w:author="Unemo Magnus, USÖ Labmed länsklinik" w:date="2016-11-16T14:52:00Z">
        <w:r w:rsidR="007B7100">
          <w:rPr>
            <w:rFonts w:ascii="Times New Roman" w:hAnsi="Times New Roman" w:cs="Times New Roman"/>
            <w:sz w:val="24"/>
            <w:szCs w:val="24"/>
          </w:rPr>
          <w:t>t</w:t>
        </w:r>
      </w:ins>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ins w:id="290" w:author="Unemo Magnus, USÖ Labmed länsklinik" w:date="2016-11-16T14:56:00Z">
        <w:r w:rsidR="00886A71">
          <w:rPr>
            <w:rFonts w:ascii="Times New Roman" w:hAnsi="Times New Roman" w:cs="Times New Roman"/>
            <w:sz w:val="24"/>
            <w:szCs w:val="24"/>
          </w:rPr>
          <w:t>n</w:t>
        </w:r>
      </w:ins>
      <w:r w:rsidR="003D73F2" w:rsidRPr="002E07DB">
        <w:rPr>
          <w:rFonts w:ascii="Times New Roman" w:hAnsi="Times New Roman" w:cs="Times New Roman"/>
          <w:sz w:val="24"/>
          <w:szCs w:val="24"/>
        </w:rPr>
        <w:t xml:space="preserve"> </w:t>
      </w:r>
      <w:ins w:id="291" w:author="Unemo Magnus, USÖ Labmed länsklinik" w:date="2016-11-16T14:56:00Z">
        <w:r w:rsidR="00886A71">
          <w:rPr>
            <w:rFonts w:ascii="Times New Roman" w:hAnsi="Times New Roman" w:cs="Times New Roman"/>
            <w:sz w:val="24"/>
            <w:szCs w:val="24"/>
          </w:rPr>
          <w:t xml:space="preserve">effective </w:t>
        </w:r>
      </w:ins>
      <w:r w:rsidR="003D73F2" w:rsidRPr="002E07DB">
        <w:rPr>
          <w:rFonts w:ascii="Times New Roman" w:hAnsi="Times New Roman" w:cs="Times New Roman"/>
          <w:sz w:val="24"/>
          <w:szCs w:val="24"/>
        </w:rPr>
        <w:t>low-cost method to evaluate novel antimicrobial</w:t>
      </w:r>
      <w:del w:id="292" w:author="Unemo Magnus, USÖ Labmed länsklinik" w:date="2016-11-16T14:50:00Z">
        <w:r w:rsidR="003D73F2" w:rsidRPr="002E07DB" w:rsidDel="007B7100">
          <w:rPr>
            <w:rFonts w:ascii="Times New Roman" w:hAnsi="Times New Roman" w:cs="Times New Roman"/>
            <w:sz w:val="24"/>
            <w:szCs w:val="24"/>
          </w:rPr>
          <w:delText xml:space="preserve"> compound</w:delText>
        </w:r>
      </w:del>
      <w:r w:rsidR="003D73F2" w:rsidRPr="002E07DB">
        <w:rPr>
          <w:rFonts w:ascii="Times New Roman" w:hAnsi="Times New Roman" w:cs="Times New Roman"/>
          <w:sz w:val="24"/>
          <w:szCs w:val="24"/>
        </w:rPr>
        <w:t>s</w:t>
      </w:r>
      <w:ins w:id="293" w:author="Unemo Magnus, USÖ Labmed länsklinik" w:date="2016-11-16T14:57:00Z">
        <w:r w:rsidR="00886A71">
          <w:rPr>
            <w:rFonts w:ascii="Times New Roman" w:hAnsi="Times New Roman" w:cs="Times New Roman"/>
            <w:sz w:val="24"/>
            <w:szCs w:val="24"/>
          </w:rPr>
          <w:t>,</w:t>
        </w:r>
      </w:ins>
      <w:r w:rsidR="003D73F2" w:rsidRPr="002E07DB">
        <w:rPr>
          <w:rFonts w:ascii="Times New Roman" w:hAnsi="Times New Roman" w:cs="Times New Roman"/>
          <w:sz w:val="24"/>
          <w:szCs w:val="24"/>
        </w:rPr>
        <w:t xml:space="preserve"> </w:t>
      </w:r>
      <w:del w:id="294" w:author="Unemo Magnus, USÖ Labmed länsklinik" w:date="2016-11-16T14:57:00Z">
        <w:r w:rsidR="003D73F2" w:rsidRPr="002E07DB" w:rsidDel="00886A71">
          <w:rPr>
            <w:rFonts w:ascii="Times New Roman" w:hAnsi="Times New Roman" w:cs="Times New Roman"/>
            <w:sz w:val="24"/>
            <w:szCs w:val="24"/>
          </w:rPr>
          <w:delText xml:space="preserve">and </w:delText>
        </w:r>
      </w:del>
      <w:r w:rsidR="003D73F2" w:rsidRPr="002E07DB">
        <w:rPr>
          <w:rFonts w:ascii="Times New Roman" w:hAnsi="Times New Roman" w:cs="Times New Roman"/>
          <w:sz w:val="24"/>
          <w:szCs w:val="24"/>
        </w:rPr>
        <w:t>for high throughput screening</w:t>
      </w:r>
      <w:r w:rsidR="00C84D96">
        <w:rPr>
          <w:rFonts w:ascii="Times New Roman" w:hAnsi="Times New Roman" w:cs="Times New Roman"/>
          <w:sz w:val="24"/>
          <w:szCs w:val="24"/>
        </w:rPr>
        <w:t>s</w:t>
      </w:r>
      <w:ins w:id="295" w:author="Unemo Magnus, USÖ Labmed länsklinik" w:date="2016-11-16T14:53:00Z">
        <w:r w:rsidR="007B7100">
          <w:rPr>
            <w:rFonts w:ascii="Times New Roman" w:hAnsi="Times New Roman" w:cs="Times New Roman"/>
            <w:sz w:val="24"/>
            <w:szCs w:val="24"/>
          </w:rPr>
          <w:t>, a</w:t>
        </w:r>
      </w:ins>
      <w:ins w:id="296" w:author="Unemo Magnus, USÖ Labmed länsklinik" w:date="2016-11-16T14:57:00Z">
        <w:r w:rsidR="00886A71">
          <w:rPr>
            <w:rFonts w:ascii="Times New Roman" w:hAnsi="Times New Roman" w:cs="Times New Roman"/>
            <w:sz w:val="24"/>
            <w:szCs w:val="24"/>
          </w:rPr>
          <w:t>nd</w:t>
        </w:r>
      </w:ins>
      <w:ins w:id="297" w:author="Unemo Magnus, USÖ Labmed länsklinik" w:date="2016-11-16T14:53:00Z">
        <w:r w:rsidR="007B7100">
          <w:rPr>
            <w:rFonts w:ascii="Times New Roman" w:hAnsi="Times New Roman" w:cs="Times New Roman"/>
            <w:sz w:val="24"/>
            <w:szCs w:val="24"/>
          </w:rPr>
          <w:t xml:space="preserve"> </w:t>
        </w:r>
      </w:ins>
      <w:del w:id="298" w:author="Unemo Magnus, USÖ Labmed länsklinik" w:date="2016-11-16T14:53:00Z">
        <w:r w:rsidR="00C84D96" w:rsidDel="007B7100">
          <w:rPr>
            <w:rFonts w:ascii="Times New Roman" w:hAnsi="Times New Roman" w:cs="Times New Roman"/>
            <w:sz w:val="24"/>
            <w:szCs w:val="24"/>
          </w:rPr>
          <w:delText xml:space="preserve">. </w:delText>
        </w:r>
      </w:del>
      <w:del w:id="299" w:author="Unemo Magnus, USÖ Labmed länsklinik" w:date="2016-11-16T14:52:00Z">
        <w:r w:rsidR="00C84D96" w:rsidDel="007B7100">
          <w:rPr>
            <w:rFonts w:ascii="Times New Roman" w:hAnsi="Times New Roman" w:cs="Times New Roman"/>
            <w:sz w:val="24"/>
            <w:szCs w:val="24"/>
          </w:rPr>
          <w:delText xml:space="preserve">The specificity </w:delText>
        </w:r>
      </w:del>
      <w:del w:id="300" w:author="Unemo Magnus, USÖ Labmed länsklinik" w:date="2016-11-16T14:51:00Z">
        <w:r w:rsidR="00C84D96" w:rsidDel="007B7100">
          <w:rPr>
            <w:rFonts w:ascii="Times New Roman" w:hAnsi="Times New Roman" w:cs="Times New Roman"/>
            <w:sz w:val="24"/>
            <w:szCs w:val="24"/>
          </w:rPr>
          <w:delText xml:space="preserve">is </w:delText>
        </w:r>
      </w:del>
      <w:del w:id="301" w:author="Unemo Magnus, USÖ Labmed länsklinik" w:date="2016-11-16T14:52:00Z">
        <w:r w:rsidR="00C84D96" w:rsidDel="007B7100">
          <w:rPr>
            <w:rFonts w:ascii="Times New Roman" w:hAnsi="Times New Roman" w:cs="Times New Roman"/>
            <w:sz w:val="24"/>
            <w:szCs w:val="24"/>
          </w:rPr>
          <w:delText>not yet high enough for all antimicrobials</w:delText>
        </w:r>
      </w:del>
      <w:del w:id="302" w:author="Unemo Magnus, USÖ Labmed länsklinik" w:date="2016-11-16T14:51:00Z">
        <w:r w:rsidR="00C84D96" w:rsidDel="007B7100">
          <w:rPr>
            <w:rFonts w:ascii="Times New Roman" w:hAnsi="Times New Roman" w:cs="Times New Roman"/>
            <w:sz w:val="24"/>
            <w:szCs w:val="24"/>
          </w:rPr>
          <w:delText xml:space="preserve"> for application of the assay in routine diagnostic</w:delText>
        </w:r>
      </w:del>
      <w:del w:id="303" w:author="Unemo Magnus, USÖ Labmed länsklinik" w:date="2016-11-14T17:48:00Z">
        <w:r w:rsidR="00C2338D" w:rsidDel="006F644E">
          <w:rPr>
            <w:rFonts w:ascii="Times New Roman" w:hAnsi="Times New Roman" w:cs="Times New Roman"/>
            <w:sz w:val="24"/>
            <w:szCs w:val="24"/>
          </w:rPr>
          <w:delText>,</w:delText>
        </w:r>
      </w:del>
      <w:del w:id="304" w:author="Unemo Magnus, USÖ Labmed länsklinik" w:date="2016-11-16T14:52:00Z">
        <w:r w:rsidR="00C84D96" w:rsidDel="007B7100">
          <w:rPr>
            <w:rFonts w:ascii="Times New Roman" w:hAnsi="Times New Roman" w:cs="Times New Roman"/>
            <w:sz w:val="24"/>
            <w:szCs w:val="24"/>
          </w:rPr>
          <w:delText xml:space="preserve"> </w:delText>
        </w:r>
      </w:del>
      <w:del w:id="305" w:author="Unemo Magnus, USÖ Labmed länsklinik" w:date="2016-11-14T17:48:00Z">
        <w:r w:rsidR="00C2338D" w:rsidDel="006F644E">
          <w:rPr>
            <w:rFonts w:ascii="Times New Roman" w:hAnsi="Times New Roman" w:cs="Times New Roman"/>
            <w:sz w:val="24"/>
            <w:szCs w:val="24"/>
          </w:rPr>
          <w:delText xml:space="preserve"> </w:delText>
        </w:r>
      </w:del>
      <w:del w:id="306" w:author="Unemo Magnus, USÖ Labmed länsklinik" w:date="2016-11-16T14:53:00Z">
        <w:r w:rsidR="00C2338D" w:rsidDel="007B7100">
          <w:rPr>
            <w:rFonts w:ascii="Times New Roman" w:hAnsi="Times New Roman" w:cs="Times New Roman"/>
            <w:sz w:val="24"/>
            <w:szCs w:val="24"/>
          </w:rPr>
          <w:delText>T</w:delText>
        </w:r>
        <w:r w:rsidR="00C84D96" w:rsidDel="007B7100">
          <w:rPr>
            <w:rFonts w:ascii="Times New Roman" w:hAnsi="Times New Roman" w:cs="Times New Roman"/>
            <w:sz w:val="24"/>
            <w:szCs w:val="24"/>
          </w:rPr>
          <w:delText>he assay</w:delText>
        </w:r>
        <w:r w:rsidR="00C2338D" w:rsidDel="007B7100">
          <w:rPr>
            <w:rFonts w:ascii="Times New Roman" w:hAnsi="Times New Roman" w:cs="Times New Roman"/>
            <w:sz w:val="24"/>
            <w:szCs w:val="24"/>
          </w:rPr>
          <w:delText xml:space="preserve">, however, </w:delText>
        </w:r>
      </w:del>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ins w:id="307" w:author="Unemo Magnus, USÖ Labmed länsklinik" w:date="2016-11-16T14:58:00Z">
        <w:r w:rsidR="0086685F">
          <w:rPr>
            <w:rFonts w:ascii="Times New Roman" w:hAnsi="Times New Roman" w:cs="Times New Roman"/>
            <w:sz w:val="24"/>
            <w:szCs w:val="24"/>
          </w:rPr>
          <w:t xml:space="preserve">antimicrobial </w:t>
        </w:r>
      </w:ins>
      <w:r w:rsidR="00507FDE">
        <w:rPr>
          <w:rFonts w:ascii="Times New Roman" w:hAnsi="Times New Roman" w:cs="Times New Roman"/>
          <w:sz w:val="24"/>
          <w:szCs w:val="24"/>
        </w:rPr>
        <w:t xml:space="preserve">resistance in </w:t>
      </w:r>
      <w:ins w:id="308" w:author="Unemo Magnus, USÖ Labmed länsklinik" w:date="2016-11-16T14:23:00Z">
        <w:r w:rsidR="00B1508A">
          <w:rPr>
            <w:rFonts w:ascii="Times New Roman" w:hAnsi="Times New Roman" w:cs="Times New Roman"/>
            <w:sz w:val="24"/>
            <w:szCs w:val="24"/>
          </w:rPr>
          <w:t>gonococci</w:t>
        </w:r>
      </w:ins>
      <w:del w:id="309" w:author="Unemo Magnus, USÖ Labmed länsklinik" w:date="2016-11-16T14:23:00Z">
        <w:r w:rsidR="00507FDE" w:rsidRPr="00507FDE" w:rsidDel="00B1508A">
          <w:rPr>
            <w:rFonts w:ascii="Times New Roman" w:hAnsi="Times New Roman" w:cs="Times New Roman"/>
            <w:i/>
            <w:sz w:val="24"/>
            <w:szCs w:val="24"/>
          </w:rPr>
          <w:delText>N.gonorrhoeae</w:delText>
        </w:r>
      </w:del>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ins w:id="310" w:author="Unemo Magnus, USÖ Labmed länsklinik" w:date="2016-11-16T14:14:00Z"/>
          <w:rFonts w:ascii="Times New Roman" w:hAnsi="Times New Roman" w:cs="Times New Roman"/>
          <w:color w:val="FF0000"/>
          <w:sz w:val="24"/>
          <w:szCs w:val="24"/>
        </w:rPr>
      </w:pPr>
      <w:ins w:id="311" w:author="Unemo Magnus, USÖ Labmed länsklinik" w:date="2016-11-16T14:14:00Z">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ins>
      <w:ins w:id="312" w:author="Unemo Magnus, USÖ Labmed länsklinik" w:date="2016-11-16T14:22:00Z">
        <w:r w:rsidR="00B1508A">
          <w:rPr>
            <w:rFonts w:ascii="Times New Roman" w:hAnsi="Times New Roman"/>
            <w:sz w:val="24"/>
            <w:szCs w:val="24"/>
          </w:rPr>
          <w:t>minimum</w:t>
        </w:r>
      </w:ins>
      <w:ins w:id="313" w:author="Unemo Magnus, USÖ Labmed länsklinik" w:date="2016-11-16T14:14:00Z">
        <w:r w:rsidRPr="00AB0E68">
          <w:rPr>
            <w:rFonts w:ascii="Times New Roman" w:hAnsi="Times New Roman"/>
            <w:sz w:val="24"/>
            <w:szCs w:val="24"/>
          </w:rPr>
          <w:t xml:space="preserve"> inhibitory concentration, dose-response curve</w:t>
        </w:r>
      </w:ins>
    </w:p>
    <w:p w14:paraId="6DED558E" w14:textId="00C7C753" w:rsidR="006F644E" w:rsidDel="003B1A80" w:rsidRDefault="006F644E" w:rsidP="00A17D4C">
      <w:pPr>
        <w:spacing w:after="0" w:line="480" w:lineRule="auto"/>
        <w:jc w:val="both"/>
        <w:rPr>
          <w:del w:id="314" w:author="Unemo Magnus, USÖ Labmed länsklinik" w:date="2016-11-16T14:14:00Z"/>
          <w:rFonts w:ascii="Times New Roman" w:hAnsi="Times New Roman" w:cs="Times New Roman"/>
          <w:sz w:val="24"/>
          <w:szCs w:val="24"/>
        </w:rPr>
      </w:pPr>
    </w:p>
    <w:p w14:paraId="56FDF5EF" w14:textId="1EDA5C74" w:rsidR="00C70B4E" w:rsidRPr="006F644E" w:rsidDel="006F644E" w:rsidRDefault="00C70B4E">
      <w:pPr>
        <w:spacing w:after="0" w:line="480" w:lineRule="auto"/>
        <w:rPr>
          <w:del w:id="315" w:author="Unemo Magnus, USÖ Labmed länsklinik" w:date="2016-11-14T17:49:00Z"/>
          <w:rFonts w:ascii="Times New Roman" w:hAnsi="Times New Roman" w:cs="Times New Roman"/>
          <w:sz w:val="24"/>
          <w:szCs w:val="24"/>
        </w:rPr>
      </w:pPr>
      <w:del w:id="316" w:author="Unemo Magnus, USÖ Labmed länsklinik" w:date="2016-11-14T17:49:00Z">
        <w:r w:rsidRPr="006F644E" w:rsidDel="006F644E">
          <w:rPr>
            <w:rFonts w:ascii="Times New Roman" w:hAnsi="Times New Roman" w:cs="Times New Roman"/>
            <w:b/>
            <w:sz w:val="24"/>
            <w:szCs w:val="24"/>
          </w:rPr>
          <w:delText>Keywords:</w:delText>
        </w:r>
        <w:r w:rsidRPr="006F644E" w:rsidDel="006F644E">
          <w:rPr>
            <w:rFonts w:ascii="Times New Roman" w:hAnsi="Times New Roman" w:cs="Times New Roman"/>
            <w:sz w:val="24"/>
            <w:szCs w:val="24"/>
          </w:rPr>
          <w:delText xml:space="preserve"> </w:delText>
        </w:r>
        <w:r w:rsidRPr="006F644E" w:rsidDel="006F644E">
          <w:rPr>
            <w:rFonts w:ascii="Times New Roman" w:hAnsi="Times New Roman" w:cs="Times New Roman"/>
            <w:b/>
            <w:sz w:val="24"/>
            <w:szCs w:val="24"/>
          </w:rPr>
          <w:delText xml:space="preserve">Gonorrhea, </w:delText>
        </w:r>
        <w:r w:rsidR="009B4D4B" w:rsidRPr="006F644E" w:rsidDel="006F644E">
          <w:rPr>
            <w:rFonts w:ascii="Times New Roman" w:hAnsi="Times New Roman" w:cs="Times New Roman"/>
            <w:b/>
            <w:sz w:val="24"/>
            <w:szCs w:val="24"/>
          </w:rPr>
          <w:delText>resazurin</w:delText>
        </w:r>
        <w:r w:rsidRPr="006F644E" w:rsidDel="006F644E">
          <w:rPr>
            <w:rFonts w:ascii="Times New Roman" w:hAnsi="Times New Roman" w:cs="Times New Roman"/>
            <w:b/>
            <w:sz w:val="24"/>
            <w:szCs w:val="24"/>
          </w:rPr>
          <w:delText xml:space="preserve">, </w:delText>
        </w:r>
        <w:r w:rsidR="009B4D4B" w:rsidRPr="006F644E" w:rsidDel="006F644E">
          <w:rPr>
            <w:rFonts w:ascii="Times New Roman" w:hAnsi="Times New Roman" w:cs="Times New Roman"/>
            <w:b/>
            <w:sz w:val="24"/>
            <w:szCs w:val="24"/>
          </w:rPr>
          <w:delText>broth microdilution, minimal inhibitory concentration, dose-response curve</w:delText>
        </w:r>
      </w:del>
    </w:p>
    <w:p w14:paraId="67D0B075" w14:textId="4758C509" w:rsidR="00C70B4E" w:rsidRPr="006F644E" w:rsidDel="006F644E" w:rsidRDefault="009B4D4B">
      <w:pPr>
        <w:spacing w:after="0" w:line="480" w:lineRule="auto"/>
        <w:jc w:val="both"/>
        <w:rPr>
          <w:del w:id="317" w:author="Unemo Magnus, USÖ Labmed länsklinik" w:date="2016-11-14T17:49:00Z"/>
          <w:rFonts w:ascii="Times New Roman" w:hAnsi="Times New Roman" w:cs="Times New Roman"/>
          <w:sz w:val="24"/>
          <w:szCs w:val="24"/>
        </w:rPr>
      </w:pPr>
      <w:del w:id="318" w:author="Unemo Magnus, USÖ Labmed länsklinik" w:date="2016-11-14T17:49:00Z">
        <w:r w:rsidRPr="006F644E" w:rsidDel="006F644E">
          <w:rPr>
            <w:rFonts w:ascii="Times New Roman" w:hAnsi="Times New Roman" w:cs="Times New Roman"/>
            <w:b/>
            <w:sz w:val="24"/>
            <w:szCs w:val="24"/>
          </w:rPr>
          <w:delText xml:space="preserve">Running title: </w:delText>
        </w:r>
        <w:r w:rsidRPr="006F644E" w:rsidDel="006F644E">
          <w:rPr>
            <w:rFonts w:ascii="Times New Roman" w:hAnsi="Times New Roman" w:cs="Times New Roman"/>
            <w:sz w:val="24"/>
            <w:szCs w:val="24"/>
            <w:rPrChange w:id="319" w:author="Unemo Magnus, USÖ Labmed länsklinik" w:date="2016-11-14T17:52:00Z">
              <w:rPr>
                <w:rFonts w:ascii="Times New Roman" w:hAnsi="Times New Roman"/>
                <w:b/>
                <w:sz w:val="24"/>
                <w:szCs w:val="24"/>
              </w:rPr>
            </w:rPrChange>
          </w:rPr>
          <w:delText xml:space="preserve">Broth microdilution assay for antimicrobial susceptibility testing of </w:delText>
        </w:r>
        <w:r w:rsidRPr="006F644E" w:rsidDel="006F644E">
          <w:rPr>
            <w:rFonts w:ascii="Times New Roman" w:hAnsi="Times New Roman" w:cs="Times New Roman"/>
            <w:i/>
            <w:iCs/>
            <w:sz w:val="24"/>
            <w:szCs w:val="24"/>
            <w:rPrChange w:id="320" w:author="Unemo Magnus, USÖ Labmed länsklinik" w:date="2016-11-14T17:52:00Z">
              <w:rPr>
                <w:rFonts w:ascii="Times New Roman" w:hAnsi="Times New Roman" w:cs="Times New Roman"/>
                <w:b/>
                <w:i/>
                <w:iCs/>
                <w:sz w:val="24"/>
                <w:szCs w:val="24"/>
              </w:rPr>
            </w:rPrChange>
          </w:rPr>
          <w:delText>Neisseria gonorrhoeae</w:delText>
        </w:r>
      </w:del>
    </w:p>
    <w:p w14:paraId="4C0E6227" w14:textId="6BA3F235" w:rsidR="00C70B4E" w:rsidRPr="006F644E" w:rsidDel="006F644E" w:rsidRDefault="00C70B4E">
      <w:pPr>
        <w:spacing w:after="0" w:line="480" w:lineRule="auto"/>
        <w:jc w:val="both"/>
        <w:rPr>
          <w:del w:id="321" w:author="Unemo Magnus, USÖ Labmed länsklinik" w:date="2016-11-14T17:49:00Z"/>
          <w:rFonts w:ascii="Times New Roman" w:hAnsi="Times New Roman" w:cs="Times New Roman"/>
          <w:sz w:val="24"/>
          <w:szCs w:val="24"/>
        </w:rPr>
      </w:pPr>
    </w:p>
    <w:p w14:paraId="5ED8505A" w14:textId="54A70743" w:rsidR="00C70B4E" w:rsidRPr="006F644E" w:rsidDel="006F644E" w:rsidRDefault="00C70B4E">
      <w:pPr>
        <w:spacing w:after="0" w:line="480" w:lineRule="auto"/>
        <w:rPr>
          <w:del w:id="322" w:author="Unemo Magnus, USÖ Labmed länsklinik" w:date="2016-11-14T17:49:00Z"/>
          <w:rFonts w:ascii="Times New Roman" w:hAnsi="Times New Roman" w:cs="Times New Roman"/>
          <w:b/>
          <w:sz w:val="24"/>
          <w:szCs w:val="24"/>
        </w:rPr>
        <w:pPrChange w:id="323" w:author="Unemo Magnus, USÖ Labmed länsklinik" w:date="2016-11-14T17:52:00Z">
          <w:pPr>
            <w:spacing w:line="480" w:lineRule="auto"/>
          </w:pPr>
        </w:pPrChange>
      </w:pPr>
    </w:p>
    <w:p w14:paraId="2B8F72E6" w14:textId="5CAAB9F3" w:rsidR="00C70B4E" w:rsidRPr="006F644E" w:rsidDel="006F644E" w:rsidRDefault="00C70B4E">
      <w:pPr>
        <w:spacing w:after="0" w:line="480" w:lineRule="auto"/>
        <w:rPr>
          <w:del w:id="324" w:author="Unemo Magnus, USÖ Labmed länsklinik" w:date="2016-11-14T17:49:00Z"/>
          <w:rFonts w:ascii="Times New Roman" w:hAnsi="Times New Roman" w:cs="Times New Roman"/>
          <w:b/>
          <w:sz w:val="24"/>
          <w:szCs w:val="24"/>
        </w:rPr>
        <w:pPrChange w:id="325" w:author="Unemo Magnus, USÖ Labmed länsklinik" w:date="2016-11-14T17:52:00Z">
          <w:pPr>
            <w:spacing w:line="480" w:lineRule="auto"/>
          </w:pPr>
        </w:pPrChange>
      </w:pPr>
    </w:p>
    <w:p w14:paraId="3937B21A" w14:textId="7B1C781A" w:rsidR="00C70B4E" w:rsidRPr="006F644E" w:rsidDel="006F644E" w:rsidRDefault="00C70B4E">
      <w:pPr>
        <w:spacing w:after="0" w:line="480" w:lineRule="auto"/>
        <w:rPr>
          <w:del w:id="326" w:author="Unemo Magnus, USÖ Labmed länsklinik" w:date="2016-11-14T17:49:00Z"/>
          <w:rFonts w:ascii="Times New Roman" w:hAnsi="Times New Roman" w:cs="Times New Roman"/>
          <w:b/>
          <w:sz w:val="24"/>
          <w:szCs w:val="24"/>
        </w:rPr>
        <w:pPrChange w:id="327" w:author="Unemo Magnus, USÖ Labmed länsklinik" w:date="2016-11-14T17:52:00Z">
          <w:pPr>
            <w:spacing w:line="480" w:lineRule="auto"/>
          </w:pPr>
        </w:pPrChange>
      </w:pPr>
    </w:p>
    <w:p w14:paraId="28B87367" w14:textId="3A59DBB2" w:rsidR="00C70B4E" w:rsidRPr="006F644E" w:rsidDel="006F644E" w:rsidRDefault="00C70B4E">
      <w:pPr>
        <w:spacing w:after="0" w:line="480" w:lineRule="auto"/>
        <w:rPr>
          <w:del w:id="328" w:author="Unemo Magnus, USÖ Labmed länsklinik" w:date="2016-11-14T17:49:00Z"/>
          <w:rFonts w:ascii="Times New Roman" w:hAnsi="Times New Roman" w:cs="Times New Roman"/>
          <w:b/>
          <w:sz w:val="24"/>
          <w:szCs w:val="24"/>
        </w:rPr>
        <w:pPrChange w:id="329" w:author="Unemo Magnus, USÖ Labmed länsklinik" w:date="2016-11-14T17:52:00Z">
          <w:pPr>
            <w:spacing w:line="480" w:lineRule="auto"/>
          </w:pPr>
        </w:pPrChange>
      </w:pPr>
    </w:p>
    <w:p w14:paraId="472FF5BB" w14:textId="2033359B" w:rsidR="00C70B4E" w:rsidRPr="006F644E" w:rsidDel="006F644E" w:rsidRDefault="00C70B4E">
      <w:pPr>
        <w:spacing w:after="0" w:line="480" w:lineRule="auto"/>
        <w:rPr>
          <w:del w:id="330" w:author="Unemo Magnus, USÖ Labmed länsklinik" w:date="2016-11-14T17:49:00Z"/>
          <w:rFonts w:ascii="Times New Roman" w:hAnsi="Times New Roman" w:cs="Times New Roman"/>
          <w:b/>
          <w:sz w:val="24"/>
          <w:szCs w:val="24"/>
        </w:rPr>
        <w:pPrChange w:id="331" w:author="Unemo Magnus, USÖ Labmed länsklinik" w:date="2016-11-14T17:52:00Z">
          <w:pPr>
            <w:spacing w:line="480" w:lineRule="auto"/>
          </w:pPr>
        </w:pPrChange>
      </w:pPr>
    </w:p>
    <w:p w14:paraId="15F2F36F" w14:textId="50304242" w:rsidR="00C70B4E" w:rsidRPr="006F644E" w:rsidDel="006F644E" w:rsidRDefault="00C70B4E">
      <w:pPr>
        <w:spacing w:after="0" w:line="480" w:lineRule="auto"/>
        <w:rPr>
          <w:del w:id="332" w:author="Unemo Magnus, USÖ Labmed länsklinik" w:date="2016-11-14T17:49:00Z"/>
          <w:rFonts w:ascii="Times New Roman" w:hAnsi="Times New Roman" w:cs="Times New Roman"/>
          <w:b/>
          <w:sz w:val="24"/>
          <w:szCs w:val="24"/>
        </w:rPr>
        <w:pPrChange w:id="333" w:author="Unemo Magnus, USÖ Labmed länsklinik" w:date="2016-11-14T17:52:00Z">
          <w:pPr>
            <w:spacing w:line="480" w:lineRule="auto"/>
          </w:pPr>
        </w:pPrChange>
      </w:pPr>
    </w:p>
    <w:p w14:paraId="24719D67" w14:textId="3181B56A" w:rsidR="00C70B4E" w:rsidRPr="006F644E" w:rsidDel="006F644E" w:rsidRDefault="00C70B4E">
      <w:pPr>
        <w:spacing w:after="0" w:line="480" w:lineRule="auto"/>
        <w:rPr>
          <w:del w:id="334" w:author="Unemo Magnus, USÖ Labmed länsklinik" w:date="2016-11-14T17:49:00Z"/>
          <w:rFonts w:ascii="Times New Roman" w:hAnsi="Times New Roman" w:cs="Times New Roman"/>
          <w:b/>
          <w:sz w:val="24"/>
          <w:szCs w:val="24"/>
        </w:rPr>
        <w:pPrChange w:id="335" w:author="Unemo Magnus, USÖ Labmed länsklinik" w:date="2016-11-14T17:52:00Z">
          <w:pPr>
            <w:spacing w:line="480" w:lineRule="auto"/>
          </w:pPr>
        </w:pPrChange>
      </w:pPr>
    </w:p>
    <w:p w14:paraId="35B0351C" w14:textId="78885262" w:rsidR="00A5313B" w:rsidRPr="006F644E" w:rsidDel="006F644E" w:rsidRDefault="00A5313B">
      <w:pPr>
        <w:spacing w:after="0" w:line="480" w:lineRule="auto"/>
        <w:rPr>
          <w:del w:id="336" w:author="Unemo Magnus, USÖ Labmed länsklinik" w:date="2016-11-14T17:49:00Z"/>
          <w:rFonts w:ascii="Times New Roman" w:hAnsi="Times New Roman" w:cs="Times New Roman"/>
          <w:b/>
          <w:sz w:val="24"/>
          <w:szCs w:val="24"/>
        </w:rPr>
        <w:pPrChange w:id="337" w:author="Unemo Magnus, USÖ Labmed länsklinik" w:date="2016-11-14T17:52:00Z">
          <w:pPr>
            <w:spacing w:line="480" w:lineRule="auto"/>
          </w:pPr>
        </w:pPrChange>
      </w:pPr>
    </w:p>
    <w:p w14:paraId="43F251F5" w14:textId="67BB60B2" w:rsidR="00A5313B" w:rsidRPr="006F644E" w:rsidDel="006F644E" w:rsidRDefault="00A5313B">
      <w:pPr>
        <w:spacing w:after="0" w:line="480" w:lineRule="auto"/>
        <w:rPr>
          <w:del w:id="338" w:author="Unemo Magnus, USÖ Labmed länsklinik" w:date="2016-11-14T17:49:00Z"/>
          <w:rFonts w:ascii="Times New Roman" w:hAnsi="Times New Roman" w:cs="Times New Roman"/>
          <w:b/>
          <w:sz w:val="24"/>
          <w:szCs w:val="24"/>
        </w:rPr>
        <w:pPrChange w:id="339" w:author="Unemo Magnus, USÖ Labmed länsklinik" w:date="2016-11-14T17:52:00Z">
          <w:pPr>
            <w:spacing w:line="480" w:lineRule="auto"/>
          </w:pPr>
        </w:pPrChange>
      </w:pPr>
    </w:p>
    <w:p w14:paraId="423EF53A" w14:textId="313177C2" w:rsidR="00A5313B" w:rsidRPr="006F644E" w:rsidDel="006F644E" w:rsidRDefault="00A5313B">
      <w:pPr>
        <w:spacing w:after="0" w:line="480" w:lineRule="auto"/>
        <w:rPr>
          <w:del w:id="340" w:author="Unemo Magnus, USÖ Labmed länsklinik" w:date="2016-11-14T17:49:00Z"/>
          <w:rFonts w:ascii="Times New Roman" w:hAnsi="Times New Roman" w:cs="Times New Roman"/>
          <w:b/>
          <w:sz w:val="24"/>
          <w:szCs w:val="24"/>
        </w:rPr>
        <w:pPrChange w:id="341" w:author="Unemo Magnus, USÖ Labmed länsklinik" w:date="2016-11-14T17:52:00Z">
          <w:pPr>
            <w:spacing w:line="480" w:lineRule="auto"/>
          </w:pPr>
        </w:pPrChange>
      </w:pPr>
    </w:p>
    <w:p w14:paraId="04528804" w14:textId="45F824D0" w:rsidR="00A90C80" w:rsidRPr="006F644E" w:rsidDel="006F644E" w:rsidRDefault="00A90C80">
      <w:pPr>
        <w:spacing w:after="0" w:line="480" w:lineRule="auto"/>
        <w:rPr>
          <w:del w:id="342" w:author="Unemo Magnus, USÖ Labmed länsklinik" w:date="2016-11-14T17:49:00Z"/>
          <w:rFonts w:ascii="Times New Roman" w:hAnsi="Times New Roman" w:cs="Times New Roman"/>
          <w:b/>
          <w:sz w:val="24"/>
          <w:szCs w:val="24"/>
        </w:rPr>
        <w:pPrChange w:id="343" w:author="Unemo Magnus, USÖ Labmed länsklinik" w:date="2016-11-14T17:52:00Z">
          <w:pPr>
            <w:spacing w:line="480" w:lineRule="auto"/>
          </w:pPr>
        </w:pPrChange>
      </w:pPr>
    </w:p>
    <w:p w14:paraId="7AA2B4AE" w14:textId="1C791AF8" w:rsidR="009206A7" w:rsidRPr="006F644E" w:rsidRDefault="006F644E">
      <w:pPr>
        <w:spacing w:after="0" w:line="480" w:lineRule="auto"/>
        <w:rPr>
          <w:rFonts w:ascii="Times New Roman" w:hAnsi="Times New Roman" w:cs="Times New Roman"/>
          <w:b/>
          <w:sz w:val="24"/>
          <w:szCs w:val="24"/>
        </w:rPr>
        <w:pPrChange w:id="344"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1EAC7FB1" w:rsidR="00C1579A" w:rsidRPr="006F644E" w:rsidRDefault="000C7E73">
      <w:pPr>
        <w:spacing w:after="0" w:line="480" w:lineRule="auto"/>
        <w:jc w:val="both"/>
        <w:rPr>
          <w:rFonts w:ascii="Times New Roman" w:hAnsi="Times New Roman" w:cs="Times New Roman"/>
          <w:sz w:val="24"/>
          <w:szCs w:val="24"/>
        </w:rPr>
        <w:pPrChange w:id="345" w:author="Unemo Magnus, USÖ Labmed länsklinik" w:date="2016-11-14T17:52:00Z">
          <w:pPr>
            <w:spacing w:line="480" w:lineRule="auto"/>
            <w:jc w:val="both"/>
          </w:pPr>
        </w:pPrChange>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del w:id="346" w:author="Unemo Magnus, USÖ Labmed länsklinik" w:date="2016-11-14T17:52:00Z">
        <w:r w:rsidRPr="006F644E" w:rsidDel="006F644E">
          <w:rPr>
            <w:rFonts w:ascii="Times New Roman" w:hAnsi="Times New Roman" w:cs="Times New Roman"/>
            <w:sz w:val="24"/>
            <w:szCs w:val="24"/>
          </w:rPr>
          <w:delText>g</w:delText>
        </w:r>
      </w:del>
      <w:del w:id="347" w:author="Unemo Magnus, USÖ Labmed länsklinik" w:date="2016-11-16T15:10:00Z">
        <w:r w:rsidRPr="006F644E" w:rsidDel="00DE7EF0">
          <w:rPr>
            <w:rFonts w:ascii="Times New Roman" w:hAnsi="Times New Roman" w:cs="Times New Roman"/>
            <w:sz w:val="24"/>
            <w:szCs w:val="24"/>
          </w:rPr>
          <w:delText xml:space="preserve">ram-negative, </w:delText>
        </w:r>
      </w:del>
      <w:ins w:id="348" w:author="Unemo Magnus, USÖ Labmed länsklinik" w:date="2016-11-16T15:05:00Z">
        <w:r w:rsidR="00DE7EF0">
          <w:rPr>
            <w:rFonts w:ascii="Times New Roman" w:hAnsi="Times New Roman" w:cs="Times New Roman"/>
            <w:sz w:val="24"/>
            <w:szCs w:val="24"/>
          </w:rPr>
          <w:t xml:space="preserve">very </w:t>
        </w:r>
      </w:ins>
      <w:r w:rsidRPr="006F644E">
        <w:rPr>
          <w:rFonts w:ascii="Times New Roman" w:hAnsi="Times New Roman" w:cs="Times New Roman"/>
          <w:sz w:val="24"/>
          <w:szCs w:val="24"/>
        </w:rPr>
        <w:t xml:space="preserve">fastidious bacterium that causes the sexually transmitted </w:t>
      </w:r>
      <w:del w:id="349" w:author="Unemo Magnus, USÖ Labmed länsklinik" w:date="2016-11-16T14:59:00Z">
        <w:r w:rsidRPr="006F644E" w:rsidDel="0086685F">
          <w:rPr>
            <w:rFonts w:ascii="Times New Roman" w:hAnsi="Times New Roman" w:cs="Times New Roman"/>
            <w:sz w:val="24"/>
            <w:szCs w:val="24"/>
          </w:rPr>
          <w:delText xml:space="preserve">disease </w:delText>
        </w:r>
      </w:del>
      <w:ins w:id="350" w:author="Unemo Magnus, USÖ Labmed länsklinik" w:date="2016-11-16T14:59:00Z">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ins w:id="351" w:author="Unemo Magnus, USÖ Labmed länsklinik" w:date="2016-11-16T15:01:00Z">
        <w:r w:rsidR="0086685F" w:rsidRPr="0086685F">
          <w:rPr>
            <w:rFonts w:ascii="Times New Roman" w:hAnsi="Times New Roman" w:cs="Times New Roman"/>
            <w:sz w:val="24"/>
            <w:szCs w:val="24"/>
            <w:rPrChange w:id="352" w:author="Unemo Magnus, USÖ Labmed länsklinik" w:date="2016-11-16T15:04:00Z">
              <w:rPr/>
            </w:rPrChange>
          </w:rPr>
          <w:t>Gonorrhoea is a public health concern globally</w:t>
        </w:r>
      </w:ins>
      <w:ins w:id="353" w:author="Unemo Magnus, USÖ Labmed länsklinik" w:date="2016-11-16T15:02:00Z">
        <w:r w:rsidR="0086685F" w:rsidRPr="0086685F">
          <w:rPr>
            <w:rFonts w:ascii="Times New Roman" w:hAnsi="Times New Roman" w:cs="Times New Roman"/>
            <w:sz w:val="24"/>
            <w:szCs w:val="24"/>
            <w:rPrChange w:id="354" w:author="Unemo Magnus, USÖ Labmed länsklinik" w:date="2016-11-16T15:04:00Z">
              <w:rPr/>
            </w:rPrChange>
          </w:rPr>
          <w:t>,</w:t>
        </w:r>
      </w:ins>
      <w:commentRangeStart w:id="355"/>
      <w:ins w:id="356" w:author="Unemo Magnus, USÖ Labmed länsklinik" w:date="2016-11-16T15:01:00Z">
        <w:r w:rsidR="0086685F" w:rsidRPr="0086685F">
          <w:rPr>
            <w:rFonts w:ascii="Times New Roman" w:hAnsi="Times New Roman" w:cs="Times New Roman"/>
            <w:sz w:val="24"/>
            <w:szCs w:val="24"/>
            <w:vertAlign w:val="superscript"/>
            <w:rPrChange w:id="357" w:author="Unemo Magnus, USÖ Labmed länsklinik" w:date="2016-11-16T15:04:00Z">
              <w:rPr>
                <w:vertAlign w:val="superscript"/>
              </w:rPr>
            </w:rPrChange>
          </w:rPr>
          <w:t>1,2</w:t>
        </w:r>
        <w:r w:rsidR="0086685F" w:rsidRPr="0086685F">
          <w:rPr>
            <w:rFonts w:ascii="Times New Roman" w:hAnsi="Times New Roman" w:cs="Times New Roman"/>
            <w:sz w:val="24"/>
            <w:szCs w:val="24"/>
            <w:rPrChange w:id="358" w:author="Unemo Magnus, USÖ Labmed länsklinik" w:date="2016-11-16T15:04:00Z">
              <w:rPr/>
            </w:rPrChange>
          </w:rPr>
          <w:t xml:space="preserve"> </w:t>
        </w:r>
      </w:ins>
      <w:commentRangeEnd w:id="355"/>
      <w:ins w:id="359" w:author="Unemo Magnus, USÖ Labmed länsklinik" w:date="2016-11-16T15:04:00Z">
        <w:r w:rsidR="0086685F" w:rsidRPr="0086685F">
          <w:rPr>
            <w:rStyle w:val="CommentReference"/>
            <w:rFonts w:ascii="Times New Roman" w:hAnsi="Times New Roman" w:cs="Times New Roman"/>
            <w:sz w:val="24"/>
            <w:szCs w:val="24"/>
            <w:rPrChange w:id="360" w:author="Unemo Magnus, USÖ Labmed länsklinik" w:date="2016-11-16T15:04:00Z">
              <w:rPr>
                <w:rStyle w:val="CommentReference"/>
              </w:rPr>
            </w:rPrChange>
          </w:rPr>
          <w:commentReference w:id="355"/>
        </w:r>
      </w:ins>
      <w:ins w:id="362" w:author="Unemo Magnus, USÖ Labmed länsklinik" w:date="2016-11-16T15:02:00Z">
        <w:r w:rsidR="0086685F" w:rsidRPr="0086685F">
          <w:rPr>
            <w:rFonts w:ascii="Times New Roman" w:hAnsi="Times New Roman" w:cs="Times New Roman"/>
            <w:sz w:val="24"/>
            <w:szCs w:val="24"/>
            <w:rPrChange w:id="363" w:author="Unemo Magnus, USÖ Labmed länsklinik" w:date="2016-11-16T15:04:00Z">
              <w:rPr/>
            </w:rPrChange>
          </w:rPr>
          <w:t xml:space="preserve">and </w:t>
        </w:r>
        <w:r w:rsidR="0086685F" w:rsidRPr="0086685F">
          <w:rPr>
            <w:rFonts w:ascii="Times New Roman" w:hAnsi="Times New Roman" w:cs="Times New Roman"/>
            <w:i/>
            <w:sz w:val="24"/>
            <w:szCs w:val="24"/>
            <w:rPrChange w:id="364" w:author="Unemo Magnus, USÖ Labmed länsklinik" w:date="2016-11-16T15:04:00Z">
              <w:rPr>
                <w:i/>
              </w:rPr>
            </w:rPrChange>
          </w:rPr>
          <w:t xml:space="preserve">N. gonorrhoeae </w:t>
        </w:r>
        <w:r w:rsidR="0086685F" w:rsidRPr="0086685F">
          <w:rPr>
            <w:rFonts w:ascii="Times New Roman" w:hAnsi="Times New Roman" w:cs="Times New Roman"/>
            <w:sz w:val="24"/>
            <w:szCs w:val="24"/>
            <w:rPrChange w:id="365" w:author="Unemo Magnus, USÖ Labmed länsklinik" w:date="2016-11-16T15:04:00Z">
              <w:rPr/>
            </w:rPrChange>
          </w:rPr>
          <w:t xml:space="preserve">has developed </w:t>
        </w:r>
      </w:ins>
      <w:ins w:id="366" w:author="Unemo Magnus, USÖ Labmed länsklinik" w:date="2016-11-16T15:01:00Z">
        <w:r w:rsidR="0086685F" w:rsidRPr="0086685F">
          <w:rPr>
            <w:rFonts w:ascii="Times New Roman" w:hAnsi="Times New Roman" w:cs="Times New Roman"/>
            <w:sz w:val="24"/>
            <w:szCs w:val="24"/>
            <w:rPrChange w:id="367" w:author="Unemo Magnus, USÖ Labmed länsklinik" w:date="2016-11-16T15:04:00Z">
              <w:rPr/>
            </w:rPrChange>
          </w:rPr>
          <w:t xml:space="preserve">resistance </w:t>
        </w:r>
      </w:ins>
      <w:ins w:id="368" w:author="Unemo Magnus, USÖ Labmed länsklinik" w:date="2016-11-16T15:02:00Z">
        <w:r w:rsidR="0086685F" w:rsidRPr="0086685F">
          <w:rPr>
            <w:rFonts w:ascii="Times New Roman" w:hAnsi="Times New Roman" w:cs="Times New Roman"/>
            <w:sz w:val="24"/>
            <w:szCs w:val="24"/>
            <w:rPrChange w:id="369" w:author="Unemo Magnus, USÖ Labmed länsklinik" w:date="2016-11-16T15:04:00Z">
              <w:rPr/>
            </w:rPrChange>
          </w:rPr>
          <w:t>to all antimicrobials introduced for treatment</w:t>
        </w:r>
      </w:ins>
      <w:ins w:id="370" w:author="Unemo Magnus, USÖ Labmed länsklinik" w:date="2016-11-16T15:03:00Z">
        <w:r w:rsidR="0086685F" w:rsidRPr="0086685F">
          <w:rPr>
            <w:rFonts w:ascii="Times New Roman" w:hAnsi="Times New Roman" w:cs="Times New Roman"/>
            <w:sz w:val="24"/>
            <w:szCs w:val="24"/>
            <w:rPrChange w:id="371" w:author="Unemo Magnus, USÖ Labmed länsklinik" w:date="2016-11-16T15:04:00Z">
              <w:rPr/>
            </w:rPrChange>
          </w:rPr>
          <w:t>.</w:t>
        </w:r>
        <w:commentRangeStart w:id="372"/>
        <w:r w:rsidR="0086685F" w:rsidRPr="00AD378B">
          <w:rPr>
            <w:rFonts w:ascii="Times New Roman" w:hAnsi="Times New Roman" w:cs="Times New Roman"/>
            <w:color w:val="FF0000"/>
            <w:sz w:val="24"/>
            <w:szCs w:val="24"/>
            <w:vertAlign w:val="superscript"/>
            <w:rPrChange w:id="373" w:author="Unemo Magnus, USÖ Labmed länsklinik" w:date="2016-11-17T17:46:00Z">
              <w:rPr>
                <w:vertAlign w:val="superscript"/>
              </w:rPr>
            </w:rPrChange>
          </w:rPr>
          <w:t>REF</w:t>
        </w:r>
        <w:r w:rsidR="0086685F">
          <w:t xml:space="preserve"> </w:t>
        </w:r>
      </w:ins>
      <w:commentRangeEnd w:id="372"/>
      <w:ins w:id="374" w:author="Unemo Magnus, USÖ Labmed länsklinik" w:date="2016-11-16T15:04:00Z">
        <w:r w:rsidR="0086685F">
          <w:rPr>
            <w:rStyle w:val="CommentReference"/>
          </w:rPr>
          <w:commentReference w:id="372"/>
        </w:r>
      </w:ins>
      <w:ins w:id="377" w:author="Unemo Magnus, USÖ Labmed länsklinik" w:date="2016-11-16T15:06:00Z">
        <w:r w:rsidR="00DE7EF0" w:rsidRPr="00DE7EF0">
          <w:rPr>
            <w:rFonts w:ascii="Times New Roman" w:hAnsi="Times New Roman" w:cs="Times New Roman"/>
            <w:sz w:val="24"/>
            <w:szCs w:val="24"/>
            <w:rPrChange w:id="378" w:author="Unemo Magnus, USÖ Labmed länsklinik" w:date="2016-11-16T15:08:00Z">
              <w:rPr/>
            </w:rPrChange>
          </w:rPr>
          <w:t xml:space="preserve">Accordingly, enhanced </w:t>
        </w:r>
      </w:ins>
      <w:ins w:id="379" w:author="Unemo Magnus, USÖ Labmed länsklinik" w:date="2016-11-16T20:12:00Z">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ins>
      <w:ins w:id="380" w:author="Unemo Magnus, USÖ Labmed länsklinik" w:date="2016-11-16T15:06:00Z">
        <w:r w:rsidR="00DE7EF0" w:rsidRPr="00DE7EF0">
          <w:rPr>
            <w:rFonts w:ascii="Times New Roman" w:hAnsi="Times New Roman" w:cs="Times New Roman"/>
            <w:sz w:val="24"/>
            <w:szCs w:val="24"/>
            <w:rPrChange w:id="381" w:author="Unemo Magnus, USÖ Labmed länsklinik" w:date="2016-11-16T15:08:00Z">
              <w:rPr/>
            </w:rPrChange>
          </w:rPr>
          <w:t>antimicrobial susceptibility</w:t>
        </w:r>
      </w:ins>
      <w:ins w:id="382" w:author="Unemo Magnus, USÖ Labmed länsklinik" w:date="2016-11-16T15:07:00Z">
        <w:r w:rsidR="00DE7EF0" w:rsidRPr="00DE7EF0">
          <w:rPr>
            <w:rFonts w:ascii="Times New Roman" w:hAnsi="Times New Roman" w:cs="Times New Roman"/>
            <w:sz w:val="24"/>
            <w:szCs w:val="24"/>
            <w:rPrChange w:id="383" w:author="Unemo Magnus, USÖ Labmed länsklinik" w:date="2016-11-16T15:08:00Z">
              <w:rPr/>
            </w:rPrChange>
          </w:rPr>
          <w:t xml:space="preserve"> </w:t>
        </w:r>
      </w:ins>
      <w:ins w:id="384" w:author="Unemo Magnus, USÖ Labmed länsklinik" w:date="2016-11-16T20:12:00Z">
        <w:r w:rsidR="004677BC">
          <w:rPr>
            <w:rFonts w:ascii="Times New Roman" w:hAnsi="Times New Roman" w:cs="Times New Roman"/>
            <w:sz w:val="24"/>
            <w:szCs w:val="24"/>
          </w:rPr>
          <w:t>in</w:t>
        </w:r>
      </w:ins>
      <w:ins w:id="385" w:author="Unemo Magnus, USÖ Labmed länsklinik" w:date="2016-11-16T15:07:00Z">
        <w:r w:rsidR="00DE7EF0" w:rsidRPr="00DE7EF0">
          <w:rPr>
            <w:rFonts w:ascii="Times New Roman" w:hAnsi="Times New Roman" w:cs="Times New Roman"/>
            <w:sz w:val="24"/>
            <w:szCs w:val="24"/>
            <w:rPrChange w:id="386" w:author="Unemo Magnus, USÖ Labmed länsklinik" w:date="2016-11-16T15:08:00Z">
              <w:rPr/>
            </w:rPrChange>
          </w:rPr>
          <w:t xml:space="preserve"> </w:t>
        </w:r>
        <w:r w:rsidR="00DE7EF0" w:rsidRPr="00DE7EF0">
          <w:rPr>
            <w:rFonts w:ascii="Times New Roman" w:hAnsi="Times New Roman" w:cs="Times New Roman"/>
            <w:i/>
            <w:sz w:val="24"/>
            <w:szCs w:val="24"/>
            <w:rPrChange w:id="387" w:author="Unemo Magnus, USÖ Labmed länsklinik" w:date="2016-11-16T15:08:00Z">
              <w:rPr>
                <w:i/>
              </w:rPr>
            </w:rPrChange>
          </w:rPr>
          <w:t xml:space="preserve">N. gonorrhoeae </w:t>
        </w:r>
        <w:r w:rsidR="00DE7EF0" w:rsidRPr="00DE7EF0">
          <w:rPr>
            <w:rFonts w:ascii="Times New Roman" w:hAnsi="Times New Roman" w:cs="Times New Roman"/>
            <w:sz w:val="24"/>
            <w:szCs w:val="24"/>
            <w:rPrChange w:id="388" w:author="Unemo Magnus, USÖ Labmed länsklinik" w:date="2016-11-16T15:08:00Z">
              <w:rPr/>
            </w:rPrChange>
          </w:rPr>
          <w:t>is imperative globally.</w:t>
        </w:r>
      </w:ins>
      <w:ins w:id="389" w:author="Unemo Magnus, USÖ Labmed länsklinik" w:date="2016-11-16T15:08:00Z">
        <w:r w:rsidR="00DE7EF0" w:rsidRPr="00DE7EF0">
          <w:rPr>
            <w:rFonts w:ascii="Times New Roman" w:hAnsi="Times New Roman" w:cs="Times New Roman"/>
            <w:sz w:val="24"/>
            <w:szCs w:val="24"/>
            <w:vertAlign w:val="superscript"/>
            <w:rPrChange w:id="390" w:author="Unemo Magnus, USÖ Labmed länsklinik" w:date="2016-11-16T15:08:00Z">
              <w:rPr>
                <w:vertAlign w:val="superscript"/>
              </w:rPr>
            </w:rPrChange>
          </w:rPr>
          <w:t>2</w:t>
        </w:r>
      </w:ins>
      <w:ins w:id="391" w:author="Unemo Magnus, USÖ Labmed länsklinik" w:date="2016-11-16T15:07:00Z">
        <w:r w:rsidR="00DE7EF0">
          <w:t xml:space="preserve"> </w:t>
        </w:r>
      </w:ins>
      <w:ins w:id="392" w:author="Unemo Magnus, USÖ Labmed länsklinik" w:date="2016-11-16T15:11:00Z">
        <w:r w:rsidR="00DE7EF0" w:rsidRPr="00DE7EF0">
          <w:rPr>
            <w:rFonts w:ascii="Times New Roman" w:hAnsi="Times New Roman" w:cs="Times New Roman"/>
            <w:sz w:val="24"/>
            <w:szCs w:val="24"/>
            <w:rPrChange w:id="393" w:author="Unemo Magnus, USÖ Labmed länsklinik" w:date="2016-11-16T15:12:00Z">
              <w:rPr/>
            </w:rPrChange>
          </w:rPr>
          <w:t xml:space="preserve">Ideally, this surveillance should be performed using methods determining </w:t>
        </w:r>
        <w:r w:rsidR="00DE7EF0" w:rsidRPr="00DE7EF0">
          <w:rPr>
            <w:rFonts w:ascii="Times New Roman" w:hAnsi="Times New Roman" w:cs="Times New Roman"/>
            <w:sz w:val="24"/>
            <w:szCs w:val="24"/>
            <w:rPrChange w:id="394" w:author="Unemo Magnus, USÖ Labmed länsklinik" w:date="2016-11-16T15:12:00Z">
              <w:rPr/>
            </w:rPrChange>
          </w:rPr>
          <w:lastRenderedPageBreak/>
          <w:t xml:space="preserve">the MICs of relevant antimicrobials. </w:t>
        </w:r>
      </w:ins>
      <w:ins w:id="395" w:author="Unemo Magnus, USÖ Labmed länsklinik" w:date="2016-11-16T15:12:00Z">
        <w:r w:rsidR="00DE7EF0">
          <w:rPr>
            <w:rFonts w:ascii="Times New Roman" w:hAnsi="Times New Roman" w:cs="Times New Roman"/>
            <w:sz w:val="24"/>
            <w:szCs w:val="24"/>
          </w:rPr>
          <w:t>The MIC-</w:t>
        </w:r>
        <w:r w:rsidR="00DE7EF0" w:rsidRPr="00DE7EF0">
          <w:rPr>
            <w:rFonts w:ascii="Times New Roman" w:hAnsi="Times New Roman" w:cs="Times New Roman"/>
            <w:sz w:val="24"/>
            <w:szCs w:val="24"/>
          </w:rPr>
          <w:t xml:space="preserve">based </w:t>
        </w:r>
      </w:ins>
      <w:del w:id="396" w:author="Unemo Magnus, USÖ Labmed länsklinik" w:date="2016-11-16T15:12:00Z">
        <w:r w:rsidR="00F87CFA" w:rsidRPr="00DE7EF0" w:rsidDel="00DE7EF0">
          <w:rPr>
            <w:rFonts w:ascii="Times New Roman" w:hAnsi="Times New Roman" w:cs="Times New Roman"/>
            <w:sz w:val="24"/>
            <w:szCs w:val="24"/>
          </w:rPr>
          <w:delText>M</w:delText>
        </w:r>
        <w:r w:rsidR="00AC751C" w:rsidRPr="00DE7EF0" w:rsidDel="00DE7EF0">
          <w:rPr>
            <w:rFonts w:ascii="Times New Roman" w:hAnsi="Times New Roman" w:cs="Times New Roman"/>
            <w:sz w:val="24"/>
            <w:szCs w:val="24"/>
          </w:rPr>
          <w:delText xml:space="preserve">ethods </w:delText>
        </w:r>
      </w:del>
      <w:ins w:id="397" w:author="Unemo Magnus, USÖ Labmed länsklinik" w:date="2016-11-16T15:12:00Z">
        <w:r w:rsidR="00DE7EF0" w:rsidRPr="00DE7EF0">
          <w:rPr>
            <w:rFonts w:ascii="Times New Roman" w:hAnsi="Times New Roman" w:cs="Times New Roman"/>
            <w:sz w:val="24"/>
            <w:szCs w:val="24"/>
            <w:lang w:val="sv-SE"/>
            <w:rPrChange w:id="398" w:author="Unemo Magnus, USÖ Labmed länsklinik" w:date="2016-11-16T15:14:00Z">
              <w:rPr/>
            </w:rPrChange>
          </w:rPr>
          <w:fldChar w:fldCharType="begin"/>
        </w:r>
        <w:r w:rsidR="00DE7EF0" w:rsidRPr="00DE7EF0">
          <w:rPr>
            <w:rFonts w:ascii="Times New Roman" w:hAnsi="Times New Roman" w:cs="Times New Roman"/>
            <w:sz w:val="24"/>
            <w:szCs w:val="24"/>
            <w:lang w:val="sv-SE"/>
            <w:rPrChange w:id="399" w:author="Unemo Magnus, USÖ Labmed länsklinik" w:date="2016-11-16T15:14:00Z">
              <w:rPr/>
            </w:rPrChange>
          </w:rPr>
          <w:fldChar w:fldCharType="separate"/>
        </w:r>
        <w:r w:rsidR="00DE7EF0" w:rsidRPr="00DE7EF0">
          <w:rPr>
            <w:rFonts w:ascii="Times New Roman" w:hAnsi="Times New Roman" w:cs="Times New Roman"/>
            <w:sz w:val="24"/>
            <w:szCs w:val="24"/>
            <w:rPrChange w:id="400" w:author="Unemo Magnus, USÖ Labmed länsklinik" w:date="2016-11-16T15:14:00Z">
              <w:rPr/>
            </w:rPrChange>
          </w:rPr>
          <w:t>(Tapsall, 2009 #201;Unemo, 2012 #172;Unemo, 2011 #173)</w:t>
        </w:r>
        <w:r w:rsidR="00DE7EF0" w:rsidRPr="00DE7EF0">
          <w:rPr>
            <w:rFonts w:ascii="Times New Roman" w:hAnsi="Times New Roman" w:cs="Times New Roman"/>
            <w:sz w:val="24"/>
            <w:szCs w:val="24"/>
            <w:rPrChange w:id="401" w:author="Unemo Magnus, USÖ Labmed länsklinik" w:date="2016-11-16T15:14:00Z">
              <w:rPr/>
            </w:rPrChange>
          </w:rPr>
          <w:fldChar w:fldCharType="end"/>
        </w:r>
        <w:r w:rsidR="00DE7EF0" w:rsidRPr="00DE7EF0">
          <w:rPr>
            <w:rFonts w:ascii="Times New Roman" w:hAnsi="Times New Roman" w:cs="Times New Roman"/>
            <w:sz w:val="24"/>
            <w:szCs w:val="24"/>
            <w:lang w:val="en-US"/>
            <w:rPrChange w:id="402" w:author="Unemo Magnus, USÖ Labmed länsklinik" w:date="2016-11-16T15:14:00Z">
              <w:rPr>
                <w:lang w:val="sv-SE"/>
              </w:rPr>
            </w:rPrChange>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if treatment is initiated after laboratory results are available)</w:t>
        </w:r>
      </w:ins>
      <w:ins w:id="403" w:author="Unemo Magnus, USÖ Labmed länsklinik" w:date="2016-11-16T15:15:00Z">
        <w:r w:rsidR="00DE7EF0">
          <w:rPr>
            <w:rFonts w:ascii="Times New Roman" w:hAnsi="Times New Roman" w:cs="Times New Roman"/>
            <w:sz w:val="24"/>
            <w:szCs w:val="24"/>
          </w:rPr>
          <w:t xml:space="preserve"> </w:t>
        </w:r>
      </w:ins>
      <w:ins w:id="404" w:author="Unemo Magnus, USÖ Labmed länsklinik" w:date="2016-11-16T15:14:00Z">
        <w:r w:rsidR="00DE7EF0">
          <w:rPr>
            <w:rFonts w:ascii="Times New Roman" w:hAnsi="Times New Roman" w:cs="Times New Roman"/>
            <w:sz w:val="24"/>
            <w:szCs w:val="24"/>
          </w:rPr>
          <w:t xml:space="preserve">and </w:t>
        </w:r>
      </w:ins>
      <w:ins w:id="405" w:author="Unemo Magnus, USÖ Labmed länsklinik" w:date="2016-11-16T15:12:00Z">
        <w:r w:rsidR="00DE7EF0">
          <w:rPr>
            <w:rFonts w:ascii="Times New Roman" w:hAnsi="Times New Roman" w:cs="Times New Roman"/>
            <w:sz w:val="24"/>
            <w:szCs w:val="24"/>
          </w:rPr>
          <w:t xml:space="preserve">evaluate </w:t>
        </w:r>
      </w:ins>
      <w:ins w:id="406" w:author="Unemo Magnus, USÖ Labmed länsklinik" w:date="2016-11-16T15:15:00Z">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 xml:space="preserve">efficacy of </w:t>
        </w:r>
      </w:ins>
      <w:ins w:id="407" w:author="Unemo Magnus, USÖ Labmed länsklinik" w:date="2016-11-16T15:12:00Z">
        <w:r w:rsidR="00DE7EF0">
          <w:rPr>
            <w:rFonts w:ascii="Times New Roman" w:hAnsi="Times New Roman" w:cs="Times New Roman"/>
            <w:sz w:val="24"/>
            <w:szCs w:val="24"/>
          </w:rPr>
          <w:t>novel antimicrobials</w:t>
        </w:r>
      </w:ins>
      <w:del w:id="408" w:author="Unemo Magnus, USÖ Labmed länsklinik" w:date="2016-11-16T15:14:00Z">
        <w:r w:rsidR="00AC751C" w:rsidRPr="006F644E" w:rsidDel="00DE7EF0">
          <w:rPr>
            <w:rFonts w:ascii="Times New Roman" w:hAnsi="Times New Roman" w:cs="Times New Roman"/>
            <w:sz w:val="24"/>
            <w:szCs w:val="24"/>
          </w:rPr>
          <w:delText xml:space="preserve">to determine the MIC of </w:delText>
        </w:r>
      </w:del>
      <w:del w:id="409" w:author="Unemo Magnus, USÖ Labmed länsklinik" w:date="2016-11-16T15:00:00Z">
        <w:r w:rsidR="00AC751C" w:rsidRPr="0086685F" w:rsidDel="0086685F">
          <w:rPr>
            <w:rFonts w:ascii="Times New Roman" w:hAnsi="Times New Roman" w:cs="Times New Roman"/>
            <w:i/>
            <w:sz w:val="24"/>
            <w:szCs w:val="24"/>
            <w:rPrChange w:id="410" w:author="Unemo Magnus, USÖ Labmed länsklinik" w:date="2016-11-16T15:00:00Z">
              <w:rPr>
                <w:rFonts w:ascii="Times New Roman" w:hAnsi="Times New Roman" w:cs="Times New Roman"/>
                <w:sz w:val="24"/>
                <w:szCs w:val="24"/>
              </w:rPr>
            </w:rPrChange>
          </w:rPr>
          <w:delText>new</w:delText>
        </w:r>
        <w:r w:rsidR="00AC751C" w:rsidRPr="006F644E" w:rsidDel="0086685F">
          <w:rPr>
            <w:rFonts w:ascii="Times New Roman" w:hAnsi="Times New Roman" w:cs="Times New Roman"/>
            <w:sz w:val="24"/>
            <w:szCs w:val="24"/>
          </w:rPr>
          <w:delText xml:space="preserve"> </w:delText>
        </w:r>
      </w:del>
      <w:del w:id="411" w:author="Unemo Magnus, USÖ Labmed länsklinik" w:date="2016-11-16T15:14:00Z">
        <w:r w:rsidR="00AC751C" w:rsidRPr="006F644E" w:rsidDel="00DE7EF0">
          <w:rPr>
            <w:rFonts w:ascii="Times New Roman" w:hAnsi="Times New Roman" w:cs="Times New Roman"/>
            <w:sz w:val="24"/>
            <w:szCs w:val="24"/>
          </w:rPr>
          <w:delText xml:space="preserve">isolates </w:delText>
        </w:r>
        <w:r w:rsidR="00296EF9" w:rsidRPr="006F644E" w:rsidDel="00DE7EF0">
          <w:rPr>
            <w:rFonts w:ascii="Times New Roman" w:hAnsi="Times New Roman" w:cs="Times New Roman"/>
            <w:sz w:val="24"/>
            <w:szCs w:val="24"/>
          </w:rPr>
          <w:delText xml:space="preserve">are </w:delText>
        </w:r>
        <w:r w:rsidR="008937E7" w:rsidRPr="006F644E" w:rsidDel="00DE7EF0">
          <w:rPr>
            <w:rFonts w:ascii="Times New Roman" w:hAnsi="Times New Roman" w:cs="Times New Roman"/>
            <w:sz w:val="24"/>
            <w:szCs w:val="24"/>
          </w:rPr>
          <w:delText>crucial</w:delText>
        </w:r>
        <w:r w:rsidR="00AC751C" w:rsidRPr="006F644E" w:rsidDel="00DE7EF0">
          <w:rPr>
            <w:rFonts w:ascii="Times New Roman" w:hAnsi="Times New Roman" w:cs="Times New Roman"/>
            <w:sz w:val="24"/>
            <w:szCs w:val="24"/>
          </w:rPr>
          <w:delText xml:space="preserve"> to monitor the epidemiology of resistant clones, diagnose</w:delText>
        </w:r>
      </w:del>
      <w:del w:id="412" w:author="Unemo Magnus, USÖ Labmed länsklinik" w:date="2016-11-16T15:15:00Z">
        <w:r w:rsidR="00AC751C" w:rsidRPr="006F644E" w:rsidDel="00DE7EF0">
          <w:rPr>
            <w:rFonts w:ascii="Times New Roman" w:hAnsi="Times New Roman" w:cs="Times New Roman"/>
            <w:sz w:val="24"/>
            <w:szCs w:val="24"/>
          </w:rPr>
          <w:delText xml:space="preserve"> treatment failures</w:delText>
        </w:r>
        <w:r w:rsidR="00BA3620" w:rsidRPr="006F644E" w:rsidDel="00DE7EF0">
          <w:rPr>
            <w:rFonts w:ascii="Times New Roman" w:hAnsi="Times New Roman" w:cs="Times New Roman"/>
            <w:sz w:val="24"/>
            <w:szCs w:val="24"/>
          </w:rPr>
          <w:delText>, discover</w:delText>
        </w:r>
        <w:r w:rsidR="00AC751C" w:rsidRPr="006F644E" w:rsidDel="00DE7EF0">
          <w:rPr>
            <w:rFonts w:ascii="Times New Roman" w:hAnsi="Times New Roman" w:cs="Times New Roman"/>
            <w:sz w:val="24"/>
            <w:szCs w:val="24"/>
          </w:rPr>
          <w:delText xml:space="preserve"> resistance determinants </w:delText>
        </w:r>
        <w:r w:rsidR="00BA3620" w:rsidRPr="006F644E" w:rsidDel="00DE7EF0">
          <w:rPr>
            <w:rFonts w:ascii="Times New Roman" w:hAnsi="Times New Roman" w:cs="Times New Roman"/>
            <w:sz w:val="24"/>
            <w:szCs w:val="24"/>
          </w:rPr>
          <w:delText>and</w:delText>
        </w:r>
        <w:r w:rsidR="00AC751C" w:rsidRPr="006F644E" w:rsidDel="00DE7EF0">
          <w:rPr>
            <w:rFonts w:ascii="Times New Roman" w:hAnsi="Times New Roman" w:cs="Times New Roman"/>
            <w:sz w:val="24"/>
            <w:szCs w:val="24"/>
          </w:rPr>
          <w:delText xml:space="preserve"> </w:delText>
        </w:r>
        <w:r w:rsidR="00BA3620" w:rsidRPr="006F644E" w:rsidDel="00DE7EF0">
          <w:rPr>
            <w:rFonts w:ascii="Times New Roman" w:hAnsi="Times New Roman" w:cs="Times New Roman"/>
            <w:sz w:val="24"/>
            <w:szCs w:val="24"/>
          </w:rPr>
          <w:delText>describe</w:delText>
        </w:r>
        <w:r w:rsidR="00AC751C" w:rsidRPr="006F644E" w:rsidDel="00DE7EF0">
          <w:rPr>
            <w:rFonts w:ascii="Times New Roman" w:hAnsi="Times New Roman" w:cs="Times New Roman"/>
            <w:sz w:val="24"/>
            <w:szCs w:val="24"/>
          </w:rPr>
          <w:delText xml:space="preserve"> the </w:delText>
        </w:r>
        <w:r w:rsidR="00F87CFA" w:rsidRPr="006F644E" w:rsidDel="00DE7EF0">
          <w:rPr>
            <w:rFonts w:ascii="Times New Roman" w:hAnsi="Times New Roman" w:cs="Times New Roman"/>
            <w:sz w:val="24"/>
            <w:szCs w:val="24"/>
          </w:rPr>
          <w:delText>effects</w:delText>
        </w:r>
        <w:r w:rsidR="00E57E2C" w:rsidRPr="006F644E" w:rsidDel="00DE7EF0">
          <w:rPr>
            <w:rFonts w:ascii="Times New Roman" w:hAnsi="Times New Roman" w:cs="Times New Roman"/>
            <w:sz w:val="24"/>
            <w:szCs w:val="24"/>
          </w:rPr>
          <w:delText xml:space="preserve"> of</w:delText>
        </w:r>
        <w:r w:rsidR="00AC751C" w:rsidRPr="006F644E" w:rsidDel="00DE7EF0">
          <w:rPr>
            <w:rFonts w:ascii="Times New Roman" w:hAnsi="Times New Roman" w:cs="Times New Roman"/>
            <w:sz w:val="24"/>
            <w:szCs w:val="24"/>
          </w:rPr>
          <w:delText xml:space="preserve"> novel compounds</w:delText>
        </w:r>
      </w:del>
      <w:r w:rsidR="00AC751C" w:rsidRPr="006F644E">
        <w:rPr>
          <w:rFonts w:ascii="Times New Roman" w:hAnsi="Times New Roman" w:cs="Times New Roman"/>
          <w:sz w:val="24"/>
          <w:szCs w:val="24"/>
        </w:rPr>
        <w:t>.</w:t>
      </w:r>
    </w:p>
    <w:p w14:paraId="08B24A2D" w14:textId="5FC6959B" w:rsidR="001A5C4D" w:rsidRPr="006F644E" w:rsidRDefault="00F2224F">
      <w:pPr>
        <w:spacing w:after="0" w:line="480" w:lineRule="auto"/>
        <w:ind w:firstLine="426"/>
        <w:jc w:val="both"/>
        <w:rPr>
          <w:rFonts w:ascii="Times New Roman" w:hAnsi="Times New Roman" w:cs="Times New Roman"/>
          <w:sz w:val="24"/>
          <w:szCs w:val="24"/>
        </w:rPr>
        <w:pPrChange w:id="413" w:author="Unemo Magnus, USÖ Labmed länsklinik" w:date="2016-11-14T17:52:00Z">
          <w:pPr>
            <w:spacing w:line="480" w:lineRule="auto"/>
            <w:jc w:val="both"/>
          </w:pPr>
        </w:pPrChange>
      </w:pPr>
      <w:del w:id="414" w:author="Unemo Magnus, USÖ Labmed länsklinik" w:date="2016-11-16T15:16:00Z">
        <w:r w:rsidRPr="006F644E" w:rsidDel="00040E63">
          <w:rPr>
            <w:rFonts w:ascii="Times New Roman" w:hAnsi="Times New Roman" w:cs="Times New Roman"/>
            <w:sz w:val="24"/>
            <w:szCs w:val="24"/>
          </w:rPr>
          <w:delText>The MIC is defined as the concentration of a compound that inhibits visible growth.</w:delText>
        </w:r>
      </w:del>
      <w:del w:id="415" w:author="Unemo Magnus, USÖ Labmed länsklinik" w:date="2016-11-16T15:17:00Z">
        <w:r w:rsidRPr="006F644E" w:rsidDel="00040E63">
          <w:rPr>
            <w:rFonts w:ascii="Times New Roman" w:hAnsi="Times New Roman" w:cs="Times New Roman"/>
            <w:sz w:val="24"/>
            <w:szCs w:val="24"/>
          </w:rPr>
          <w:delText xml:space="preserve"> </w:delText>
        </w:r>
      </w:del>
      <w:r w:rsidR="00F87CFA" w:rsidRPr="006F644E">
        <w:rPr>
          <w:rFonts w:ascii="Times New Roman" w:hAnsi="Times New Roman" w:cs="Times New Roman"/>
          <w:sz w:val="24"/>
          <w:szCs w:val="24"/>
        </w:rPr>
        <w:t xml:space="preserve">Due to the lack of </w:t>
      </w:r>
      <w:ins w:id="416" w:author="Unemo Magnus, USÖ Labmed länsklinik" w:date="2016-11-16T15:17:00Z">
        <w:r w:rsidR="00040E63">
          <w:rPr>
            <w:rFonts w:ascii="Times New Roman" w:hAnsi="Times New Roman" w:cs="Times New Roman"/>
            <w:sz w:val="24"/>
            <w:szCs w:val="24"/>
          </w:rPr>
          <w:t xml:space="preserve">any appropriate </w:t>
        </w:r>
      </w:ins>
      <w:del w:id="417" w:author="Unemo Magnus, USÖ Labmed länsklinik" w:date="2016-11-16T15:18:00Z">
        <w:r w:rsidR="00F87CFA" w:rsidRPr="006F644E" w:rsidDel="00040E63">
          <w:rPr>
            <w:rFonts w:ascii="Times New Roman" w:hAnsi="Times New Roman" w:cs="Times New Roman"/>
            <w:sz w:val="24"/>
            <w:szCs w:val="24"/>
          </w:rPr>
          <w:delText xml:space="preserve">suitable </w:delText>
        </w:r>
      </w:del>
      <w:r w:rsidR="00F87CFA" w:rsidRPr="006F644E">
        <w:rPr>
          <w:rFonts w:ascii="Times New Roman" w:hAnsi="Times New Roman" w:cs="Times New Roman"/>
          <w:sz w:val="24"/>
          <w:szCs w:val="24"/>
        </w:rPr>
        <w:t>broth med</w:t>
      </w:r>
      <w:ins w:id="418" w:author="Unemo Magnus, USÖ Labmed länsklinik" w:date="2016-11-16T15:18:00Z">
        <w:r w:rsidR="00040E63">
          <w:rPr>
            <w:rFonts w:ascii="Times New Roman" w:hAnsi="Times New Roman" w:cs="Times New Roman"/>
            <w:sz w:val="24"/>
            <w:szCs w:val="24"/>
          </w:rPr>
          <w:t xml:space="preserve">ium, </w:t>
        </w:r>
      </w:ins>
      <w:ins w:id="419" w:author="Unemo Magnus, USÖ Labmed länsklinik" w:date="2016-11-16T15:19:00Z">
        <w:r w:rsidR="00040E63">
          <w:rPr>
            <w:rFonts w:ascii="Times New Roman" w:hAnsi="Times New Roman" w:cs="Times New Roman"/>
            <w:sz w:val="24"/>
            <w:szCs w:val="24"/>
          </w:rPr>
          <w:t xml:space="preserve">MIC-based </w:t>
        </w:r>
      </w:ins>
      <w:del w:id="420" w:author="Unemo Magnus, USÖ Labmed länsklinik" w:date="2016-11-16T15:18:00Z">
        <w:r w:rsidR="00F87CFA" w:rsidRPr="006F644E" w:rsidDel="00040E63">
          <w:rPr>
            <w:rFonts w:ascii="Times New Roman" w:hAnsi="Times New Roman" w:cs="Times New Roman"/>
            <w:sz w:val="24"/>
            <w:szCs w:val="24"/>
          </w:rPr>
          <w:delText xml:space="preserve">ia </w:delText>
        </w:r>
      </w:del>
      <w:r w:rsidR="00F87CFA"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del w:id="421" w:author="Unemo Magnus, USÖ Labmed länsklinik" w:date="2016-11-16T15:18:00Z">
        <w:r w:rsidR="00B30377" w:rsidRPr="006F644E" w:rsidDel="00040E63">
          <w:rPr>
            <w:rFonts w:ascii="Times New Roman" w:hAnsi="Times New Roman" w:cs="Times New Roman"/>
            <w:sz w:val="24"/>
            <w:szCs w:val="24"/>
          </w:rPr>
          <w:delText xml:space="preserve">in </w:delText>
        </w:r>
      </w:del>
      <w:ins w:id="422" w:author="Unemo Magnus, USÖ Labmed länsklinik" w:date="2016-11-16T15:18:00Z">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ins>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00F87CFA"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del w:id="423" w:author="Unemo Magnus, USÖ Labmed länsklinik" w:date="2016-11-16T15:18:00Z">
        <w:r w:rsidR="00532747" w:rsidRPr="006F644E" w:rsidDel="00040E63">
          <w:rPr>
            <w:rFonts w:ascii="Times New Roman" w:hAnsi="Times New Roman" w:cs="Times New Roman"/>
            <w:sz w:val="24"/>
            <w:szCs w:val="24"/>
          </w:rPr>
          <w:delText>mainly</w:delText>
        </w:r>
        <w:r w:rsidR="00F87CFA" w:rsidRPr="006F644E" w:rsidDel="00040E63">
          <w:rPr>
            <w:rFonts w:ascii="Times New Roman" w:hAnsi="Times New Roman" w:cs="Times New Roman"/>
            <w:sz w:val="24"/>
            <w:szCs w:val="24"/>
          </w:rPr>
          <w:delText xml:space="preserve"> </w:delText>
        </w:r>
      </w:del>
      <w:r w:rsidR="00F87CFA"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del w:id="424" w:author="Unemo Magnus, USÖ Labmed länsklinik" w:date="2016-11-16T20:21:00Z">
        <w:r w:rsidR="00C1579A" w:rsidRPr="006F644E" w:rsidDel="00C85C27">
          <w:rPr>
            <w:rFonts w:ascii="Times New Roman" w:hAnsi="Times New Roman" w:cs="Times New Roman"/>
            <w:sz w:val="24"/>
            <w:szCs w:val="24"/>
          </w:rPr>
          <w:delText>either</w:delText>
        </w:r>
        <w:r w:rsidR="00BA3620" w:rsidRPr="006F644E" w:rsidDel="00C85C27">
          <w:rPr>
            <w:rFonts w:ascii="Times New Roman" w:hAnsi="Times New Roman" w:cs="Times New Roman"/>
            <w:sz w:val="24"/>
            <w:szCs w:val="24"/>
          </w:rPr>
          <w:delText xml:space="preserve"> </w:delText>
        </w:r>
      </w:del>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del w:id="425" w:author="Unemo Magnus, USÖ Labmed länsklinik" w:date="2016-11-16T15:19:00Z">
        <w:r w:rsidR="00B30377" w:rsidRPr="006F644E" w:rsidDel="00040E63">
          <w:rPr>
            <w:rFonts w:ascii="Times New Roman" w:hAnsi="Times New Roman" w:cs="Times New Roman"/>
            <w:sz w:val="24"/>
            <w:szCs w:val="24"/>
          </w:rPr>
          <w:delText>, disc diffusion</w:delText>
        </w:r>
      </w:del>
      <w:r w:rsidR="00B30377" w:rsidRPr="006F644E">
        <w:rPr>
          <w:rFonts w:ascii="Times New Roman" w:hAnsi="Times New Roman" w:cs="Times New Roman"/>
          <w:sz w:val="24"/>
          <w:szCs w:val="24"/>
        </w:rPr>
        <w:t xml:space="preserve"> </w:t>
      </w:r>
      <w:ins w:id="426" w:author="Unemo Magnus, USÖ Labmed länsklinik" w:date="2016-11-16T20:21:00Z">
        <w:r w:rsidR="00C85C27">
          <w:rPr>
            <w:rFonts w:ascii="Times New Roman" w:hAnsi="Times New Roman" w:cs="Times New Roman"/>
            <w:sz w:val="24"/>
            <w:szCs w:val="24"/>
          </w:rPr>
          <w:t>and</w:t>
        </w:r>
      </w:ins>
      <w:del w:id="427" w:author="Unemo Magnus, USÖ Labmed länsklinik" w:date="2016-11-16T20:21:00Z">
        <w:r w:rsidR="00C1579A" w:rsidRPr="006F644E" w:rsidDel="00C85C27">
          <w:rPr>
            <w:rFonts w:ascii="Times New Roman" w:hAnsi="Times New Roman" w:cs="Times New Roman"/>
            <w:sz w:val="24"/>
            <w:szCs w:val="24"/>
          </w:rPr>
          <w:delText>or</w:delText>
        </w:r>
      </w:del>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ins w:id="428" w:author="Unemo Magnus, USÖ Labmed länsklinik" w:date="2016-11-16T15:19:00Z">
        <w:r w:rsidR="00040E63">
          <w:rPr>
            <w:rFonts w:ascii="Times New Roman" w:hAnsi="Times New Roman" w:cs="Times New Roman"/>
            <w:sz w:val="24"/>
            <w:szCs w:val="24"/>
          </w:rPr>
          <w:t xml:space="preserve"> metho</w:t>
        </w:r>
      </w:ins>
      <w:ins w:id="429" w:author="Unemo Magnus, USÖ Labmed länsklinik" w:date="2016-11-16T15:21:00Z">
        <w:r w:rsidR="00040E63">
          <w:rPr>
            <w:rFonts w:ascii="Times New Roman" w:hAnsi="Times New Roman" w:cs="Times New Roman"/>
            <w:sz w:val="24"/>
            <w:szCs w:val="24"/>
          </w:rPr>
          <w:t>d (gold standard)</w:t>
        </w:r>
      </w:ins>
      <w:r w:rsidR="00B30377" w:rsidRPr="006F644E">
        <w:rPr>
          <w:rFonts w:ascii="Times New Roman" w:hAnsi="Times New Roman" w:cs="Times New Roman"/>
          <w:sz w:val="24"/>
          <w:szCs w:val="24"/>
        </w:rPr>
        <w:t xml:space="preserve">. </w:t>
      </w:r>
      <w:del w:id="430" w:author="Unemo Magnus, USÖ Labmed länsklinik" w:date="2016-11-16T15:21:00Z">
        <w:r w:rsidR="0069083D" w:rsidRPr="006F644E" w:rsidDel="00040E63">
          <w:rPr>
            <w:rFonts w:ascii="Times New Roman" w:hAnsi="Times New Roman" w:cs="Times New Roman"/>
            <w:sz w:val="24"/>
            <w:szCs w:val="24"/>
          </w:rPr>
          <w:delText xml:space="preserve">Agar dilution is the gold standard </w:delText>
        </w:r>
      </w:del>
      <w:del w:id="431" w:author="Unemo Magnus, USÖ Labmed länsklinik" w:date="2016-11-16T15:20:00Z">
        <w:r w:rsidR="0069083D" w:rsidRPr="006F644E" w:rsidDel="00040E63">
          <w:rPr>
            <w:rFonts w:ascii="Times New Roman" w:hAnsi="Times New Roman" w:cs="Times New Roman"/>
            <w:sz w:val="24"/>
            <w:szCs w:val="24"/>
          </w:rPr>
          <w:delText>for susceptibility testing</w:delText>
        </w:r>
        <w:r w:rsidR="00DC2BC7" w:rsidRPr="006F644E" w:rsidDel="00040E63">
          <w:rPr>
            <w:rFonts w:ascii="Times New Roman" w:hAnsi="Times New Roman" w:cs="Times New Roman"/>
            <w:sz w:val="24"/>
            <w:szCs w:val="24"/>
          </w:rPr>
          <w:delText xml:space="preserve"> of this fastidious organism</w:delText>
        </w:r>
      </w:del>
      <w:del w:id="432" w:author="Unemo Magnus, USÖ Labmed länsklinik" w:date="2016-11-16T15:21:00Z">
        <w:r w:rsidR="00DC2BC7" w:rsidRPr="006F644E" w:rsidDel="00040E63">
          <w:rPr>
            <w:rFonts w:ascii="Times New Roman" w:hAnsi="Times New Roman" w:cs="Times New Roman"/>
            <w:sz w:val="24"/>
            <w:szCs w:val="24"/>
          </w:rPr>
          <w:delText xml:space="preserve">. </w:delText>
        </w:r>
      </w:del>
      <w:r w:rsidR="00DC2BC7" w:rsidRPr="006F644E">
        <w:rPr>
          <w:rFonts w:ascii="Times New Roman" w:hAnsi="Times New Roman" w:cs="Times New Roman"/>
          <w:sz w:val="24"/>
          <w:szCs w:val="24"/>
        </w:rPr>
        <w:t>Essential agreement with th</w:t>
      </w:r>
      <w:ins w:id="433" w:author="Unemo Magnus, USÖ Labmed länsklinik" w:date="2016-11-16T15:21:00Z">
        <w:r w:rsidR="00040E63">
          <w:rPr>
            <w:rFonts w:ascii="Times New Roman" w:hAnsi="Times New Roman" w:cs="Times New Roman"/>
            <w:sz w:val="24"/>
            <w:szCs w:val="24"/>
          </w:rPr>
          <w:t>e agar dilution</w:t>
        </w:r>
      </w:ins>
      <w:del w:id="434" w:author="Unemo Magnus, USÖ Labmed länsklinik" w:date="2016-11-16T15:21:00Z">
        <w:r w:rsidR="00DC2BC7" w:rsidRPr="006F644E" w:rsidDel="00040E63">
          <w:rPr>
            <w:rFonts w:ascii="Times New Roman" w:hAnsi="Times New Roman" w:cs="Times New Roman"/>
            <w:sz w:val="24"/>
            <w:szCs w:val="24"/>
          </w:rPr>
          <w:delText>is</w:delText>
        </w:r>
      </w:del>
      <w:r w:rsidR="00DC2BC7" w:rsidRPr="006F644E">
        <w:rPr>
          <w:rFonts w:ascii="Times New Roman" w:hAnsi="Times New Roman" w:cs="Times New Roman"/>
          <w:sz w:val="24"/>
          <w:szCs w:val="24"/>
        </w:rPr>
        <w:t xml:space="preserve"> method is defined as </w:t>
      </w:r>
      <w:ins w:id="435" w:author="Unemo Magnus, USÖ Labmed länsklinik" w:date="2016-11-16T15:21:00Z">
        <w:r w:rsidR="00040E63">
          <w:rPr>
            <w:rFonts w:ascii="Times New Roman" w:hAnsi="Times New Roman" w:cs="Times New Roman"/>
            <w:sz w:val="24"/>
            <w:szCs w:val="24"/>
          </w:rPr>
          <w:t>±</w:t>
        </w:r>
      </w:ins>
      <w:ins w:id="436" w:author="Unemo Magnus, USÖ Labmed länsklinik" w:date="2016-11-16T15:22:00Z">
        <w:r w:rsidR="00040E63">
          <w:rPr>
            <w:rFonts w:ascii="Times New Roman" w:hAnsi="Times New Roman" w:cs="Times New Roman"/>
            <w:sz w:val="24"/>
            <w:szCs w:val="24"/>
          </w:rPr>
          <w:t xml:space="preserve">1 </w:t>
        </w:r>
      </w:ins>
      <w:del w:id="437" w:author="Unemo Magnus, USÖ Labmed länsklinik" w:date="2016-11-16T15:22:00Z">
        <w:r w:rsidR="00DC2BC7" w:rsidRPr="006F644E" w:rsidDel="00040E63">
          <w:rPr>
            <w:rFonts w:ascii="Times New Roman" w:hAnsi="Times New Roman" w:cs="Times New Roman"/>
            <w:sz w:val="24"/>
            <w:szCs w:val="24"/>
          </w:rPr>
          <w:delText xml:space="preserve">+/- one </w:delText>
        </w:r>
      </w:del>
      <w:r w:rsidR="00DC2BC7" w:rsidRPr="006F644E">
        <w:rPr>
          <w:rFonts w:ascii="Times New Roman" w:hAnsi="Times New Roman" w:cs="Times New Roman"/>
          <w:sz w:val="24"/>
          <w:szCs w:val="24"/>
        </w:rPr>
        <w:t xml:space="preserve">doubling dilution and should </w:t>
      </w:r>
      <w:ins w:id="438" w:author="Unemo Magnus, USÖ Labmed länsklinik" w:date="2016-11-17T15:57:00Z">
        <w:r w:rsidR="009911EF">
          <w:rPr>
            <w:rFonts w:ascii="Times New Roman" w:hAnsi="Times New Roman" w:cs="Times New Roman"/>
            <w:sz w:val="24"/>
            <w:szCs w:val="24"/>
          </w:rPr>
          <w:t xml:space="preserve">ideally </w:t>
        </w:r>
      </w:ins>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ins w:id="439" w:author="Unemo Magnus, USÖ Labmed länsklinik" w:date="2016-11-14T17:53:00Z">
        <w:r w:rsidR="006F644E">
          <w:rPr>
            <w:rFonts w:ascii="Times New Roman" w:hAnsi="Times New Roman" w:cs="Times New Roman"/>
            <w:sz w:val="24"/>
            <w:szCs w:val="24"/>
          </w:rPr>
          <w:t>.</w:t>
        </w:r>
      </w:ins>
      <w:commentRangeStart w:id="440"/>
      <w:r w:rsidR="00DC2BC7" w:rsidRPr="006F644E">
        <w:rPr>
          <w:rFonts w:ascii="Times New Roman" w:hAnsi="Times New Roman" w:cs="Times New Roman"/>
          <w:sz w:val="24"/>
          <w:szCs w:val="24"/>
        </w:rPr>
        <w:fldChar w:fldCharType="begin"/>
      </w:r>
      <w:r w:rsidR="00CB2B1F" w:rsidRPr="006F644E">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w:t>
      </w:r>
      <w:r w:rsidR="00DC2BC7" w:rsidRPr="006F644E">
        <w:rPr>
          <w:rFonts w:ascii="Times New Roman" w:hAnsi="Times New Roman" w:cs="Times New Roman"/>
          <w:sz w:val="24"/>
          <w:szCs w:val="24"/>
        </w:rPr>
        <w:fldChar w:fldCharType="end"/>
      </w:r>
      <w:commentRangeEnd w:id="440"/>
      <w:r w:rsidR="00040E63">
        <w:rPr>
          <w:rStyle w:val="CommentReference"/>
        </w:rPr>
        <w:commentReference w:id="440"/>
      </w:r>
      <w:del w:id="441" w:author="Unemo Magnus, USÖ Labmed länsklinik" w:date="2016-11-14T17:53:00Z">
        <w:r w:rsidR="00DC2BC7" w:rsidRPr="006F644E" w:rsidDel="006F644E">
          <w:rPr>
            <w:rFonts w:ascii="Times New Roman" w:hAnsi="Times New Roman" w:cs="Times New Roman"/>
            <w:sz w:val="24"/>
            <w:szCs w:val="24"/>
          </w:rPr>
          <w:delText>.</w:delText>
        </w:r>
      </w:del>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w:t>
      </w:r>
      <w:del w:id="442" w:author="Unemo Magnus, USÖ Labmed länsklinik" w:date="2016-11-16T20:14:00Z">
        <w:r w:rsidR="00DC2BC7" w:rsidRPr="006F644E" w:rsidDel="004677BC">
          <w:rPr>
            <w:rFonts w:ascii="Times New Roman" w:hAnsi="Times New Roman" w:cs="Times New Roman"/>
            <w:sz w:val="24"/>
            <w:szCs w:val="24"/>
          </w:rPr>
          <w:delText xml:space="preserve">been </w:delText>
        </w:r>
      </w:del>
      <w:r w:rsidR="00DC2BC7" w:rsidRPr="006F644E">
        <w:rPr>
          <w:rFonts w:ascii="Times New Roman" w:hAnsi="Times New Roman" w:cs="Times New Roman"/>
          <w:sz w:val="24"/>
          <w:szCs w:val="24"/>
        </w:rPr>
        <w:t xml:space="preserve">shown </w:t>
      </w:r>
      <w:del w:id="443" w:author="Unemo Magnus, USÖ Labmed länsklinik" w:date="2016-11-16T20:13:00Z">
        <w:r w:rsidR="00DC2BC7" w:rsidRPr="006F644E" w:rsidDel="004677BC">
          <w:rPr>
            <w:rFonts w:ascii="Times New Roman" w:hAnsi="Times New Roman" w:cs="Times New Roman"/>
            <w:sz w:val="24"/>
            <w:szCs w:val="24"/>
          </w:rPr>
          <w:delText xml:space="preserve">to be in </w:delText>
        </w:r>
      </w:del>
      <w:r w:rsidR="00DC2BC7" w:rsidRPr="006F644E">
        <w:rPr>
          <w:rFonts w:ascii="Times New Roman" w:hAnsi="Times New Roman" w:cs="Times New Roman"/>
          <w:sz w:val="24"/>
          <w:szCs w:val="24"/>
        </w:rPr>
        <w:t xml:space="preserve">excellent agreement </w:t>
      </w:r>
      <w:r w:rsidR="00E941DE" w:rsidRPr="006F644E">
        <w:rPr>
          <w:rFonts w:ascii="Times New Roman" w:hAnsi="Times New Roman" w:cs="Times New Roman"/>
          <w:sz w:val="24"/>
          <w:szCs w:val="24"/>
        </w:rPr>
        <w:t xml:space="preserve">with </w:t>
      </w:r>
      <w:ins w:id="444" w:author="Unemo Magnus, USÖ Labmed länsklinik" w:date="2016-11-16T20:14:00Z">
        <w:r w:rsidR="004677BC">
          <w:rPr>
            <w:rFonts w:ascii="Times New Roman" w:hAnsi="Times New Roman" w:cs="Times New Roman"/>
            <w:sz w:val="24"/>
            <w:szCs w:val="24"/>
          </w:rPr>
          <w:t xml:space="preserve">agar dilution </w:t>
        </w:r>
      </w:ins>
      <w:del w:id="445" w:author="Unemo Magnus, USÖ Labmed länsklinik" w:date="2016-11-16T20:14:00Z">
        <w:r w:rsidR="00E941DE" w:rsidRPr="006F644E" w:rsidDel="004677BC">
          <w:rPr>
            <w:rFonts w:ascii="Times New Roman" w:hAnsi="Times New Roman" w:cs="Times New Roman"/>
            <w:sz w:val="24"/>
            <w:szCs w:val="24"/>
          </w:rPr>
          <w:delText xml:space="preserve">the reference </w:delText>
        </w:r>
      </w:del>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ins w:id="446" w:author="Unemo Magnus, USÖ Labmed länsklinik" w:date="2016-11-16T20:14:00Z">
        <w:r w:rsidR="004677BC">
          <w:rPr>
            <w:rFonts w:ascii="Times New Roman" w:hAnsi="Times New Roman" w:cs="Times New Roman"/>
            <w:sz w:val="24"/>
            <w:szCs w:val="24"/>
          </w:rPr>
          <w:t>any</w:t>
        </w:r>
      </w:ins>
      <w:del w:id="447" w:author="Unemo Magnus, USÖ Labmed länsklinik" w:date="2016-11-16T20:14:00Z">
        <w:r w:rsidR="00DC2BC7" w:rsidRPr="006F644E" w:rsidDel="004677BC">
          <w:rPr>
            <w:rFonts w:ascii="Times New Roman" w:hAnsi="Times New Roman" w:cs="Times New Roman"/>
            <w:sz w:val="24"/>
            <w:szCs w:val="24"/>
          </w:rPr>
          <w:delText>ost</w:delText>
        </w:r>
      </w:del>
      <w:r w:rsidR="00DC2BC7" w:rsidRPr="006F644E">
        <w:rPr>
          <w:rFonts w:ascii="Times New Roman" w:hAnsi="Times New Roman" w:cs="Times New Roman"/>
          <w:sz w:val="24"/>
          <w:szCs w:val="24"/>
        </w:rPr>
        <w:t xml:space="preserve"> settings</w:t>
      </w:r>
      <w:ins w:id="448" w:author="Unemo Magnus, USÖ Labmed länsklinik" w:date="2016-11-14T17:53:00Z">
        <w:r w:rsidR="006F644E">
          <w:rPr>
            <w:rFonts w:ascii="Times New Roman" w:hAnsi="Times New Roman" w:cs="Times New Roman"/>
            <w:sz w:val="24"/>
            <w:szCs w:val="24"/>
          </w:rPr>
          <w:t>.</w:t>
        </w:r>
      </w:ins>
      <w:r w:rsidR="00DC2BC7" w:rsidRPr="006F644E">
        <w:rPr>
          <w:rFonts w:ascii="Times New Roman" w:hAnsi="Times New Roman" w:cs="Times New Roman"/>
          <w:sz w:val="24"/>
          <w:szCs w:val="24"/>
        </w:rPr>
        <w:fldChar w:fldCharType="begin"/>
      </w:r>
      <w:r w:rsidR="00DC2BC7" w:rsidRPr="006F644E">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4</w:t>
      </w:r>
      <w:r w:rsidR="00DC2BC7" w:rsidRPr="006F644E">
        <w:rPr>
          <w:rFonts w:ascii="Times New Roman" w:hAnsi="Times New Roman" w:cs="Times New Roman"/>
          <w:sz w:val="24"/>
          <w:szCs w:val="24"/>
        </w:rPr>
        <w:fldChar w:fldCharType="end"/>
      </w:r>
      <w:del w:id="449" w:author="Unemo Magnus, USÖ Labmed länsklinik" w:date="2016-11-14T17:53:00Z">
        <w:r w:rsidR="00DC2BC7" w:rsidRPr="006F644E" w:rsidDel="006F644E">
          <w:rPr>
            <w:rFonts w:ascii="Times New Roman" w:hAnsi="Times New Roman" w:cs="Times New Roman"/>
            <w:sz w:val="24"/>
            <w:szCs w:val="24"/>
          </w:rPr>
          <w:delText>.</w:delText>
        </w:r>
      </w:del>
      <w:r w:rsidR="00E941DE" w:rsidRPr="006F644E">
        <w:rPr>
          <w:rFonts w:ascii="Times New Roman" w:hAnsi="Times New Roman" w:cs="Times New Roman"/>
          <w:sz w:val="24"/>
          <w:szCs w:val="24"/>
        </w:rPr>
        <w:t xml:space="preserve"> </w:t>
      </w:r>
      <w:ins w:id="450" w:author="Unemo Magnus, USÖ Labmed länsklinik" w:date="2016-11-16T20:15:00Z">
        <w:r w:rsidR="004677BC">
          <w:rPr>
            <w:rFonts w:ascii="Times New Roman" w:hAnsi="Times New Roman" w:cs="Times New Roman"/>
            <w:sz w:val="24"/>
            <w:szCs w:val="24"/>
          </w:rPr>
          <w:t xml:space="preserve">However, </w:t>
        </w:r>
      </w:ins>
      <w:del w:id="451" w:author="Unemo Magnus, USÖ Labmed länsklinik" w:date="2016-11-16T20:15:00Z">
        <w:r w:rsidR="00E941DE" w:rsidRPr="006F644E" w:rsidDel="004677BC">
          <w:rPr>
            <w:rFonts w:ascii="Times New Roman" w:hAnsi="Times New Roman" w:cs="Times New Roman"/>
            <w:sz w:val="24"/>
            <w:szCs w:val="24"/>
          </w:rPr>
          <w:delText xml:space="preserve">The most </w:delText>
        </w:r>
      </w:del>
      <w:r w:rsidR="00E941DE" w:rsidRPr="006F644E">
        <w:rPr>
          <w:rFonts w:ascii="Times New Roman" w:hAnsi="Times New Roman" w:cs="Times New Roman"/>
          <w:sz w:val="24"/>
          <w:szCs w:val="24"/>
        </w:rPr>
        <w:t xml:space="preserve">discordant results </w:t>
      </w:r>
      <w:ins w:id="452" w:author="Unemo Magnus, USÖ Labmed länsklinik" w:date="2016-11-16T20:15:00Z">
        <w:r w:rsidR="004677BC">
          <w:rPr>
            <w:rFonts w:ascii="Times New Roman" w:hAnsi="Times New Roman" w:cs="Times New Roman"/>
            <w:sz w:val="24"/>
            <w:szCs w:val="24"/>
          </w:rPr>
          <w:t xml:space="preserve">have been </w:t>
        </w:r>
      </w:ins>
      <w:del w:id="453" w:author="Unemo Magnus, USÖ Labmed länsklinik" w:date="2016-11-16T20:15:00Z">
        <w:r w:rsidR="00E941DE" w:rsidRPr="006F644E" w:rsidDel="004677BC">
          <w:rPr>
            <w:rFonts w:ascii="Times New Roman" w:hAnsi="Times New Roman" w:cs="Times New Roman"/>
            <w:sz w:val="24"/>
            <w:szCs w:val="24"/>
          </w:rPr>
          <w:delText xml:space="preserve">were </w:delText>
        </w:r>
      </w:del>
      <w:r w:rsidR="00E941DE" w:rsidRPr="006F644E">
        <w:rPr>
          <w:rFonts w:ascii="Times New Roman" w:hAnsi="Times New Roman" w:cs="Times New Roman"/>
          <w:sz w:val="24"/>
          <w:szCs w:val="24"/>
        </w:rPr>
        <w:t xml:space="preserve">found </w:t>
      </w:r>
      <w:ins w:id="454" w:author="Unemo Magnus, USÖ Labmed länsklinik" w:date="2016-11-16T20:15:00Z">
        <w:r w:rsidR="004677BC">
          <w:rPr>
            <w:rFonts w:ascii="Times New Roman" w:hAnsi="Times New Roman" w:cs="Times New Roman"/>
            <w:sz w:val="24"/>
            <w:szCs w:val="24"/>
          </w:rPr>
          <w:t xml:space="preserve">particularly </w:t>
        </w:r>
      </w:ins>
      <w:r w:rsidR="00E941DE" w:rsidRPr="006F644E">
        <w:rPr>
          <w:rFonts w:ascii="Times New Roman" w:hAnsi="Times New Roman" w:cs="Times New Roman"/>
          <w:sz w:val="24"/>
          <w:szCs w:val="24"/>
        </w:rPr>
        <w:t xml:space="preserve">when different growth media </w:t>
      </w:r>
      <w:del w:id="455" w:author="Unemo Magnus, USÖ Labmed länsklinik" w:date="2016-11-16T20:15:00Z">
        <w:r w:rsidR="00E941DE" w:rsidRPr="006F644E" w:rsidDel="004677BC">
          <w:rPr>
            <w:rFonts w:ascii="Times New Roman" w:hAnsi="Times New Roman" w:cs="Times New Roman"/>
            <w:sz w:val="24"/>
            <w:szCs w:val="24"/>
          </w:rPr>
          <w:delText xml:space="preserve">where </w:delText>
        </w:r>
      </w:del>
      <w:ins w:id="456" w:author="Unemo Magnus, USÖ Labmed länsklinik" w:date="2016-11-16T20:15:00Z">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ins>
      <w:r w:rsidR="00E941DE" w:rsidRPr="006F644E">
        <w:rPr>
          <w:rFonts w:ascii="Times New Roman" w:hAnsi="Times New Roman" w:cs="Times New Roman"/>
          <w:sz w:val="24"/>
          <w:szCs w:val="24"/>
        </w:rPr>
        <w:t>used</w:t>
      </w:r>
      <w:del w:id="457" w:author="Unemo Magnus, USÖ Labmed länsklinik" w:date="2016-11-16T20:16:00Z">
        <w:r w:rsidR="00E941DE" w:rsidRPr="006F644E" w:rsidDel="00A8407B">
          <w:rPr>
            <w:rFonts w:ascii="Times New Roman" w:hAnsi="Times New Roman" w:cs="Times New Roman"/>
            <w:sz w:val="24"/>
            <w:szCs w:val="24"/>
          </w:rPr>
          <w:delText>,</w:delText>
        </w:r>
        <w:r w:rsidR="00820AA6" w:rsidRPr="006F644E" w:rsidDel="00A8407B">
          <w:rPr>
            <w:rFonts w:ascii="Times New Roman" w:hAnsi="Times New Roman" w:cs="Times New Roman"/>
            <w:sz w:val="24"/>
            <w:szCs w:val="24"/>
          </w:rPr>
          <w:delText xml:space="preserve"> as</w:delText>
        </w:r>
        <w:r w:rsidR="00E941DE" w:rsidRPr="006F644E" w:rsidDel="00A8407B">
          <w:rPr>
            <w:rFonts w:ascii="Times New Roman" w:hAnsi="Times New Roman" w:cs="Times New Roman"/>
            <w:sz w:val="24"/>
            <w:szCs w:val="24"/>
          </w:rPr>
          <w:delText xml:space="preserve"> MICs are lower when</w:delText>
        </w:r>
        <w:r w:rsidR="00E57E2C" w:rsidRPr="006F644E" w:rsidDel="00A8407B">
          <w:rPr>
            <w:rFonts w:ascii="Times New Roman" w:hAnsi="Times New Roman" w:cs="Times New Roman"/>
            <w:sz w:val="24"/>
            <w:szCs w:val="24"/>
          </w:rPr>
          <w:delText xml:space="preserve"> GC</w:delText>
        </w:r>
        <w:r w:rsidR="00E941DE" w:rsidRPr="006F644E" w:rsidDel="00A8407B">
          <w:rPr>
            <w:rFonts w:ascii="Times New Roman" w:hAnsi="Times New Roman" w:cs="Times New Roman"/>
            <w:sz w:val="24"/>
            <w:szCs w:val="24"/>
          </w:rPr>
          <w:delText xml:space="preserve"> agar is used compared to the richer chocolate agar</w:delText>
        </w:r>
      </w:del>
      <w:ins w:id="458" w:author="Unemo Magnus, USÖ Labmed länsklinik" w:date="2016-11-14T17:53:00Z">
        <w:r w:rsidR="006F644E">
          <w:rPr>
            <w:rFonts w:ascii="Times New Roman" w:hAnsi="Times New Roman" w:cs="Times New Roman"/>
            <w:sz w:val="24"/>
            <w:szCs w:val="24"/>
          </w:rPr>
          <w:t>.</w:t>
        </w:r>
      </w:ins>
      <w:r w:rsidR="00E941DE" w:rsidRPr="006F644E">
        <w:rPr>
          <w:rFonts w:ascii="Times New Roman" w:hAnsi="Times New Roman" w:cs="Times New Roman"/>
          <w:sz w:val="24"/>
          <w:szCs w:val="24"/>
        </w:rPr>
        <w:fldChar w:fldCharType="begin"/>
      </w:r>
      <w:r w:rsidR="00E941DE" w:rsidRPr="006F644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5</w:t>
      </w:r>
      <w:r w:rsidR="00E941DE" w:rsidRPr="006F644E">
        <w:rPr>
          <w:rFonts w:ascii="Times New Roman" w:hAnsi="Times New Roman" w:cs="Times New Roman"/>
          <w:sz w:val="24"/>
          <w:szCs w:val="24"/>
        </w:rPr>
        <w:fldChar w:fldCharType="end"/>
      </w:r>
      <w:del w:id="459" w:author="Unemo Magnus, USÖ Labmed länsklinik" w:date="2016-11-14T17:53:00Z">
        <w:r w:rsidR="00E941DE" w:rsidRPr="006F644E" w:rsidDel="006F644E">
          <w:rPr>
            <w:rFonts w:ascii="Times New Roman" w:hAnsi="Times New Roman" w:cs="Times New Roman"/>
            <w:sz w:val="24"/>
            <w:szCs w:val="24"/>
          </w:rPr>
          <w:delText>.</w:delText>
        </w:r>
      </w:del>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460" w:author="Unemo Magnus, USÖ Labmed länsklinik" w:date="2016-11-16T20:19:00Z">
        <w:r w:rsidR="00A8407B">
          <w:rPr>
            <w:rFonts w:ascii="Times New Roman" w:hAnsi="Times New Roman" w:cs="Times New Roman"/>
            <w:sz w:val="24"/>
            <w:szCs w:val="24"/>
          </w:rPr>
          <w:t xml:space="preserve">, despite use of different media and protocols, </w:t>
        </w:r>
      </w:ins>
      <w:del w:id="461" w:author="Unemo Magnus, USÖ Labmed länsklinik" w:date="2016-11-16T20:19:00Z">
        <w:r w:rsidR="001A5C4D" w:rsidRPr="006F644E" w:rsidDel="00A8407B">
          <w:rPr>
            <w:rFonts w:ascii="Times New Roman" w:hAnsi="Times New Roman" w:cs="Times New Roman"/>
            <w:sz w:val="24"/>
            <w:szCs w:val="24"/>
          </w:rPr>
          <w:delText xml:space="preserve"> </w:delText>
        </w:r>
      </w:del>
      <w:ins w:id="462" w:author="Unemo Magnus, USÖ Labmed länsklinik" w:date="2016-11-16T20:19:00Z">
        <w:r w:rsidR="00A8407B">
          <w:rPr>
            <w:rFonts w:ascii="Times New Roman" w:hAnsi="Times New Roman" w:cs="Times New Roman"/>
            <w:sz w:val="24"/>
            <w:szCs w:val="24"/>
          </w:rPr>
          <w:t xml:space="preserve">the </w:t>
        </w:r>
      </w:ins>
      <w:r w:rsidR="001A5C4D" w:rsidRPr="006F644E">
        <w:rPr>
          <w:rFonts w:ascii="Times New Roman" w:hAnsi="Times New Roman" w:cs="Times New Roman"/>
          <w:sz w:val="24"/>
          <w:szCs w:val="24"/>
        </w:rPr>
        <w:t>overall agreement</w:t>
      </w:r>
      <w:del w:id="463" w:author="Unemo Magnus, USÖ Labmed länsklinik" w:date="2016-11-16T20:17:00Z">
        <w:r w:rsidR="001A5C4D" w:rsidRPr="006F644E" w:rsidDel="00A8407B">
          <w:rPr>
            <w:rFonts w:ascii="Times New Roman" w:hAnsi="Times New Roman" w:cs="Times New Roman"/>
            <w:sz w:val="24"/>
            <w:szCs w:val="24"/>
          </w:rPr>
          <w:delText>s</w:delText>
        </w:r>
      </w:del>
      <w:r w:rsidR="001A5C4D" w:rsidRPr="006F644E">
        <w:rPr>
          <w:rFonts w:ascii="Times New Roman" w:hAnsi="Times New Roman" w:cs="Times New Roman"/>
          <w:sz w:val="24"/>
          <w:szCs w:val="24"/>
        </w:rPr>
        <w:t xml:space="preserve"> </w:t>
      </w:r>
      <w:r w:rsidR="00935664" w:rsidRPr="006F644E">
        <w:rPr>
          <w:rFonts w:ascii="Times New Roman" w:hAnsi="Times New Roman" w:cs="Times New Roman"/>
          <w:sz w:val="24"/>
          <w:szCs w:val="24"/>
        </w:rPr>
        <w:t xml:space="preserve">between the different methods </w:t>
      </w:r>
      <w:del w:id="464" w:author="Unemo Magnus, USÖ Labmed länsklinik" w:date="2016-11-16T20:18:00Z">
        <w:r w:rsidR="00935664" w:rsidRPr="006F644E" w:rsidDel="00A8407B">
          <w:rPr>
            <w:rFonts w:ascii="Times New Roman" w:hAnsi="Times New Roman" w:cs="Times New Roman"/>
            <w:sz w:val="24"/>
            <w:szCs w:val="24"/>
          </w:rPr>
          <w:delText xml:space="preserve">is </w:delText>
        </w:r>
      </w:del>
      <w:ins w:id="465" w:author="Unemo Magnus, USÖ Labmed länsklinik" w:date="2016-11-16T20:18:00Z">
        <w:r w:rsidR="00A8407B">
          <w:rPr>
            <w:rFonts w:ascii="Times New Roman" w:hAnsi="Times New Roman" w:cs="Times New Roman"/>
            <w:sz w:val="24"/>
            <w:szCs w:val="24"/>
          </w:rPr>
          <w:t>was</w:t>
        </w:r>
        <w:r w:rsidR="00A8407B" w:rsidRPr="006F644E">
          <w:rPr>
            <w:rFonts w:ascii="Times New Roman" w:hAnsi="Times New Roman" w:cs="Times New Roman"/>
            <w:sz w:val="24"/>
            <w:szCs w:val="24"/>
          </w:rPr>
          <w:t xml:space="preserve"> </w:t>
        </w:r>
      </w:ins>
      <w:commentRangeStart w:id="466"/>
      <w:r w:rsidR="00935664" w:rsidRPr="006F644E">
        <w:rPr>
          <w:rFonts w:ascii="Times New Roman" w:hAnsi="Times New Roman" w:cs="Times New Roman"/>
          <w:sz w:val="24"/>
          <w:szCs w:val="24"/>
        </w:rPr>
        <w:t>&gt;70%</w:t>
      </w:r>
      <w:commentRangeEnd w:id="466"/>
      <w:r w:rsidR="00A8407B">
        <w:rPr>
          <w:rStyle w:val="CommentReference"/>
        </w:rPr>
        <w:commentReference w:id="466"/>
      </w:r>
      <w:del w:id="467" w:author="Unemo Magnus, USÖ Labmed länsklinik" w:date="2016-11-16T20:18:00Z">
        <w:r w:rsidR="008C34A4" w:rsidRPr="006F644E" w:rsidDel="00A8407B">
          <w:rPr>
            <w:rFonts w:ascii="Times New Roman" w:hAnsi="Times New Roman" w:cs="Times New Roman"/>
            <w:sz w:val="24"/>
            <w:szCs w:val="24"/>
          </w:rPr>
          <w:delText xml:space="preserve"> </w:delText>
        </w:r>
        <w:r w:rsidR="005A0079" w:rsidRPr="006F644E" w:rsidDel="00A8407B">
          <w:rPr>
            <w:rFonts w:ascii="Times New Roman" w:hAnsi="Times New Roman" w:cs="Times New Roman"/>
            <w:sz w:val="24"/>
            <w:szCs w:val="24"/>
          </w:rPr>
          <w:delText>and</w:delText>
        </w:r>
        <w:r w:rsidR="00935664" w:rsidRPr="006F644E" w:rsidDel="00A8407B">
          <w:rPr>
            <w:rFonts w:ascii="Times New Roman" w:hAnsi="Times New Roman" w:cs="Times New Roman"/>
            <w:sz w:val="24"/>
            <w:szCs w:val="24"/>
          </w:rPr>
          <w:delText xml:space="preserve"> Etest was in better agreement with agar dilution than disk diffusion</w:delText>
        </w:r>
      </w:del>
      <w:ins w:id="468" w:author="Unemo Magnus, USÖ Labmed länsklinik" w:date="2016-11-14T17:53:00Z">
        <w:r w:rsidR="006F644E">
          <w:rPr>
            <w:rFonts w:ascii="Times New Roman" w:hAnsi="Times New Roman" w:cs="Times New Roman"/>
            <w:sz w:val="24"/>
            <w:szCs w:val="24"/>
          </w:rPr>
          <w:t>.</w:t>
        </w:r>
      </w:ins>
      <w:r w:rsidR="00240E9B" w:rsidRPr="006F644E">
        <w:rPr>
          <w:rFonts w:ascii="Times New Roman" w:hAnsi="Times New Roman" w:cs="Times New Roman"/>
          <w:sz w:val="24"/>
          <w:szCs w:val="24"/>
        </w:rPr>
        <w:fldChar w:fldCharType="begin"/>
      </w:r>
      <w:r w:rsidR="00240E9B" w:rsidRPr="006F644E">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6</w:t>
      </w:r>
      <w:r w:rsidR="00240E9B" w:rsidRPr="006F644E">
        <w:rPr>
          <w:rFonts w:ascii="Times New Roman" w:hAnsi="Times New Roman" w:cs="Times New Roman"/>
          <w:sz w:val="24"/>
          <w:szCs w:val="24"/>
        </w:rPr>
        <w:fldChar w:fldCharType="end"/>
      </w:r>
      <w:del w:id="469" w:author="Unemo Magnus, USÖ Labmed länsklinik" w:date="2016-11-14T17:53:00Z">
        <w:r w:rsidR="00935664" w:rsidRPr="006F644E" w:rsidDel="006F644E">
          <w:rPr>
            <w:rFonts w:ascii="Times New Roman" w:hAnsi="Times New Roman" w:cs="Times New Roman"/>
            <w:sz w:val="24"/>
            <w:szCs w:val="24"/>
          </w:rPr>
          <w:delText>.</w:delText>
        </w:r>
      </w:del>
      <w:r w:rsidR="00DA1D57" w:rsidRPr="006F644E">
        <w:rPr>
          <w:rFonts w:ascii="Times New Roman" w:hAnsi="Times New Roman" w:cs="Times New Roman"/>
          <w:sz w:val="24"/>
          <w:szCs w:val="24"/>
        </w:rPr>
        <w:t xml:space="preserve"> Unfortunately</w:t>
      </w:r>
      <w:ins w:id="470" w:author="Unemo Magnus, USÖ Labmed länsklinik" w:date="2016-11-17T12:09:00Z">
        <w:r w:rsidR="00A83069">
          <w:rPr>
            <w:rFonts w:ascii="Times New Roman" w:hAnsi="Times New Roman" w:cs="Times New Roman"/>
            <w:sz w:val="24"/>
            <w:szCs w:val="24"/>
          </w:rPr>
          <w:t>,</w:t>
        </w:r>
      </w:ins>
      <w:r w:rsidR="00DA1D57" w:rsidRPr="006F644E">
        <w:rPr>
          <w:rFonts w:ascii="Times New Roman" w:hAnsi="Times New Roman" w:cs="Times New Roman"/>
          <w:sz w:val="24"/>
          <w:szCs w:val="24"/>
        </w:rPr>
        <w:t xml:space="preserve"> these methods </w:t>
      </w:r>
      <w:del w:id="471" w:author="Unemo Magnus, USÖ Labmed länsklinik" w:date="2016-11-16T20:23:00Z">
        <w:r w:rsidR="00DA1D57" w:rsidRPr="006F644E" w:rsidDel="00C85C27">
          <w:rPr>
            <w:rFonts w:ascii="Times New Roman" w:hAnsi="Times New Roman" w:cs="Times New Roman"/>
            <w:sz w:val="24"/>
            <w:szCs w:val="24"/>
          </w:rPr>
          <w:delText xml:space="preserve">are </w:delText>
        </w:r>
      </w:del>
      <w:ins w:id="472" w:author="Unemo Magnus, USÖ Labmed länsklinik" w:date="2016-11-16T20:23:00Z">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ins>
      <w:ins w:id="473" w:author="Unemo Magnus, USÖ Labmed länsklinik" w:date="2016-11-17T12:09:00Z">
        <w:r w:rsidR="00A83069">
          <w:rPr>
            <w:rFonts w:ascii="Times New Roman" w:hAnsi="Times New Roman" w:cs="Times New Roman"/>
            <w:sz w:val="24"/>
            <w:szCs w:val="24"/>
          </w:rPr>
          <w:t xml:space="preserve">subjective, </w:t>
        </w:r>
      </w:ins>
      <w:ins w:id="474" w:author="Unemo Magnus, USÖ Labmed länsklinik" w:date="2016-11-16T20:23:00Z">
        <w:r w:rsidR="00C85C27" w:rsidRPr="006F644E">
          <w:rPr>
            <w:rFonts w:ascii="Times New Roman" w:hAnsi="Times New Roman" w:cs="Times New Roman"/>
            <w:sz w:val="24"/>
            <w:szCs w:val="24"/>
          </w:rPr>
          <w:t>require expertise</w:t>
        </w:r>
      </w:ins>
      <w:del w:id="475" w:author="Unemo Magnus, USÖ Labmed länsklinik" w:date="2016-11-16T20:24:00Z">
        <w:r w:rsidR="00DA1D57" w:rsidRPr="006F644E" w:rsidDel="00C85C27">
          <w:rPr>
            <w:rFonts w:ascii="Times New Roman" w:hAnsi="Times New Roman" w:cs="Times New Roman"/>
            <w:sz w:val="24"/>
            <w:szCs w:val="24"/>
          </w:rPr>
          <w:delText>expensive</w:delText>
        </w:r>
      </w:del>
      <w:r w:rsidR="00DA1D57" w:rsidRPr="006F644E">
        <w:rPr>
          <w:rFonts w:ascii="Times New Roman" w:hAnsi="Times New Roman" w:cs="Times New Roman"/>
          <w:sz w:val="24"/>
          <w:szCs w:val="24"/>
        </w:rPr>
        <w:t xml:space="preserve">, </w:t>
      </w:r>
      <w:del w:id="476" w:author="Unemo Magnus, USÖ Labmed länsklinik" w:date="2016-11-16T20:23:00Z">
        <w:r w:rsidR="00DA1D57" w:rsidRPr="006F644E" w:rsidDel="00C85C27">
          <w:rPr>
            <w:rFonts w:ascii="Times New Roman" w:hAnsi="Times New Roman" w:cs="Times New Roman"/>
            <w:sz w:val="24"/>
            <w:szCs w:val="24"/>
          </w:rPr>
          <w:delText xml:space="preserve">require expertise </w:delText>
        </w:r>
      </w:del>
      <w:r w:rsidR="00DA1D57" w:rsidRPr="006F644E">
        <w:rPr>
          <w:rFonts w:ascii="Times New Roman" w:hAnsi="Times New Roman" w:cs="Times New Roman"/>
          <w:sz w:val="24"/>
          <w:szCs w:val="24"/>
        </w:rPr>
        <w:t>and</w:t>
      </w:r>
      <w:ins w:id="477" w:author="Unemo Magnus, USÖ Labmed länsklinik" w:date="2016-11-16T20:23:00Z">
        <w:r w:rsidR="00C85C27">
          <w:rPr>
            <w:rFonts w:ascii="Times New Roman" w:hAnsi="Times New Roman" w:cs="Times New Roman"/>
            <w:sz w:val="24"/>
            <w:szCs w:val="24"/>
          </w:rPr>
          <w:t>/or are expensive</w:t>
        </w:r>
      </w:ins>
      <w:del w:id="478" w:author="Unemo Magnus, USÖ Labmed länsklinik" w:date="2016-11-16T20:23:00Z">
        <w:r w:rsidR="00DA1D57" w:rsidRPr="006F644E" w:rsidDel="00C85C27">
          <w:rPr>
            <w:rFonts w:ascii="Times New Roman" w:hAnsi="Times New Roman" w:cs="Times New Roman"/>
            <w:sz w:val="24"/>
            <w:szCs w:val="24"/>
          </w:rPr>
          <w:delText xml:space="preserve"> are relatively slow (~24 hours)</w:delText>
        </w:r>
      </w:del>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w:t>
      </w:r>
      <w:del w:id="479" w:author="Unemo Magnus, USÖ Labmed länsklinik" w:date="2016-11-15T15:10:00Z">
        <w:r w:rsidR="00EB3954" w:rsidRPr="006F644E" w:rsidDel="008327C8">
          <w:rPr>
            <w:rFonts w:ascii="Times New Roman" w:hAnsi="Times New Roman" w:cs="Times New Roman"/>
            <w:sz w:val="24"/>
            <w:szCs w:val="24"/>
          </w:rPr>
          <w:delText xml:space="preserve">to obtain </w:delText>
        </w:r>
      </w:del>
      <w:r w:rsidR="00EB3954" w:rsidRPr="006F644E">
        <w:rPr>
          <w:rFonts w:ascii="Times New Roman" w:hAnsi="Times New Roman" w:cs="Times New Roman"/>
          <w:sz w:val="24"/>
          <w:szCs w:val="24"/>
        </w:rPr>
        <w:t xml:space="preserve">results </w:t>
      </w:r>
      <w:ins w:id="480" w:author="Unemo Magnus, USÖ Labmed länsklinik" w:date="2016-11-15T15:10:00Z">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ins>
      <w:r w:rsidR="00EB3954" w:rsidRPr="006F644E">
        <w:rPr>
          <w:rFonts w:ascii="Times New Roman" w:hAnsi="Times New Roman" w:cs="Times New Roman"/>
          <w:sz w:val="24"/>
          <w:szCs w:val="24"/>
        </w:rPr>
        <w:t>on the same day have been developed for other bacteria</w:t>
      </w:r>
      <w:ins w:id="481" w:author="Unemo Magnus, USÖ Labmed länsklinik" w:date="2016-11-17T12:10:00Z">
        <w:r w:rsidR="00A83069">
          <w:rPr>
            <w:rFonts w:ascii="Times New Roman" w:hAnsi="Times New Roman" w:cs="Times New Roman"/>
            <w:color w:val="FF0000"/>
            <w:sz w:val="24"/>
            <w:szCs w:val="24"/>
            <w:vertAlign w:val="superscript"/>
          </w:rPr>
          <w:t>REFs</w:t>
        </w:r>
      </w:ins>
      <w:r w:rsidR="00EB3954" w:rsidRPr="006F644E">
        <w:rPr>
          <w:rFonts w:ascii="Times New Roman" w:hAnsi="Times New Roman" w:cs="Times New Roman"/>
          <w:sz w:val="24"/>
          <w:szCs w:val="24"/>
        </w:rPr>
        <w:t xml:space="preserve"> but are not available for </w:t>
      </w:r>
      <w:r w:rsidR="00EB3954" w:rsidRPr="006F644E">
        <w:rPr>
          <w:rFonts w:ascii="Times New Roman" w:hAnsi="Times New Roman" w:cs="Times New Roman"/>
          <w:i/>
          <w:sz w:val="24"/>
          <w:szCs w:val="24"/>
        </w:rPr>
        <w:t xml:space="preserve">N. </w:t>
      </w:r>
      <w:del w:id="482" w:author="Unemo Magnus, USÖ Labmed länsklinik" w:date="2016-11-14T17:53:00Z">
        <w:r w:rsidR="00EB3954" w:rsidRPr="006F644E" w:rsidDel="006F644E">
          <w:rPr>
            <w:rFonts w:ascii="Times New Roman" w:hAnsi="Times New Roman" w:cs="Times New Roman"/>
            <w:i/>
            <w:sz w:val="24"/>
            <w:szCs w:val="24"/>
          </w:rPr>
          <w:delText>gonorrhoea</w:delText>
        </w:r>
      </w:del>
      <w:ins w:id="483" w:author="Unemo Magnus, USÖ Labmed länsklinik" w:date="2016-11-14T17:53:00Z">
        <w:r w:rsidR="006F644E">
          <w:rPr>
            <w:rFonts w:ascii="Times New Roman" w:hAnsi="Times New Roman" w:cs="Times New Roman"/>
            <w:i/>
            <w:sz w:val="24"/>
            <w:szCs w:val="24"/>
          </w:rPr>
          <w:t>gonorrhoeae</w:t>
        </w:r>
      </w:ins>
      <w:r w:rsidR="00EB3954" w:rsidRPr="006F644E">
        <w:rPr>
          <w:rFonts w:ascii="Times New Roman" w:hAnsi="Times New Roman" w:cs="Times New Roman"/>
          <w:sz w:val="24"/>
          <w:szCs w:val="24"/>
        </w:rPr>
        <w:t>.</w:t>
      </w:r>
    </w:p>
    <w:p w14:paraId="3AD4460A" w14:textId="34C33F7E" w:rsidR="00B91BC7" w:rsidRPr="006F644E" w:rsidRDefault="000878D6">
      <w:pPr>
        <w:spacing w:after="0" w:line="480" w:lineRule="auto"/>
        <w:ind w:firstLine="426"/>
        <w:jc w:val="both"/>
        <w:rPr>
          <w:rFonts w:ascii="Times New Roman" w:hAnsi="Times New Roman" w:cs="Times New Roman"/>
          <w:sz w:val="24"/>
          <w:szCs w:val="24"/>
        </w:rPr>
        <w:pPrChange w:id="484" w:author="Unemo Magnus, USÖ Labmed länsklinik" w:date="2016-11-17T12:16:00Z">
          <w:pPr>
            <w:spacing w:line="480" w:lineRule="auto"/>
            <w:jc w:val="both"/>
          </w:pPr>
        </w:pPrChange>
      </w:pPr>
      <w:del w:id="485" w:author="Unemo Magnus, USÖ Labmed länsklinik" w:date="2016-11-17T12:11:00Z">
        <w:r w:rsidRPr="006F644E" w:rsidDel="00A83069">
          <w:rPr>
            <w:rFonts w:ascii="Times New Roman" w:hAnsi="Times New Roman" w:cs="Times New Roman"/>
            <w:sz w:val="24"/>
            <w:szCs w:val="24"/>
          </w:rPr>
          <w:delText xml:space="preserve">We </w:delText>
        </w:r>
        <w:r w:rsidR="00FC36F6" w:rsidRPr="006F644E" w:rsidDel="00A83069">
          <w:rPr>
            <w:rFonts w:ascii="Times New Roman" w:hAnsi="Times New Roman" w:cs="Times New Roman"/>
            <w:sz w:val="24"/>
            <w:szCs w:val="24"/>
          </w:rPr>
          <w:delText xml:space="preserve">aimed to develop a broth microdilution assay for </w:delText>
        </w:r>
        <w:r w:rsidR="00FC36F6" w:rsidRPr="006F644E" w:rsidDel="00A83069">
          <w:rPr>
            <w:rFonts w:ascii="Times New Roman" w:hAnsi="Times New Roman" w:cs="Times New Roman"/>
            <w:i/>
            <w:sz w:val="24"/>
            <w:szCs w:val="24"/>
          </w:rPr>
          <w:delText xml:space="preserve">N. </w:delText>
        </w:r>
      </w:del>
      <w:del w:id="486" w:author="Unemo Magnus, USÖ Labmed länsklinik" w:date="2016-11-15T15:09:00Z">
        <w:r w:rsidR="00FC36F6" w:rsidRPr="006F644E" w:rsidDel="008327C8">
          <w:rPr>
            <w:rFonts w:ascii="Times New Roman" w:hAnsi="Times New Roman" w:cs="Times New Roman"/>
            <w:i/>
            <w:sz w:val="24"/>
            <w:szCs w:val="24"/>
          </w:rPr>
          <w:delText xml:space="preserve">gonorrhoea </w:delText>
        </w:r>
      </w:del>
      <w:del w:id="487" w:author="Unemo Magnus, USÖ Labmed länsklinik" w:date="2016-11-17T12:11:00Z">
        <w:r w:rsidR="00FC36F6" w:rsidRPr="006F644E" w:rsidDel="00A83069">
          <w:rPr>
            <w:rFonts w:ascii="Times New Roman" w:hAnsi="Times New Roman" w:cs="Times New Roman"/>
            <w:sz w:val="24"/>
            <w:szCs w:val="24"/>
          </w:rPr>
          <w:delText xml:space="preserve">that is rapid, quantitative and </w:delText>
        </w:r>
        <w:r w:rsidR="008A6B73" w:rsidRPr="006F644E" w:rsidDel="00A83069">
          <w:rPr>
            <w:rFonts w:ascii="Times New Roman" w:hAnsi="Times New Roman" w:cs="Times New Roman"/>
            <w:sz w:val="24"/>
            <w:szCs w:val="24"/>
          </w:rPr>
          <w:delText>inexpensive</w:delText>
        </w:r>
        <w:r w:rsidR="00FC36F6" w:rsidRPr="006F644E" w:rsidDel="00A83069">
          <w:rPr>
            <w:rFonts w:ascii="Times New Roman" w:hAnsi="Times New Roman" w:cs="Times New Roman"/>
            <w:sz w:val="24"/>
            <w:szCs w:val="24"/>
          </w:rPr>
          <w:delText xml:space="preserve">. </w:delText>
        </w:r>
      </w:del>
      <w:ins w:id="488" w:author="Unemo Magnus, USÖ Labmed länsklinik" w:date="2016-11-16T20:29:00Z">
        <w:r w:rsidR="00513910">
          <w:rPr>
            <w:rFonts w:ascii="Times New Roman" w:hAnsi="Times New Roman" w:cs="Times New Roman"/>
            <w:sz w:val="24"/>
            <w:szCs w:val="24"/>
          </w:rPr>
          <w:t xml:space="preserve">For </w:t>
        </w:r>
      </w:ins>
      <w:del w:id="489" w:author="Unemo Magnus, USÖ Labmed länsklinik" w:date="2016-11-16T20:29:00Z">
        <w:r w:rsidR="0019472E" w:rsidRPr="006F644E" w:rsidDel="00513910">
          <w:rPr>
            <w:rFonts w:ascii="Times New Roman" w:hAnsi="Times New Roman" w:cs="Times New Roman"/>
            <w:sz w:val="24"/>
            <w:szCs w:val="24"/>
          </w:rPr>
          <w:delText xml:space="preserve">In </w:delText>
        </w:r>
      </w:del>
      <w:r w:rsidR="0019472E" w:rsidRPr="006F644E">
        <w:rPr>
          <w:rFonts w:ascii="Times New Roman" w:hAnsi="Times New Roman" w:cs="Times New Roman"/>
          <w:sz w:val="24"/>
          <w:szCs w:val="24"/>
        </w:rPr>
        <w:t>many bacterial species</w:t>
      </w:r>
      <w:ins w:id="490" w:author="Unemo Magnus, USÖ Labmed länsklinik" w:date="2016-11-16T20:29:00Z">
        <w:r w:rsidR="00513910">
          <w:rPr>
            <w:rFonts w:ascii="Times New Roman" w:hAnsi="Times New Roman" w:cs="Times New Roman"/>
            <w:sz w:val="24"/>
            <w:szCs w:val="24"/>
          </w:rPr>
          <w:t>,</w:t>
        </w:r>
      </w:ins>
      <w:r w:rsidR="0019472E" w:rsidRPr="006F644E">
        <w:rPr>
          <w:rFonts w:ascii="Times New Roman" w:hAnsi="Times New Roman" w:cs="Times New Roman"/>
          <w:sz w:val="24"/>
          <w:szCs w:val="24"/>
        </w:rPr>
        <w:t xml:space="preserve"> broth microdilution is the reference method due to </w:t>
      </w:r>
      <w:ins w:id="491" w:author="Unemo Magnus, USÖ Labmed länsklinik" w:date="2016-11-16T20:33:00Z">
        <w:r w:rsidR="00047654">
          <w:rPr>
            <w:rFonts w:ascii="Times New Roman" w:hAnsi="Times New Roman" w:cs="Times New Roman"/>
            <w:sz w:val="24"/>
            <w:szCs w:val="24"/>
          </w:rPr>
          <w:t xml:space="preserve">accuracy, </w:t>
        </w:r>
      </w:ins>
      <w:r w:rsidR="0019472E" w:rsidRPr="006F644E">
        <w:rPr>
          <w:rFonts w:ascii="Times New Roman" w:hAnsi="Times New Roman" w:cs="Times New Roman"/>
          <w:sz w:val="24"/>
          <w:szCs w:val="24"/>
        </w:rPr>
        <w:t>low costs and high versatility</w:t>
      </w:r>
      <w:ins w:id="492" w:author="Unemo Magnus, USÖ Labmed länsklinik" w:date="2016-11-14T17:53:00Z">
        <w:r w:rsidR="006F644E">
          <w:rPr>
            <w:rFonts w:ascii="Times New Roman" w:hAnsi="Times New Roman" w:cs="Times New Roman"/>
            <w:sz w:val="24"/>
            <w:szCs w:val="24"/>
          </w:rPr>
          <w:t>.</w:t>
        </w:r>
      </w:ins>
      <w:r w:rsidR="0019472E"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7,8</w:t>
      </w:r>
      <w:r w:rsidR="0019472E" w:rsidRPr="006F644E">
        <w:rPr>
          <w:rFonts w:ascii="Times New Roman" w:hAnsi="Times New Roman" w:cs="Times New Roman"/>
          <w:sz w:val="24"/>
          <w:szCs w:val="24"/>
        </w:rPr>
        <w:fldChar w:fldCharType="end"/>
      </w:r>
      <w:del w:id="493" w:author="Unemo Magnus, USÖ Labmed länsklinik" w:date="2016-11-14T17:53:00Z">
        <w:r w:rsidR="0019472E" w:rsidRPr="006F644E" w:rsidDel="006F644E">
          <w:rPr>
            <w:rFonts w:ascii="Times New Roman" w:hAnsi="Times New Roman" w:cs="Times New Roman"/>
            <w:sz w:val="24"/>
            <w:szCs w:val="24"/>
          </w:rPr>
          <w:delText>.</w:delText>
        </w:r>
      </w:del>
      <w:r w:rsidR="0019472E" w:rsidRPr="006F644E">
        <w:rPr>
          <w:rFonts w:ascii="Times New Roman" w:hAnsi="Times New Roman" w:cs="Times New Roman"/>
          <w:sz w:val="24"/>
          <w:szCs w:val="24"/>
        </w:rPr>
        <w:t xml:space="preserve"> Several attempts </w:t>
      </w:r>
      <w:del w:id="494" w:author="Unemo Magnus, USÖ Labmed länsklinik" w:date="2016-11-15T15:11:00Z">
        <w:r w:rsidR="0019472E" w:rsidRPr="006F644E" w:rsidDel="008327C8">
          <w:rPr>
            <w:rFonts w:ascii="Times New Roman" w:hAnsi="Times New Roman" w:cs="Times New Roman"/>
            <w:sz w:val="24"/>
            <w:szCs w:val="24"/>
          </w:rPr>
          <w:delText xml:space="preserve">were </w:delText>
        </w:r>
      </w:del>
      <w:ins w:id="495" w:author="Unemo Magnus, USÖ Labmed länsklinik" w:date="2016-11-15T15:11:00Z">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ins>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del w:id="496" w:author="Unemo Magnus, USÖ Labmed länsklinik" w:date="2016-11-15T15:09:00Z">
        <w:r w:rsidR="0019472E" w:rsidRPr="006F644E" w:rsidDel="008327C8">
          <w:rPr>
            <w:rFonts w:ascii="Times New Roman" w:hAnsi="Times New Roman" w:cs="Times New Roman"/>
            <w:i/>
            <w:sz w:val="24"/>
            <w:szCs w:val="24"/>
          </w:rPr>
          <w:delText xml:space="preserve">gonorrhoea </w:delText>
        </w:r>
      </w:del>
      <w:ins w:id="497" w:author="Unemo Magnus, USÖ Labmed länsklinik" w:date="2016-11-15T15:09:00Z">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ins>
      <w:del w:id="498" w:author="Unemo Magnus, USÖ Labmed länsklinik" w:date="2016-11-16T20:33:00Z">
        <w:r w:rsidR="0019472E" w:rsidRPr="006F644E" w:rsidDel="00047654">
          <w:rPr>
            <w:rFonts w:ascii="Times New Roman" w:hAnsi="Times New Roman" w:cs="Times New Roman"/>
            <w:sz w:val="24"/>
            <w:szCs w:val="24"/>
          </w:rPr>
          <w:delText xml:space="preserve">in the </w:delText>
        </w:r>
        <w:r w:rsidR="0019472E" w:rsidRPr="006F644E" w:rsidDel="00047654">
          <w:rPr>
            <w:rFonts w:ascii="Times New Roman" w:hAnsi="Times New Roman" w:cs="Times New Roman"/>
            <w:sz w:val="24"/>
            <w:szCs w:val="24"/>
          </w:rPr>
          <w:lastRenderedPageBreak/>
          <w:delText>past</w:delText>
        </w:r>
        <w:r w:rsidR="00D15E8D" w:rsidRPr="006F644E" w:rsidDel="00047654">
          <w:rPr>
            <w:rFonts w:ascii="Times New Roman" w:hAnsi="Times New Roman" w:cs="Times New Roman"/>
            <w:sz w:val="24"/>
            <w:szCs w:val="24"/>
          </w:rPr>
          <w:delText xml:space="preserve"> </w:delText>
        </w:r>
      </w:del>
      <w:r w:rsidR="00D15E8D" w:rsidRPr="006F644E">
        <w:rPr>
          <w:rFonts w:ascii="Times New Roman" w:hAnsi="Times New Roman" w:cs="Times New Roman"/>
          <w:sz w:val="24"/>
          <w:szCs w:val="24"/>
        </w:rPr>
        <w:t>but none of the</w:t>
      </w:r>
      <w:ins w:id="499" w:author="Unemo Magnus, USÖ Labmed länsklinik" w:date="2016-11-16T20:31:00Z">
        <w:r w:rsidR="00047654">
          <w:rPr>
            <w:rFonts w:ascii="Times New Roman" w:hAnsi="Times New Roman" w:cs="Times New Roman"/>
            <w:sz w:val="24"/>
            <w:szCs w:val="24"/>
          </w:rPr>
          <w:t xml:space="preserve"> developed methods have been particularly </w:t>
        </w:r>
      </w:ins>
      <w:ins w:id="500" w:author="Unemo Magnus, USÖ Labmed länsklinik" w:date="2016-11-16T21:34:00Z">
        <w:r w:rsidR="00520661">
          <w:rPr>
            <w:rFonts w:ascii="Times New Roman" w:hAnsi="Times New Roman" w:cs="Times New Roman"/>
            <w:sz w:val="24"/>
            <w:szCs w:val="24"/>
          </w:rPr>
          <w:t>accurate and suitable</w:t>
        </w:r>
      </w:ins>
      <w:ins w:id="501" w:author="Unemo Magnus, USÖ Labmed länsklinik" w:date="2016-11-16T20:35:00Z">
        <w:r w:rsidR="00D308BE">
          <w:rPr>
            <w:rFonts w:ascii="Times New Roman" w:hAnsi="Times New Roman" w:cs="Times New Roman"/>
            <w:sz w:val="24"/>
            <w:szCs w:val="24"/>
          </w:rPr>
          <w:t xml:space="preserve"> for routine use</w:t>
        </w:r>
      </w:ins>
      <w:del w:id="502" w:author="Unemo Magnus, USÖ Labmed länsklinik" w:date="2016-11-16T20:31:00Z">
        <w:r w:rsidR="00D15E8D" w:rsidRPr="006F644E" w:rsidDel="00047654">
          <w:rPr>
            <w:rFonts w:ascii="Times New Roman" w:hAnsi="Times New Roman" w:cs="Times New Roman"/>
            <w:sz w:val="24"/>
            <w:szCs w:val="24"/>
          </w:rPr>
          <w:delText>se</w:delText>
        </w:r>
      </w:del>
      <w:del w:id="503" w:author="Unemo Magnus, USÖ Labmed länsklinik" w:date="2016-11-16T20:32:00Z">
        <w:r w:rsidR="00D15E8D" w:rsidRPr="006F644E" w:rsidDel="00047654">
          <w:rPr>
            <w:rFonts w:ascii="Times New Roman" w:hAnsi="Times New Roman" w:cs="Times New Roman"/>
            <w:sz w:val="24"/>
            <w:szCs w:val="24"/>
          </w:rPr>
          <w:delText xml:space="preserve"> </w:delText>
        </w:r>
        <w:r w:rsidR="008C34A4" w:rsidRPr="006F644E" w:rsidDel="00047654">
          <w:rPr>
            <w:rFonts w:ascii="Times New Roman" w:hAnsi="Times New Roman" w:cs="Times New Roman"/>
            <w:sz w:val="24"/>
            <w:szCs w:val="24"/>
          </w:rPr>
          <w:delText>has been recently</w:delText>
        </w:r>
      </w:del>
      <w:del w:id="504" w:author="Unemo Magnus, USÖ Labmed länsklinik" w:date="2016-11-15T15:11:00Z">
        <w:r w:rsidR="008C34A4" w:rsidRPr="006F644E" w:rsidDel="008327C8">
          <w:rPr>
            <w:rFonts w:ascii="Times New Roman" w:hAnsi="Times New Roman" w:cs="Times New Roman"/>
            <w:sz w:val="24"/>
            <w:szCs w:val="24"/>
          </w:rPr>
          <w:delText xml:space="preserve"> used</w:delText>
        </w:r>
      </w:del>
      <w:ins w:id="505" w:author="Unemo Magnus, USÖ Labmed länsklinik" w:date="2016-11-14T17:53:00Z">
        <w:r w:rsidR="006F644E">
          <w:rPr>
            <w:rFonts w:ascii="Times New Roman" w:hAnsi="Times New Roman" w:cs="Times New Roman"/>
            <w:sz w:val="24"/>
            <w:szCs w:val="24"/>
          </w:rPr>
          <w:t>.</w:t>
        </w:r>
      </w:ins>
      <w:r w:rsidR="00D15E8D"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9–11</w:t>
      </w:r>
      <w:r w:rsidR="00D15E8D" w:rsidRPr="006F644E">
        <w:rPr>
          <w:rFonts w:ascii="Times New Roman" w:hAnsi="Times New Roman" w:cs="Times New Roman"/>
          <w:sz w:val="24"/>
          <w:szCs w:val="24"/>
        </w:rPr>
        <w:fldChar w:fldCharType="end"/>
      </w:r>
      <w:del w:id="506" w:author="Unemo Magnus, USÖ Labmed länsklinik" w:date="2016-11-14T17:53:00Z">
        <w:r w:rsidR="0019472E" w:rsidRPr="006F644E" w:rsidDel="006F644E">
          <w:rPr>
            <w:rFonts w:ascii="Times New Roman" w:hAnsi="Times New Roman" w:cs="Times New Roman"/>
            <w:sz w:val="24"/>
            <w:szCs w:val="24"/>
          </w:rPr>
          <w:delText>.</w:delText>
        </w:r>
      </w:del>
      <w:r w:rsidR="0019472E" w:rsidRPr="006F644E">
        <w:rPr>
          <w:rFonts w:ascii="Times New Roman" w:hAnsi="Times New Roman" w:cs="Times New Roman"/>
          <w:sz w:val="24"/>
          <w:szCs w:val="24"/>
        </w:rPr>
        <w:t xml:space="preserve"> </w:t>
      </w:r>
      <w:ins w:id="507" w:author="Unemo Magnus, USÖ Labmed länsklinik" w:date="2016-11-15T15:17:00Z">
        <w:r w:rsidR="003979B5">
          <w:rPr>
            <w:rFonts w:ascii="Times New Roman" w:hAnsi="Times New Roman" w:cs="Times New Roman"/>
            <w:sz w:val="24"/>
            <w:szCs w:val="24"/>
          </w:rPr>
          <w:t xml:space="preserve">It is </w:t>
        </w:r>
      </w:ins>
      <w:del w:id="508" w:author="Unemo Magnus, USÖ Labmed länsklinik" w:date="2016-11-14T17:53:00Z">
        <w:r w:rsidR="0019472E" w:rsidRPr="006F644E" w:rsidDel="006F644E">
          <w:rPr>
            <w:rFonts w:ascii="Times New Roman" w:hAnsi="Times New Roman" w:cs="Times New Roman"/>
            <w:sz w:val="24"/>
            <w:szCs w:val="24"/>
          </w:rPr>
          <w:delText xml:space="preserve"> </w:delText>
        </w:r>
      </w:del>
      <w:del w:id="509" w:author="Unemo Magnus, USÖ Labmed länsklinik" w:date="2016-11-15T15:17:00Z">
        <w:r w:rsidR="00CB2B1F" w:rsidRPr="006F644E" w:rsidDel="003979B5">
          <w:rPr>
            <w:rFonts w:ascii="Times New Roman" w:hAnsi="Times New Roman" w:cs="Times New Roman"/>
            <w:sz w:val="24"/>
            <w:szCs w:val="24"/>
          </w:rPr>
          <w:delText xml:space="preserve">Growth is more </w:delText>
        </w:r>
      </w:del>
      <w:r w:rsidR="00CB2B1F" w:rsidRPr="006F644E">
        <w:rPr>
          <w:rFonts w:ascii="Times New Roman" w:hAnsi="Times New Roman" w:cs="Times New Roman"/>
          <w:sz w:val="24"/>
          <w:szCs w:val="24"/>
        </w:rPr>
        <w:t xml:space="preserve">difficult to synchronize </w:t>
      </w:r>
      <w:ins w:id="510" w:author="Unemo Magnus, USÖ Labmed länsklinik" w:date="2016-11-15T15:17:00Z">
        <w:r w:rsidR="003979B5">
          <w:rPr>
            <w:rFonts w:ascii="Times New Roman" w:hAnsi="Times New Roman" w:cs="Times New Roman"/>
            <w:sz w:val="24"/>
            <w:szCs w:val="24"/>
          </w:rPr>
          <w:t xml:space="preserve">the growth of </w:t>
        </w:r>
      </w:ins>
      <w:del w:id="511" w:author="Unemo Magnus, USÖ Labmed länsklinik" w:date="2016-11-15T15:17:00Z">
        <w:r w:rsidR="00CB2B1F" w:rsidRPr="006F644E" w:rsidDel="003979B5">
          <w:rPr>
            <w:rFonts w:ascii="Times New Roman" w:hAnsi="Times New Roman" w:cs="Times New Roman"/>
            <w:sz w:val="24"/>
            <w:szCs w:val="24"/>
          </w:rPr>
          <w:delText xml:space="preserve">between </w:delText>
        </w:r>
      </w:del>
      <w:r w:rsidR="00CB2B1F" w:rsidRPr="006F644E">
        <w:rPr>
          <w:rFonts w:ascii="Times New Roman" w:hAnsi="Times New Roman" w:cs="Times New Roman"/>
          <w:sz w:val="24"/>
          <w:szCs w:val="24"/>
        </w:rPr>
        <w:t xml:space="preserve">different </w:t>
      </w:r>
      <w:ins w:id="512" w:author="Unemo Magnus, USÖ Labmed länsklinik" w:date="2016-11-16T20:35:00Z">
        <w:r w:rsidR="00D308BE">
          <w:rPr>
            <w:rFonts w:ascii="Times New Roman" w:hAnsi="Times New Roman" w:cs="Times New Roman"/>
            <w:i/>
            <w:sz w:val="24"/>
            <w:szCs w:val="24"/>
          </w:rPr>
          <w:t xml:space="preserve">N. gonorrhoeae </w:t>
        </w:r>
      </w:ins>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ins w:id="513" w:author="Christian Althaus" w:date="2016-11-28T21:09:00Z">
        <w:r w:rsidR="00C47FE7">
          <w:rPr>
            <w:rFonts w:ascii="Times New Roman" w:hAnsi="Times New Roman" w:cs="Times New Roman"/>
            <w:sz w:val="24"/>
            <w:szCs w:val="24"/>
          </w:rPr>
          <w:t xml:space="preserve">the </w:t>
        </w:r>
      </w:ins>
      <w:r w:rsidR="00567959" w:rsidRPr="006F644E">
        <w:rPr>
          <w:rFonts w:ascii="Times New Roman" w:hAnsi="Times New Roman" w:cs="Times New Roman"/>
          <w:sz w:val="24"/>
          <w:szCs w:val="24"/>
        </w:rPr>
        <w:t>stationary phase</w:t>
      </w:r>
      <w:ins w:id="514" w:author="Unemo Magnus, USÖ Labmed länsklinik" w:date="2016-11-14T17:54:00Z">
        <w:r w:rsidR="006F644E">
          <w:rPr>
            <w:rFonts w:ascii="Times New Roman" w:hAnsi="Times New Roman" w:cs="Times New Roman"/>
            <w:sz w:val="24"/>
            <w:szCs w:val="24"/>
          </w:rPr>
          <w:t>.</w:t>
        </w:r>
      </w:ins>
      <w:r w:rsidR="00567959"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2–14</w:t>
      </w:r>
      <w:r w:rsidR="00567959" w:rsidRPr="006F644E">
        <w:rPr>
          <w:rFonts w:ascii="Times New Roman" w:hAnsi="Times New Roman" w:cs="Times New Roman"/>
          <w:sz w:val="24"/>
          <w:szCs w:val="24"/>
        </w:rPr>
        <w:fldChar w:fldCharType="end"/>
      </w:r>
      <w:del w:id="515" w:author="Unemo Magnus, USÖ Labmed länsklinik" w:date="2016-11-14T17:54:00Z">
        <w:r w:rsidR="0077499E" w:rsidRPr="006F644E" w:rsidDel="006F644E">
          <w:rPr>
            <w:rFonts w:ascii="Times New Roman" w:hAnsi="Times New Roman" w:cs="Times New Roman"/>
            <w:sz w:val="24"/>
            <w:szCs w:val="24"/>
          </w:rPr>
          <w:delText>.</w:delText>
        </w:r>
      </w:del>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ins w:id="516" w:author="Unemo Magnus, USÖ Labmed länsklinik" w:date="2016-11-16T21:58:00Z">
        <w:r w:rsidR="003C187E">
          <w:rPr>
            <w:rFonts w:ascii="Times New Roman" w:hAnsi="Times New Roman" w:cs="Times New Roman"/>
            <w:sz w:val="24"/>
            <w:szCs w:val="24"/>
          </w:rPr>
          <w:t xml:space="preserve">(GW) </w:t>
        </w:r>
      </w:ins>
      <w:r w:rsidR="001D53E2" w:rsidRPr="006F644E">
        <w:rPr>
          <w:rFonts w:ascii="Times New Roman" w:hAnsi="Times New Roman" w:cs="Times New Roman"/>
          <w:sz w:val="24"/>
          <w:szCs w:val="24"/>
        </w:rPr>
        <w:t>broth</w:t>
      </w:r>
      <w:commentRangeStart w:id="517"/>
      <w:ins w:id="518" w:author="Unemo Magnus, USÖ Labmed länsklinik" w:date="2016-11-16T20:37:00Z">
        <w:r w:rsidR="00D308BE" w:rsidRPr="00AD378B">
          <w:rPr>
            <w:rFonts w:ascii="Times New Roman" w:hAnsi="Times New Roman" w:cs="Times New Roman"/>
            <w:color w:val="FF0000"/>
            <w:sz w:val="24"/>
            <w:szCs w:val="24"/>
            <w:vertAlign w:val="superscript"/>
            <w:rPrChange w:id="519" w:author="Unemo Magnus, USÖ Labmed länsklinik" w:date="2016-11-17T17:46:00Z">
              <w:rPr>
                <w:rFonts w:ascii="Times New Roman" w:hAnsi="Times New Roman" w:cs="Times New Roman"/>
                <w:sz w:val="24"/>
                <w:szCs w:val="24"/>
                <w:vertAlign w:val="superscript"/>
              </w:rPr>
            </w:rPrChange>
          </w:rPr>
          <w:t>REF</w:t>
        </w:r>
        <w:commentRangeEnd w:id="517"/>
        <w:r w:rsidR="00D308BE">
          <w:rPr>
            <w:rStyle w:val="CommentReference"/>
          </w:rPr>
          <w:commentReference w:id="517"/>
        </w:r>
      </w:ins>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ins w:id="520" w:author="Unemo Magnus, USÖ Labmed länsklinik" w:date="2016-11-14T17:54:00Z">
        <w:r w:rsidR="006F644E">
          <w:rPr>
            <w:rFonts w:ascii="Times New Roman" w:hAnsi="Times New Roman" w:cs="Times New Roman"/>
            <w:sz w:val="24"/>
            <w:szCs w:val="24"/>
          </w:rPr>
          <w:t>.</w:t>
        </w:r>
      </w:ins>
      <w:r w:rsidR="001D53E2" w:rsidRPr="006F644E">
        <w:rPr>
          <w:rFonts w:ascii="Times New Roman" w:hAnsi="Times New Roman" w:cs="Times New Roman"/>
          <w:sz w:val="24"/>
          <w:szCs w:val="24"/>
        </w:rPr>
        <w:fldChar w:fldCharType="begin"/>
      </w:r>
      <w:r w:rsidR="00B91BC7" w:rsidRPr="006F644E">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sidRPr="006F644E">
        <w:rPr>
          <w:rFonts w:ascii="Cambria Math" w:hAnsi="Cambria Math" w:cs="Cambria Math"/>
          <w:sz w:val="24"/>
          <w:szCs w:val="24"/>
        </w:rPr>
        <w:instrText>ﬄ</w:instrText>
      </w:r>
      <w:r w:rsidR="00B91BC7"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sidRPr="006F644E">
        <w:rPr>
          <w:rFonts w:ascii="Cambria Math" w:hAnsi="Cambria Math" w:cs="Cambria Math"/>
          <w:sz w:val="24"/>
          <w:szCs w:val="24"/>
        </w:rPr>
        <w:instrText>ﬄ</w:instrText>
      </w:r>
      <w:r w:rsidR="00B91BC7"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5,16</w:t>
      </w:r>
      <w:r w:rsidR="001D53E2" w:rsidRPr="006F644E">
        <w:rPr>
          <w:rFonts w:ascii="Times New Roman" w:hAnsi="Times New Roman" w:cs="Times New Roman"/>
          <w:sz w:val="24"/>
          <w:szCs w:val="24"/>
        </w:rPr>
        <w:fldChar w:fldCharType="end"/>
      </w:r>
      <w:del w:id="521" w:author="Unemo Magnus, USÖ Labmed länsklinik" w:date="2016-11-14T17:54:00Z">
        <w:r w:rsidR="001D53E2" w:rsidRPr="006F644E" w:rsidDel="006F644E">
          <w:rPr>
            <w:rFonts w:ascii="Times New Roman" w:hAnsi="Times New Roman" w:cs="Times New Roman"/>
            <w:sz w:val="24"/>
            <w:szCs w:val="24"/>
          </w:rPr>
          <w:delText>.</w:delText>
        </w:r>
      </w:del>
      <w:r w:rsidR="001D53E2" w:rsidRPr="006F644E">
        <w:rPr>
          <w:rFonts w:ascii="Times New Roman" w:hAnsi="Times New Roman" w:cs="Times New Roman"/>
          <w:sz w:val="24"/>
          <w:szCs w:val="24"/>
        </w:rPr>
        <w:t xml:space="preserve"> </w:t>
      </w:r>
    </w:p>
    <w:p w14:paraId="7C8FAF1E" w14:textId="296E32AE" w:rsidR="006A110D" w:rsidRPr="006F644E" w:rsidRDefault="00926840">
      <w:pPr>
        <w:spacing w:after="0" w:line="480" w:lineRule="auto"/>
        <w:ind w:firstLine="426"/>
        <w:jc w:val="both"/>
        <w:rPr>
          <w:rFonts w:ascii="Times New Roman" w:hAnsi="Times New Roman" w:cs="Times New Roman"/>
          <w:sz w:val="24"/>
          <w:szCs w:val="24"/>
        </w:rPr>
        <w:pPrChange w:id="522" w:author="Unemo Magnus, USÖ Labmed länsklinik" w:date="2016-11-14T17:54:00Z">
          <w:pPr>
            <w:spacing w:line="480" w:lineRule="auto"/>
            <w:jc w:val="both"/>
          </w:pPr>
        </w:pPrChange>
      </w:pPr>
      <w:ins w:id="523" w:author="Unemo Magnus, USÖ Labmed länsklinik" w:date="2016-11-16T20:44:00Z">
        <w:r>
          <w:rPr>
            <w:rFonts w:ascii="Times New Roman" w:hAnsi="Times New Roman" w:cs="Times New Roman"/>
            <w:sz w:val="24"/>
            <w:szCs w:val="24"/>
          </w:rPr>
          <w:t xml:space="preserve">Unfortunately, </w:t>
        </w:r>
      </w:ins>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ins w:id="524" w:author="Unemo Magnus, USÖ Labmed länsklinik" w:date="2016-11-14T17:54:00Z">
        <w:r w:rsidR="006F644E">
          <w:rPr>
            <w:rFonts w:ascii="Times New Roman" w:hAnsi="Times New Roman" w:cs="Times New Roman"/>
            <w:sz w:val="24"/>
            <w:szCs w:val="24"/>
          </w:rPr>
          <w:t>.</w:t>
        </w:r>
      </w:ins>
      <w:r w:rsidR="00E82349" w:rsidRPr="006F644E">
        <w:rPr>
          <w:rFonts w:ascii="Times New Roman" w:hAnsi="Times New Roman" w:cs="Times New Roman"/>
          <w:sz w:val="24"/>
          <w:szCs w:val="24"/>
        </w:rPr>
        <w:fldChar w:fldCharType="begin"/>
      </w:r>
      <w:r w:rsidR="00E82349" w:rsidRPr="006F644E">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7</w:t>
      </w:r>
      <w:r w:rsidR="00E82349" w:rsidRPr="006F644E">
        <w:rPr>
          <w:rFonts w:ascii="Times New Roman" w:hAnsi="Times New Roman" w:cs="Times New Roman"/>
          <w:sz w:val="24"/>
          <w:szCs w:val="24"/>
        </w:rPr>
        <w:fldChar w:fldCharType="end"/>
      </w:r>
      <w:del w:id="525" w:author="Unemo Magnus, USÖ Labmed länsklinik" w:date="2016-11-14T17:54:00Z">
        <w:r w:rsidR="00E82349" w:rsidRPr="006F644E" w:rsidDel="006F644E">
          <w:rPr>
            <w:rFonts w:ascii="Times New Roman" w:hAnsi="Times New Roman" w:cs="Times New Roman"/>
            <w:sz w:val="24"/>
            <w:szCs w:val="24"/>
          </w:rPr>
          <w:delText>.</w:delText>
        </w:r>
      </w:del>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ins w:id="526" w:author="Unemo Magnus, USÖ Labmed länsklinik" w:date="2016-11-16T20:46:00Z">
        <w:r>
          <w:rPr>
            <w:rFonts w:ascii="Times New Roman" w:hAnsi="Times New Roman" w:cs="Times New Roman"/>
            <w:sz w:val="24"/>
            <w:szCs w:val="24"/>
          </w:rPr>
          <w:t xml:space="preserve">Furthermore, </w:t>
        </w:r>
      </w:ins>
      <w:del w:id="527" w:author="Unemo Magnus, USÖ Labmed länsklinik" w:date="2016-11-16T20:46:00Z">
        <w:r w:rsidR="006A110D" w:rsidRPr="006F644E" w:rsidDel="00926840">
          <w:rPr>
            <w:rFonts w:ascii="Times New Roman" w:hAnsi="Times New Roman" w:cs="Times New Roman"/>
            <w:sz w:val="24"/>
            <w:szCs w:val="24"/>
          </w:rPr>
          <w:delText xml:space="preserve">In contrast </w:delText>
        </w:r>
      </w:del>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ins w:id="528" w:author="Unemo Magnus, USÖ Labmed länsklinik" w:date="2016-11-17T12:49:00Z">
        <w:r w:rsidR="00B6403F">
          <w:rPr>
            <w:rFonts w:ascii="Times New Roman" w:hAnsi="Times New Roman" w:cs="Times New Roman"/>
            <w:sz w:val="24"/>
            <w:szCs w:val="24"/>
          </w:rPr>
          <w:t xml:space="preserve">(CIs) </w:t>
        </w:r>
      </w:ins>
      <w:r w:rsidR="006A110D" w:rsidRPr="006F644E">
        <w:rPr>
          <w:rFonts w:ascii="Times New Roman" w:hAnsi="Times New Roman" w:cs="Times New Roman"/>
          <w:sz w:val="24"/>
          <w:szCs w:val="24"/>
        </w:rPr>
        <w:t>and do not rely on doubling dilution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this benchmark dose approach </w:t>
      </w:r>
      <w:ins w:id="529" w:author="Unemo Magnus, USÖ Labmed länsklinik" w:date="2016-11-15T15:18:00Z">
        <w:r w:rsidR="003979B5">
          <w:rPr>
            <w:rFonts w:ascii="Times New Roman" w:hAnsi="Times New Roman" w:cs="Times New Roman"/>
            <w:sz w:val="24"/>
            <w:szCs w:val="24"/>
          </w:rPr>
          <w:t xml:space="preserve">has </w:t>
        </w:r>
      </w:ins>
      <w:r w:rsidR="009155D4" w:rsidRPr="006F644E">
        <w:rPr>
          <w:rFonts w:ascii="Times New Roman" w:hAnsi="Times New Roman" w:cs="Times New Roman"/>
          <w:sz w:val="24"/>
          <w:szCs w:val="24"/>
        </w:rPr>
        <w:t>largely replaced methods that rely on dis</w:t>
      </w:r>
      <w:r w:rsidR="00A149CF" w:rsidRPr="006F644E">
        <w:rPr>
          <w:rFonts w:ascii="Times New Roman" w:hAnsi="Times New Roman" w:cs="Times New Roman"/>
          <w:sz w:val="24"/>
          <w:szCs w:val="24"/>
        </w:rPr>
        <w:t>crete dose spacing because of its statistical superiority</w:t>
      </w:r>
      <w:ins w:id="530" w:author="Unemo Magnus, USÖ Labmed länsklinik" w:date="2016-11-14T17:54:00Z">
        <w:r w:rsidR="006F644E">
          <w:rPr>
            <w:rFonts w:ascii="Times New Roman" w:hAnsi="Times New Roman" w:cs="Times New Roman"/>
            <w:sz w:val="24"/>
            <w:szCs w:val="24"/>
          </w:rPr>
          <w:t>.</w:t>
        </w:r>
      </w:ins>
      <w:r w:rsidR="00C8642A" w:rsidRPr="006F644E">
        <w:rPr>
          <w:rFonts w:ascii="Times New Roman" w:hAnsi="Times New Roman" w:cs="Times New Roman"/>
          <w:sz w:val="24"/>
          <w:szCs w:val="24"/>
        </w:rPr>
        <w:fldChar w:fldCharType="begin"/>
      </w:r>
      <w:r w:rsidR="00F512D5" w:rsidRPr="006F644E">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18–21</w:t>
      </w:r>
      <w:r w:rsidR="00C8642A" w:rsidRPr="006F644E">
        <w:rPr>
          <w:rFonts w:ascii="Times New Roman" w:hAnsi="Times New Roman" w:cs="Times New Roman"/>
          <w:sz w:val="24"/>
          <w:szCs w:val="24"/>
        </w:rPr>
        <w:fldChar w:fldCharType="end"/>
      </w:r>
      <w:del w:id="531" w:author="Unemo Magnus, USÖ Labmed länsklinik" w:date="2016-11-14T17:54:00Z">
        <w:r w:rsidR="006A110D" w:rsidRPr="006F644E" w:rsidDel="006F644E">
          <w:rPr>
            <w:rFonts w:ascii="Times New Roman" w:hAnsi="Times New Roman" w:cs="Times New Roman"/>
            <w:sz w:val="24"/>
            <w:szCs w:val="24"/>
          </w:rPr>
          <w:delText>.</w:delText>
        </w:r>
      </w:del>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Furthermore, the shape of the pharmacodynamic</w:t>
      </w:r>
      <w:del w:id="532" w:author="Unemo Magnus, USÖ Labmed länsklinik" w:date="2016-11-16T20:51:00Z">
        <w:r w:rsidR="00CE2D5B" w:rsidRPr="006F644E" w:rsidDel="00EF3010">
          <w:rPr>
            <w:rFonts w:ascii="Times New Roman" w:hAnsi="Times New Roman" w:cs="Times New Roman"/>
            <w:sz w:val="24"/>
            <w:szCs w:val="24"/>
          </w:rPr>
          <w:delText>s</w:delText>
        </w:r>
      </w:del>
      <w:r w:rsidR="00CE2D5B" w:rsidRPr="006F644E">
        <w:rPr>
          <w:rFonts w:ascii="Times New Roman" w:hAnsi="Times New Roman" w:cs="Times New Roman"/>
          <w:sz w:val="24"/>
          <w:szCs w:val="24"/>
        </w:rPr>
        <w:t xml:space="preserve"> curve potentially provides additional valuable information on the </w:t>
      </w:r>
      <w:del w:id="533" w:author="Unemo Magnus, USÖ Labmed länsklinik" w:date="2016-11-15T15:18:00Z">
        <w:r w:rsidR="00CE2D5B" w:rsidRPr="006F644E" w:rsidDel="003979B5">
          <w:rPr>
            <w:rFonts w:ascii="Times New Roman" w:hAnsi="Times New Roman" w:cs="Times New Roman"/>
            <w:sz w:val="24"/>
            <w:szCs w:val="24"/>
          </w:rPr>
          <w:delText>test</w:delText>
        </w:r>
        <w:r w:rsidR="00A149CF" w:rsidRPr="006F644E" w:rsidDel="003979B5">
          <w:rPr>
            <w:rFonts w:ascii="Times New Roman" w:hAnsi="Times New Roman" w:cs="Times New Roman"/>
            <w:sz w:val="24"/>
            <w:szCs w:val="24"/>
          </w:rPr>
          <w:delText>ed</w:delText>
        </w:r>
        <w:r w:rsidR="00CE2D5B" w:rsidRPr="006F644E" w:rsidDel="003979B5">
          <w:rPr>
            <w:rFonts w:ascii="Times New Roman" w:hAnsi="Times New Roman" w:cs="Times New Roman"/>
            <w:sz w:val="24"/>
            <w:szCs w:val="24"/>
          </w:rPr>
          <w:delText xml:space="preserve"> </w:delText>
        </w:r>
      </w:del>
      <w:r w:rsidR="00CE2D5B" w:rsidRPr="006F644E">
        <w:rPr>
          <w:rFonts w:ascii="Times New Roman" w:hAnsi="Times New Roman" w:cs="Times New Roman"/>
          <w:sz w:val="24"/>
          <w:szCs w:val="24"/>
        </w:rPr>
        <w:t>compound</w:t>
      </w:r>
      <w:r w:rsidR="00A149CF" w:rsidRPr="006F644E">
        <w:rPr>
          <w:rFonts w:ascii="Times New Roman" w:hAnsi="Times New Roman" w:cs="Times New Roman"/>
          <w:sz w:val="24"/>
          <w:szCs w:val="24"/>
        </w:rPr>
        <w:t>s</w:t>
      </w:r>
      <w:ins w:id="534" w:author="Unemo Magnus, USÖ Labmed länsklinik" w:date="2016-11-15T15:18:00Z">
        <w:r w:rsidR="003979B5">
          <w:rPr>
            <w:rFonts w:ascii="Times New Roman" w:hAnsi="Times New Roman" w:cs="Times New Roman"/>
            <w:sz w:val="24"/>
            <w:szCs w:val="24"/>
          </w:rPr>
          <w:t xml:space="preserve"> being tested</w:t>
        </w:r>
      </w:ins>
      <w:ins w:id="535" w:author="Unemo Magnus, USÖ Labmed länsklinik" w:date="2016-11-14T17:54:00Z">
        <w:r w:rsidR="006F644E">
          <w:rPr>
            <w:rFonts w:ascii="Times New Roman" w:hAnsi="Times New Roman" w:cs="Times New Roman"/>
            <w:sz w:val="24"/>
            <w:szCs w:val="24"/>
          </w:rPr>
          <w:t>.</w:t>
        </w:r>
      </w:ins>
      <w:r w:rsidR="00CE2D5B" w:rsidRPr="006F644E">
        <w:rPr>
          <w:rFonts w:ascii="Times New Roman" w:hAnsi="Times New Roman" w:cs="Times New Roman"/>
          <w:sz w:val="24"/>
          <w:szCs w:val="24"/>
        </w:rPr>
        <w:fldChar w:fldCharType="begin"/>
      </w:r>
      <w:r w:rsidR="00F512D5" w:rsidRPr="006F644E">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22</w:t>
      </w:r>
      <w:r w:rsidR="00CE2D5B" w:rsidRPr="006F644E">
        <w:rPr>
          <w:rFonts w:ascii="Times New Roman" w:hAnsi="Times New Roman" w:cs="Times New Roman"/>
          <w:sz w:val="24"/>
          <w:szCs w:val="24"/>
        </w:rPr>
        <w:fldChar w:fldCharType="end"/>
      </w:r>
      <w:del w:id="536" w:author="Unemo Magnus, USÖ Labmed länsklinik" w:date="2016-11-14T17:54:00Z">
        <w:r w:rsidR="00CE2D5B" w:rsidRPr="006F644E" w:rsidDel="006F644E">
          <w:rPr>
            <w:rFonts w:ascii="Times New Roman" w:hAnsi="Times New Roman" w:cs="Times New Roman"/>
            <w:sz w:val="24"/>
            <w:szCs w:val="24"/>
          </w:rPr>
          <w:delText>.</w:delText>
        </w:r>
      </w:del>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p>
    <w:p w14:paraId="0225A544" w14:textId="4260298E" w:rsidR="00C906C1" w:rsidRDefault="001D53E2">
      <w:pPr>
        <w:spacing w:after="0" w:line="480" w:lineRule="auto"/>
        <w:ind w:firstLine="426"/>
        <w:jc w:val="both"/>
        <w:rPr>
          <w:ins w:id="537" w:author="Unemo Magnus, USÖ Labmed länsklinik" w:date="2016-11-16T21:24:00Z"/>
          <w:rFonts w:ascii="Times New Roman" w:hAnsi="Times New Roman" w:cs="Times New Roman"/>
          <w:sz w:val="24"/>
          <w:szCs w:val="24"/>
        </w:rPr>
        <w:pPrChange w:id="538" w:author="Unemo Magnus, USÖ Labmed länsklinik" w:date="2016-11-14T17:54:00Z">
          <w:pPr>
            <w:spacing w:line="480" w:lineRule="auto"/>
            <w:jc w:val="both"/>
          </w:pPr>
        </w:pPrChange>
      </w:pPr>
      <w:r w:rsidRPr="006F644E">
        <w:rPr>
          <w:rFonts w:ascii="Times New Roman" w:hAnsi="Times New Roman" w:cs="Times New Roman"/>
          <w:sz w:val="24"/>
          <w:szCs w:val="24"/>
        </w:rPr>
        <w:t xml:space="preserve">Th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del w:id="539" w:author="Unemo Magnus, USÖ Labmed länsklinik" w:date="2016-11-15T15:18:00Z">
        <w:r w:rsidRPr="006F644E" w:rsidDel="003979B5">
          <w:rPr>
            <w:rFonts w:ascii="Times New Roman" w:hAnsi="Times New Roman" w:cs="Times New Roman"/>
            <w:sz w:val="24"/>
            <w:szCs w:val="24"/>
          </w:rPr>
          <w:delText xml:space="preserve">with </w:delText>
        </w:r>
      </w:del>
      <w:ins w:id="540" w:author="Unemo Magnus, USÖ Labmed länsklinik" w:date="2016-11-15T15:18:00Z">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different readouts. Measuring the optical density </w:t>
      </w:r>
      <w:ins w:id="541" w:author="Unemo Magnus, USÖ Labmed länsklinik" w:date="2016-11-15T15:19:00Z">
        <w:r w:rsidR="003979B5">
          <w:rPr>
            <w:rFonts w:ascii="Times New Roman" w:hAnsi="Times New Roman" w:cs="Times New Roman"/>
            <w:sz w:val="24"/>
            <w:szCs w:val="24"/>
          </w:rPr>
          <w:t>(</w:t>
        </w:r>
      </w:ins>
      <w:r w:rsidRPr="006F644E">
        <w:rPr>
          <w:rFonts w:ascii="Times New Roman" w:hAnsi="Times New Roman" w:cs="Times New Roman"/>
          <w:sz w:val="24"/>
          <w:szCs w:val="24"/>
        </w:rPr>
        <w:t xml:space="preserve">at </w:t>
      </w:r>
      <w:del w:id="542" w:author="Unemo Magnus, USÖ Labmed länsklinik" w:date="2016-11-15T15:19:00Z">
        <w:r w:rsidRPr="006F644E" w:rsidDel="003979B5">
          <w:rPr>
            <w:rFonts w:ascii="Times New Roman" w:hAnsi="Times New Roman" w:cs="Times New Roman"/>
            <w:sz w:val="24"/>
            <w:szCs w:val="24"/>
          </w:rPr>
          <w:delText>(</w:delText>
        </w:r>
      </w:del>
      <w:r w:rsidRPr="006F644E">
        <w:rPr>
          <w:rFonts w:ascii="Times New Roman" w:hAnsi="Times New Roman" w:cs="Times New Roman"/>
          <w:sz w:val="24"/>
          <w:szCs w:val="24"/>
        </w:rPr>
        <w:t>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ins w:id="543" w:author="Unemo Magnus, USÖ Labmed länsklinik" w:date="2016-11-16T13:42:00Z">
        <w:r w:rsidR="005F707F" w:rsidRPr="00434C3A">
          <w:rPr>
            <w:rFonts w:ascii="Times New Roman" w:hAnsi="Times New Roman" w:cs="Times New Roman"/>
            <w:sz w:val="24"/>
            <w:szCs w:val="24"/>
          </w:rPr>
          <w:t>3-(4,5-dimethyethiazol-2-yl)-2,</w:t>
        </w:r>
        <w:r w:rsidR="00E90AD7" w:rsidRPr="005F707F">
          <w:rPr>
            <w:rFonts w:ascii="Times New Roman" w:hAnsi="Times New Roman" w:cs="Times New Roman"/>
            <w:sz w:val="24"/>
            <w:szCs w:val="24"/>
            <w:rPrChange w:id="544" w:author="Unemo Magnus, USÖ Labmed länsklinik" w:date="2016-11-17T12:20:00Z">
              <w:rPr/>
            </w:rPrChange>
          </w:rPr>
          <w:t>5-diphenyltetrazolium bromide</w:t>
        </w:r>
        <w:r w:rsidR="00E90AD7" w:rsidRPr="00E90AD7">
          <w:rPr>
            <w:rFonts w:ascii="Times New Roman" w:hAnsi="Times New Roman" w:cs="Times New Roman"/>
            <w:sz w:val="24"/>
            <w:szCs w:val="24"/>
          </w:rPr>
          <w:t xml:space="preserve"> </w:t>
        </w:r>
      </w:ins>
      <w:ins w:id="545" w:author="Unemo Magnus, USÖ Labmed länsklinik" w:date="2016-11-16T21:03:00Z">
        <w:r w:rsidR="00D627D8">
          <w:rPr>
            <w:rFonts w:ascii="Times New Roman" w:hAnsi="Times New Roman" w:cs="Times New Roman"/>
            <w:sz w:val="24"/>
            <w:szCs w:val="24"/>
          </w:rPr>
          <w:t>(</w:t>
        </w:r>
      </w:ins>
      <w:r w:rsidRPr="006F644E">
        <w:rPr>
          <w:rFonts w:ascii="Times New Roman" w:hAnsi="Times New Roman" w:cs="Times New Roman"/>
          <w:sz w:val="24"/>
          <w:szCs w:val="24"/>
        </w:rPr>
        <w:t>MTT</w:t>
      </w:r>
      <w:ins w:id="546" w:author="Unemo Magnus, USÖ Labmed länsklinik" w:date="2016-11-16T21:03:00Z">
        <w:r w:rsidR="00D627D8">
          <w:rPr>
            <w:rFonts w:ascii="Times New Roman" w:hAnsi="Times New Roman" w:cs="Times New Roman"/>
            <w:sz w:val="24"/>
            <w:szCs w:val="24"/>
          </w:rPr>
          <w:t>)</w:t>
        </w:r>
      </w:ins>
      <w:r w:rsidRPr="006F644E">
        <w:rPr>
          <w:rFonts w:ascii="Times New Roman" w:hAnsi="Times New Roman" w:cs="Times New Roman"/>
          <w:sz w:val="24"/>
          <w:szCs w:val="24"/>
        </w:rPr>
        <w:t xml:space="preserve">, </w:t>
      </w:r>
      <w:del w:id="547" w:author="Unemo Magnus, USÖ Labmed länsklinik" w:date="2016-11-15T15:19:00Z">
        <w:r w:rsidRPr="006F644E" w:rsidDel="003979B5">
          <w:rPr>
            <w:rFonts w:ascii="Times New Roman" w:hAnsi="Times New Roman" w:cs="Times New Roman"/>
            <w:sz w:val="24"/>
            <w:szCs w:val="24"/>
          </w:rPr>
          <w:delText xml:space="preserve">Luciferase </w:delText>
        </w:r>
      </w:del>
      <w:ins w:id="548" w:author="Unemo Magnus, USÖ Labmed länsklinik" w:date="2016-11-15T15:19:00Z">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ins>
      <w:r w:rsidRPr="006F644E">
        <w:rPr>
          <w:rFonts w:ascii="Times New Roman" w:hAnsi="Times New Roman" w:cs="Times New Roman"/>
          <w:sz w:val="24"/>
          <w:szCs w:val="24"/>
        </w:rPr>
        <w:t xml:space="preserve">(ATP levels) and </w:t>
      </w:r>
      <w:del w:id="549" w:author="Unemo Magnus, USÖ Labmed länsklinik" w:date="2016-11-15T15:19:00Z">
        <w:r w:rsidRPr="006F644E" w:rsidDel="003979B5">
          <w:rPr>
            <w:rFonts w:ascii="Times New Roman" w:hAnsi="Times New Roman" w:cs="Times New Roman"/>
            <w:sz w:val="24"/>
            <w:szCs w:val="24"/>
          </w:rPr>
          <w:delText xml:space="preserve">Lactat </w:delText>
        </w:r>
      </w:del>
      <w:ins w:id="550" w:author="Unemo Magnus, USÖ Labmed länsklinik" w:date="2016-11-15T15:19:00Z">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dehydrogenase are widespread methods </w:t>
      </w:r>
      <w:ins w:id="551" w:author="Unemo Magnus, USÖ Labmed länsklinik" w:date="2016-11-16T21:09:00Z">
        <w:r w:rsidR="006A0B46">
          <w:rPr>
            <w:rFonts w:ascii="Times New Roman" w:hAnsi="Times New Roman" w:cs="Times New Roman"/>
            <w:sz w:val="24"/>
            <w:szCs w:val="24"/>
          </w:rPr>
          <w:t xml:space="preserve">where readouts </w:t>
        </w:r>
      </w:ins>
      <w:del w:id="552" w:author="Unemo Magnus, USÖ Labmed länsklinik" w:date="2016-11-16T21:09:00Z">
        <w:r w:rsidRPr="006F644E" w:rsidDel="006A0B46">
          <w:rPr>
            <w:rFonts w:ascii="Times New Roman" w:hAnsi="Times New Roman" w:cs="Times New Roman"/>
            <w:sz w:val="24"/>
            <w:szCs w:val="24"/>
          </w:rPr>
          <w:delText xml:space="preserve">that </w:delText>
        </w:r>
      </w:del>
      <w:r w:rsidRPr="006F644E">
        <w:rPr>
          <w:rFonts w:ascii="Times New Roman" w:hAnsi="Times New Roman" w:cs="Times New Roman"/>
          <w:sz w:val="24"/>
          <w:szCs w:val="24"/>
        </w:rPr>
        <w:t xml:space="preserve">indirectly correlate with </w:t>
      </w:r>
      <w:ins w:id="553" w:author="Unemo Magnus, USÖ Labmed länsklinik" w:date="2016-11-16T21:07:00Z">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ins>
      <w:r w:rsidRPr="006F644E">
        <w:rPr>
          <w:rFonts w:ascii="Times New Roman" w:hAnsi="Times New Roman" w:cs="Times New Roman"/>
          <w:sz w:val="24"/>
          <w:szCs w:val="24"/>
        </w:rPr>
        <w:t>cell</w:t>
      </w:r>
      <w:ins w:id="554" w:author="Unemo Magnus, USÖ Labmed länsklinik" w:date="2016-11-16T21:07:00Z">
        <w:r w:rsidR="00D627D8">
          <w:rPr>
            <w:rFonts w:ascii="Times New Roman" w:hAnsi="Times New Roman" w:cs="Times New Roman"/>
            <w:sz w:val="24"/>
            <w:szCs w:val="24"/>
          </w:rPr>
          <w:t>s</w:t>
        </w:r>
      </w:ins>
      <w:del w:id="555" w:author="Unemo Magnus, USÖ Labmed länsklinik" w:date="2016-11-16T21:07:00Z">
        <w:r w:rsidRPr="006F644E" w:rsidDel="00D627D8">
          <w:rPr>
            <w:rFonts w:ascii="Times New Roman" w:hAnsi="Times New Roman" w:cs="Times New Roman"/>
            <w:sz w:val="24"/>
            <w:szCs w:val="24"/>
          </w:rPr>
          <w:delText xml:space="preserve"> numbers</w:delText>
        </w:r>
      </w:del>
      <w:ins w:id="556" w:author="Unemo Magnus, USÖ Labmed länsklinik" w:date="2016-11-14T17:54:00Z">
        <w:r w:rsidR="006F644E">
          <w:rPr>
            <w:rFonts w:ascii="Times New Roman" w:hAnsi="Times New Roman" w:cs="Times New Roman"/>
            <w:sz w:val="24"/>
            <w:szCs w:val="24"/>
          </w:rPr>
          <w:t>.</w:t>
        </w:r>
      </w:ins>
      <w:r w:rsidR="00150A4E" w:rsidRPr="006F644E">
        <w:rPr>
          <w:rFonts w:ascii="Times New Roman" w:hAnsi="Times New Roman" w:cs="Times New Roman"/>
          <w:sz w:val="24"/>
          <w:szCs w:val="24"/>
        </w:rPr>
        <w:fldChar w:fldCharType="begin"/>
      </w:r>
      <w:r w:rsidR="00150A4E" w:rsidRPr="006F64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54156B" w:rsidRPr="006F644E">
        <w:rPr>
          <w:rFonts w:ascii="Times New Roman" w:hAnsi="Times New Roman" w:cs="Times New Roman"/>
          <w:sz w:val="24"/>
          <w:szCs w:val="24"/>
          <w:vertAlign w:val="superscript"/>
        </w:rPr>
        <w:t>23</w:t>
      </w:r>
      <w:r w:rsidR="00150A4E" w:rsidRPr="006F644E">
        <w:rPr>
          <w:rFonts w:ascii="Times New Roman" w:hAnsi="Times New Roman" w:cs="Times New Roman"/>
          <w:sz w:val="24"/>
          <w:szCs w:val="24"/>
        </w:rPr>
        <w:fldChar w:fldCharType="end"/>
      </w:r>
      <w:del w:id="557" w:author="Unemo Magnus, USÖ Labmed länsklinik" w:date="2016-11-14T17:54:00Z">
        <w:r w:rsidR="00311A19" w:rsidRPr="006F644E" w:rsidDel="006F644E">
          <w:rPr>
            <w:rFonts w:ascii="Times New Roman" w:hAnsi="Times New Roman" w:cs="Times New Roman"/>
            <w:sz w:val="24"/>
            <w:szCs w:val="24"/>
          </w:rPr>
          <w:delText>.</w:delText>
        </w:r>
      </w:del>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s</w:t>
      </w:r>
      <w:ins w:id="558" w:author="Unemo Magnus, USÖ Labmed länsklinik" w:date="2016-11-15T15:19:00Z">
        <w:r w:rsidR="003979B5">
          <w:rPr>
            <w:rFonts w:ascii="Times New Roman" w:hAnsi="Times New Roman" w:cs="Times New Roman"/>
            <w:sz w:val="24"/>
            <w:szCs w:val="24"/>
          </w:rPr>
          <w:t>orufin</w:t>
        </w:r>
      </w:ins>
      <w:del w:id="559" w:author="Unemo Magnus, USÖ Labmed länsklinik" w:date="2016-11-15T15:19:00Z">
        <w:r w:rsidRPr="006F644E" w:rsidDel="003979B5">
          <w:rPr>
            <w:rFonts w:ascii="Times New Roman" w:hAnsi="Times New Roman" w:cs="Times New Roman"/>
            <w:sz w:val="24"/>
            <w:szCs w:val="24"/>
          </w:rPr>
          <w:delText>azurin</w:delText>
        </w:r>
      </w:del>
      <w:r w:rsidRPr="006F644E">
        <w:rPr>
          <w:rFonts w:ascii="Times New Roman" w:hAnsi="Times New Roman" w:cs="Times New Roman"/>
          <w:sz w:val="24"/>
          <w:szCs w:val="24"/>
        </w:rPr>
        <w:t xml:space="preserve"> in the presence of metabolically active cells</w:t>
      </w:r>
      <w:ins w:id="560" w:author="Unemo Magnus, USÖ Labmed länsklinik" w:date="2016-11-14T17:54:00Z">
        <w:r w:rsidR="006F644E">
          <w:rPr>
            <w:rFonts w:ascii="Times New Roman" w:hAnsi="Times New Roman" w:cs="Times New Roman"/>
            <w:sz w:val="24"/>
            <w:szCs w:val="24"/>
          </w:rPr>
          <w:t>.</w:t>
        </w:r>
      </w:ins>
      <w:r w:rsidRPr="006F644E">
        <w:rPr>
          <w:rFonts w:ascii="Times New Roman" w:hAnsi="Times New Roman" w:cs="Times New Roman"/>
          <w:sz w:val="24"/>
          <w:szCs w:val="24"/>
        </w:rPr>
        <w:fldChar w:fldCharType="begin"/>
      </w:r>
      <w:r w:rsidR="00150A4E" w:rsidRPr="006F64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w:instrText>
      </w:r>
      <w:r w:rsidR="00150A4E" w:rsidRPr="000663CC">
        <w:rPr>
          <w:rFonts w:ascii="Times New Roman" w:hAnsi="Times New Roman" w:cs="Times New Roman"/>
          <w:sz w:val="24"/>
          <w:szCs w:val="24"/>
        </w:rPr>
        <w:instrText xml:space="preserve">:"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54156B" w:rsidRPr="000663CC">
        <w:rPr>
          <w:rFonts w:ascii="Times New Roman" w:hAnsi="Times New Roman" w:cs="Times New Roman"/>
          <w:sz w:val="24"/>
          <w:szCs w:val="24"/>
          <w:vertAlign w:val="superscript"/>
        </w:rPr>
        <w:t>24,25</w:t>
      </w:r>
      <w:r w:rsidRPr="006F644E">
        <w:rPr>
          <w:rFonts w:ascii="Times New Roman" w:hAnsi="Times New Roman" w:cs="Times New Roman"/>
          <w:sz w:val="24"/>
          <w:szCs w:val="24"/>
        </w:rPr>
        <w:fldChar w:fldCharType="end"/>
      </w:r>
      <w:del w:id="561" w:author="Unemo Magnus, USÖ Labmed länsklinik" w:date="2016-11-14T17:54:00Z">
        <w:r w:rsidRPr="000663CC" w:rsidDel="006F644E">
          <w:rPr>
            <w:rFonts w:ascii="Times New Roman" w:hAnsi="Times New Roman" w:cs="Times New Roman"/>
            <w:sz w:val="24"/>
            <w:szCs w:val="24"/>
          </w:rPr>
          <w:delText>.</w:delText>
        </w:r>
      </w:del>
      <w:r w:rsidRPr="000663CC">
        <w:rPr>
          <w:rFonts w:ascii="Times New Roman" w:hAnsi="Times New Roman" w:cs="Times New Roman"/>
          <w:sz w:val="24"/>
          <w:szCs w:val="24"/>
        </w:rPr>
        <w:t xml:space="preserve"> </w:t>
      </w:r>
      <w:del w:id="562" w:author="Unemo Magnus, USÖ Labmed länsklinik" w:date="2016-11-16T21:11:00Z">
        <w:r w:rsidR="00377FDC" w:rsidRPr="000663CC" w:rsidDel="000663CC">
          <w:rPr>
            <w:rFonts w:ascii="Times New Roman" w:hAnsi="Times New Roman" w:cs="Times New Roman"/>
            <w:sz w:val="24"/>
            <w:szCs w:val="24"/>
          </w:rPr>
          <w:delText xml:space="preserve">It has been recently discussed as potential novel antimicrobial for the treatment of gonorrhoea but was ineffective </w:delText>
        </w:r>
        <w:r w:rsidR="00377FDC" w:rsidRPr="000663CC" w:rsidDel="000663CC">
          <w:rPr>
            <w:rFonts w:ascii="Times New Roman" w:hAnsi="Times New Roman" w:cs="Times New Roman"/>
            <w:i/>
            <w:sz w:val="24"/>
            <w:szCs w:val="24"/>
            <w:rPrChange w:id="563" w:author="Unemo Magnus, USÖ Labmed länsklinik" w:date="2016-11-16T21:11:00Z">
              <w:rPr>
                <w:rFonts w:ascii="Times New Roman" w:hAnsi="Times New Roman" w:cs="Times New Roman"/>
                <w:sz w:val="24"/>
                <w:szCs w:val="24"/>
              </w:rPr>
            </w:rPrChange>
          </w:rPr>
          <w:delText>in</w:delText>
        </w:r>
      </w:del>
      <w:del w:id="564" w:author="Unemo Magnus, USÖ Labmed länsklinik" w:date="2016-11-15T15:21:00Z">
        <w:r w:rsidR="00377FDC" w:rsidRPr="000663CC" w:rsidDel="003979B5">
          <w:rPr>
            <w:rFonts w:ascii="Times New Roman" w:hAnsi="Times New Roman" w:cs="Times New Roman"/>
            <w:i/>
            <w:sz w:val="24"/>
            <w:szCs w:val="24"/>
            <w:rPrChange w:id="565" w:author="Unemo Magnus, USÖ Labmed länsklinik" w:date="2016-11-16T21:11:00Z">
              <w:rPr>
                <w:rFonts w:ascii="Times New Roman" w:hAnsi="Times New Roman" w:cs="Times New Roman"/>
                <w:sz w:val="24"/>
                <w:szCs w:val="24"/>
              </w:rPr>
            </w:rPrChange>
          </w:rPr>
          <w:delText>-</w:delText>
        </w:r>
      </w:del>
      <w:del w:id="566" w:author="Unemo Magnus, USÖ Labmed länsklinik" w:date="2016-11-16T21:11:00Z">
        <w:r w:rsidR="00377FDC" w:rsidRPr="000663CC" w:rsidDel="000663CC">
          <w:rPr>
            <w:rFonts w:ascii="Times New Roman" w:hAnsi="Times New Roman" w:cs="Times New Roman"/>
            <w:i/>
            <w:sz w:val="24"/>
            <w:szCs w:val="24"/>
            <w:rPrChange w:id="567" w:author="Unemo Magnus, USÖ Labmed länsklinik" w:date="2016-11-16T21:11:00Z">
              <w:rPr>
                <w:rFonts w:ascii="Times New Roman" w:hAnsi="Times New Roman" w:cs="Times New Roman"/>
                <w:sz w:val="24"/>
                <w:szCs w:val="24"/>
              </w:rPr>
            </w:rPrChange>
          </w:rPr>
          <w:delText>vivo</w:delText>
        </w:r>
        <w:r w:rsidR="00377FDC" w:rsidRPr="006F644E" w:rsidDel="000663CC">
          <w:rPr>
            <w:rFonts w:ascii="Times New Roman" w:hAnsi="Times New Roman" w:cs="Times New Roman"/>
            <w:sz w:val="24"/>
            <w:szCs w:val="24"/>
          </w:rPr>
          <w:fldChar w:fldCharType="begin"/>
        </w:r>
        <w:r w:rsidR="00377FDC" w:rsidRPr="000663CC" w:rsidDel="000663CC">
          <w:rPr>
            <w:rFonts w:ascii="Times New Roman" w:hAnsi="Times New Roman" w:cs="Times New Roman"/>
            <w:sz w:val="24"/>
            <w:szCs w:val="24"/>
          </w:rPr>
          <w:delInstrText xml:space="preserve"> ADDIN ZOTERO_ITEM CSL_CITATION {"citationID":"w4HBKjOJ","properties":{"formattedCitation":"{\\rtf \\super 26\\nosupersub{}}","plainCitation":"26"},"citationItems":[{"id":292,"uris":["http://zotero.org/users/1321783/items/SKU3S6A8"],"uri":["http://zotero.org/users/1321783/items/SKU3S6A8"],"itemData":{"id":292,"type":"article-journal","title":"Antibacterial activity of resazurin-based compounds against Neisseria gonorrhoeae in vitro and in vivo","container-title":"International Journal of Antimicrobial Agents","page":"367-372","volume":"48","issue":"4","source":"PubMed","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DOI":"10.1016/j.ijantimicag.2016.06.009","ISSN":"1872-7913","note":"PMID: 27451856\nPMCID: PMC5039091","journalAbbreviation":"Int. J. Antimicrob. Agents","language":"ENG","author":[{"family":"Schmitt","given":"Deanna M."},{"family":"Connolly","given":"Kristie L."},{"family":"Jerse","given":"Ann E."},{"family":"Detrick","given":"Melinda S."},{"family":"Horzempa","given":"Joseph"}],"issued":{"date-parts":[["2016",10]]},"PMID":"27451856","PMCID":"PMC5039091"}}],"schema":"https://github.com/citation-style-language/schema/raw/master/csl-citation.json"} </w:delInstrText>
        </w:r>
        <w:r w:rsidR="00377FDC" w:rsidRPr="006F644E" w:rsidDel="000663CC">
          <w:rPr>
            <w:rFonts w:ascii="Times New Roman" w:hAnsi="Times New Roman" w:cs="Times New Roman"/>
            <w:sz w:val="24"/>
            <w:szCs w:val="24"/>
          </w:rPr>
          <w:fldChar w:fldCharType="separate"/>
        </w:r>
        <w:r w:rsidR="00377FDC" w:rsidRPr="000663CC" w:rsidDel="000663CC">
          <w:rPr>
            <w:rFonts w:ascii="Times New Roman" w:hAnsi="Times New Roman" w:cs="Times New Roman"/>
            <w:sz w:val="24"/>
            <w:szCs w:val="24"/>
            <w:vertAlign w:val="superscript"/>
          </w:rPr>
          <w:delText>26</w:delText>
        </w:r>
        <w:r w:rsidR="00377FDC" w:rsidRPr="006F644E" w:rsidDel="000663CC">
          <w:rPr>
            <w:rFonts w:ascii="Times New Roman" w:hAnsi="Times New Roman" w:cs="Times New Roman"/>
            <w:sz w:val="24"/>
            <w:szCs w:val="24"/>
          </w:rPr>
          <w:fldChar w:fldCharType="end"/>
        </w:r>
      </w:del>
      <w:del w:id="568" w:author="Unemo Magnus, USÖ Labmed länsklinik" w:date="2016-11-14T17:54:00Z">
        <w:r w:rsidR="00377FDC" w:rsidRPr="000663CC" w:rsidDel="006F644E">
          <w:rPr>
            <w:rFonts w:ascii="Times New Roman" w:hAnsi="Times New Roman" w:cs="Times New Roman"/>
            <w:sz w:val="24"/>
            <w:szCs w:val="24"/>
          </w:rPr>
          <w:delText>.</w:delText>
        </w:r>
      </w:del>
      <w:del w:id="569" w:author="Unemo Magnus, USÖ Labmed länsklinik" w:date="2016-11-16T21:11:00Z">
        <w:r w:rsidR="00377FDC" w:rsidRPr="000663CC" w:rsidDel="000663CC">
          <w:rPr>
            <w:rFonts w:ascii="Times New Roman" w:hAnsi="Times New Roman" w:cs="Times New Roman"/>
            <w:sz w:val="24"/>
            <w:szCs w:val="24"/>
          </w:rPr>
          <w:delText xml:space="preserve"> </w:delText>
        </w:r>
      </w:del>
      <w:r w:rsidRPr="000663CC">
        <w:rPr>
          <w:rFonts w:ascii="Times New Roman" w:hAnsi="Times New Roman" w:cs="Times New Roman"/>
          <w:sz w:val="24"/>
          <w:szCs w:val="24"/>
        </w:rPr>
        <w:t xml:space="preserve">Unlike </w:t>
      </w:r>
      <w:del w:id="570" w:author="Unemo Magnus, USÖ Labmed länsklinik" w:date="2016-11-15T15:21:00Z">
        <w:r w:rsidRPr="000663CC" w:rsidDel="003979B5">
          <w:rPr>
            <w:rFonts w:ascii="Times New Roman" w:hAnsi="Times New Roman" w:cs="Times New Roman"/>
            <w:sz w:val="24"/>
            <w:szCs w:val="24"/>
          </w:rPr>
          <w:delText xml:space="preserve">the </w:delText>
        </w:r>
      </w:del>
      <w:r w:rsidRPr="000663CC">
        <w:rPr>
          <w:rFonts w:ascii="Times New Roman" w:hAnsi="Times New Roman" w:cs="Times New Roman"/>
          <w:sz w:val="24"/>
          <w:szCs w:val="24"/>
        </w:rPr>
        <w:t xml:space="preserve">optical density that </w:t>
      </w:r>
      <w:ins w:id="571" w:author="Unemo Magnus, USÖ Labmed länsklinik" w:date="2016-11-15T15:21:00Z">
        <w:r w:rsidR="003979B5" w:rsidRPr="000663CC">
          <w:rPr>
            <w:rFonts w:ascii="Times New Roman" w:hAnsi="Times New Roman" w:cs="Times New Roman"/>
            <w:sz w:val="24"/>
            <w:szCs w:val="24"/>
          </w:rPr>
          <w:t xml:space="preserve">is a </w:t>
        </w:r>
      </w:ins>
      <w:r w:rsidRPr="000663CC">
        <w:rPr>
          <w:rFonts w:ascii="Times New Roman" w:hAnsi="Times New Roman" w:cs="Times New Roman"/>
          <w:sz w:val="24"/>
          <w:szCs w:val="24"/>
        </w:rPr>
        <w:t>measure</w:t>
      </w:r>
      <w:del w:id="572" w:author="Unemo Magnus, USÖ Labmed länsklinik" w:date="2016-11-15T15:21:00Z">
        <w:r w:rsidRPr="000663CC" w:rsidDel="003979B5">
          <w:rPr>
            <w:rFonts w:ascii="Times New Roman" w:hAnsi="Times New Roman" w:cs="Times New Roman"/>
            <w:sz w:val="24"/>
            <w:szCs w:val="24"/>
          </w:rPr>
          <w:delText>s</w:delText>
        </w:r>
      </w:del>
      <w:r w:rsidRPr="000663CC">
        <w:rPr>
          <w:rFonts w:ascii="Times New Roman" w:hAnsi="Times New Roman" w:cs="Times New Roman"/>
          <w:sz w:val="24"/>
          <w:szCs w:val="24"/>
        </w:rPr>
        <w:t xml:space="preserve"> </w:t>
      </w:r>
      <w:ins w:id="573" w:author="Unemo Magnus, USÖ Labmed länsklinik" w:date="2016-11-15T15:21:00Z">
        <w:r w:rsidR="003979B5" w:rsidRPr="000663CC">
          <w:rPr>
            <w:rFonts w:ascii="Times New Roman" w:hAnsi="Times New Roman" w:cs="Times New Roman"/>
            <w:sz w:val="24"/>
            <w:szCs w:val="24"/>
          </w:rPr>
          <w:t xml:space="preserve">of </w:t>
        </w:r>
      </w:ins>
      <w:r w:rsidRPr="000663CC">
        <w:rPr>
          <w:rFonts w:ascii="Times New Roman" w:hAnsi="Times New Roman" w:cs="Times New Roman"/>
          <w:sz w:val="24"/>
          <w:szCs w:val="24"/>
        </w:rPr>
        <w:t>growth inhibition</w:t>
      </w:r>
      <w:ins w:id="574" w:author="Unemo Magnus, USÖ Labmed länsklinik" w:date="2016-11-15T15:21:00Z">
        <w:r w:rsidR="003979B5" w:rsidRPr="000663CC">
          <w:rPr>
            <w:rFonts w:ascii="Times New Roman" w:hAnsi="Times New Roman" w:cs="Times New Roman"/>
            <w:sz w:val="24"/>
            <w:szCs w:val="24"/>
          </w:rPr>
          <w:t>,</w:t>
        </w:r>
      </w:ins>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ins w:id="575" w:author="Unemo Magnus, USÖ Labmed länsklinik" w:date="2016-11-15T15:24:00Z">
        <w:r w:rsidR="003979B5" w:rsidRPr="000663CC">
          <w:rPr>
            <w:rFonts w:ascii="Times New Roman" w:hAnsi="Times New Roman" w:cs="Times New Roman"/>
            <w:sz w:val="24"/>
            <w:szCs w:val="24"/>
          </w:rPr>
          <w:t xml:space="preserve">is </w:t>
        </w:r>
      </w:ins>
      <w:del w:id="576" w:author="Unemo Magnus, USÖ Labmed länsklinik" w:date="2016-11-15T15:24:00Z">
        <w:r w:rsidR="00A149CF" w:rsidRPr="000663CC" w:rsidDel="003979B5">
          <w:rPr>
            <w:rFonts w:ascii="Times New Roman" w:hAnsi="Times New Roman" w:cs="Times New Roman"/>
            <w:sz w:val="24"/>
            <w:szCs w:val="24"/>
          </w:rPr>
          <w:delText xml:space="preserve">the signal can increase and decrease, this makes it </w:delText>
        </w:r>
      </w:del>
      <w:r w:rsidR="00A149CF" w:rsidRPr="000663CC">
        <w:rPr>
          <w:rFonts w:ascii="Times New Roman" w:hAnsi="Times New Roman" w:cs="Times New Roman"/>
          <w:sz w:val="24"/>
          <w:szCs w:val="24"/>
        </w:rPr>
        <w:t xml:space="preserve">potentially suitable for time-kill </w:t>
      </w:r>
      <w:r w:rsidR="00A149CF" w:rsidRPr="000663CC">
        <w:rPr>
          <w:rFonts w:ascii="Times New Roman" w:hAnsi="Times New Roman" w:cs="Times New Roman"/>
          <w:sz w:val="24"/>
          <w:szCs w:val="24"/>
        </w:rPr>
        <w:lastRenderedPageBreak/>
        <w:t>assays</w:t>
      </w:r>
      <w:r w:rsidRPr="000663CC">
        <w:rPr>
          <w:rFonts w:ascii="Times New Roman" w:hAnsi="Times New Roman" w:cs="Times New Roman"/>
          <w:sz w:val="24"/>
          <w:szCs w:val="24"/>
        </w:rPr>
        <w:t xml:space="preserve">. </w:t>
      </w:r>
      <w:del w:id="577" w:author="Unemo Magnus, USÖ Labmed länsklinik" w:date="2016-11-15T15:24:00Z">
        <w:r w:rsidRPr="000663CC" w:rsidDel="003979B5">
          <w:rPr>
            <w:rFonts w:ascii="Times New Roman" w:hAnsi="Times New Roman" w:cs="Times New Roman"/>
            <w:sz w:val="24"/>
            <w:szCs w:val="24"/>
          </w:rPr>
          <w:delText xml:space="preserve">It </w:delText>
        </w:r>
      </w:del>
      <w:ins w:id="578" w:author="Unemo Magnus, USÖ Labmed länsklinik" w:date="2016-11-15T15:24:00Z">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has been </w:t>
      </w:r>
      <w:del w:id="579" w:author="Unemo Magnus, USÖ Labmed länsklinik" w:date="2016-11-15T15:25:00Z">
        <w:r w:rsidRPr="006F644E" w:rsidDel="005F3BBC">
          <w:rPr>
            <w:rFonts w:ascii="Times New Roman" w:hAnsi="Times New Roman" w:cs="Times New Roman"/>
            <w:sz w:val="24"/>
            <w:szCs w:val="24"/>
          </w:rPr>
          <w:delText xml:space="preserve">previously </w:delText>
        </w:r>
      </w:del>
      <w:r w:rsidRPr="006F644E">
        <w:rPr>
          <w:rFonts w:ascii="Times New Roman" w:hAnsi="Times New Roman" w:cs="Times New Roman"/>
          <w:sz w:val="24"/>
          <w:szCs w:val="24"/>
        </w:rPr>
        <w:t xml:space="preserve">used </w:t>
      </w:r>
      <w:ins w:id="580" w:author="Unemo Magnus, USÖ Labmed länsklinik" w:date="2016-11-15T15:25:00Z">
        <w:r w:rsidR="005F3BBC" w:rsidRPr="006F644E">
          <w:rPr>
            <w:rFonts w:ascii="Times New Roman" w:hAnsi="Times New Roman" w:cs="Times New Roman"/>
            <w:sz w:val="24"/>
            <w:szCs w:val="24"/>
          </w:rPr>
          <w:t xml:space="preserve">previously </w:t>
        </w:r>
      </w:ins>
      <w:r w:rsidRPr="006F644E">
        <w:rPr>
          <w:rFonts w:ascii="Times New Roman" w:hAnsi="Times New Roman" w:cs="Times New Roman"/>
          <w:sz w:val="24"/>
          <w:szCs w:val="24"/>
        </w:rPr>
        <w:t xml:space="preserve">in screenings for toxicity testing, high throughput applications and MIC testing </w:t>
      </w:r>
      <w:ins w:id="581" w:author="Unemo Magnus, USÖ Labmed länsklinik" w:date="2016-11-16T21:15:00Z">
        <w:r w:rsidR="00A369D3">
          <w:rPr>
            <w:rFonts w:ascii="Times New Roman" w:hAnsi="Times New Roman" w:cs="Times New Roman"/>
            <w:sz w:val="24"/>
            <w:szCs w:val="24"/>
          </w:rPr>
          <w:t xml:space="preserve">of </w:t>
        </w:r>
        <w:r w:rsidR="00A369D3">
          <w:rPr>
            <w:rFonts w:ascii="Times New Roman" w:hAnsi="Times New Roman" w:cs="Times New Roman"/>
            <w:i/>
            <w:sz w:val="24"/>
            <w:szCs w:val="24"/>
          </w:rPr>
          <w:t>Mycobacterium tuberculosis</w:t>
        </w:r>
      </w:ins>
      <w:del w:id="582" w:author="Unemo Magnus, USÖ Labmed länsklinik" w:date="2016-11-16T21:15:00Z">
        <w:r w:rsidRPr="006F644E" w:rsidDel="00A369D3">
          <w:rPr>
            <w:rFonts w:ascii="Times New Roman" w:hAnsi="Times New Roman" w:cs="Times New Roman"/>
            <w:sz w:val="24"/>
            <w:szCs w:val="24"/>
          </w:rPr>
          <w:delText>in bacteria</w:delText>
        </w:r>
      </w:del>
      <w:ins w:id="583" w:author="Unemo Magnus, USÖ Labmed länsklinik" w:date="2016-11-14T17:54:00Z">
        <w:r w:rsidR="006F644E">
          <w:rPr>
            <w:rFonts w:ascii="Times New Roman" w:hAnsi="Times New Roman" w:cs="Times New Roman"/>
            <w:sz w:val="24"/>
            <w:szCs w:val="24"/>
          </w:rPr>
          <w:t>.</w:t>
        </w:r>
      </w:ins>
      <w:r w:rsidR="00150A4E"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kpt2iojb5","properties":{"formattedCitation":"{\\rtf \\super 24,27\\nosupersub{}}","plainCitation":"24,27"},"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24,27</w:t>
      </w:r>
      <w:r w:rsidR="00150A4E" w:rsidRPr="006F644E">
        <w:rPr>
          <w:rFonts w:ascii="Times New Roman" w:hAnsi="Times New Roman" w:cs="Times New Roman"/>
          <w:sz w:val="24"/>
          <w:szCs w:val="24"/>
        </w:rPr>
        <w:fldChar w:fldCharType="end"/>
      </w:r>
      <w:del w:id="584" w:author="Unemo Magnus, USÖ Labmed länsklinik" w:date="2016-11-14T17:54:00Z">
        <w:r w:rsidRPr="006F644E" w:rsidDel="006F644E">
          <w:rPr>
            <w:rFonts w:ascii="Times New Roman" w:hAnsi="Times New Roman" w:cs="Times New Roman"/>
            <w:sz w:val="24"/>
            <w:szCs w:val="24"/>
          </w:rPr>
          <w:delText>.</w:delText>
        </w:r>
      </w:del>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The use of resazurin</w:t>
      </w:r>
      <w:r w:rsidR="000878D6"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might allow</w:t>
      </w:r>
      <w:r w:rsidR="000878D6" w:rsidRPr="006F644E">
        <w:rPr>
          <w:rFonts w:ascii="Times New Roman" w:hAnsi="Times New Roman" w:cs="Times New Roman"/>
          <w:sz w:val="24"/>
          <w:szCs w:val="24"/>
        </w:rPr>
        <w:t xml:space="preserve"> </w:t>
      </w:r>
      <w:r w:rsidR="000B6FC2" w:rsidRPr="006F644E">
        <w:rPr>
          <w:rFonts w:ascii="Times New Roman" w:hAnsi="Times New Roman" w:cs="Times New Roman"/>
          <w:sz w:val="24"/>
          <w:szCs w:val="24"/>
        </w:rPr>
        <w:t xml:space="preserve">the measurement of </w:t>
      </w:r>
      <w:del w:id="585" w:author="Unemo Magnus, USÖ Labmed länsklinik" w:date="2016-11-15T15:25:00Z">
        <w:r w:rsidR="000878D6" w:rsidRPr="006F644E" w:rsidDel="005F3BBC">
          <w:rPr>
            <w:rFonts w:ascii="Times New Roman" w:hAnsi="Times New Roman" w:cs="Times New Roman"/>
            <w:sz w:val="24"/>
            <w:szCs w:val="24"/>
          </w:rPr>
          <w:delText xml:space="preserve">the </w:delText>
        </w:r>
      </w:del>
      <w:r w:rsidR="000878D6" w:rsidRPr="006F644E">
        <w:rPr>
          <w:rFonts w:ascii="Times New Roman" w:hAnsi="Times New Roman" w:cs="Times New Roman"/>
          <w:sz w:val="24"/>
          <w:szCs w:val="24"/>
        </w:rPr>
        <w:t>MIC at earlier time-points</w:t>
      </w:r>
      <w:r w:rsidR="00150A4E" w:rsidRPr="006F644E">
        <w:rPr>
          <w:rFonts w:ascii="Times New Roman" w:hAnsi="Times New Roman" w:cs="Times New Roman"/>
          <w:sz w:val="24"/>
          <w:szCs w:val="24"/>
        </w:rPr>
        <w:t xml:space="preserve"> and </w:t>
      </w:r>
      <w:del w:id="586" w:author="Unemo Magnus, USÖ Labmed länsklinik" w:date="2016-11-15T15:25:00Z">
        <w:r w:rsidR="00150A4E" w:rsidRPr="006F644E" w:rsidDel="005F3BBC">
          <w:rPr>
            <w:rFonts w:ascii="Times New Roman" w:hAnsi="Times New Roman" w:cs="Times New Roman"/>
            <w:sz w:val="24"/>
            <w:szCs w:val="24"/>
          </w:rPr>
          <w:delText xml:space="preserve">follow </w:delText>
        </w:r>
      </w:del>
      <w:ins w:id="587" w:author="Unemo Magnus, USÖ Labmed länsklinik" w:date="2016-11-15T15:25:00Z">
        <w:r w:rsidR="005F3BBC">
          <w:rPr>
            <w:rFonts w:ascii="Times New Roman" w:hAnsi="Times New Roman" w:cs="Times New Roman"/>
            <w:sz w:val="24"/>
            <w:szCs w:val="24"/>
          </w:rPr>
          <w:t>determination of</w:t>
        </w:r>
        <w:r w:rsidR="005F3BBC" w:rsidRPr="006F644E">
          <w:rPr>
            <w:rFonts w:ascii="Times New Roman" w:hAnsi="Times New Roman" w:cs="Times New Roman"/>
            <w:sz w:val="24"/>
            <w:szCs w:val="24"/>
          </w:rPr>
          <w:t xml:space="preserve"> </w:t>
        </w:r>
      </w:ins>
      <w:r w:rsidR="00150A4E" w:rsidRPr="006F644E">
        <w:rPr>
          <w:rFonts w:ascii="Times New Roman" w:hAnsi="Times New Roman" w:cs="Times New Roman"/>
          <w:sz w:val="24"/>
          <w:szCs w:val="24"/>
        </w:rPr>
        <w:t>the viability of bacteria over time</w:t>
      </w:r>
      <w:r w:rsidR="000878D6" w:rsidRPr="006F644E">
        <w:rPr>
          <w:rFonts w:ascii="Times New Roman" w:hAnsi="Times New Roman" w:cs="Times New Roman"/>
          <w:sz w:val="24"/>
          <w:szCs w:val="24"/>
        </w:rPr>
        <w:t>.</w:t>
      </w:r>
      <w:r w:rsidR="00C125B6" w:rsidRPr="006F644E">
        <w:rPr>
          <w:rFonts w:ascii="Times New Roman" w:hAnsi="Times New Roman" w:cs="Times New Roman"/>
          <w:sz w:val="24"/>
          <w:szCs w:val="24"/>
        </w:rPr>
        <w:t xml:space="preserve"> </w:t>
      </w:r>
    </w:p>
    <w:p w14:paraId="7DAEB6EE" w14:textId="26CF167D" w:rsidR="001D53E2" w:rsidRPr="006F644E" w:rsidRDefault="00C906C1">
      <w:pPr>
        <w:spacing w:after="0" w:line="480" w:lineRule="auto"/>
        <w:ind w:firstLine="426"/>
        <w:jc w:val="both"/>
        <w:rPr>
          <w:rFonts w:ascii="Times New Roman" w:hAnsi="Times New Roman" w:cs="Times New Roman"/>
          <w:sz w:val="24"/>
          <w:szCs w:val="24"/>
        </w:rPr>
        <w:pPrChange w:id="588" w:author="Unemo Magnus, USÖ Labmed länsklinik" w:date="2016-11-14T17:54:00Z">
          <w:pPr>
            <w:spacing w:line="480" w:lineRule="auto"/>
            <w:jc w:val="both"/>
          </w:pPr>
        </w:pPrChange>
      </w:pPr>
      <w:ins w:id="589" w:author="Unemo Magnus, USÖ Labmed länsklinik" w:date="2016-11-16T21:30:00Z">
        <w:r>
          <w:rPr>
            <w:rFonts w:ascii="Times New Roman" w:hAnsi="Times New Roman" w:cs="Times New Roman"/>
            <w:sz w:val="24"/>
            <w:szCs w:val="24"/>
          </w:rPr>
          <w:t>The aim of t</w:t>
        </w:r>
      </w:ins>
      <w:ins w:id="590" w:author="Unemo Magnus, USÖ Labmed länsklinik" w:date="2016-11-16T21:24:00Z">
        <w:r>
          <w:rPr>
            <w:rFonts w:ascii="Times New Roman" w:hAnsi="Times New Roman" w:cs="Times New Roman"/>
            <w:sz w:val="24"/>
            <w:szCs w:val="24"/>
          </w:rPr>
          <w:t>he present study</w:t>
        </w:r>
      </w:ins>
      <w:ins w:id="591" w:author="Unemo Magnus, USÖ Labmed länsklinik" w:date="2016-11-16T21:30:00Z">
        <w:r>
          <w:rPr>
            <w:rFonts w:ascii="Times New Roman" w:hAnsi="Times New Roman" w:cs="Times New Roman"/>
            <w:sz w:val="24"/>
            <w:szCs w:val="24"/>
          </w:rPr>
          <w:t xml:space="preserve"> was </w:t>
        </w:r>
        <w:r w:rsidRPr="006F644E">
          <w:rPr>
            <w:rFonts w:ascii="Times New Roman" w:hAnsi="Times New Roman" w:cs="Times New Roman"/>
            <w:sz w:val="24"/>
            <w:szCs w:val="24"/>
          </w:rPr>
          <w:t xml:space="preserve">to develop a </w:t>
        </w:r>
      </w:ins>
      <w:ins w:id="592" w:author="Unemo Magnus, USÖ Labmed länsklinik" w:date="2016-11-16T21:31:00Z">
        <w:r>
          <w:rPr>
            <w:rFonts w:ascii="Times New Roman" w:hAnsi="Times New Roman" w:cs="Times New Roman"/>
            <w:sz w:val="24"/>
            <w:szCs w:val="24"/>
          </w:rPr>
          <w:t xml:space="preserve">resazurin-based </w:t>
        </w:r>
      </w:ins>
      <w:ins w:id="593" w:author="Unemo Magnus, USÖ Labmed länsklinik" w:date="2016-11-16T21:30:00Z">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high-throughput, </w:t>
        </w:r>
        <w:r w:rsidRPr="006F644E">
          <w:rPr>
            <w:rFonts w:ascii="Times New Roman" w:hAnsi="Times New Roman" w:cs="Times New Roman"/>
            <w:sz w:val="24"/>
            <w:szCs w:val="24"/>
          </w:rPr>
          <w:t xml:space="preserve">quantitative and inexpensive. </w:t>
        </w:r>
      </w:ins>
      <w:del w:id="594" w:author="Unemo Magnus, USÖ Labmed länsklinik" w:date="2016-11-15T15:25:00Z">
        <w:r w:rsidR="00C125B6" w:rsidRPr="006F644E" w:rsidDel="005F3BBC">
          <w:rPr>
            <w:rFonts w:ascii="Times New Roman" w:hAnsi="Times New Roman" w:cs="Times New Roman"/>
            <w:sz w:val="24"/>
            <w:szCs w:val="24"/>
          </w:rPr>
          <w:delText>A</w:delText>
        </w:r>
      </w:del>
      <w:del w:id="595" w:author="Unemo Magnus, USÖ Labmed länsklinik" w:date="2016-11-16T21:24:00Z">
        <w:r w:rsidR="00C125B6" w:rsidRPr="006F644E" w:rsidDel="00C906C1">
          <w:rPr>
            <w:rFonts w:ascii="Times New Roman" w:hAnsi="Times New Roman" w:cs="Times New Roman"/>
            <w:sz w:val="24"/>
            <w:szCs w:val="24"/>
          </w:rPr>
          <w:delText xml:space="preserve"> panel of eight </w:delText>
        </w:r>
      </w:del>
      <w:del w:id="596" w:author="Unemo Magnus, USÖ Labmed länsklinik" w:date="2016-11-16T21:32:00Z">
        <w:r w:rsidR="00C125B6" w:rsidRPr="006F644E" w:rsidDel="00C906C1">
          <w:rPr>
            <w:rFonts w:ascii="Times New Roman" w:hAnsi="Times New Roman" w:cs="Times New Roman"/>
            <w:sz w:val="24"/>
            <w:szCs w:val="24"/>
          </w:rPr>
          <w:delText xml:space="preserve">reference strains was exposed to </w:delText>
        </w:r>
      </w:del>
      <w:del w:id="597" w:author="Unemo Magnus, USÖ Labmed länsklinik" w:date="2016-11-16T21:24:00Z">
        <w:r w:rsidR="00C125B6" w:rsidRPr="006F644E" w:rsidDel="00C906C1">
          <w:rPr>
            <w:rFonts w:ascii="Times New Roman" w:hAnsi="Times New Roman" w:cs="Times New Roman"/>
            <w:sz w:val="24"/>
            <w:szCs w:val="24"/>
          </w:rPr>
          <w:delText xml:space="preserve">the antimicrobials </w:delText>
        </w:r>
      </w:del>
      <w:del w:id="598" w:author="Unemo Magnus, USÖ Labmed länsklinik" w:date="2016-11-16T21:32:00Z">
        <w:r w:rsidR="00C125B6" w:rsidRPr="006F644E" w:rsidDel="00C906C1">
          <w:rPr>
            <w:rFonts w:ascii="Times New Roman" w:hAnsi="Times New Roman" w:cs="Times New Roman"/>
            <w:sz w:val="24"/>
            <w:szCs w:val="24"/>
          </w:rPr>
          <w:delText xml:space="preserve">azithromycin, gentamicin, ciprofloxacin, ceftriaxone, cefixime, tetracycline, penicillin and spectinomycin for a time course </w:delText>
        </w:r>
        <w:r w:rsidR="00FF5A21" w:rsidRPr="006F644E" w:rsidDel="00C906C1">
          <w:rPr>
            <w:rFonts w:ascii="Times New Roman" w:hAnsi="Times New Roman" w:cs="Times New Roman"/>
            <w:sz w:val="24"/>
            <w:szCs w:val="24"/>
          </w:rPr>
          <w:delText>from 0</w:delText>
        </w:r>
        <w:r w:rsidR="000B6FC2" w:rsidRPr="006F644E" w:rsidDel="00C906C1">
          <w:rPr>
            <w:rFonts w:ascii="Times New Roman" w:hAnsi="Times New Roman" w:cs="Times New Roman"/>
            <w:sz w:val="24"/>
            <w:szCs w:val="24"/>
          </w:rPr>
          <w:delText xml:space="preserve"> to</w:delText>
        </w:r>
        <w:r w:rsidR="00FF5A21" w:rsidRPr="006F644E" w:rsidDel="00C906C1">
          <w:rPr>
            <w:rFonts w:ascii="Times New Roman" w:hAnsi="Times New Roman" w:cs="Times New Roman"/>
            <w:sz w:val="24"/>
            <w:szCs w:val="24"/>
          </w:rPr>
          <w:delText xml:space="preserve">15 hours. </w:delText>
        </w:r>
        <w:r w:rsidR="000B6FC2" w:rsidRPr="006F644E" w:rsidDel="00C906C1">
          <w:rPr>
            <w:rFonts w:ascii="Times New Roman" w:hAnsi="Times New Roman" w:cs="Times New Roman"/>
            <w:sz w:val="24"/>
            <w:szCs w:val="24"/>
          </w:rPr>
          <w:delText>G</w:delText>
        </w:r>
        <w:r w:rsidR="00FF5A21" w:rsidRPr="006F644E" w:rsidDel="00C906C1">
          <w:rPr>
            <w:rFonts w:ascii="Times New Roman" w:hAnsi="Times New Roman" w:cs="Times New Roman"/>
            <w:sz w:val="24"/>
            <w:szCs w:val="24"/>
          </w:rPr>
          <w:delText>rowth was monitored using OD</w:delText>
        </w:r>
        <w:r w:rsidR="00FF5A21" w:rsidRPr="006F644E" w:rsidDel="00C906C1">
          <w:rPr>
            <w:rFonts w:ascii="Times New Roman" w:hAnsi="Times New Roman" w:cs="Times New Roman"/>
            <w:sz w:val="24"/>
            <w:szCs w:val="24"/>
            <w:vertAlign w:val="subscript"/>
          </w:rPr>
          <w:delText>600</w:delText>
        </w:r>
        <w:r w:rsidR="00FF5A21" w:rsidRPr="006F644E" w:rsidDel="00C906C1">
          <w:rPr>
            <w:rFonts w:ascii="Times New Roman" w:hAnsi="Times New Roman" w:cs="Times New Roman"/>
            <w:sz w:val="24"/>
            <w:szCs w:val="24"/>
          </w:rPr>
          <w:delText xml:space="preserve"> and </w:delText>
        </w:r>
        <w:commentRangeStart w:id="599"/>
        <w:r w:rsidR="00214145" w:rsidRPr="006F644E" w:rsidDel="00C906C1">
          <w:rPr>
            <w:rFonts w:ascii="Times New Roman" w:hAnsi="Times New Roman" w:cs="Times New Roman"/>
            <w:sz w:val="24"/>
            <w:szCs w:val="24"/>
          </w:rPr>
          <w:delText>r</w:delText>
        </w:r>
        <w:r w:rsidR="00FF5A21" w:rsidRPr="006F644E" w:rsidDel="00C906C1">
          <w:rPr>
            <w:rFonts w:ascii="Times New Roman" w:hAnsi="Times New Roman" w:cs="Times New Roman"/>
            <w:sz w:val="24"/>
            <w:szCs w:val="24"/>
          </w:rPr>
          <w:delText xml:space="preserve">esazurin </w:delText>
        </w:r>
      </w:del>
      <w:commentRangeEnd w:id="599"/>
      <w:r w:rsidR="005F3BBC">
        <w:rPr>
          <w:rStyle w:val="CommentReference"/>
        </w:rPr>
        <w:commentReference w:id="599"/>
      </w:r>
      <w:del w:id="600" w:author="Unemo Magnus, USÖ Labmed länsklinik" w:date="2016-11-16T21:32:00Z">
        <w:r w:rsidR="00FF5A21" w:rsidRPr="006F644E" w:rsidDel="00C906C1">
          <w:rPr>
            <w:rFonts w:ascii="Times New Roman" w:hAnsi="Times New Roman" w:cs="Times New Roman"/>
            <w:sz w:val="24"/>
            <w:szCs w:val="24"/>
          </w:rPr>
          <w:delText xml:space="preserve">as read-out. </w:delText>
        </w:r>
        <w:r w:rsidR="00ED1D75" w:rsidRPr="006F644E" w:rsidDel="00C906C1">
          <w:rPr>
            <w:rFonts w:ascii="Times New Roman" w:hAnsi="Times New Roman" w:cs="Times New Roman"/>
            <w:sz w:val="24"/>
            <w:szCs w:val="24"/>
          </w:rPr>
          <w:delText>An endpoint of six hours was chosen</w:delText>
        </w:r>
        <w:r w:rsidR="00C125B6" w:rsidRPr="006F644E" w:rsidDel="00C906C1">
          <w:rPr>
            <w:rFonts w:ascii="Times New Roman" w:hAnsi="Times New Roman" w:cs="Times New Roman"/>
            <w:sz w:val="24"/>
            <w:szCs w:val="24"/>
          </w:rPr>
          <w:delText xml:space="preserve"> </w:delText>
        </w:r>
        <w:r w:rsidR="00ED1D75" w:rsidRPr="006F644E" w:rsidDel="00C906C1">
          <w:rPr>
            <w:rFonts w:ascii="Times New Roman" w:hAnsi="Times New Roman" w:cs="Times New Roman"/>
            <w:sz w:val="24"/>
            <w:szCs w:val="24"/>
          </w:rPr>
          <w:delText>and dose response curves for</w:delText>
        </w:r>
        <w:r w:rsidR="00954EC4" w:rsidRPr="006F644E" w:rsidDel="00C906C1">
          <w:rPr>
            <w:rFonts w:ascii="Times New Roman" w:hAnsi="Times New Roman" w:cs="Times New Roman"/>
            <w:sz w:val="24"/>
            <w:szCs w:val="24"/>
          </w:rPr>
          <w:delText xml:space="preserve"> a training dataset consisting of 84 strains were measured. EC</w:delText>
        </w:r>
        <w:r w:rsidR="00954EC4" w:rsidRPr="006F644E" w:rsidDel="00C906C1">
          <w:rPr>
            <w:rFonts w:ascii="Times New Roman" w:hAnsi="Times New Roman" w:cs="Times New Roman"/>
            <w:sz w:val="24"/>
            <w:szCs w:val="24"/>
            <w:vertAlign w:val="subscript"/>
          </w:rPr>
          <w:delText>50</w:delText>
        </w:r>
        <w:r w:rsidR="00954EC4" w:rsidRPr="006F644E" w:rsidDel="00C906C1">
          <w:rPr>
            <w:rFonts w:ascii="Times New Roman" w:hAnsi="Times New Roman" w:cs="Times New Roman"/>
            <w:sz w:val="24"/>
            <w:szCs w:val="24"/>
          </w:rPr>
          <w:delText xml:space="preserve"> values were estimated and linearly regressed against Etest MICs. Slope and intercept were used to establish a predictive model for estimating the MIC from EC</w:delText>
        </w:r>
        <w:r w:rsidR="00954EC4" w:rsidRPr="006F644E" w:rsidDel="00C906C1">
          <w:rPr>
            <w:rFonts w:ascii="Times New Roman" w:hAnsi="Times New Roman" w:cs="Times New Roman"/>
            <w:sz w:val="24"/>
            <w:szCs w:val="24"/>
            <w:vertAlign w:val="subscript"/>
          </w:rPr>
          <w:delText>50</w:delText>
        </w:r>
        <w:r w:rsidR="00954EC4" w:rsidRPr="006F644E" w:rsidDel="00C906C1">
          <w:rPr>
            <w:rFonts w:ascii="Times New Roman" w:hAnsi="Times New Roman" w:cs="Times New Roman"/>
            <w:sz w:val="24"/>
            <w:szCs w:val="24"/>
          </w:rPr>
          <w:delText xml:space="preserve"> values</w:delText>
        </w:r>
        <w:r w:rsidR="0077499E" w:rsidRPr="006F644E" w:rsidDel="00C906C1">
          <w:rPr>
            <w:rFonts w:ascii="Times New Roman" w:hAnsi="Times New Roman" w:cs="Times New Roman"/>
            <w:sz w:val="24"/>
            <w:szCs w:val="24"/>
          </w:rPr>
          <w:delText>.</w:delText>
        </w:r>
        <w:r w:rsidR="00954EC4" w:rsidRPr="006F644E" w:rsidDel="00C906C1">
          <w:rPr>
            <w:rFonts w:ascii="Times New Roman" w:hAnsi="Times New Roman" w:cs="Times New Roman"/>
            <w:sz w:val="24"/>
            <w:szCs w:val="24"/>
          </w:rPr>
          <w:delText xml:space="preserve"> The approach was then validated in an independent experiment using 4</w:delText>
        </w:r>
      </w:del>
      <w:del w:id="601" w:author="Unemo Magnus, USÖ Labmed länsklinik" w:date="2016-11-16T21:33:00Z">
        <w:r w:rsidR="00954EC4" w:rsidRPr="006F644E" w:rsidDel="00C906C1">
          <w:rPr>
            <w:rFonts w:ascii="Times New Roman" w:hAnsi="Times New Roman" w:cs="Times New Roman"/>
            <w:sz w:val="24"/>
            <w:szCs w:val="24"/>
          </w:rPr>
          <w:delText>0 blinded strains and the e</w:delText>
        </w:r>
        <w:r w:rsidR="00192E55" w:rsidRPr="006F644E" w:rsidDel="00C906C1">
          <w:rPr>
            <w:rFonts w:ascii="Times New Roman" w:hAnsi="Times New Roman" w:cs="Times New Roman"/>
            <w:sz w:val="24"/>
            <w:szCs w:val="24"/>
          </w:rPr>
          <w:delText>ight WHO reference strains.</w:delText>
        </w:r>
      </w:del>
      <w:r w:rsidR="0077499E" w:rsidRPr="006F644E">
        <w:rPr>
          <w:rFonts w:ascii="Times New Roman" w:hAnsi="Times New Roman" w:cs="Times New Roman"/>
          <w:sz w:val="24"/>
          <w:szCs w:val="24"/>
        </w:rPr>
        <w:t xml:space="preserve"> </w:t>
      </w:r>
    </w:p>
    <w:p w14:paraId="2720D52C" w14:textId="77777777" w:rsidR="006F644E" w:rsidRDefault="006F644E">
      <w:pPr>
        <w:spacing w:after="0" w:line="480" w:lineRule="auto"/>
        <w:jc w:val="both"/>
        <w:rPr>
          <w:ins w:id="602" w:author="Unemo Magnus, USÖ Labmed länsklinik" w:date="2016-11-14T17:55:00Z"/>
          <w:rFonts w:ascii="Times New Roman" w:hAnsi="Times New Roman" w:cs="Times New Roman"/>
          <w:b/>
          <w:sz w:val="24"/>
          <w:szCs w:val="24"/>
        </w:rPr>
        <w:pPrChange w:id="603" w:author="Unemo Magnus, USÖ Labmed länsklinik" w:date="2016-11-14T17:52:00Z">
          <w:pPr>
            <w:spacing w:line="480" w:lineRule="auto"/>
            <w:jc w:val="both"/>
          </w:pPr>
        </w:pPrChange>
      </w:pPr>
    </w:p>
    <w:p w14:paraId="32ACD674" w14:textId="410B9DB0" w:rsidR="001671A1" w:rsidRPr="006F644E" w:rsidRDefault="00046D65">
      <w:pPr>
        <w:spacing w:after="0" w:line="480" w:lineRule="auto"/>
        <w:jc w:val="both"/>
        <w:rPr>
          <w:rFonts w:ascii="Times New Roman" w:hAnsi="Times New Roman" w:cs="Times New Roman"/>
          <w:b/>
          <w:sz w:val="24"/>
          <w:szCs w:val="24"/>
        </w:rPr>
        <w:pPrChange w:id="604" w:author="Unemo Magnus, USÖ Labmed länsklinik" w:date="2016-11-14T17:52:00Z">
          <w:pPr>
            <w:spacing w:line="480" w:lineRule="auto"/>
            <w:jc w:val="both"/>
          </w:pPr>
        </w:pPrChange>
      </w:pPr>
      <w:r w:rsidRPr="006F644E">
        <w:rPr>
          <w:rFonts w:ascii="Times New Roman" w:hAnsi="Times New Roman" w:cs="Times New Roman"/>
          <w:b/>
          <w:sz w:val="24"/>
          <w:szCs w:val="24"/>
        </w:rPr>
        <w:t>Material and methods</w:t>
      </w:r>
    </w:p>
    <w:p w14:paraId="2BABDBB6" w14:textId="1A602802" w:rsidR="00C1579A" w:rsidRPr="00046D65" w:rsidRDefault="00C1579A">
      <w:pPr>
        <w:spacing w:after="0" w:line="480" w:lineRule="auto"/>
        <w:jc w:val="both"/>
        <w:rPr>
          <w:rFonts w:ascii="Times New Roman" w:hAnsi="Times New Roman" w:cs="Times New Roman"/>
          <w:b/>
          <w:i/>
          <w:sz w:val="24"/>
          <w:szCs w:val="24"/>
          <w:rPrChange w:id="605" w:author="Unemo Magnus, USÖ Labmed länsklinik" w:date="2016-11-14T17:55:00Z">
            <w:rPr>
              <w:rFonts w:ascii="Times New Roman" w:hAnsi="Times New Roman" w:cs="Times New Roman"/>
              <w:b/>
              <w:sz w:val="24"/>
              <w:szCs w:val="24"/>
            </w:rPr>
          </w:rPrChange>
        </w:rPr>
        <w:pPrChange w:id="606" w:author="Unemo Magnus, USÖ Labmed länsklinik" w:date="2016-11-14T17:52:00Z">
          <w:pPr>
            <w:spacing w:line="480" w:lineRule="auto"/>
            <w:jc w:val="both"/>
          </w:pPr>
        </w:pPrChange>
      </w:pPr>
      <w:r w:rsidRPr="00046D65">
        <w:rPr>
          <w:rFonts w:ascii="Times New Roman" w:hAnsi="Times New Roman" w:cs="Times New Roman"/>
          <w:b/>
          <w:i/>
          <w:sz w:val="24"/>
          <w:szCs w:val="24"/>
          <w:rPrChange w:id="607" w:author="Unemo Magnus, USÖ Labmed länsklinik" w:date="2016-11-14T17:55:00Z">
            <w:rPr>
              <w:rFonts w:ascii="Times New Roman" w:hAnsi="Times New Roman" w:cs="Times New Roman"/>
              <w:b/>
              <w:sz w:val="24"/>
              <w:szCs w:val="24"/>
            </w:rPr>
          </w:rPrChange>
        </w:rPr>
        <w:t>Bacteria</w:t>
      </w:r>
      <w:ins w:id="608" w:author="Unemo Magnus, USÖ Labmed länsklinik" w:date="2016-11-15T15:27:00Z">
        <w:r w:rsidR="005F3BBC">
          <w:rPr>
            <w:rFonts w:ascii="Times New Roman" w:hAnsi="Times New Roman" w:cs="Times New Roman"/>
            <w:b/>
            <w:i/>
            <w:sz w:val="24"/>
            <w:szCs w:val="24"/>
          </w:rPr>
          <w:t>l strains</w:t>
        </w:r>
      </w:ins>
      <w:ins w:id="609" w:author="Unemo Magnus, USÖ Labmed länsklinik" w:date="2016-11-17T12:21:00Z">
        <w:r w:rsidR="005F707F">
          <w:rPr>
            <w:rFonts w:ascii="Times New Roman" w:hAnsi="Times New Roman" w:cs="Times New Roman"/>
            <w:b/>
            <w:i/>
            <w:sz w:val="24"/>
            <w:szCs w:val="24"/>
          </w:rPr>
          <w:t xml:space="preserve">, </w:t>
        </w:r>
      </w:ins>
      <w:del w:id="610" w:author="Unemo Magnus, USÖ Labmed länsklinik" w:date="2016-11-17T12:21:00Z">
        <w:r w:rsidRPr="00046D65" w:rsidDel="005F707F">
          <w:rPr>
            <w:rFonts w:ascii="Times New Roman" w:hAnsi="Times New Roman" w:cs="Times New Roman"/>
            <w:b/>
            <w:i/>
            <w:sz w:val="24"/>
            <w:szCs w:val="24"/>
            <w:rPrChange w:id="611" w:author="Unemo Magnus, USÖ Labmed länsklinik" w:date="2016-11-14T17:55:00Z">
              <w:rPr>
                <w:rFonts w:ascii="Times New Roman" w:hAnsi="Times New Roman" w:cs="Times New Roman"/>
                <w:b/>
                <w:sz w:val="24"/>
                <w:szCs w:val="24"/>
              </w:rPr>
            </w:rPrChange>
          </w:rPr>
          <w:delText xml:space="preserve"> and </w:delText>
        </w:r>
      </w:del>
      <w:ins w:id="612" w:author="Unemo Magnus, USÖ Labmed länsklinik" w:date="2016-11-14T17:55:00Z">
        <w:r w:rsidR="00046D65" w:rsidRPr="00046D65">
          <w:rPr>
            <w:rFonts w:ascii="Times New Roman" w:hAnsi="Times New Roman" w:cs="Times New Roman"/>
            <w:b/>
            <w:i/>
            <w:sz w:val="24"/>
            <w:szCs w:val="24"/>
            <w:rPrChange w:id="613" w:author="Unemo Magnus, USÖ Labmed länsklinik" w:date="2016-11-14T17:55:00Z">
              <w:rPr>
                <w:rFonts w:ascii="Times New Roman" w:hAnsi="Times New Roman" w:cs="Times New Roman"/>
                <w:b/>
                <w:sz w:val="24"/>
                <w:szCs w:val="24"/>
              </w:rPr>
            </w:rPrChange>
          </w:rPr>
          <w:t>c</w:t>
        </w:r>
      </w:ins>
      <w:del w:id="614" w:author="Unemo Magnus, USÖ Labmed länsklinik" w:date="2016-11-14T17:55:00Z">
        <w:r w:rsidRPr="00046D65" w:rsidDel="00046D65">
          <w:rPr>
            <w:rFonts w:ascii="Times New Roman" w:hAnsi="Times New Roman" w:cs="Times New Roman"/>
            <w:b/>
            <w:i/>
            <w:sz w:val="24"/>
            <w:szCs w:val="24"/>
            <w:rPrChange w:id="615" w:author="Unemo Magnus, USÖ Labmed länsklinik" w:date="2016-11-14T17:55:00Z">
              <w:rPr>
                <w:rFonts w:ascii="Times New Roman" w:hAnsi="Times New Roman" w:cs="Times New Roman"/>
                <w:b/>
                <w:sz w:val="24"/>
                <w:szCs w:val="24"/>
              </w:rPr>
            </w:rPrChange>
          </w:rPr>
          <w:delText>C</w:delText>
        </w:r>
      </w:del>
      <w:r w:rsidRPr="00046D65">
        <w:rPr>
          <w:rFonts w:ascii="Times New Roman" w:hAnsi="Times New Roman" w:cs="Times New Roman"/>
          <w:b/>
          <w:i/>
          <w:sz w:val="24"/>
          <w:szCs w:val="24"/>
          <w:rPrChange w:id="616" w:author="Unemo Magnus, USÖ Labmed länsklinik" w:date="2016-11-14T17:55:00Z">
            <w:rPr>
              <w:rFonts w:ascii="Times New Roman" w:hAnsi="Times New Roman" w:cs="Times New Roman"/>
              <w:b/>
              <w:sz w:val="24"/>
              <w:szCs w:val="24"/>
            </w:rPr>
          </w:rPrChange>
        </w:rPr>
        <w:t>ulture</w:t>
      </w:r>
      <w:ins w:id="617" w:author="Unemo Magnus, USÖ Labmed länsklinik" w:date="2016-11-17T12:21:00Z">
        <w:r w:rsidR="005F707F">
          <w:rPr>
            <w:rFonts w:ascii="Times New Roman" w:hAnsi="Times New Roman" w:cs="Times New Roman"/>
            <w:b/>
            <w:i/>
            <w:sz w:val="24"/>
            <w:szCs w:val="24"/>
          </w:rPr>
          <w:t xml:space="preserve"> and broth microdilution assay</w:t>
        </w:r>
      </w:ins>
      <w:del w:id="618" w:author="Unemo Magnus, USÖ Labmed länsklinik" w:date="2016-11-15T15:27:00Z">
        <w:r w:rsidRPr="00046D65" w:rsidDel="005F3BBC">
          <w:rPr>
            <w:rFonts w:ascii="Times New Roman" w:hAnsi="Times New Roman" w:cs="Times New Roman"/>
            <w:b/>
            <w:i/>
            <w:sz w:val="24"/>
            <w:szCs w:val="24"/>
            <w:rPrChange w:id="619" w:author="Unemo Magnus, USÖ Labmed länsklinik" w:date="2016-11-14T17:55:00Z">
              <w:rPr>
                <w:rFonts w:ascii="Times New Roman" w:hAnsi="Times New Roman" w:cs="Times New Roman"/>
                <w:b/>
                <w:sz w:val="24"/>
                <w:szCs w:val="24"/>
              </w:rPr>
            </w:rPrChange>
          </w:rPr>
          <w:delText>s</w:delText>
        </w:r>
      </w:del>
    </w:p>
    <w:p w14:paraId="4DA897A4" w14:textId="6FCD709D" w:rsidR="001702DD" w:rsidRPr="006F644E" w:rsidRDefault="00520661">
      <w:pPr>
        <w:spacing w:after="0" w:line="480" w:lineRule="auto"/>
        <w:jc w:val="both"/>
        <w:rPr>
          <w:rFonts w:ascii="Times New Roman" w:hAnsi="Times New Roman" w:cs="Times New Roman"/>
          <w:sz w:val="24"/>
          <w:szCs w:val="24"/>
        </w:rPr>
        <w:pPrChange w:id="620" w:author="Unemo Magnus, USÖ Labmed länsklinik" w:date="2016-11-14T17:52:00Z">
          <w:pPr>
            <w:spacing w:line="480" w:lineRule="auto"/>
            <w:jc w:val="both"/>
          </w:pPr>
        </w:pPrChange>
      </w:pPr>
      <w:ins w:id="621" w:author="Unemo Magnus, USÖ Labmed länsklinik" w:date="2016-11-16T21:39:00Z">
        <w:r>
          <w:rPr>
            <w:rFonts w:ascii="Times New Roman" w:hAnsi="Times New Roman" w:cs="Times New Roman"/>
            <w:sz w:val="24"/>
            <w:szCs w:val="24"/>
          </w:rPr>
          <w:t xml:space="preserve">The </w:t>
        </w:r>
        <w:r>
          <w:rPr>
            <w:rStyle w:val="CommentReference"/>
          </w:rPr>
          <w:commentReference w:id="622"/>
        </w:r>
        <w:r>
          <w:rPr>
            <w:rFonts w:ascii="Times New Roman" w:hAnsi="Times New Roman" w:cs="Times New Roman"/>
            <w:sz w:val="24"/>
            <w:szCs w:val="24"/>
          </w:rPr>
          <w:t>assay was established using the 2008 WHO gonococcal reference strains (n=8)</w:t>
        </w:r>
        <w:r>
          <w:rPr>
            <w:rFonts w:ascii="Times New Roman" w:hAnsi="Times New Roman" w:cs="Times New Roman"/>
            <w:color w:val="FF0000"/>
            <w:sz w:val="24"/>
            <w:szCs w:val="24"/>
            <w:vertAlign w:val="superscript"/>
          </w:rPr>
          <w:t>REF</w:t>
        </w:r>
        <w:r>
          <w:rPr>
            <w:rFonts w:ascii="Times New Roman" w:hAnsi="Times New Roman" w:cs="Times New Roman"/>
            <w:sz w:val="24"/>
            <w:szCs w:val="24"/>
          </w:rPr>
          <w:t xml:space="preserve"> and the antimicrobials ceftriaxone, cefixime</w:t>
        </w:r>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zithromycin, spectinomycin</w:t>
        </w:r>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An initial dataset including 84 blinded gonococcal strains was then used to develop a regression model for estimating the MIC after six hours incubation time. The assay was finally validated with 40 blinded gonococcal strains</w:t>
        </w:r>
      </w:ins>
      <w:ins w:id="623" w:author="Unemo Magnus, USÖ Labmed länsklinik" w:date="2016-11-16T21:47:00Z">
        <w:r w:rsidR="00F538FE">
          <w:rPr>
            <w:rFonts w:ascii="Times New Roman" w:hAnsi="Times New Roman" w:cs="Times New Roman"/>
            <w:sz w:val="24"/>
            <w:szCs w:val="24"/>
          </w:rPr>
          <w:t xml:space="preserve">. </w:t>
        </w:r>
      </w:ins>
      <w:ins w:id="624" w:author="Unemo Magnus, USÖ Labmed länsklinik" w:date="2016-11-16T21:54:00Z">
        <w:r w:rsidR="001565BA">
          <w:rPr>
            <w:rFonts w:ascii="Times New Roman" w:hAnsi="Times New Roman" w:cs="Times New Roman"/>
            <w:sz w:val="24"/>
            <w:szCs w:val="24"/>
          </w:rPr>
          <w:t>The</w:t>
        </w:r>
      </w:ins>
      <w:ins w:id="625" w:author="Unemo Magnus, USÖ Labmed länsklinik" w:date="2016-11-16T21:47:00Z">
        <w:r w:rsidR="00F538FE">
          <w:rPr>
            <w:rFonts w:ascii="Times New Roman" w:hAnsi="Times New Roman" w:cs="Times New Roman"/>
            <w:sz w:val="24"/>
            <w:szCs w:val="24"/>
          </w:rPr>
          <w:t xml:space="preserve"> blinded strains were</w:t>
        </w:r>
      </w:ins>
      <w:ins w:id="626" w:author="Unemo Magnus, USÖ Labmed länsklinik" w:date="2016-11-16T21:46:00Z">
        <w:r w:rsidR="00F538FE">
          <w:rPr>
            <w:rFonts w:ascii="Times New Roman" w:hAnsi="Times New Roman" w:cs="Times New Roman"/>
            <w:sz w:val="24"/>
            <w:szCs w:val="24"/>
          </w:rPr>
          <w:t xml:space="preserve"> selected to represent a wide variety of </w:t>
        </w:r>
      </w:ins>
      <w:ins w:id="627" w:author="Unemo Magnus, USÖ Labmed länsklinik" w:date="2016-11-16T21:47:00Z">
        <w:r w:rsidR="00F538FE">
          <w:rPr>
            <w:rFonts w:ascii="Times New Roman" w:hAnsi="Times New Roman" w:cs="Times New Roman"/>
            <w:sz w:val="24"/>
            <w:szCs w:val="24"/>
          </w:rPr>
          <w:t>antibiograms</w:t>
        </w:r>
      </w:ins>
      <w:ins w:id="628" w:author="Unemo Magnus, USÖ Labmed länsklinik" w:date="2016-11-16T21:39:00Z">
        <w:r>
          <w:rPr>
            <w:rFonts w:ascii="Times New Roman" w:hAnsi="Times New Roman" w:cs="Times New Roman"/>
            <w:sz w:val="24"/>
            <w:szCs w:val="24"/>
          </w:rPr>
          <w:t>.</w:t>
        </w:r>
        <w:r w:rsidRPr="002E07DB">
          <w:rPr>
            <w:rFonts w:ascii="Times New Roman" w:hAnsi="Times New Roman" w:cs="Times New Roman"/>
            <w:sz w:val="24"/>
            <w:szCs w:val="24"/>
          </w:rPr>
          <w:t xml:space="preserve"> </w:t>
        </w:r>
      </w:ins>
      <w:del w:id="629" w:author="Unemo Magnus, USÖ Labmed länsklinik" w:date="2016-11-16T21:42:00Z">
        <w:r w:rsidR="00954EC4" w:rsidRPr="006F644E" w:rsidDel="00520661">
          <w:rPr>
            <w:rFonts w:ascii="Times New Roman" w:hAnsi="Times New Roman" w:cs="Times New Roman"/>
            <w:sz w:val="24"/>
            <w:szCs w:val="24"/>
          </w:rPr>
          <w:delText xml:space="preserve">A reference panel of </w:delText>
        </w:r>
        <w:r w:rsidR="00A131AB" w:rsidRPr="006F644E" w:rsidDel="00520661">
          <w:rPr>
            <w:rFonts w:ascii="Times New Roman" w:hAnsi="Times New Roman" w:cs="Times New Roman"/>
            <w:sz w:val="24"/>
            <w:szCs w:val="24"/>
          </w:rPr>
          <w:delText xml:space="preserve">WHO quality control strains (F, G, K, L, M, N, O, P) were </w:delText>
        </w:r>
        <w:r w:rsidR="001F3F41" w:rsidRPr="006F644E" w:rsidDel="00520661">
          <w:rPr>
            <w:rFonts w:ascii="Times New Roman" w:hAnsi="Times New Roman" w:cs="Times New Roman"/>
            <w:sz w:val="24"/>
            <w:szCs w:val="24"/>
          </w:rPr>
          <w:delText>studied</w:delText>
        </w:r>
        <w:r w:rsidR="00954348" w:rsidRPr="006F644E" w:rsidDel="00520661">
          <w:rPr>
            <w:rFonts w:ascii="Times New Roman" w:hAnsi="Times New Roman" w:cs="Times New Roman"/>
            <w:sz w:val="24"/>
            <w:szCs w:val="24"/>
          </w:rPr>
          <w:delText xml:space="preserve">. </w:delText>
        </w:r>
        <w:r w:rsidR="00954EC4" w:rsidRPr="006F644E" w:rsidDel="00520661">
          <w:rPr>
            <w:rFonts w:ascii="Times New Roman" w:hAnsi="Times New Roman" w:cs="Times New Roman"/>
            <w:sz w:val="24"/>
            <w:szCs w:val="24"/>
          </w:rPr>
          <w:delText>Furthermore a training dataset o</w:delText>
        </w:r>
        <w:r w:rsidR="00192E55" w:rsidRPr="006F644E" w:rsidDel="00520661">
          <w:rPr>
            <w:rFonts w:ascii="Times New Roman" w:hAnsi="Times New Roman" w:cs="Times New Roman"/>
            <w:sz w:val="24"/>
            <w:szCs w:val="24"/>
          </w:rPr>
          <w:delText>f 84 s</w:delText>
        </w:r>
        <w:r w:rsidR="00954348" w:rsidRPr="006F644E" w:rsidDel="00520661">
          <w:rPr>
            <w:rFonts w:ascii="Times New Roman" w:hAnsi="Times New Roman" w:cs="Times New Roman"/>
            <w:sz w:val="24"/>
            <w:szCs w:val="24"/>
          </w:rPr>
          <w:delText>trains</w:delText>
        </w:r>
        <w:r w:rsidR="004C13CE" w:rsidRPr="006F644E" w:rsidDel="00520661">
          <w:rPr>
            <w:rFonts w:ascii="Times New Roman" w:hAnsi="Times New Roman" w:cs="Times New Roman"/>
            <w:sz w:val="24"/>
            <w:szCs w:val="24"/>
          </w:rPr>
          <w:delText xml:space="preserve"> and a validation dataset of 40 blinded strains (</w:delText>
        </w:r>
        <w:r w:rsidR="004C13CE" w:rsidRPr="006F644E" w:rsidDel="00520661">
          <w:rPr>
            <w:rFonts w:ascii="Times New Roman" w:hAnsi="Times New Roman" w:cs="Times New Roman"/>
            <w:sz w:val="24"/>
            <w:szCs w:val="24"/>
            <w:lang w:val="en-US"/>
          </w:rPr>
          <w:delText xml:space="preserve">WHO Collaborating Centre for Gonorrhoea and other </w:delText>
        </w:r>
        <w:r w:rsidR="004C13CE" w:rsidRPr="006F644E" w:rsidDel="00520661">
          <w:rPr>
            <w:rFonts w:ascii="Times New Roman" w:hAnsi="Times New Roman" w:cs="Times New Roman"/>
            <w:sz w:val="24"/>
            <w:szCs w:val="24"/>
            <w:lang w:val="en-US"/>
          </w:rPr>
          <w:lastRenderedPageBreak/>
          <w:delText>STIs, Örebro University, Sweden</w:delText>
        </w:r>
        <w:r w:rsidR="004C13CE" w:rsidRPr="006F644E" w:rsidDel="00520661">
          <w:rPr>
            <w:rFonts w:ascii="Times New Roman" w:hAnsi="Times New Roman" w:cs="Times New Roman"/>
            <w:sz w:val="24"/>
            <w:szCs w:val="24"/>
          </w:rPr>
          <w:delText xml:space="preserve">) </w:delText>
        </w:r>
      </w:del>
      <w:del w:id="630" w:author="Unemo Magnus, USÖ Labmed länsklinik" w:date="2016-11-14T17:56:00Z">
        <w:r w:rsidR="004C13CE" w:rsidRPr="006F644E" w:rsidDel="00046D65">
          <w:rPr>
            <w:rFonts w:ascii="Times New Roman" w:hAnsi="Times New Roman" w:cs="Times New Roman"/>
            <w:sz w:val="24"/>
            <w:szCs w:val="24"/>
          </w:rPr>
          <w:delText xml:space="preserve">was </w:delText>
        </w:r>
      </w:del>
      <w:del w:id="631" w:author="Unemo Magnus, USÖ Labmed länsklinik" w:date="2016-11-16T21:42:00Z">
        <w:r w:rsidR="004C13CE" w:rsidRPr="006F644E" w:rsidDel="00520661">
          <w:rPr>
            <w:rFonts w:ascii="Times New Roman" w:hAnsi="Times New Roman" w:cs="Times New Roman"/>
            <w:sz w:val="24"/>
            <w:szCs w:val="24"/>
          </w:rPr>
          <w:delText xml:space="preserve">studied. </w:delText>
        </w:r>
      </w:del>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del w:id="632" w:author="Unemo Magnus, USÖ Labmed länsklinik" w:date="2016-11-16T21:50:00Z">
        <w:r w:rsidR="00C66E78" w:rsidRPr="006F644E" w:rsidDel="00F538FE">
          <w:rPr>
            <w:rFonts w:ascii="Times New Roman" w:hAnsi="Times New Roman" w:cs="Times New Roman"/>
            <w:sz w:val="24"/>
            <w:szCs w:val="24"/>
          </w:rPr>
          <w:delText xml:space="preserve">taken </w:delText>
        </w:r>
      </w:del>
      <w:del w:id="633" w:author="Unemo Magnus, USÖ Labmed länsklinik" w:date="2016-11-16T21:51:00Z">
        <w:r w:rsidR="00C66E78" w:rsidRPr="006F644E" w:rsidDel="00F538FE">
          <w:rPr>
            <w:rFonts w:ascii="Times New Roman" w:hAnsi="Times New Roman" w:cs="Times New Roman"/>
            <w:sz w:val="24"/>
            <w:szCs w:val="24"/>
          </w:rPr>
          <w:delText xml:space="preserve">from </w:delText>
        </w:r>
      </w:del>
      <w:del w:id="634" w:author="Unemo Magnus, USÖ Labmed länsklinik" w:date="2016-11-16T21:50:00Z">
        <w:r w:rsidR="00C66E78" w:rsidRPr="006F644E" w:rsidDel="00F538FE">
          <w:rPr>
            <w:rFonts w:ascii="Times New Roman" w:hAnsi="Times New Roman" w:cs="Times New Roman"/>
            <w:sz w:val="24"/>
            <w:szCs w:val="24"/>
          </w:rPr>
          <w:delText xml:space="preserve">-80°C </w:delText>
        </w:r>
      </w:del>
      <w:del w:id="635" w:author="Unemo Magnus, USÖ Labmed länsklinik" w:date="2016-11-15T15:28:00Z">
        <w:r w:rsidR="00C66E78" w:rsidRPr="006F644E" w:rsidDel="005F3BBC">
          <w:rPr>
            <w:rFonts w:ascii="Times New Roman" w:hAnsi="Times New Roman" w:cs="Times New Roman"/>
            <w:sz w:val="24"/>
            <w:szCs w:val="24"/>
          </w:rPr>
          <w:delText xml:space="preserve">Glycerol </w:delText>
        </w:r>
      </w:del>
      <w:del w:id="636" w:author="Unemo Magnus, USÖ Labmed länsklinik" w:date="2016-11-16T21:51:00Z">
        <w:r w:rsidR="00C66E78" w:rsidRPr="006F644E" w:rsidDel="00F538FE">
          <w:rPr>
            <w:rFonts w:ascii="Times New Roman" w:hAnsi="Times New Roman" w:cs="Times New Roman"/>
            <w:sz w:val="24"/>
            <w:szCs w:val="24"/>
          </w:rPr>
          <w:delText xml:space="preserve">stocks </w:delText>
        </w:r>
      </w:del>
      <w:ins w:id="637" w:author="Unemo Magnus, USÖ Labmed länsklinik" w:date="2016-11-16T21:50:00Z">
        <w:r w:rsidR="00F538FE">
          <w:rPr>
            <w:rFonts w:ascii="Times New Roman" w:hAnsi="Times New Roman" w:cs="Times New Roman"/>
            <w:sz w:val="24"/>
            <w:szCs w:val="24"/>
          </w:rPr>
          <w:t xml:space="preserve">preserved </w:t>
        </w:r>
      </w:ins>
      <w:ins w:id="638" w:author="Unemo Magnus, USÖ Labmed länsklinik" w:date="2016-11-16T21:51:00Z">
        <w:r w:rsidR="00F538FE">
          <w:rPr>
            <w:rFonts w:ascii="Times New Roman" w:hAnsi="Times New Roman" w:cs="Times New Roman"/>
            <w:sz w:val="24"/>
            <w:szCs w:val="24"/>
          </w:rPr>
          <w:t>in g</w:t>
        </w:r>
        <w:r w:rsidR="00F538FE" w:rsidRPr="006F644E">
          <w:rPr>
            <w:rFonts w:ascii="Times New Roman" w:hAnsi="Times New Roman" w:cs="Times New Roman"/>
            <w:sz w:val="24"/>
            <w:szCs w:val="24"/>
          </w:rPr>
          <w:t xml:space="preserve">lycerol stocks </w:t>
        </w:r>
      </w:ins>
      <w:ins w:id="639" w:author="Unemo Magnus, USÖ Labmed länsklinik" w:date="2016-11-16T21:50:00Z">
        <w:r w:rsidR="00F538FE">
          <w:rPr>
            <w:rFonts w:ascii="Times New Roman" w:hAnsi="Times New Roman" w:cs="Times New Roman"/>
            <w:sz w:val="24"/>
            <w:szCs w:val="24"/>
          </w:rPr>
          <w:t>at -80°C</w:t>
        </w:r>
      </w:ins>
      <w:ins w:id="640" w:author="Unemo Magnus, USÖ Labmed länsklinik" w:date="2016-11-16T21:52:00Z">
        <w:r w:rsidR="00F538FE">
          <w:rPr>
            <w:rFonts w:ascii="Times New Roman" w:hAnsi="Times New Roman" w:cs="Times New Roman"/>
            <w:sz w:val="24"/>
            <w:szCs w:val="24"/>
          </w:rPr>
          <w:t xml:space="preserve">. All strains were subsequently cultured </w:t>
        </w:r>
      </w:ins>
      <w:del w:id="641" w:author="Unemo Magnus, USÖ Labmed länsklinik" w:date="2016-11-16T21:51:00Z">
        <w:r w:rsidR="00C66E78" w:rsidRPr="006F644E" w:rsidDel="00F538FE">
          <w:rPr>
            <w:rFonts w:ascii="Times New Roman" w:hAnsi="Times New Roman" w:cs="Times New Roman"/>
            <w:sz w:val="24"/>
            <w:szCs w:val="24"/>
          </w:rPr>
          <w:delText xml:space="preserve">and streaked out </w:delText>
        </w:r>
      </w:del>
      <w:r w:rsidR="00C66E78" w:rsidRPr="006F644E">
        <w:rPr>
          <w:rFonts w:ascii="Times New Roman" w:hAnsi="Times New Roman" w:cs="Times New Roman"/>
          <w:sz w:val="24"/>
          <w:szCs w:val="24"/>
        </w:rPr>
        <w:t xml:space="preserve">on </w:t>
      </w:r>
      <w:commentRangeStart w:id="642"/>
      <w:r w:rsidR="00C66E78" w:rsidRPr="006F644E">
        <w:rPr>
          <w:rFonts w:ascii="Times New Roman" w:hAnsi="Times New Roman" w:cs="Times New Roman"/>
          <w:sz w:val="24"/>
          <w:szCs w:val="24"/>
        </w:rPr>
        <w:t xml:space="preserve">Choc-Agar Plates </w:t>
      </w:r>
      <w:commentRangeEnd w:id="642"/>
      <w:r w:rsidR="00F538FE">
        <w:rPr>
          <w:rStyle w:val="CommentReference"/>
        </w:rPr>
        <w:commentReference w:id="642"/>
      </w:r>
      <w:r w:rsidR="00C66E78" w:rsidRPr="006F644E">
        <w:rPr>
          <w:rFonts w:ascii="Times New Roman" w:hAnsi="Times New Roman" w:cs="Times New Roman"/>
          <w:sz w:val="24"/>
          <w:szCs w:val="24"/>
        </w:rPr>
        <w:t>(Biomerieux</w:t>
      </w:r>
      <w:ins w:id="643" w:author="Unemo Magnus, USÖ Labmed länsklinik" w:date="2016-11-16T21:45:00Z">
        <w:r w:rsidR="00F538FE">
          <w:rPr>
            <w:rFonts w:ascii="Times New Roman" w:hAnsi="Times New Roman" w:cs="Times New Roman"/>
            <w:sz w:val="24"/>
            <w:szCs w:val="24"/>
          </w:rPr>
          <w:t xml:space="preserve">, </w:t>
        </w:r>
      </w:ins>
      <w:ins w:id="644" w:author="Unemo Magnus, USÖ Labmed länsklinik" w:date="2016-11-17T12:26:00Z">
        <w:r w:rsidR="00C67235" w:rsidRPr="006F644E">
          <w:rPr>
            <w:rStyle w:val="st1"/>
            <w:rFonts w:ascii="Times New Roman" w:hAnsi="Times New Roman" w:cs="Times New Roman"/>
            <w:sz w:val="24"/>
            <w:szCs w:val="24"/>
          </w:rPr>
          <w:t>Marcy l'Etoile</w:t>
        </w:r>
      </w:ins>
      <w:ins w:id="645" w:author="Unemo Magnus, USÖ Labmed länsklinik" w:date="2016-11-16T21:45:00Z">
        <w:r w:rsidR="00F538FE">
          <w:rPr>
            <w:rFonts w:ascii="Times New Roman" w:hAnsi="Times New Roman" w:cs="Times New Roman"/>
            <w:sz w:val="24"/>
            <w:szCs w:val="24"/>
          </w:rPr>
          <w:t>, France</w:t>
        </w:r>
      </w:ins>
      <w:r w:rsidR="00C66E78" w:rsidRPr="006F644E">
        <w:rPr>
          <w:rFonts w:ascii="Times New Roman" w:hAnsi="Times New Roman" w:cs="Times New Roman"/>
          <w:sz w:val="24"/>
          <w:szCs w:val="24"/>
        </w:rPr>
        <w:t>)</w:t>
      </w:r>
      <w:ins w:id="646" w:author="Unemo Magnus, USÖ Labmed länsklinik" w:date="2016-11-16T21:52:00Z">
        <w:r w:rsidR="00F538FE">
          <w:rPr>
            <w:rFonts w:ascii="Times New Roman" w:hAnsi="Times New Roman" w:cs="Times New Roman"/>
            <w:sz w:val="24"/>
            <w:szCs w:val="24"/>
          </w:rPr>
          <w:t xml:space="preserve"> </w:t>
        </w:r>
      </w:ins>
      <w:del w:id="647" w:author="Unemo Magnus, USÖ Labmed länsklinik" w:date="2016-11-16T21:52:00Z">
        <w:r w:rsidR="00C66E78" w:rsidRPr="006F644E" w:rsidDel="00F538FE">
          <w:rPr>
            <w:rFonts w:ascii="Times New Roman" w:hAnsi="Times New Roman" w:cs="Times New Roman"/>
            <w:sz w:val="24"/>
            <w:szCs w:val="24"/>
          </w:rPr>
          <w:delText xml:space="preserve">. They were cultured </w:delText>
        </w:r>
      </w:del>
      <w:r w:rsidR="00C66E78" w:rsidRPr="006F644E">
        <w:rPr>
          <w:rFonts w:ascii="Times New Roman" w:hAnsi="Times New Roman" w:cs="Times New Roman"/>
          <w:sz w:val="24"/>
          <w:szCs w:val="24"/>
        </w:rPr>
        <w:t xml:space="preserve">at 37°C </w:t>
      </w:r>
      <w:del w:id="648" w:author="Unemo Magnus, USÖ Labmed länsklinik" w:date="2016-11-16T21:54:00Z">
        <w:r w:rsidR="00C66E78" w:rsidRPr="006F644E" w:rsidDel="001565BA">
          <w:rPr>
            <w:rFonts w:ascii="Times New Roman" w:hAnsi="Times New Roman" w:cs="Times New Roman"/>
            <w:sz w:val="24"/>
            <w:szCs w:val="24"/>
          </w:rPr>
          <w:delText xml:space="preserve">and </w:delText>
        </w:r>
      </w:del>
      <w:del w:id="649" w:author="Unemo Magnus, USÖ Labmed länsklinik" w:date="2016-11-16T21:52:00Z">
        <w:r w:rsidR="00C66E78" w:rsidRPr="006F644E" w:rsidDel="00F538FE">
          <w:rPr>
            <w:rFonts w:ascii="Times New Roman" w:hAnsi="Times New Roman" w:cs="Times New Roman"/>
            <w:sz w:val="24"/>
            <w:szCs w:val="24"/>
          </w:rPr>
          <w:delText>5% CO</w:delText>
        </w:r>
        <w:r w:rsidR="00C66E78" w:rsidRPr="006F644E" w:rsidDel="00F538FE">
          <w:rPr>
            <w:rFonts w:ascii="Times New Roman" w:hAnsi="Times New Roman" w:cs="Times New Roman"/>
            <w:sz w:val="24"/>
            <w:szCs w:val="24"/>
            <w:vertAlign w:val="subscript"/>
          </w:rPr>
          <w:delText xml:space="preserve">2 </w:delText>
        </w:r>
      </w:del>
      <w:r w:rsidR="00C66E78" w:rsidRPr="006F644E">
        <w:rPr>
          <w:rFonts w:ascii="Times New Roman" w:hAnsi="Times New Roman" w:cs="Times New Roman"/>
          <w:sz w:val="24"/>
          <w:szCs w:val="24"/>
        </w:rPr>
        <w:t xml:space="preserve">in a humid </w:t>
      </w:r>
      <w:ins w:id="650" w:author="Unemo Magnus, USÖ Labmed länsklinik" w:date="2016-11-16T21:52:00Z">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ins>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ins w:id="651" w:author="Unemo Magnus, USÖ Labmed länsklinik" w:date="2016-11-16T21:55:00Z">
        <w:r w:rsidR="001565BA">
          <w:rPr>
            <w:rFonts w:ascii="Times New Roman" w:hAnsi="Times New Roman" w:cs="Times New Roman"/>
            <w:sz w:val="24"/>
            <w:szCs w:val="24"/>
          </w:rPr>
          <w:t>L</w:t>
        </w:r>
      </w:ins>
      <w:del w:id="652" w:author="Unemo Magnus, USÖ Labmed länsklinik" w:date="2016-11-16T21:55:00Z">
        <w:r w:rsidR="00F07649" w:rsidRPr="006F644E" w:rsidDel="001565BA">
          <w:rPr>
            <w:rFonts w:ascii="Times New Roman" w:hAnsi="Times New Roman" w:cs="Times New Roman"/>
            <w:sz w:val="24"/>
            <w:szCs w:val="24"/>
          </w:rPr>
          <w:delText>l</w:delText>
        </w:r>
      </w:del>
      <w:r w:rsidR="00F07649" w:rsidRPr="006F644E">
        <w:rPr>
          <w:rFonts w:ascii="Times New Roman" w:hAnsi="Times New Roman" w:cs="Times New Roman"/>
          <w:sz w:val="24"/>
          <w:szCs w:val="24"/>
        </w:rPr>
        <w:t xml:space="preserve"> </w:t>
      </w:r>
      <w:ins w:id="653" w:author="Unemo Magnus, USÖ Labmed länsklinik" w:date="2016-11-16T22:06:00Z">
        <w:r w:rsidR="006660F5">
          <w:rPr>
            <w:rFonts w:ascii="Times New Roman" w:hAnsi="Times New Roman" w:cs="Times New Roman"/>
            <w:sz w:val="24"/>
            <w:szCs w:val="24"/>
          </w:rPr>
          <w:t>further</w:t>
        </w:r>
      </w:ins>
      <w:ins w:id="654" w:author="Unemo Magnus, USÖ Labmed länsklinik" w:date="2016-11-16T21:57:00Z">
        <w:r w:rsidR="003C187E">
          <w:rPr>
            <w:rFonts w:ascii="Times New Roman" w:hAnsi="Times New Roman" w:cs="Times New Roman"/>
            <w:sz w:val="24"/>
            <w:szCs w:val="24"/>
          </w:rPr>
          <w:t xml:space="preserve"> </w:t>
        </w:r>
      </w:ins>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ins w:id="655" w:author="Unemo Magnus, USÖ Labmed länsklinik" w:date="2016-11-16T21:58:00Z">
        <w:r w:rsidR="003C187E">
          <w:rPr>
            <w:rFonts w:ascii="Times New Roman" w:hAnsi="Times New Roman" w:cs="Times New Roman"/>
            <w:sz w:val="24"/>
            <w:szCs w:val="24"/>
          </w:rPr>
          <w:t>L</w:t>
        </w:r>
      </w:ins>
      <w:del w:id="656" w:author="Unemo Magnus, USÖ Labmed länsklinik" w:date="2016-11-16T21:58:00Z">
        <w:r w:rsidR="00F07649" w:rsidRPr="006F644E" w:rsidDel="003C187E">
          <w:rPr>
            <w:rFonts w:ascii="Times New Roman" w:hAnsi="Times New Roman" w:cs="Times New Roman"/>
            <w:sz w:val="24"/>
            <w:szCs w:val="24"/>
          </w:rPr>
          <w:delText>l</w:delText>
        </w:r>
      </w:del>
      <w:r w:rsidR="00F07649" w:rsidRPr="006F644E">
        <w:rPr>
          <w:rFonts w:ascii="Times New Roman" w:hAnsi="Times New Roman" w:cs="Times New Roman"/>
          <w:sz w:val="24"/>
          <w:szCs w:val="24"/>
        </w:rPr>
        <w:t xml:space="preserve"> in 15 m</w:t>
      </w:r>
      <w:ins w:id="657" w:author="Unemo Magnus, USÖ Labmed länsklinik" w:date="2016-11-16T21:58:00Z">
        <w:r w:rsidR="003C187E">
          <w:rPr>
            <w:rFonts w:ascii="Times New Roman" w:hAnsi="Times New Roman" w:cs="Times New Roman"/>
            <w:sz w:val="24"/>
            <w:szCs w:val="24"/>
          </w:rPr>
          <w:t>L</w:t>
        </w:r>
      </w:ins>
      <w:del w:id="658" w:author="Unemo Magnus, USÖ Labmed länsklinik" w:date="2016-11-16T21:58:00Z">
        <w:r w:rsidR="00F07649" w:rsidRPr="006F644E" w:rsidDel="003C187E">
          <w:rPr>
            <w:rFonts w:ascii="Times New Roman" w:hAnsi="Times New Roman" w:cs="Times New Roman"/>
            <w:sz w:val="24"/>
            <w:szCs w:val="24"/>
          </w:rPr>
          <w:delText>l</w:delText>
        </w:r>
      </w:del>
      <w:r w:rsidR="00F07649" w:rsidRPr="006F644E">
        <w:rPr>
          <w:rFonts w:ascii="Times New Roman" w:hAnsi="Times New Roman" w:cs="Times New Roman"/>
          <w:sz w:val="24"/>
          <w:szCs w:val="24"/>
        </w:rPr>
        <w:t xml:space="preserve"> </w:t>
      </w:r>
      <w:del w:id="659" w:author="Unemo Magnus, USÖ Labmed länsklinik" w:date="2016-11-16T22:01:00Z">
        <w:r w:rsidR="00F07649" w:rsidRPr="006F644E" w:rsidDel="001B1D98">
          <w:rPr>
            <w:rFonts w:ascii="Times New Roman" w:hAnsi="Times New Roman" w:cs="Times New Roman"/>
            <w:sz w:val="24"/>
            <w:szCs w:val="24"/>
          </w:rPr>
          <w:delText xml:space="preserve">warm </w:delText>
        </w:r>
      </w:del>
      <w:ins w:id="660" w:author="Unemo Magnus, USÖ Labmed länsklinik" w:date="2016-11-16T22:01:00Z">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ins>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ins w:id="661" w:author="Unemo Magnus, USÖ Labmed länsklinik" w:date="2016-11-14T17:56:00Z">
        <w:r w:rsidR="00046D65">
          <w:rPr>
            <w:rFonts w:ascii="Times New Roman" w:hAnsi="Times New Roman" w:cs="Times New Roman"/>
            <w:sz w:val="24"/>
            <w:szCs w:val="24"/>
          </w:rPr>
          <w:t>.</w:t>
        </w:r>
      </w:ins>
      <w:r w:rsidR="00F512D5"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28</w:t>
      </w:r>
      <w:r w:rsidR="00F512D5" w:rsidRPr="006F644E">
        <w:rPr>
          <w:rFonts w:ascii="Times New Roman" w:hAnsi="Times New Roman" w:cs="Times New Roman"/>
          <w:sz w:val="24"/>
          <w:szCs w:val="24"/>
        </w:rPr>
        <w:fldChar w:fldCharType="end"/>
      </w:r>
      <w:del w:id="662" w:author="Unemo Magnus, USÖ Labmed länsklinik" w:date="2016-11-14T17:56:00Z">
        <w:r w:rsidR="00F07649" w:rsidRPr="006F644E" w:rsidDel="00046D65">
          <w:rPr>
            <w:rFonts w:ascii="Times New Roman" w:hAnsi="Times New Roman" w:cs="Times New Roman"/>
            <w:sz w:val="24"/>
            <w:szCs w:val="24"/>
          </w:rPr>
          <w:delText>.</w:delText>
        </w:r>
      </w:del>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ins w:id="663" w:author="Unemo Magnus, USÖ Labmed länsklinik" w:date="2016-11-16T21:55:00Z">
        <w:r w:rsidR="001565BA">
          <w:rPr>
            <w:rFonts w:ascii="Times New Roman" w:hAnsi="Times New Roman" w:cs="Times New Roman"/>
            <w:sz w:val="24"/>
            <w:szCs w:val="24"/>
          </w:rPr>
          <w:t>L</w:t>
        </w:r>
      </w:ins>
      <w:del w:id="664" w:author="Unemo Magnus, USÖ Labmed länsklinik" w:date="2016-11-16T21:55:00Z">
        <w:r w:rsidR="00973579" w:rsidRPr="006F644E" w:rsidDel="001565BA">
          <w:rPr>
            <w:rFonts w:ascii="Times New Roman" w:hAnsi="Times New Roman" w:cs="Times New Roman"/>
            <w:sz w:val="24"/>
            <w:szCs w:val="24"/>
          </w:rPr>
          <w:delText>l</w:delText>
        </w:r>
      </w:del>
      <w:r w:rsidR="00973579" w:rsidRPr="006F644E">
        <w:rPr>
          <w:rFonts w:ascii="Times New Roman" w:hAnsi="Times New Roman" w:cs="Times New Roman"/>
          <w:sz w:val="24"/>
          <w:szCs w:val="24"/>
        </w:rPr>
        <w:t xml:space="preserve"> of </w:t>
      </w:r>
      <w:ins w:id="665" w:author="Unemo Magnus, USÖ Labmed länsklinik" w:date="2016-11-16T21:59:00Z">
        <w:r w:rsidR="001B1D98">
          <w:rPr>
            <w:rFonts w:ascii="Times New Roman" w:hAnsi="Times New Roman" w:cs="Times New Roman"/>
            <w:sz w:val="24"/>
            <w:szCs w:val="24"/>
          </w:rPr>
          <w:t xml:space="preserve">this </w:t>
        </w:r>
      </w:ins>
      <w:del w:id="666" w:author="Unemo Magnus, USÖ Labmed länsklinik" w:date="2016-11-16T22:00:00Z">
        <w:r w:rsidR="00F07649" w:rsidRPr="006F644E" w:rsidDel="001B1D98">
          <w:rPr>
            <w:rFonts w:ascii="Times New Roman" w:hAnsi="Times New Roman" w:cs="Times New Roman"/>
            <w:sz w:val="24"/>
            <w:szCs w:val="24"/>
          </w:rPr>
          <w:delText xml:space="preserve">bacterial </w:delText>
        </w:r>
      </w:del>
      <w:r w:rsidR="00F07649" w:rsidRPr="006F644E">
        <w:rPr>
          <w:rFonts w:ascii="Times New Roman" w:hAnsi="Times New Roman" w:cs="Times New Roman"/>
          <w:sz w:val="24"/>
          <w:szCs w:val="24"/>
        </w:rPr>
        <w:t>suspension</w:t>
      </w:r>
      <w:ins w:id="667" w:author="Unemo Magnus, USÖ Labmed länsklinik" w:date="2016-11-16T22:00:00Z">
        <w:r w:rsidR="001B1D98">
          <w:rPr>
            <w:rFonts w:ascii="Times New Roman" w:hAnsi="Times New Roman" w:cs="Times New Roman"/>
            <w:sz w:val="24"/>
            <w:szCs w:val="24"/>
          </w:rPr>
          <w:t xml:space="preserve"> </w:t>
        </w:r>
      </w:ins>
      <w:del w:id="668" w:author="Unemo Magnus, USÖ Labmed länsklinik" w:date="2016-11-16T22:00:00Z">
        <w:r w:rsidR="00F07649" w:rsidRPr="006F644E" w:rsidDel="001B1D98">
          <w:rPr>
            <w:rFonts w:ascii="Times New Roman" w:hAnsi="Times New Roman" w:cs="Times New Roman"/>
            <w:sz w:val="24"/>
            <w:szCs w:val="24"/>
          </w:rPr>
          <w:delText xml:space="preserve">s </w:delText>
        </w:r>
      </w:del>
      <w:del w:id="669" w:author="Unemo Magnus, USÖ Labmed länsklinik" w:date="2016-11-14T17:56:00Z">
        <w:r w:rsidR="00F07649" w:rsidRPr="006F644E" w:rsidDel="00046D65">
          <w:rPr>
            <w:rFonts w:ascii="Times New Roman" w:hAnsi="Times New Roman" w:cs="Times New Roman"/>
            <w:sz w:val="24"/>
            <w:szCs w:val="24"/>
          </w:rPr>
          <w:delText xml:space="preserve">were </w:delText>
        </w:r>
      </w:del>
      <w:ins w:id="670" w:author="Unemo Magnus, USÖ Labmed länsklinik" w:date="2016-11-14T17:56:00Z">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ins>
      <w:r w:rsidR="00F07649" w:rsidRPr="006F644E">
        <w:rPr>
          <w:rFonts w:ascii="Times New Roman" w:hAnsi="Times New Roman" w:cs="Times New Roman"/>
          <w:sz w:val="24"/>
          <w:szCs w:val="24"/>
        </w:rPr>
        <w:t xml:space="preserve">added </w:t>
      </w:r>
      <w:commentRangeStart w:id="671"/>
      <w:r w:rsidR="00F07649" w:rsidRPr="006F644E">
        <w:rPr>
          <w:rFonts w:ascii="Times New Roman" w:hAnsi="Times New Roman" w:cs="Times New Roman"/>
          <w:sz w:val="24"/>
          <w:szCs w:val="24"/>
        </w:rPr>
        <w:t xml:space="preserve">to </w:t>
      </w:r>
      <w:r w:rsidR="006218CE" w:rsidRPr="006F644E">
        <w:rPr>
          <w:rFonts w:ascii="Times New Roman" w:hAnsi="Times New Roman" w:cs="Times New Roman"/>
          <w:sz w:val="24"/>
          <w:szCs w:val="24"/>
        </w:rPr>
        <w:t xml:space="preserve">96-well </w:t>
      </w:r>
      <w:ins w:id="672" w:author="Unemo Magnus, USÖ Labmed länsklinik" w:date="2016-11-17T12:28:00Z">
        <w:r w:rsidR="00C67235">
          <w:rPr>
            <w:rFonts w:ascii="Times New Roman" w:hAnsi="Times New Roman" w:cs="Times New Roman"/>
            <w:sz w:val="24"/>
            <w:szCs w:val="24"/>
          </w:rPr>
          <w:t>Sars</w:t>
        </w:r>
      </w:ins>
      <w:ins w:id="673" w:author="Unemo Magnus, USÖ Labmed länsklinik" w:date="2016-11-17T12:29:00Z">
        <w:r w:rsidR="00C67235">
          <w:rPr>
            <w:rFonts w:ascii="Times New Roman" w:hAnsi="Times New Roman" w:cs="Times New Roman"/>
            <w:sz w:val="24"/>
            <w:szCs w:val="24"/>
          </w:rPr>
          <w:t xml:space="preserve">tedt </w:t>
        </w:r>
      </w:ins>
      <w:r w:rsidR="006218CE" w:rsidRPr="006F644E">
        <w:rPr>
          <w:rFonts w:ascii="Times New Roman" w:hAnsi="Times New Roman" w:cs="Times New Roman"/>
          <w:sz w:val="24"/>
          <w:szCs w:val="24"/>
        </w:rPr>
        <w:t>plates</w:t>
      </w:r>
      <w:commentRangeEnd w:id="671"/>
      <w:r w:rsidR="00C67235">
        <w:rPr>
          <w:rStyle w:val="CommentReference"/>
        </w:rPr>
        <w:commentReference w:id="671"/>
      </w:r>
      <w:r w:rsidR="00C1579A" w:rsidRPr="006F644E">
        <w:rPr>
          <w:rFonts w:ascii="Times New Roman" w:hAnsi="Times New Roman" w:cs="Times New Roman"/>
          <w:sz w:val="24"/>
          <w:szCs w:val="24"/>
        </w:rPr>
        <w:t xml:space="preserve"> </w:t>
      </w:r>
      <w:del w:id="674" w:author="Unemo Magnus, USÖ Labmed länsklinik" w:date="2016-11-17T12:29:00Z">
        <w:r w:rsidR="00C1579A" w:rsidRPr="006F644E" w:rsidDel="00C67235">
          <w:rPr>
            <w:rFonts w:ascii="Times New Roman" w:hAnsi="Times New Roman" w:cs="Times New Roman"/>
            <w:sz w:val="24"/>
            <w:szCs w:val="24"/>
          </w:rPr>
          <w:delText>(Sarstedt)</w:delText>
        </w:r>
        <w:r w:rsidR="006D26B9" w:rsidRPr="006F644E" w:rsidDel="00C67235">
          <w:rPr>
            <w:rFonts w:ascii="Times New Roman" w:hAnsi="Times New Roman" w:cs="Times New Roman"/>
            <w:sz w:val="24"/>
            <w:szCs w:val="24"/>
          </w:rPr>
          <w:delText xml:space="preserve"> </w:delText>
        </w:r>
      </w:del>
      <w:r w:rsidR="006D26B9" w:rsidRPr="006F644E">
        <w:rPr>
          <w:rFonts w:ascii="Times New Roman" w:hAnsi="Times New Roman" w:cs="Times New Roman"/>
          <w:sz w:val="24"/>
          <w:szCs w:val="24"/>
        </w:rPr>
        <w:t>with each well containing 10 µ</w:t>
      </w:r>
      <w:ins w:id="675" w:author="Unemo Magnus, USÖ Labmed länsklinik" w:date="2016-11-16T21:55:00Z">
        <w:r w:rsidR="001565BA">
          <w:rPr>
            <w:rFonts w:ascii="Times New Roman" w:hAnsi="Times New Roman" w:cs="Times New Roman"/>
            <w:sz w:val="24"/>
            <w:szCs w:val="24"/>
          </w:rPr>
          <w:t>L</w:t>
        </w:r>
      </w:ins>
      <w:del w:id="676" w:author="Unemo Magnus, USÖ Labmed länsklinik" w:date="2016-11-16T21:55:00Z">
        <w:r w:rsidR="006218CE" w:rsidRPr="006F644E" w:rsidDel="001565BA">
          <w:rPr>
            <w:rFonts w:ascii="Times New Roman" w:hAnsi="Times New Roman" w:cs="Times New Roman"/>
            <w:sz w:val="24"/>
            <w:szCs w:val="24"/>
          </w:rPr>
          <w:delText>l</w:delText>
        </w:r>
      </w:del>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commentRangeStart w:id="677"/>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677"/>
      <w:r w:rsidR="001B1D98">
        <w:rPr>
          <w:rStyle w:val="CommentReference"/>
        </w:rPr>
        <w:commentReference w:id="677"/>
      </w:r>
      <w:r w:rsidR="00F512D5" w:rsidRPr="006F644E">
        <w:rPr>
          <w:rFonts w:ascii="Times New Roman" w:hAnsi="Times New Roman" w:cs="Times New Roman"/>
          <w:sz w:val="24"/>
          <w:szCs w:val="24"/>
        </w:rPr>
        <w:t>) and negative control (</w:t>
      </w:r>
      <w:commentRangeStart w:id="678"/>
      <w:r w:rsidR="00F512D5" w:rsidRPr="006F644E">
        <w:rPr>
          <w:rFonts w:ascii="Times New Roman" w:hAnsi="Times New Roman" w:cs="Times New Roman"/>
          <w:sz w:val="24"/>
          <w:szCs w:val="24"/>
        </w:rPr>
        <w:t xml:space="preserve">10 </w:t>
      </w:r>
      <w:r w:rsidR="004C13CE" w:rsidRPr="006F644E">
        <w:rPr>
          <w:rFonts w:ascii="Times New Roman" w:hAnsi="Times New Roman" w:cs="Times New Roman"/>
          <w:sz w:val="24"/>
          <w:szCs w:val="24"/>
        </w:rPr>
        <w:t>µ</w:t>
      </w:r>
      <w:ins w:id="679" w:author="Unemo Magnus, USÖ Labmed länsklinik" w:date="2016-11-16T21:55:00Z">
        <w:r w:rsidR="001565BA">
          <w:rPr>
            <w:rFonts w:ascii="Times New Roman" w:hAnsi="Times New Roman" w:cs="Times New Roman"/>
            <w:sz w:val="24"/>
            <w:szCs w:val="24"/>
          </w:rPr>
          <w:t>L</w:t>
        </w:r>
      </w:ins>
      <w:ins w:id="680" w:author="Unemo Magnus, USÖ Labmed länsklinik" w:date="2016-11-16T22:03:00Z">
        <w:r w:rsidR="001B1D98">
          <w:rPr>
            <w:rFonts w:ascii="Times New Roman" w:hAnsi="Times New Roman" w:cs="Times New Roman"/>
            <w:sz w:val="24"/>
            <w:szCs w:val="24"/>
          </w:rPr>
          <w:t xml:space="preserve"> GW medium?</w:t>
        </w:r>
      </w:ins>
      <w:del w:id="681" w:author="Unemo Magnus, USÖ Labmed länsklinik" w:date="2016-11-16T21:55:00Z">
        <w:r w:rsidR="00F512D5" w:rsidRPr="006F644E" w:rsidDel="001565BA">
          <w:rPr>
            <w:rFonts w:ascii="Times New Roman" w:hAnsi="Times New Roman" w:cs="Times New Roman"/>
            <w:sz w:val="24"/>
            <w:szCs w:val="24"/>
          </w:rPr>
          <w:delText>l</w:delText>
        </w:r>
      </w:del>
      <w:commentRangeEnd w:id="678"/>
      <w:r w:rsidR="005F3BBC">
        <w:rPr>
          <w:rStyle w:val="CommentReference"/>
        </w:rPr>
        <w:commentReference w:id="678"/>
      </w:r>
      <w:r w:rsidR="00DE2EE7" w:rsidRPr="006F644E">
        <w:rPr>
          <w:rFonts w:ascii="Times New Roman" w:hAnsi="Times New Roman" w:cs="Times New Roman"/>
          <w:sz w:val="24"/>
          <w:szCs w:val="24"/>
        </w:rPr>
        <w:t>) were added to the first and last well, respectively.</w:t>
      </w:r>
      <w:r w:rsidR="000E7EF8" w:rsidRPr="006F644E">
        <w:rPr>
          <w:rFonts w:ascii="Times New Roman" w:hAnsi="Times New Roman" w:cs="Times New Roman"/>
          <w:sz w:val="24"/>
          <w:szCs w:val="24"/>
        </w:rPr>
        <w:t xml:space="preserve"> The plates were incubated for 6 hours at 37°C, </w:t>
      </w:r>
      <w:ins w:id="682" w:author="Unemo Magnus, USÖ Labmed länsklinik" w:date="2016-11-16T21:55:00Z">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ins>
      <w:del w:id="683" w:author="Unemo Magnus, USÖ Labmed länsklinik" w:date="2016-11-16T21:55:00Z">
        <w:r w:rsidR="000E7EF8" w:rsidRPr="006F644E" w:rsidDel="001565BA">
          <w:rPr>
            <w:rFonts w:ascii="Times New Roman" w:hAnsi="Times New Roman" w:cs="Times New Roman"/>
            <w:sz w:val="24"/>
            <w:szCs w:val="24"/>
          </w:rPr>
          <w:delText>5 % CO</w:delText>
        </w:r>
        <w:r w:rsidR="000E7EF8" w:rsidRPr="005F3BBC" w:rsidDel="001565BA">
          <w:rPr>
            <w:rFonts w:ascii="Times New Roman" w:hAnsi="Times New Roman" w:cs="Times New Roman"/>
            <w:sz w:val="24"/>
            <w:szCs w:val="24"/>
            <w:vertAlign w:val="subscript"/>
            <w:rPrChange w:id="684" w:author="Unemo Magnus, USÖ Labmed länsklinik" w:date="2016-11-15T15:29:00Z">
              <w:rPr>
                <w:rFonts w:ascii="Times New Roman" w:hAnsi="Times New Roman" w:cs="Times New Roman"/>
                <w:sz w:val="24"/>
                <w:szCs w:val="24"/>
              </w:rPr>
            </w:rPrChange>
          </w:rPr>
          <w:delText>2</w:delText>
        </w:r>
        <w:r w:rsidR="000E7EF8" w:rsidRPr="006F644E" w:rsidDel="001565BA">
          <w:rPr>
            <w:rFonts w:ascii="Times New Roman" w:hAnsi="Times New Roman" w:cs="Times New Roman"/>
            <w:sz w:val="24"/>
            <w:szCs w:val="24"/>
          </w:rPr>
          <w:delText xml:space="preserve"> in a humid atmosphere</w:delText>
        </w:r>
      </w:del>
    </w:p>
    <w:p w14:paraId="47737B92" w14:textId="77777777" w:rsidR="00046D65" w:rsidRDefault="00046D65">
      <w:pPr>
        <w:spacing w:after="0" w:line="480" w:lineRule="auto"/>
        <w:jc w:val="both"/>
        <w:rPr>
          <w:ins w:id="685" w:author="Unemo Magnus, USÖ Labmed länsklinik" w:date="2016-11-14T17:56:00Z"/>
          <w:rFonts w:ascii="Times New Roman" w:hAnsi="Times New Roman" w:cs="Times New Roman"/>
          <w:b/>
          <w:sz w:val="24"/>
          <w:szCs w:val="24"/>
        </w:rPr>
        <w:pPrChange w:id="686" w:author="Unemo Magnus, USÖ Labmed länsklinik" w:date="2016-11-14T17:52:00Z">
          <w:pPr>
            <w:spacing w:line="480" w:lineRule="auto"/>
            <w:jc w:val="both"/>
          </w:pPr>
        </w:pPrChange>
      </w:pPr>
    </w:p>
    <w:p w14:paraId="235D99EA" w14:textId="2231D60C" w:rsidR="001702DD" w:rsidRPr="00046D65" w:rsidRDefault="001702DD">
      <w:pPr>
        <w:spacing w:after="0" w:line="480" w:lineRule="auto"/>
        <w:jc w:val="both"/>
        <w:rPr>
          <w:rFonts w:ascii="Times New Roman" w:hAnsi="Times New Roman" w:cs="Times New Roman"/>
          <w:b/>
          <w:i/>
          <w:sz w:val="24"/>
          <w:szCs w:val="24"/>
          <w:rPrChange w:id="687" w:author="Unemo Magnus, USÖ Labmed länsklinik" w:date="2016-11-14T17:56:00Z">
            <w:rPr>
              <w:rFonts w:ascii="Times New Roman" w:hAnsi="Times New Roman" w:cs="Times New Roman"/>
              <w:b/>
              <w:sz w:val="24"/>
              <w:szCs w:val="24"/>
            </w:rPr>
          </w:rPrChange>
        </w:rPr>
        <w:pPrChange w:id="688" w:author="Unemo Magnus, USÖ Labmed länsklinik" w:date="2016-11-14T17:52:00Z">
          <w:pPr>
            <w:spacing w:line="480" w:lineRule="auto"/>
            <w:jc w:val="both"/>
          </w:pPr>
        </w:pPrChange>
      </w:pPr>
      <w:r w:rsidRPr="00046D65">
        <w:rPr>
          <w:rFonts w:ascii="Times New Roman" w:hAnsi="Times New Roman" w:cs="Times New Roman"/>
          <w:b/>
          <w:i/>
          <w:sz w:val="24"/>
          <w:szCs w:val="24"/>
          <w:rPrChange w:id="689" w:author="Unemo Magnus, USÖ Labmed länsklinik" w:date="2016-11-14T17:56:00Z">
            <w:rPr>
              <w:rFonts w:ascii="Times New Roman" w:hAnsi="Times New Roman" w:cs="Times New Roman"/>
              <w:b/>
              <w:sz w:val="24"/>
              <w:szCs w:val="24"/>
            </w:rPr>
          </w:rPrChange>
        </w:rPr>
        <w:t xml:space="preserve">Resazurin </w:t>
      </w:r>
      <w:del w:id="690" w:author="Unemo Magnus, USÖ Labmed länsklinik" w:date="2016-11-17T12:21:00Z">
        <w:r w:rsidRPr="00046D65" w:rsidDel="005F707F">
          <w:rPr>
            <w:rFonts w:ascii="Times New Roman" w:hAnsi="Times New Roman" w:cs="Times New Roman"/>
            <w:b/>
            <w:i/>
            <w:sz w:val="24"/>
            <w:szCs w:val="24"/>
            <w:rPrChange w:id="691" w:author="Unemo Magnus, USÖ Labmed länsklinik" w:date="2016-11-14T17:56:00Z">
              <w:rPr>
                <w:rFonts w:ascii="Times New Roman" w:hAnsi="Times New Roman" w:cs="Times New Roman"/>
                <w:b/>
                <w:sz w:val="24"/>
                <w:szCs w:val="24"/>
              </w:rPr>
            </w:rPrChange>
          </w:rPr>
          <w:delText>assay</w:delText>
        </w:r>
      </w:del>
      <w:ins w:id="692" w:author="Unemo Magnus, USÖ Labmed länsklinik" w:date="2016-11-17T12:21:00Z">
        <w:r w:rsidR="005F707F">
          <w:rPr>
            <w:rFonts w:ascii="Times New Roman" w:hAnsi="Times New Roman" w:cs="Times New Roman"/>
            <w:b/>
            <w:i/>
            <w:sz w:val="24"/>
            <w:szCs w:val="24"/>
          </w:rPr>
          <w:t>readouts</w:t>
        </w:r>
      </w:ins>
    </w:p>
    <w:p w14:paraId="7B18981A" w14:textId="16BD8CC1" w:rsidR="00BC0387" w:rsidRPr="006F644E" w:rsidRDefault="000E7EF8">
      <w:pPr>
        <w:spacing w:after="0" w:line="480" w:lineRule="auto"/>
        <w:jc w:val="both"/>
        <w:rPr>
          <w:rFonts w:ascii="Times New Roman" w:hAnsi="Times New Roman" w:cs="Times New Roman"/>
          <w:sz w:val="24"/>
          <w:szCs w:val="24"/>
        </w:rPr>
        <w:pPrChange w:id="693" w:author="Unemo Magnus, USÖ Labmed länsklinik" w:date="2016-11-14T17:52:00Z">
          <w:pPr>
            <w:spacing w:line="480" w:lineRule="auto"/>
            <w:jc w:val="both"/>
          </w:pPr>
        </w:pPrChange>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ins w:id="694" w:author="Unemo Magnus, USÖ Labmed länsklinik" w:date="2016-11-16T22:11:00Z">
        <w:r w:rsidR="006660F5">
          <w:rPr>
            <w:rFonts w:ascii="Times New Roman" w:hAnsi="Times New Roman" w:cs="Times New Roman"/>
            <w:sz w:val="24"/>
            <w:szCs w:val="24"/>
          </w:rPr>
          <w:t>L</w:t>
        </w:r>
      </w:ins>
      <w:del w:id="695" w:author="Unemo Magnus, USÖ Labmed länsklinik" w:date="2016-11-16T22:11:00Z">
        <w:r w:rsidR="00B30377" w:rsidRPr="006F644E" w:rsidDel="006660F5">
          <w:rPr>
            <w:rFonts w:ascii="Times New Roman" w:hAnsi="Times New Roman" w:cs="Times New Roman"/>
            <w:sz w:val="24"/>
            <w:szCs w:val="24"/>
          </w:rPr>
          <w:delText>l</w:delText>
        </w:r>
      </w:del>
      <w:ins w:id="696" w:author="Unemo Magnus, USÖ Labmed länsklinik" w:date="2016-11-15T15:29:00Z">
        <w:r w:rsidR="005F3BBC">
          <w:rPr>
            <w:rFonts w:ascii="Times New Roman" w:hAnsi="Times New Roman" w:cs="Times New Roman"/>
            <w:sz w:val="24"/>
            <w:szCs w:val="24"/>
          </w:rPr>
          <w:t xml:space="preserve"> and</w:t>
        </w:r>
      </w:ins>
      <w:del w:id="697" w:author="Unemo Magnus, USÖ Labmed länsklinik" w:date="2016-11-15T15:29:00Z">
        <w:r w:rsidR="00B30377" w:rsidRPr="006F644E" w:rsidDel="005F3BBC">
          <w:rPr>
            <w:rFonts w:ascii="Times New Roman" w:hAnsi="Times New Roman" w:cs="Times New Roman"/>
            <w:sz w:val="24"/>
            <w:szCs w:val="24"/>
          </w:rPr>
          <w:delText>,</w:delText>
        </w:r>
      </w:del>
      <w:ins w:id="698" w:author="Unemo Magnus, USÖ Labmed länsklinik" w:date="2016-11-16T22:11:00Z">
        <w:r w:rsidR="00434C3A">
          <w:rPr>
            <w:rFonts w:ascii="Times New Roman" w:hAnsi="Times New Roman" w:cs="Times New Roman"/>
            <w:sz w:val="24"/>
            <w:szCs w:val="24"/>
          </w:rPr>
          <w:t xml:space="preserve">, after </w:t>
        </w:r>
        <w:r w:rsidR="00C67235">
          <w:rPr>
            <w:rFonts w:ascii="Times New Roman" w:hAnsi="Times New Roman" w:cs="Times New Roman"/>
            <w:sz w:val="24"/>
            <w:szCs w:val="24"/>
          </w:rPr>
          <w:t xml:space="preserve">incubation </w:t>
        </w:r>
      </w:ins>
      <w:ins w:id="699" w:author="Unemo Magnus, USÖ Labmed länsklinik" w:date="2016-11-17T12:30:00Z">
        <w:r w:rsidR="00C67235">
          <w:rPr>
            <w:rFonts w:ascii="Times New Roman" w:hAnsi="Times New Roman" w:cs="Times New Roman"/>
            <w:sz w:val="24"/>
            <w:szCs w:val="24"/>
          </w:rPr>
          <w:t>of the broth microdilution plates</w:t>
        </w:r>
      </w:ins>
      <w:ins w:id="700" w:author="Unemo Magnus, USÖ Labmed länsklinik" w:date="2016-11-16T22:11:00Z">
        <w:r w:rsidR="006660F5">
          <w:rPr>
            <w:rFonts w:ascii="Times New Roman" w:hAnsi="Times New Roman" w:cs="Times New Roman"/>
            <w:sz w:val="24"/>
            <w:szCs w:val="24"/>
          </w:rPr>
          <w:t xml:space="preserve">, </w:t>
        </w:r>
      </w:ins>
      <w:del w:id="701" w:author="Unemo Magnus, USÖ Labmed länsklinik" w:date="2016-11-16T22:11:00Z">
        <w:r w:rsidR="00B30377" w:rsidRPr="006F644E" w:rsidDel="006660F5">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ins w:id="702" w:author="Unemo Magnus, USÖ Labmed länsklinik" w:date="2016-11-16T22:11:00Z">
        <w:r w:rsidR="006660F5">
          <w:rPr>
            <w:rFonts w:ascii="Times New Roman" w:hAnsi="Times New Roman" w:cs="Times New Roman"/>
            <w:sz w:val="24"/>
            <w:szCs w:val="24"/>
          </w:rPr>
          <w:t>L</w:t>
        </w:r>
      </w:ins>
      <w:del w:id="703" w:author="Unemo Magnus, USÖ Labmed länsklinik" w:date="2016-11-16T22:11:00Z">
        <w:r w:rsidR="00954348" w:rsidRPr="006F644E" w:rsidDel="006660F5">
          <w:rPr>
            <w:rFonts w:ascii="Times New Roman" w:hAnsi="Times New Roman" w:cs="Times New Roman"/>
            <w:sz w:val="24"/>
            <w:szCs w:val="24"/>
          </w:rPr>
          <w:delText>l</w:delText>
        </w:r>
      </w:del>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 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w:t>
      </w:r>
      <w:del w:id="704" w:author="Unemo Magnus, USÖ Labmed länsklinik" w:date="2016-11-14T17:56:00Z">
        <w:r w:rsidR="00C1579A" w:rsidRPr="006F644E" w:rsidDel="00046D65">
          <w:rPr>
            <w:rFonts w:ascii="Times New Roman" w:hAnsi="Times New Roman" w:cs="Times New Roman"/>
            <w:sz w:val="24"/>
            <w:szCs w:val="24"/>
          </w:rPr>
          <w:delText xml:space="preserve"> </w:delText>
        </w:r>
      </w:del>
      <w:r w:rsidR="00C1579A" w:rsidRPr="006F644E">
        <w:rPr>
          <w:rFonts w:ascii="Times New Roman" w:hAnsi="Times New Roman" w:cs="Times New Roman"/>
          <w:sz w:val="24"/>
          <w:szCs w:val="24"/>
        </w:rPr>
        <w:t xml:space="preserve"> in a plate reader (Varioskan Flash, Thermo Scientific).</w:t>
      </w:r>
      <w:r w:rsidR="005A27B6" w:rsidRPr="006F644E">
        <w:rPr>
          <w:rFonts w:ascii="Times New Roman" w:hAnsi="Times New Roman" w:cs="Times New Roman"/>
          <w:sz w:val="24"/>
          <w:szCs w:val="24"/>
        </w:rPr>
        <w:t xml:space="preserve"> </w:t>
      </w:r>
      <w:ins w:id="705" w:author="Unemo Magnus, USÖ Labmed länsklinik" w:date="2016-11-17T12:25:00Z">
        <w:r w:rsidR="00C67235">
          <w:rPr>
            <w:rFonts w:ascii="Times New Roman" w:hAnsi="Times New Roman" w:cs="Times New Roman"/>
            <w:sz w:val="24"/>
            <w:szCs w:val="24"/>
          </w:rPr>
          <w:t xml:space="preserve">During development of the assay, </w:t>
        </w:r>
      </w:ins>
      <w:commentRangeStart w:id="706"/>
      <w:del w:id="707" w:author="Unemo Magnus, USÖ Labmed länsklinik" w:date="2016-11-17T12:25:00Z">
        <w:r w:rsidR="001702DD" w:rsidRPr="006F644E" w:rsidDel="00C67235">
          <w:rPr>
            <w:rFonts w:ascii="Times New Roman" w:hAnsi="Times New Roman" w:cs="Times New Roman"/>
            <w:sz w:val="24"/>
            <w:szCs w:val="24"/>
          </w:rPr>
          <w:delText>A</w:delText>
        </w:r>
      </w:del>
      <w:ins w:id="708" w:author="Unemo Magnus, USÖ Labmed länsklinik" w:date="2016-11-17T12:25:00Z">
        <w:r w:rsidR="00C67235">
          <w:rPr>
            <w:rFonts w:ascii="Times New Roman" w:hAnsi="Times New Roman" w:cs="Times New Roman"/>
            <w:sz w:val="24"/>
            <w:szCs w:val="24"/>
          </w:rPr>
          <w:t>a</w:t>
        </w:r>
      </w:ins>
      <w:r w:rsidR="001702DD" w:rsidRPr="006F644E">
        <w:rPr>
          <w:rFonts w:ascii="Times New Roman" w:hAnsi="Times New Roman" w:cs="Times New Roman"/>
          <w:sz w:val="24"/>
          <w:szCs w:val="24"/>
        </w:rPr>
        <w:t xml:space="preserve"> time course from 0</w:t>
      </w:r>
      <w:ins w:id="709" w:author="Unemo Magnus, USÖ Labmed länsklinik" w:date="2016-11-17T15:32:00Z">
        <w:r w:rsidR="00B91DFF">
          <w:rPr>
            <w:rFonts w:ascii="Times New Roman" w:hAnsi="Times New Roman" w:cs="Times New Roman"/>
            <w:sz w:val="24"/>
            <w:szCs w:val="24"/>
          </w:rPr>
          <w:t xml:space="preserve"> to </w:t>
        </w:r>
      </w:ins>
      <w:del w:id="710" w:author="Unemo Magnus, USÖ Labmed länsklinik" w:date="2016-11-17T15:32:00Z">
        <w:r w:rsidR="001702DD" w:rsidRPr="006F644E" w:rsidDel="00B91DFF">
          <w:rPr>
            <w:rFonts w:ascii="Times New Roman" w:hAnsi="Times New Roman" w:cs="Times New Roman"/>
            <w:sz w:val="24"/>
            <w:szCs w:val="24"/>
          </w:rPr>
          <w:delText>-</w:delText>
        </w:r>
      </w:del>
      <w:r w:rsidR="001702DD" w:rsidRPr="006F644E">
        <w:rPr>
          <w:rFonts w:ascii="Times New Roman" w:hAnsi="Times New Roman" w:cs="Times New Roman"/>
          <w:sz w:val="24"/>
          <w:szCs w:val="24"/>
        </w:rPr>
        <w:t>15 hours was made and OD</w:t>
      </w:r>
      <w:r w:rsidR="001702DD" w:rsidRPr="00D90EAA">
        <w:rPr>
          <w:rFonts w:ascii="Times New Roman" w:hAnsi="Times New Roman" w:cs="Times New Roman"/>
          <w:sz w:val="24"/>
          <w:szCs w:val="24"/>
          <w:vertAlign w:val="subscript"/>
          <w:rPrChange w:id="711" w:author="Unemo Magnus, USÖ Labmed länsklinik" w:date="2016-11-16T22:17:00Z">
            <w:rPr>
              <w:rFonts w:ascii="Times New Roman" w:hAnsi="Times New Roman" w:cs="Times New Roman"/>
              <w:sz w:val="24"/>
              <w:szCs w:val="24"/>
            </w:rPr>
          </w:rPrChange>
        </w:rPr>
        <w:t>600</w:t>
      </w:r>
      <w:r w:rsidR="001702DD" w:rsidRPr="006F644E">
        <w:rPr>
          <w:rFonts w:ascii="Times New Roman" w:hAnsi="Times New Roman" w:cs="Times New Roman"/>
          <w:sz w:val="24"/>
          <w:szCs w:val="24"/>
        </w:rPr>
        <w:t xml:space="preserve"> values were measured in parallel. </w:t>
      </w:r>
      <w:commentRangeEnd w:id="706"/>
      <w:r w:rsidR="00434C3A">
        <w:rPr>
          <w:rStyle w:val="CommentReference"/>
        </w:rPr>
        <w:commentReference w:id="706"/>
      </w:r>
      <w:r w:rsidR="00E40548" w:rsidRPr="006F644E">
        <w:rPr>
          <w:rFonts w:ascii="Times New Roman" w:hAnsi="Times New Roman" w:cs="Times New Roman"/>
          <w:sz w:val="24"/>
          <w:szCs w:val="24"/>
        </w:rPr>
        <w:t xml:space="preserve">Every three hours an endpoint was measured by adding resazurin to the </w:t>
      </w:r>
      <w:del w:id="712" w:author="Unemo Magnus, USÖ Labmed länsklinik" w:date="2016-11-17T12:33:00Z">
        <w:r w:rsidR="00E40548" w:rsidRPr="006F644E" w:rsidDel="00C67235">
          <w:rPr>
            <w:rFonts w:ascii="Times New Roman" w:hAnsi="Times New Roman" w:cs="Times New Roman"/>
            <w:sz w:val="24"/>
            <w:szCs w:val="24"/>
          </w:rPr>
          <w:delText xml:space="preserve">bacteria </w:delText>
        </w:r>
      </w:del>
      <w:ins w:id="713" w:author="Unemo Magnus, USÖ Labmed länsklinik" w:date="2016-11-17T12:33:00Z">
        <w:r w:rsidR="00C67235">
          <w:rPr>
            <w:rFonts w:ascii="Times New Roman" w:hAnsi="Times New Roman" w:cs="Times New Roman"/>
            <w:sz w:val="24"/>
            <w:szCs w:val="24"/>
          </w:rPr>
          <w:t>wells</w:t>
        </w:r>
        <w:r w:rsidR="00C67235" w:rsidRPr="006F644E">
          <w:rPr>
            <w:rFonts w:ascii="Times New Roman" w:hAnsi="Times New Roman" w:cs="Times New Roman"/>
            <w:sz w:val="24"/>
            <w:szCs w:val="24"/>
          </w:rPr>
          <w:t xml:space="preserve"> </w:t>
        </w:r>
      </w:ins>
      <w:r w:rsidR="00E40548" w:rsidRPr="006F644E">
        <w:rPr>
          <w:rFonts w:ascii="Times New Roman" w:hAnsi="Times New Roman" w:cs="Times New Roman"/>
          <w:sz w:val="24"/>
          <w:szCs w:val="24"/>
        </w:rPr>
        <w:t xml:space="preserve">and the plate was discarded afterwards. </w:t>
      </w:r>
      <w:r w:rsidR="001702DD" w:rsidRPr="006F644E">
        <w:rPr>
          <w:rFonts w:ascii="Times New Roman" w:hAnsi="Times New Roman" w:cs="Times New Roman"/>
          <w:sz w:val="24"/>
          <w:szCs w:val="24"/>
        </w:rPr>
        <w:t xml:space="preserve">The reference panel of eight WHO strains was </w:t>
      </w:r>
      <w:del w:id="714" w:author="Unemo Magnus, USÖ Labmed länsklinik" w:date="2016-11-17T12:37:00Z">
        <w:r w:rsidR="001702DD" w:rsidRPr="006F644E" w:rsidDel="00E010EB">
          <w:rPr>
            <w:rFonts w:ascii="Times New Roman" w:hAnsi="Times New Roman" w:cs="Times New Roman"/>
            <w:sz w:val="24"/>
            <w:szCs w:val="24"/>
          </w:rPr>
          <w:delText xml:space="preserve">used </w:delText>
        </w:r>
      </w:del>
      <w:ins w:id="715" w:author="Unemo Magnus, USÖ Labmed länsklinik" w:date="2016-11-17T12:37:00Z">
        <w:r w:rsidR="00E010EB">
          <w:rPr>
            <w:rFonts w:ascii="Times New Roman" w:hAnsi="Times New Roman" w:cs="Times New Roman"/>
            <w:sz w:val="24"/>
            <w:szCs w:val="24"/>
          </w:rPr>
          <w:t>examined</w:t>
        </w:r>
        <w:r w:rsidR="00E010EB" w:rsidRPr="006F644E">
          <w:rPr>
            <w:rFonts w:ascii="Times New Roman" w:hAnsi="Times New Roman" w:cs="Times New Roman"/>
            <w:sz w:val="24"/>
            <w:szCs w:val="24"/>
          </w:rPr>
          <w:t xml:space="preserve"> </w:t>
        </w:r>
      </w:ins>
      <w:ins w:id="716" w:author="Unemo Magnus, USÖ Labmed länsklinik" w:date="2016-11-15T15:30:00Z">
        <w:r w:rsidR="005F3BBC">
          <w:rPr>
            <w:rFonts w:ascii="Times New Roman" w:hAnsi="Times New Roman" w:cs="Times New Roman"/>
            <w:sz w:val="24"/>
            <w:szCs w:val="24"/>
          </w:rPr>
          <w:t>in</w:t>
        </w:r>
      </w:ins>
      <w:del w:id="717" w:author="Unemo Magnus, USÖ Labmed länsklinik" w:date="2016-11-15T15:30:00Z">
        <w:r w:rsidR="001702DD" w:rsidRPr="006F644E" w:rsidDel="005F3BBC">
          <w:rPr>
            <w:rFonts w:ascii="Times New Roman" w:hAnsi="Times New Roman" w:cs="Times New Roman"/>
            <w:sz w:val="24"/>
            <w:szCs w:val="24"/>
          </w:rPr>
          <w:delText>to measure</w:delText>
        </w:r>
      </w:del>
      <w:r w:rsidR="001702DD" w:rsidRPr="006F644E">
        <w:rPr>
          <w:rFonts w:ascii="Times New Roman" w:hAnsi="Times New Roman" w:cs="Times New Roman"/>
          <w:sz w:val="24"/>
          <w:szCs w:val="24"/>
        </w:rPr>
        <w:t xml:space="preserve"> three independent experiments </w:t>
      </w:r>
      <w:del w:id="718" w:author="Unemo Magnus, USÖ Labmed länsklinik" w:date="2016-11-15T15:30:00Z">
        <w:r w:rsidR="001702DD" w:rsidRPr="006F644E" w:rsidDel="005F3BBC">
          <w:rPr>
            <w:rFonts w:ascii="Times New Roman" w:hAnsi="Times New Roman" w:cs="Times New Roman"/>
            <w:sz w:val="24"/>
            <w:szCs w:val="24"/>
          </w:rPr>
          <w:delText xml:space="preserve">at </w:delText>
        </w:r>
      </w:del>
      <w:ins w:id="719" w:author="Unemo Magnus, USÖ Labmed länsklinik" w:date="2016-11-15T15:30:00Z">
        <w:r w:rsidR="005F3BBC">
          <w:rPr>
            <w:rFonts w:ascii="Times New Roman" w:hAnsi="Times New Roman" w:cs="Times New Roman"/>
            <w:sz w:val="24"/>
            <w:szCs w:val="24"/>
          </w:rPr>
          <w:t>with</w:t>
        </w:r>
        <w:r w:rsidR="005F3BBC" w:rsidRPr="006F644E">
          <w:rPr>
            <w:rFonts w:ascii="Times New Roman" w:hAnsi="Times New Roman" w:cs="Times New Roman"/>
            <w:sz w:val="24"/>
            <w:szCs w:val="24"/>
          </w:rPr>
          <w:t xml:space="preserve"> </w:t>
        </w:r>
      </w:ins>
      <w:r w:rsidR="001702DD" w:rsidRPr="006F644E">
        <w:rPr>
          <w:rFonts w:ascii="Times New Roman" w:hAnsi="Times New Roman" w:cs="Times New Roman"/>
          <w:sz w:val="24"/>
          <w:szCs w:val="24"/>
        </w:rPr>
        <w:t>an endpoint of six hours to test the reproducibility of the assay.</w:t>
      </w:r>
      <w:r w:rsidR="00E40548" w:rsidRPr="006F644E">
        <w:rPr>
          <w:rFonts w:ascii="Times New Roman" w:hAnsi="Times New Roman" w:cs="Times New Roman"/>
          <w:sz w:val="24"/>
          <w:szCs w:val="24"/>
        </w:rPr>
        <w:t xml:space="preserve"> </w:t>
      </w:r>
      <w:ins w:id="720" w:author="Unemo Magnus, USÖ Labmed länsklinik" w:date="2016-11-15T15:31:00Z">
        <w:r w:rsidR="005F3BBC">
          <w:rPr>
            <w:rFonts w:ascii="Times New Roman" w:hAnsi="Times New Roman" w:cs="Times New Roman"/>
            <w:sz w:val="24"/>
            <w:szCs w:val="24"/>
          </w:rPr>
          <w:t xml:space="preserve">The values for the </w:t>
        </w:r>
      </w:ins>
      <w:del w:id="721" w:author="Unemo Magnus, USÖ Labmed länsklinik" w:date="2016-11-15T15:31:00Z">
        <w:r w:rsidR="00E40548" w:rsidRPr="006F644E" w:rsidDel="005F3BBC">
          <w:rPr>
            <w:rFonts w:ascii="Times New Roman" w:hAnsi="Times New Roman" w:cs="Times New Roman"/>
            <w:sz w:val="24"/>
            <w:szCs w:val="24"/>
          </w:rPr>
          <w:delText xml:space="preserve">For the </w:delText>
        </w:r>
      </w:del>
      <w:r w:rsidR="00E40548" w:rsidRPr="006F644E">
        <w:rPr>
          <w:rFonts w:ascii="Times New Roman" w:hAnsi="Times New Roman" w:cs="Times New Roman"/>
          <w:sz w:val="24"/>
          <w:szCs w:val="24"/>
        </w:rPr>
        <w:t xml:space="preserve">124 clinical isolates </w:t>
      </w:r>
      <w:ins w:id="722" w:author="Unemo Magnus, USÖ Labmed länsklinik" w:date="2016-11-15T15:31:00Z">
        <w:r w:rsidR="005F3BBC">
          <w:rPr>
            <w:rFonts w:ascii="Times New Roman" w:hAnsi="Times New Roman" w:cs="Times New Roman"/>
            <w:sz w:val="24"/>
            <w:szCs w:val="24"/>
          </w:rPr>
          <w:t xml:space="preserve">were </w:t>
        </w:r>
      </w:ins>
      <w:del w:id="723" w:author="Unemo Magnus, USÖ Labmed länsklinik" w:date="2016-11-15T15:31:00Z">
        <w:r w:rsidR="00E40548" w:rsidRPr="006F644E" w:rsidDel="005F3BBC">
          <w:rPr>
            <w:rFonts w:ascii="Times New Roman" w:hAnsi="Times New Roman" w:cs="Times New Roman"/>
            <w:sz w:val="24"/>
            <w:szCs w:val="24"/>
          </w:rPr>
          <w:delText xml:space="preserve">only one replicate was </w:delText>
        </w:r>
      </w:del>
      <w:r w:rsidR="00E40548" w:rsidRPr="006F644E">
        <w:rPr>
          <w:rFonts w:ascii="Times New Roman" w:hAnsi="Times New Roman" w:cs="Times New Roman"/>
          <w:sz w:val="24"/>
          <w:szCs w:val="24"/>
        </w:rPr>
        <w:t>measured</w:t>
      </w:r>
      <w:ins w:id="724" w:author="Unemo Magnus, USÖ Labmed länsklinik" w:date="2016-11-15T15:32:00Z">
        <w:r w:rsidR="005F3BBC">
          <w:rPr>
            <w:rFonts w:ascii="Times New Roman" w:hAnsi="Times New Roman" w:cs="Times New Roman"/>
            <w:sz w:val="24"/>
            <w:szCs w:val="24"/>
          </w:rPr>
          <w:t xml:space="preserve"> once</w:t>
        </w:r>
      </w:ins>
      <w:r w:rsidR="00E40548" w:rsidRPr="006F644E">
        <w:rPr>
          <w:rFonts w:ascii="Times New Roman" w:hAnsi="Times New Roman" w:cs="Times New Roman"/>
          <w:sz w:val="24"/>
          <w:szCs w:val="24"/>
        </w:rPr>
        <w:t>.</w:t>
      </w:r>
    </w:p>
    <w:p w14:paraId="7B10E320" w14:textId="77777777" w:rsidR="00046D65" w:rsidRDefault="00046D65">
      <w:pPr>
        <w:spacing w:after="0" w:line="480" w:lineRule="auto"/>
        <w:jc w:val="both"/>
        <w:rPr>
          <w:ins w:id="725" w:author="Unemo Magnus, USÖ Labmed länsklinik" w:date="2016-11-14T17:56:00Z"/>
          <w:rFonts w:ascii="Times New Roman" w:hAnsi="Times New Roman" w:cs="Times New Roman"/>
          <w:b/>
          <w:sz w:val="24"/>
          <w:szCs w:val="24"/>
        </w:rPr>
        <w:pPrChange w:id="726" w:author="Unemo Magnus, USÖ Labmed länsklinik" w:date="2016-11-14T17:52:00Z">
          <w:pPr>
            <w:spacing w:line="480" w:lineRule="auto"/>
            <w:jc w:val="both"/>
          </w:pPr>
        </w:pPrChange>
      </w:pPr>
    </w:p>
    <w:p w14:paraId="7990061E" w14:textId="77777777" w:rsidR="000F5D03" w:rsidRPr="00046D65" w:rsidRDefault="000F5D03">
      <w:pPr>
        <w:spacing w:after="0" w:line="480" w:lineRule="auto"/>
        <w:jc w:val="both"/>
        <w:rPr>
          <w:rFonts w:ascii="Times New Roman" w:hAnsi="Times New Roman" w:cs="Times New Roman"/>
          <w:b/>
          <w:i/>
          <w:sz w:val="24"/>
          <w:szCs w:val="24"/>
          <w:rPrChange w:id="727" w:author="Unemo Magnus, USÖ Labmed länsklinik" w:date="2016-11-14T17:57:00Z">
            <w:rPr>
              <w:rFonts w:ascii="Times New Roman" w:hAnsi="Times New Roman" w:cs="Times New Roman"/>
              <w:b/>
              <w:sz w:val="24"/>
              <w:szCs w:val="24"/>
            </w:rPr>
          </w:rPrChange>
        </w:rPr>
        <w:pPrChange w:id="728" w:author="Unemo Magnus, USÖ Labmed länsklinik" w:date="2016-11-14T17:52:00Z">
          <w:pPr>
            <w:spacing w:line="480" w:lineRule="auto"/>
            <w:jc w:val="both"/>
          </w:pPr>
        </w:pPrChange>
      </w:pPr>
      <w:r w:rsidRPr="00046D65">
        <w:rPr>
          <w:rFonts w:ascii="Times New Roman" w:hAnsi="Times New Roman" w:cs="Times New Roman"/>
          <w:b/>
          <w:i/>
          <w:sz w:val="24"/>
          <w:szCs w:val="24"/>
          <w:rPrChange w:id="729" w:author="Unemo Magnus, USÖ Labmed länsklinik" w:date="2016-11-14T17:57:00Z">
            <w:rPr>
              <w:rFonts w:ascii="Times New Roman" w:hAnsi="Times New Roman" w:cs="Times New Roman"/>
              <w:b/>
              <w:sz w:val="24"/>
              <w:szCs w:val="24"/>
            </w:rPr>
          </w:rPrChange>
        </w:rPr>
        <w:t>Etest MIC</w:t>
      </w:r>
    </w:p>
    <w:p w14:paraId="2547A3A9" w14:textId="081EA2D2"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del w:id="730" w:author="Unemo Magnus, USÖ Labmed länsklinik" w:date="2016-11-17T12:28:00Z">
        <w:r w:rsidR="000F5D03" w:rsidRPr="006F644E" w:rsidDel="00C67235">
          <w:rPr>
            <w:rFonts w:ascii="Times New Roman" w:hAnsi="Times New Roman" w:cs="Times New Roman"/>
            <w:sz w:val="24"/>
            <w:szCs w:val="24"/>
            <w:lang w:val="en-US"/>
          </w:rPr>
          <w:delText xml:space="preserve">, </w:delText>
        </w:r>
        <w:r w:rsidR="000F5D03" w:rsidRPr="006F644E" w:rsidDel="00C67235">
          <w:rPr>
            <w:rStyle w:val="st1"/>
            <w:rFonts w:ascii="Times New Roman" w:hAnsi="Times New Roman" w:cs="Times New Roman"/>
            <w:sz w:val="24"/>
            <w:szCs w:val="24"/>
          </w:rPr>
          <w:delText xml:space="preserve">Marcy l'Etoile, </w:delText>
        </w:r>
        <w:r w:rsidR="000F5D03" w:rsidRPr="006F644E" w:rsidDel="00C67235">
          <w:rPr>
            <w:rStyle w:val="st1"/>
            <w:rFonts w:ascii="Times New Roman" w:hAnsi="Times New Roman" w:cs="Times New Roman"/>
            <w:bCs/>
            <w:sz w:val="24"/>
            <w:szCs w:val="24"/>
          </w:rPr>
          <w:delText>France</w:delText>
        </w:r>
      </w:del>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del w:id="731" w:author="Unemo Magnus, USÖ Labmed länsklinik" w:date="2016-11-17T12:38:00Z">
        <w:r w:rsidRPr="006F644E" w:rsidDel="00E010EB">
          <w:rPr>
            <w:rFonts w:ascii="Times New Roman" w:hAnsi="Times New Roman" w:cs="Times New Roman"/>
            <w:sz w:val="24"/>
            <w:szCs w:val="24"/>
            <w:lang w:val="en-US"/>
          </w:rPr>
          <w:delText>measured</w:delText>
        </w:r>
        <w:r w:rsidR="004F3ADB" w:rsidRPr="006F644E" w:rsidDel="00E010EB">
          <w:rPr>
            <w:rFonts w:ascii="Times New Roman" w:hAnsi="Times New Roman" w:cs="Times New Roman"/>
            <w:sz w:val="24"/>
            <w:szCs w:val="24"/>
            <w:lang w:val="en-US"/>
          </w:rPr>
          <w:delText xml:space="preserve"> </w:delText>
        </w:r>
      </w:del>
      <w:ins w:id="732" w:author="Unemo Magnus, USÖ Labmed länsklinik" w:date="2016-11-17T12:38:00Z">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ins>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ins w:id="733" w:author="Unemo Magnus, USÖ Labmed länsklinik" w:date="2016-11-17T12:27:00Z">
        <w:r w:rsidR="00C67235">
          <w:rPr>
            <w:rFonts w:ascii="Times New Roman" w:hAnsi="Times New Roman" w:cs="Times New Roman"/>
            <w:iCs/>
            <w:sz w:val="24"/>
            <w:szCs w:val="24"/>
          </w:rPr>
          <w:t>, Sparks, MD, USA</w:t>
        </w:r>
      </w:ins>
      <w:r w:rsidR="000F5D03" w:rsidRPr="006F644E">
        <w:rPr>
          <w:rFonts w:ascii="Times New Roman" w:hAnsi="Times New Roman" w:cs="Times New Roman"/>
          <w:iCs/>
          <w:sz w:val="24"/>
          <w:szCs w:val="24"/>
        </w:rPr>
        <w:t>] supplemented with 1% h</w:t>
      </w:r>
      <w:ins w:id="734" w:author="Unemo Magnus, USÖ Labmed länsklinik" w:date="2016-11-15T15:32:00Z">
        <w:r w:rsidR="005F3BBC">
          <w:rPr>
            <w:rFonts w:ascii="Times New Roman" w:hAnsi="Times New Roman" w:cs="Times New Roman"/>
            <w:iCs/>
            <w:sz w:val="24"/>
            <w:szCs w:val="24"/>
          </w:rPr>
          <w:t>a</w:t>
        </w:r>
      </w:ins>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pPr>
        <w:spacing w:after="0" w:line="480" w:lineRule="auto"/>
        <w:jc w:val="both"/>
        <w:rPr>
          <w:ins w:id="735" w:author="Unemo Magnus, USÖ Labmed länsklinik" w:date="2016-11-14T17:57:00Z"/>
          <w:rFonts w:ascii="Times New Roman" w:hAnsi="Times New Roman" w:cs="Times New Roman"/>
          <w:b/>
          <w:sz w:val="24"/>
          <w:szCs w:val="24"/>
        </w:rPr>
        <w:pPrChange w:id="736" w:author="Unemo Magnus, USÖ Labmed länsklinik" w:date="2016-11-14T17:52:00Z">
          <w:pPr>
            <w:spacing w:line="480" w:lineRule="auto"/>
            <w:jc w:val="both"/>
          </w:pPr>
        </w:pPrChange>
      </w:pPr>
    </w:p>
    <w:p w14:paraId="67A869EF" w14:textId="31829538" w:rsidR="006D4EF1" w:rsidRPr="00046D65" w:rsidRDefault="00973D19">
      <w:pPr>
        <w:spacing w:after="0" w:line="480" w:lineRule="auto"/>
        <w:jc w:val="both"/>
        <w:rPr>
          <w:rFonts w:ascii="Times New Roman" w:hAnsi="Times New Roman" w:cs="Times New Roman"/>
          <w:b/>
          <w:i/>
          <w:sz w:val="24"/>
          <w:szCs w:val="24"/>
          <w:rPrChange w:id="737" w:author="Unemo Magnus, USÖ Labmed länsklinik" w:date="2016-11-14T17:57:00Z">
            <w:rPr>
              <w:rFonts w:ascii="Times New Roman" w:hAnsi="Times New Roman" w:cs="Times New Roman"/>
              <w:b/>
              <w:sz w:val="24"/>
              <w:szCs w:val="24"/>
            </w:rPr>
          </w:rPrChange>
        </w:rPr>
        <w:pPrChange w:id="738" w:author="Unemo Magnus, USÖ Labmed länsklinik" w:date="2016-11-14T17:52:00Z">
          <w:pPr>
            <w:spacing w:line="480" w:lineRule="auto"/>
            <w:jc w:val="both"/>
          </w:pPr>
        </w:pPrChange>
      </w:pPr>
      <w:r w:rsidRPr="00046D65">
        <w:rPr>
          <w:rFonts w:ascii="Times New Roman" w:hAnsi="Times New Roman" w:cs="Times New Roman"/>
          <w:b/>
          <w:i/>
          <w:sz w:val="24"/>
          <w:szCs w:val="24"/>
          <w:rPrChange w:id="739" w:author="Unemo Magnus, USÖ Labmed länsklinik" w:date="2016-11-14T17:57:00Z">
            <w:rPr>
              <w:rFonts w:ascii="Times New Roman" w:hAnsi="Times New Roman" w:cs="Times New Roman"/>
              <w:b/>
              <w:sz w:val="24"/>
              <w:szCs w:val="24"/>
            </w:rPr>
          </w:rPrChange>
        </w:rPr>
        <w:t>Dose</w:t>
      </w:r>
      <w:ins w:id="740" w:author="Unemo Magnus, USÖ Labmed länsklinik" w:date="2016-11-17T15:35:00Z">
        <w:r w:rsidR="009D6496">
          <w:rPr>
            <w:rFonts w:ascii="Times New Roman" w:hAnsi="Times New Roman" w:cs="Times New Roman"/>
            <w:b/>
            <w:i/>
            <w:sz w:val="24"/>
            <w:szCs w:val="24"/>
          </w:rPr>
          <w:t>-</w:t>
        </w:r>
      </w:ins>
      <w:del w:id="741" w:author="Unemo Magnus, USÖ Labmed länsklinik" w:date="2016-11-17T15:35:00Z">
        <w:r w:rsidRPr="00046D65" w:rsidDel="009D6496">
          <w:rPr>
            <w:rFonts w:ascii="Times New Roman" w:hAnsi="Times New Roman" w:cs="Times New Roman"/>
            <w:b/>
            <w:i/>
            <w:sz w:val="24"/>
            <w:szCs w:val="24"/>
            <w:rPrChange w:id="742" w:author="Unemo Magnus, USÖ Labmed länsklinik" w:date="2016-11-14T17:57:00Z">
              <w:rPr>
                <w:rFonts w:ascii="Times New Roman" w:hAnsi="Times New Roman" w:cs="Times New Roman"/>
                <w:b/>
                <w:sz w:val="24"/>
                <w:szCs w:val="24"/>
              </w:rPr>
            </w:rPrChange>
          </w:rPr>
          <w:delText xml:space="preserve"> </w:delText>
        </w:r>
      </w:del>
      <w:r w:rsidRPr="00046D65">
        <w:rPr>
          <w:rFonts w:ascii="Times New Roman" w:hAnsi="Times New Roman" w:cs="Times New Roman"/>
          <w:b/>
          <w:i/>
          <w:sz w:val="24"/>
          <w:szCs w:val="24"/>
          <w:rPrChange w:id="743" w:author="Unemo Magnus, USÖ Labmed länsklinik" w:date="2016-11-14T17:57:00Z">
            <w:rPr>
              <w:rFonts w:ascii="Times New Roman" w:hAnsi="Times New Roman" w:cs="Times New Roman"/>
              <w:b/>
              <w:sz w:val="24"/>
              <w:szCs w:val="24"/>
            </w:rPr>
          </w:rPrChange>
        </w:rPr>
        <w:t xml:space="preserve">response modelling </w:t>
      </w:r>
    </w:p>
    <w:p w14:paraId="42F4DD73" w14:textId="23DA8594" w:rsidR="004725AF" w:rsidRPr="006F644E" w:rsidRDefault="00530FF4">
      <w:pPr>
        <w:spacing w:after="0" w:line="480" w:lineRule="auto"/>
        <w:jc w:val="both"/>
        <w:rPr>
          <w:rFonts w:ascii="Times New Roman" w:hAnsi="Times New Roman" w:cs="Times New Roman"/>
          <w:sz w:val="24"/>
          <w:szCs w:val="24"/>
        </w:rPr>
        <w:pPrChange w:id="744" w:author="Unemo Magnus, USÖ Labmed länsklinik" w:date="2016-11-14T17:52:00Z">
          <w:pPr>
            <w:spacing w:line="480" w:lineRule="auto"/>
            <w:jc w:val="both"/>
          </w:pPr>
        </w:pPrChange>
      </w:pPr>
      <w:r w:rsidRPr="006F644E">
        <w:rPr>
          <w:rFonts w:ascii="Times New Roman" w:hAnsi="Times New Roman" w:cs="Times New Roman"/>
          <w:sz w:val="24"/>
          <w:szCs w:val="24"/>
        </w:rPr>
        <w:t>A</w:t>
      </w:r>
      <w:r w:rsidR="00F27082" w:rsidRPr="006F644E">
        <w:rPr>
          <w:rFonts w:ascii="Times New Roman" w:hAnsi="Times New Roman" w:cs="Times New Roman"/>
          <w:sz w:val="24"/>
          <w:szCs w:val="24"/>
        </w:rPr>
        <w:t xml:space="preserve"> </w:t>
      </w:r>
      <w:r w:rsidRPr="006F644E">
        <w:rPr>
          <w:rFonts w:ascii="Times New Roman" w:hAnsi="Times New Roman" w:cs="Times New Roman"/>
          <w:sz w:val="24"/>
          <w:szCs w:val="24"/>
        </w:rPr>
        <w:t>sigmoidal dose</w:t>
      </w:r>
      <w:ins w:id="745" w:author="Unemo Magnus, USÖ Labmed länsklinik" w:date="2016-11-17T15:35:00Z">
        <w:r w:rsidR="009D6496">
          <w:rPr>
            <w:rFonts w:ascii="Times New Roman" w:hAnsi="Times New Roman" w:cs="Times New Roman"/>
            <w:sz w:val="24"/>
            <w:szCs w:val="24"/>
          </w:rPr>
          <w:t>-</w:t>
        </w:r>
      </w:ins>
      <w:del w:id="746" w:author="Unemo Magnus, USÖ Labmed länsklinik" w:date="2016-11-17T15:35:00Z">
        <w:r w:rsidRPr="006F644E" w:rsidDel="009D6496">
          <w:rPr>
            <w:rFonts w:ascii="Times New Roman" w:hAnsi="Times New Roman" w:cs="Times New Roman"/>
            <w:sz w:val="24"/>
            <w:szCs w:val="24"/>
          </w:rPr>
          <w:delText xml:space="preserve"> </w:delText>
        </w:r>
      </w:del>
      <w:r w:rsidRPr="006F644E">
        <w:rPr>
          <w:rFonts w:ascii="Times New Roman" w:hAnsi="Times New Roman" w:cs="Times New Roman"/>
          <w:sz w:val="24"/>
          <w:szCs w:val="24"/>
        </w:rPr>
        <w:t xml:space="preserve">response curve was </w:t>
      </w:r>
      <w:del w:id="747" w:author="Unemo Magnus, USÖ Labmed länsklinik" w:date="2016-11-15T15:32:00Z">
        <w:r w:rsidRPr="006F644E" w:rsidDel="005F3BBC">
          <w:rPr>
            <w:rFonts w:ascii="Times New Roman" w:hAnsi="Times New Roman" w:cs="Times New Roman"/>
            <w:sz w:val="24"/>
            <w:szCs w:val="24"/>
          </w:rPr>
          <w:delText>fit</w:delText>
        </w:r>
        <w:r w:rsidR="00F27082" w:rsidRPr="006F644E" w:rsidDel="005F3BBC">
          <w:rPr>
            <w:rFonts w:ascii="Times New Roman" w:hAnsi="Times New Roman" w:cs="Times New Roman"/>
            <w:sz w:val="24"/>
            <w:szCs w:val="24"/>
          </w:rPr>
          <w:delText xml:space="preserve"> </w:delText>
        </w:r>
      </w:del>
      <w:ins w:id="748" w:author="Unemo Magnus, USÖ Labmed länsklinik" w:date="2016-11-15T15:32:00Z">
        <w:r w:rsidR="005F3BBC">
          <w:rPr>
            <w:rFonts w:ascii="Times New Roman" w:hAnsi="Times New Roman" w:cs="Times New Roman"/>
            <w:sz w:val="24"/>
            <w:szCs w:val="24"/>
          </w:rPr>
          <w:t>fitted</w:t>
        </w:r>
        <w:r w:rsidR="005F3BBC" w:rsidRPr="006F644E">
          <w:rPr>
            <w:rFonts w:ascii="Times New Roman" w:hAnsi="Times New Roman" w:cs="Times New Roman"/>
            <w:sz w:val="24"/>
            <w:szCs w:val="24"/>
          </w:rPr>
          <w:t xml:space="preserve"> </w:t>
        </w:r>
      </w:ins>
      <w:r w:rsidR="00F27082" w:rsidRPr="006F644E">
        <w:rPr>
          <w:rFonts w:ascii="Times New Roman" w:hAnsi="Times New Roman" w:cs="Times New Roman"/>
          <w:sz w:val="24"/>
          <w:szCs w:val="24"/>
        </w:rPr>
        <w:t xml:space="preserve">to the </w:t>
      </w:r>
      <w:r w:rsidRPr="006F644E">
        <w:rPr>
          <w:rFonts w:ascii="Times New Roman" w:hAnsi="Times New Roman" w:cs="Times New Roman"/>
          <w:sz w:val="24"/>
          <w:szCs w:val="24"/>
        </w:rPr>
        <w:t xml:space="preserve">viability </w:t>
      </w:r>
      <w:r w:rsidR="00F27082" w:rsidRPr="006F644E">
        <w:rPr>
          <w:rFonts w:ascii="Times New Roman" w:hAnsi="Times New Roman" w:cs="Times New Roman"/>
          <w:sz w:val="24"/>
          <w:szCs w:val="24"/>
        </w:rPr>
        <w:t>data</w:t>
      </w:r>
      <w:r w:rsidRPr="006F644E">
        <w:rPr>
          <w:rFonts w:ascii="Times New Roman" w:hAnsi="Times New Roman" w:cs="Times New Roman"/>
          <w:sz w:val="24"/>
          <w:szCs w:val="24"/>
        </w:rPr>
        <w:t xml:space="preserve"> of each </w:t>
      </w:r>
      <w:ins w:id="749" w:author="Unemo Magnus, USÖ Labmed länsklinik" w:date="2016-11-17T12:38:00Z">
        <w:r w:rsidR="00E010EB">
          <w:rPr>
            <w:rFonts w:ascii="Times New Roman" w:hAnsi="Times New Roman" w:cs="Times New Roman"/>
            <w:sz w:val="24"/>
            <w:szCs w:val="24"/>
          </w:rPr>
          <w:t>antimicrobial-</w:t>
        </w:r>
      </w:ins>
      <w:r w:rsidRPr="006F644E">
        <w:rPr>
          <w:rFonts w:ascii="Times New Roman" w:hAnsi="Times New Roman" w:cs="Times New Roman"/>
          <w:sz w:val="24"/>
          <w:szCs w:val="24"/>
        </w:rPr>
        <w:t xml:space="preserve">strain </w:t>
      </w:r>
      <w:del w:id="750" w:author="Unemo Magnus, USÖ Labmed länsklinik" w:date="2016-11-17T12:38:00Z">
        <w:r w:rsidRPr="006F644E" w:rsidDel="00E010EB">
          <w:rPr>
            <w:rFonts w:ascii="Times New Roman" w:hAnsi="Times New Roman" w:cs="Times New Roman"/>
            <w:sz w:val="24"/>
            <w:szCs w:val="24"/>
          </w:rPr>
          <w:delText xml:space="preserve">antibiotic </w:delText>
        </w:r>
      </w:del>
      <w:r w:rsidRPr="006F644E">
        <w:rPr>
          <w:rFonts w:ascii="Times New Roman" w:hAnsi="Times New Roman" w:cs="Times New Roman"/>
          <w:sz w:val="24"/>
          <w:szCs w:val="24"/>
        </w:rPr>
        <w:t>combination</w:t>
      </w:r>
      <w:r w:rsidR="009F2CCE" w:rsidRPr="006F644E">
        <w:rPr>
          <w:rFonts w:ascii="Times New Roman" w:hAnsi="Times New Roman" w:cs="Times New Roman"/>
          <w:sz w:val="24"/>
          <w:szCs w:val="24"/>
        </w:rPr>
        <w:t xml:space="preserve"> </w:t>
      </w:r>
      <w:r w:rsidR="00A34F84" w:rsidRPr="006F644E">
        <w:rPr>
          <w:rFonts w:ascii="Times New Roman" w:hAnsi="Times New Roman" w:cs="Times New Roman"/>
          <w:sz w:val="24"/>
          <w:szCs w:val="24"/>
        </w:rPr>
        <w:t>using a self-starter four parameter model</w:t>
      </w:r>
      <w:ins w:id="751" w:author="Unemo Magnus, USÖ Labmed länsklinik" w:date="2016-11-14T17:57:00Z">
        <w:del w:id="752" w:author="Christian Althaus" w:date="2016-11-28T21:21:00Z">
          <w:r w:rsidR="00046D65" w:rsidDel="000D7E2E">
            <w:rPr>
              <w:rFonts w:ascii="Times New Roman" w:hAnsi="Times New Roman" w:cs="Times New Roman"/>
              <w:sz w:val="24"/>
              <w:szCs w:val="24"/>
            </w:rPr>
            <w:delText>.</w:delText>
          </w:r>
        </w:del>
      </w:ins>
      <w:r w:rsidR="00B51367"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sBVbQgut","properties":{"formattedCitation":"{\\rtf \\super 29\\nosupersub{}}","plainCitation":"2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29</w:t>
      </w:r>
      <w:r w:rsidR="00B51367" w:rsidRPr="006F644E">
        <w:rPr>
          <w:rFonts w:ascii="Times New Roman" w:hAnsi="Times New Roman" w:cs="Times New Roman"/>
          <w:sz w:val="24"/>
          <w:szCs w:val="24"/>
        </w:rPr>
        <w:fldChar w:fldCharType="end"/>
      </w:r>
      <w:del w:id="753" w:author="Unemo Magnus, USÖ Labmed länsklinik" w:date="2016-11-14T17:57:00Z">
        <w:r w:rsidR="00F27082" w:rsidRPr="006F644E" w:rsidDel="00046D65">
          <w:rPr>
            <w:rFonts w:ascii="Times New Roman" w:hAnsi="Times New Roman" w:cs="Times New Roman"/>
            <w:sz w:val="24"/>
            <w:szCs w:val="24"/>
          </w:rPr>
          <w:delText>.</w:delText>
        </w:r>
      </w:del>
      <w:del w:id="754" w:author="Christian Althaus" w:date="2016-11-28T21:21:00Z">
        <w:r w:rsidRPr="006F644E" w:rsidDel="000D7E2E">
          <w:rPr>
            <w:rFonts w:ascii="Times New Roman" w:hAnsi="Times New Roman" w:cs="Times New Roman"/>
            <w:sz w:val="24"/>
            <w:szCs w:val="24"/>
          </w:rPr>
          <w:delText xml:space="preserve"> </w:delText>
        </w:r>
      </w:del>
      <w:ins w:id="755" w:author="Christian Althaus" w:date="2016-11-28T21:21:00Z">
        <w:r w:rsidR="000D7E2E">
          <w:rPr>
            <w:rFonts w:ascii="Times New Roman" w:hAnsi="Times New Roman" w:cs="Times New Roman"/>
            <w:sz w:val="24"/>
            <w:szCs w:val="24"/>
          </w:rPr>
          <w:t>:</w:t>
        </w:r>
      </w:ins>
    </w:p>
    <w:p w14:paraId="46E066A2" w14:textId="4079FADF" w:rsidR="004725AF" w:rsidRPr="006F644E" w:rsidRDefault="00414F14" w:rsidP="006F644E">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sz w:val="24"/>
            <w:szCs w:val="24"/>
            <w:rPrChange w:id="756" w:author="Unemo Magnus, USÖ Labmed länsklinik" w:date="2016-11-14T17:52:00Z">
              <w:rPr>
                <w:rFonts w:ascii="Cambria Math" w:hAnsi="Cambria Math" w:cs="Times New Roman"/>
              </w:rPr>
            </w:rPrChange>
          </w:rPr>
          <m:t>f</m:t>
        </m:r>
        <m:d>
          <m:dPr>
            <m:ctrlPr>
              <w:rPr>
                <w:rFonts w:ascii="Cambria Math" w:hAnsi="Cambria Math" w:cs="Times New Roman"/>
                <w:i/>
                <w:sz w:val="24"/>
                <w:szCs w:val="24"/>
              </w:rPr>
            </m:ctrlPr>
          </m:dPr>
          <m:e>
            <m:r>
              <w:rPr>
                <w:rFonts w:ascii="Cambria Math" w:hAnsi="Cambria Math" w:cs="Times New Roman"/>
                <w:sz w:val="24"/>
                <w:szCs w:val="24"/>
                <w:rPrChange w:id="757" w:author="Unemo Magnus, USÖ Labmed länsklinik" w:date="2016-11-14T17:52:00Z">
                  <w:rPr>
                    <w:rFonts w:ascii="Cambria Math" w:hAnsi="Cambria Math" w:cs="Times New Roman"/>
                  </w:rPr>
                </w:rPrChange>
              </w:rPr>
              <m:t>x</m:t>
            </m:r>
          </m:e>
        </m:d>
        <m:r>
          <w:rPr>
            <w:rFonts w:ascii="Cambria Math" w:hAnsi="Cambria Math" w:cs="Times New Roman"/>
            <w:sz w:val="24"/>
            <w:szCs w:val="24"/>
            <w:lang w:val="en-US"/>
            <w:rPrChange w:id="758" w:author="Unemo Magnus, USÖ Labmed länsklinik" w:date="2016-11-14T17:52:00Z">
              <w:rPr>
                <w:rFonts w:ascii="Cambria Math" w:hAnsi="Cambria Math" w:cs="Times New Roman"/>
                <w:lang w:val="en-US"/>
              </w:rPr>
            </w:rPrChange>
          </w:rPr>
          <m:t>=</m:t>
        </m:r>
        <m:sSub>
          <m:sSubPr>
            <m:ctrlPr>
              <w:rPr>
                <w:rFonts w:ascii="Cambria Math" w:hAnsi="Cambria Math" w:cs="Times New Roman"/>
                <w:i/>
                <w:sz w:val="24"/>
                <w:szCs w:val="24"/>
              </w:rPr>
            </m:ctrlPr>
          </m:sSubPr>
          <m:e>
            <m:r>
              <w:rPr>
                <w:rFonts w:ascii="Cambria Math" w:hAnsi="Cambria Math" w:cs="Times New Roman"/>
                <w:sz w:val="24"/>
                <w:szCs w:val="24"/>
                <w:rPrChange w:id="759" w:author="Unemo Magnus, USÖ Labmed länsklinik" w:date="2016-11-14T17:52:00Z">
                  <w:rPr>
                    <w:rFonts w:ascii="Cambria Math" w:hAnsi="Cambria Math" w:cs="Times New Roman"/>
                  </w:rPr>
                </w:rPrChange>
              </w:rPr>
              <m:t>A</m:t>
            </m:r>
          </m:e>
          <m:sub>
            <m:r>
              <w:rPr>
                <w:rFonts w:ascii="Cambria Math" w:hAnsi="Cambria Math" w:cs="Times New Roman"/>
                <w:sz w:val="24"/>
                <w:szCs w:val="24"/>
                <w:rPrChange w:id="760" w:author="Unemo Magnus, USÖ Labmed länsklinik" w:date="2016-11-14T17:52:00Z">
                  <w:rPr>
                    <w:rFonts w:ascii="Cambria Math" w:hAnsi="Cambria Math" w:cs="Times New Roman"/>
                  </w:rPr>
                </w:rPrChange>
              </w:rPr>
              <m:t>max</m:t>
            </m:r>
          </m:sub>
        </m:sSub>
        <m:r>
          <m:rPr>
            <m:sty m:val="p"/>
          </m:rPr>
          <w:rPr>
            <w:rStyle w:val="CommentReference"/>
          </w:rPr>
          <w:commentReference w:id="761"/>
        </m:r>
        <m:r>
          <w:rPr>
            <w:rFonts w:ascii="Cambria Math" w:hAnsi="Cambria Math" w:cs="Times New Roman"/>
            <w:sz w:val="24"/>
            <w:szCs w:val="24"/>
            <w:lang w:val="en-US"/>
            <w:rPrChange w:id="762" w:author="Unemo Magnus, USÖ Labmed länsklinik" w:date="2016-11-14T17:52:00Z">
              <w:rPr>
                <w:rFonts w:ascii="Cambria Math" w:hAnsi="Cambria Math" w:cs="Times New Roman"/>
                <w:lang w:val="en-US"/>
              </w:rPr>
            </w:rPrChange>
          </w:rPr>
          <m:t>-</m:t>
        </m:r>
        <m:f>
          <m:fPr>
            <m:ctrlPr>
              <w:rPr>
                <w:rFonts w:ascii="Cambria Math" w:hAnsi="Cambria Math" w:cs="Times New Roman"/>
                <w:i/>
                <w:sz w:val="24"/>
                <w:szCs w:val="24"/>
              </w:rPr>
            </m:ctrlPr>
          </m:fPr>
          <m:num>
            <m:r>
              <m:rPr>
                <m:sty m:val="p"/>
              </m:rPr>
              <w:rPr>
                <w:rStyle w:val="CommentReference"/>
              </w:rPr>
              <w:annotationRef/>
            </m:r>
            <m:r>
              <m:rPr>
                <m:sty m:val="p"/>
              </m:rPr>
              <w:rPr>
                <w:rStyle w:val="CommentReference"/>
              </w:rPr>
              <w:commentReference w:id="763"/>
            </m:r>
            <m:sSub>
              <m:sSubPr>
                <m:ctrlPr>
                  <w:rPr>
                    <w:rFonts w:ascii="Cambria Math" w:hAnsi="Cambria Math" w:cs="Times New Roman"/>
                    <w:i/>
                    <w:sz w:val="24"/>
                    <w:szCs w:val="24"/>
                  </w:rPr>
                </m:ctrlPr>
              </m:sSubPr>
              <m:e>
                <m:r>
                  <w:rPr>
                    <w:rFonts w:ascii="Cambria Math" w:hAnsi="Cambria Math" w:cs="Times New Roman"/>
                    <w:sz w:val="24"/>
                    <w:szCs w:val="24"/>
                    <w:rPrChange w:id="764" w:author="Unemo Magnus, USÖ Labmed länsklinik" w:date="2016-11-14T17:52:00Z">
                      <w:rPr>
                        <w:rFonts w:ascii="Cambria Math" w:hAnsi="Cambria Math" w:cs="Times New Roman"/>
                      </w:rPr>
                    </w:rPrChange>
                  </w:rPr>
                  <m:t>A</m:t>
                </m:r>
              </m:e>
              <m:sub>
                <m:r>
                  <w:rPr>
                    <w:rFonts w:ascii="Cambria Math" w:hAnsi="Cambria Math" w:cs="Times New Roman"/>
                    <w:sz w:val="24"/>
                    <w:szCs w:val="24"/>
                    <w:rPrChange w:id="765" w:author="Unemo Magnus, USÖ Labmed länsklinik" w:date="2016-11-14T17:52:00Z">
                      <w:rPr>
                        <w:rFonts w:ascii="Cambria Math" w:hAnsi="Cambria Math" w:cs="Times New Roman"/>
                      </w:rPr>
                    </w:rPrChange>
                  </w:rPr>
                  <m:t>max</m:t>
                </m:r>
              </m:sub>
            </m:sSub>
            <m:r>
              <w:rPr>
                <w:rFonts w:ascii="Cambria Math" w:hAnsi="Cambria Math" w:cs="Times New Roman"/>
                <w:sz w:val="24"/>
                <w:szCs w:val="24"/>
                <w:rPrChange w:id="766" w:author="Unemo Magnus, USÖ Labmed länsklinik" w:date="2016-11-14T17:52:00Z">
                  <w:rPr>
                    <w:rFonts w:ascii="Cambria Math" w:hAnsi="Cambria Math" w:cs="Times New Roman"/>
                  </w:rPr>
                </w:rPrChange>
              </w:rPr>
              <m:t>-</m:t>
            </m:r>
            <m:sSub>
              <m:sSubPr>
                <m:ctrlPr>
                  <w:rPr>
                    <w:rFonts w:ascii="Cambria Math" w:hAnsi="Cambria Math" w:cs="Times New Roman"/>
                    <w:i/>
                    <w:sz w:val="24"/>
                    <w:szCs w:val="24"/>
                  </w:rPr>
                </m:ctrlPr>
              </m:sSubPr>
              <m:e>
                <m:r>
                  <w:rPr>
                    <w:rFonts w:ascii="Cambria Math" w:hAnsi="Cambria Math" w:cs="Times New Roman"/>
                    <w:sz w:val="24"/>
                    <w:szCs w:val="24"/>
                    <w:rPrChange w:id="767" w:author="Unemo Magnus, USÖ Labmed länsklinik" w:date="2016-11-14T17:52:00Z">
                      <w:rPr>
                        <w:rFonts w:ascii="Cambria Math" w:hAnsi="Cambria Math" w:cs="Times New Roman"/>
                      </w:rPr>
                    </w:rPrChange>
                  </w:rPr>
                  <m:t>A</m:t>
                </m:r>
              </m:e>
              <m:sub>
                <m:r>
                  <w:rPr>
                    <w:rFonts w:ascii="Cambria Math" w:hAnsi="Cambria Math" w:cs="Times New Roman"/>
                    <w:sz w:val="24"/>
                    <w:szCs w:val="24"/>
                    <w:rPrChange w:id="768" w:author="Unemo Magnus, USÖ Labmed länsklinik" w:date="2016-11-14T17:52:00Z">
                      <w:rPr>
                        <w:rFonts w:ascii="Cambria Math" w:hAnsi="Cambria Math" w:cs="Times New Roman"/>
                      </w:rPr>
                    </w:rPrChange>
                  </w:rPr>
                  <m:t>min</m:t>
                </m:r>
              </m:sub>
            </m:sSub>
          </m:num>
          <m:den>
            <m:sSup>
              <m:sSupPr>
                <m:ctrlPr>
                  <w:rPr>
                    <w:rFonts w:ascii="Cambria Math" w:hAnsi="Cambria Math" w:cs="Times New Roman"/>
                    <w:i/>
                    <w:sz w:val="24"/>
                    <w:szCs w:val="24"/>
                  </w:rPr>
                </m:ctrlPr>
              </m:sSupPr>
              <m:e>
                <m:r>
                  <w:rPr>
                    <w:rFonts w:ascii="Cambria Math" w:hAnsi="Cambria Math" w:cs="Times New Roman"/>
                    <w:sz w:val="24"/>
                    <w:szCs w:val="24"/>
                    <w:rPrChange w:id="769" w:author="Unemo Magnus, USÖ Labmed länsklinik" w:date="2016-11-14T17:52:00Z">
                      <w:rPr>
                        <w:rFonts w:ascii="Cambria Math" w:hAnsi="Cambria Math" w:cs="Times New Roman"/>
                      </w:rPr>
                    </w:rPrChange>
                  </w:rPr>
                  <m:t>1+(</m:t>
                </m:r>
                <m:f>
                  <m:fPr>
                    <m:ctrlPr>
                      <w:rPr>
                        <w:rFonts w:ascii="Cambria Math" w:hAnsi="Cambria Math" w:cs="Times New Roman"/>
                        <w:i/>
                        <w:sz w:val="24"/>
                        <w:szCs w:val="24"/>
                      </w:rPr>
                    </m:ctrlPr>
                  </m:fPr>
                  <m:num>
                    <m:r>
                      <w:rPr>
                        <w:rFonts w:ascii="Cambria Math" w:hAnsi="Cambria Math" w:cs="Times New Roman"/>
                        <w:sz w:val="24"/>
                        <w:szCs w:val="24"/>
                        <w:rPrChange w:id="770" w:author="Unemo Magnus, USÖ Labmed länsklinik" w:date="2016-11-14T17:52:00Z">
                          <w:rPr>
                            <w:rFonts w:ascii="Cambria Math" w:hAnsi="Cambria Math" w:cs="Times New Roman"/>
                          </w:rPr>
                        </w:rPrChange>
                      </w:rPr>
                      <m:t>1</m:t>
                    </m:r>
                  </m:num>
                  <m:den>
                    <m:sSub>
                      <m:sSubPr>
                        <m:ctrlPr>
                          <w:rPr>
                            <w:rFonts w:ascii="Cambria Math" w:hAnsi="Cambria Math" w:cs="Times New Roman"/>
                            <w:i/>
                            <w:sz w:val="24"/>
                            <w:szCs w:val="24"/>
                          </w:rPr>
                        </m:ctrlPr>
                      </m:sSubPr>
                      <m:e>
                        <m:r>
                          <w:rPr>
                            <w:rFonts w:ascii="Cambria Math" w:hAnsi="Cambria Math" w:cs="Times New Roman"/>
                            <w:sz w:val="24"/>
                            <w:szCs w:val="24"/>
                            <w:rPrChange w:id="771" w:author="Unemo Magnus, USÖ Labmed länsklinik" w:date="2016-11-14T17:52:00Z">
                              <w:rPr>
                                <w:rFonts w:ascii="Cambria Math" w:hAnsi="Cambria Math" w:cs="Times New Roman"/>
                              </w:rPr>
                            </w:rPrChange>
                          </w:rPr>
                          <m:t>EC</m:t>
                        </m:r>
                      </m:e>
                      <m:sub>
                        <m:r>
                          <w:rPr>
                            <w:rFonts w:ascii="Cambria Math" w:hAnsi="Cambria Math" w:cs="Times New Roman"/>
                            <w:sz w:val="24"/>
                            <w:szCs w:val="24"/>
                            <w:rPrChange w:id="772" w:author="Unemo Magnus, USÖ Labmed länsklinik" w:date="2016-11-14T17:52:00Z">
                              <w:rPr>
                                <w:rFonts w:ascii="Cambria Math" w:hAnsi="Cambria Math" w:cs="Times New Roman"/>
                              </w:rPr>
                            </w:rPrChange>
                          </w:rPr>
                          <m:t>x</m:t>
                        </m:r>
                      </m:sub>
                    </m:sSub>
                  </m:den>
                </m:f>
                <m:r>
                  <w:rPr>
                    <w:rFonts w:ascii="Cambria Math" w:hAnsi="Cambria Math" w:cs="Times New Roman"/>
                    <w:sz w:val="24"/>
                    <w:szCs w:val="24"/>
                    <w:rPrChange w:id="773" w:author="Unemo Magnus, USÖ Labmed länsklinik" w:date="2016-11-14T17:52:00Z">
                      <w:rPr>
                        <w:rFonts w:ascii="Cambria Math" w:hAnsi="Cambria Math" w:cs="Times New Roman"/>
                      </w:rPr>
                    </w:rPrChange>
                  </w:rPr>
                  <m:t>)</m:t>
                </m:r>
              </m:e>
              <m:sup>
                <m:r>
                  <w:rPr>
                    <w:rFonts w:ascii="Cambria Math" w:hAnsi="Cambria Math" w:cs="Times New Roman"/>
                    <w:sz w:val="24"/>
                    <w:szCs w:val="24"/>
                    <w:rPrChange w:id="774" w:author="Unemo Magnus, USÖ Labmed länsklinik" w:date="2016-11-14T17:52:00Z">
                      <w:rPr>
                        <w:rFonts w:ascii="Cambria Math" w:hAnsi="Cambria Math" w:cs="Times New Roman"/>
                      </w:rPr>
                    </w:rPrChange>
                  </w:rPr>
                  <m:t>Hill</m:t>
                </m:r>
              </m:sup>
            </m:sSup>
          </m:den>
        </m:f>
      </m:oMath>
      <w:r w:rsidR="004725AF" w:rsidRPr="006F644E">
        <w:rPr>
          <w:rFonts w:ascii="Times New Roman" w:hAnsi="Times New Roman" w:cs="Times New Roman"/>
          <w:sz w:val="24"/>
          <w:szCs w:val="24"/>
          <w:lang w:val="en-US"/>
        </w:rPr>
        <w:t xml:space="preserve">   </w:t>
      </w:r>
      <w:ins w:id="775" w:author="Christian Althaus" w:date="2016-11-28T21:21:00Z">
        <w:r w:rsidR="000D7E2E">
          <w:rPr>
            <w:rFonts w:ascii="Times New Roman" w:hAnsi="Times New Roman" w:cs="Times New Roman"/>
            <w:sz w:val="24"/>
            <w:szCs w:val="24"/>
            <w:lang w:val="en-US"/>
          </w:rPr>
          <w:t>.</w:t>
        </w:r>
      </w:ins>
    </w:p>
    <w:p w14:paraId="2B5CCEA5" w14:textId="77777777" w:rsidR="00E010EB" w:rsidRDefault="00A34F84">
      <w:pPr>
        <w:spacing w:after="0" w:line="480" w:lineRule="auto"/>
        <w:jc w:val="both"/>
        <w:rPr>
          <w:ins w:id="776" w:author="Unemo Magnus, USÖ Labmed länsklinik" w:date="2016-11-17T12:44:00Z"/>
          <w:rFonts w:ascii="Times New Roman" w:hAnsi="Times New Roman" w:cs="Times New Roman"/>
          <w:sz w:val="24"/>
          <w:szCs w:val="24"/>
        </w:rPr>
        <w:pPrChange w:id="777" w:author="Unemo Magnus, USÖ Labmed länsklinik" w:date="2016-11-14T17:52:00Z">
          <w:pPr>
            <w:spacing w:line="480" w:lineRule="auto"/>
            <w:jc w:val="both"/>
          </w:pPr>
        </w:pPrChange>
      </w:pPr>
      <w:r w:rsidRPr="006F644E">
        <w:rPr>
          <w:rFonts w:ascii="Times New Roman" w:hAnsi="Times New Roman" w:cs="Times New Roman"/>
          <w:sz w:val="24"/>
          <w:szCs w:val="24"/>
        </w:rPr>
        <w:t>Background fluorescence</w:t>
      </w:r>
      <w:r w:rsidR="00D919FE" w:rsidRPr="006F644E">
        <w:rPr>
          <w:rFonts w:ascii="Times New Roman" w:hAnsi="Times New Roman" w:cs="Times New Roman"/>
          <w:sz w:val="24"/>
          <w:szCs w:val="24"/>
        </w:rPr>
        <w:t xml:space="preserve"> was subtracted from </w:t>
      </w:r>
      <w:r w:rsidR="00F20167" w:rsidRPr="006F644E">
        <w:rPr>
          <w:rFonts w:ascii="Times New Roman" w:hAnsi="Times New Roman" w:cs="Times New Roman"/>
          <w:sz w:val="24"/>
          <w:szCs w:val="24"/>
        </w:rPr>
        <w:t>each sample and</w:t>
      </w:r>
      <w:r w:rsidRPr="006F644E">
        <w:rPr>
          <w:rFonts w:ascii="Times New Roman" w:hAnsi="Times New Roman" w:cs="Times New Roman"/>
          <w:sz w:val="24"/>
          <w:szCs w:val="24"/>
        </w:rPr>
        <w:t xml:space="preserve"> </w:t>
      </w:r>
      <w:ins w:id="778" w:author="Unemo Magnus, USÖ Labmed länsklinik" w:date="2016-11-15T15:33:00Z">
        <w:r w:rsidR="005F3BBC">
          <w:rPr>
            <w:rFonts w:ascii="Times New Roman" w:hAnsi="Times New Roman" w:cs="Times New Roman"/>
            <w:sz w:val="24"/>
            <w:szCs w:val="24"/>
          </w:rPr>
          <w:t xml:space="preserve">the values normalized against </w:t>
        </w:r>
      </w:ins>
      <w:r w:rsidR="00F20167" w:rsidRPr="006F644E">
        <w:rPr>
          <w:rFonts w:ascii="Times New Roman" w:hAnsi="Times New Roman" w:cs="Times New Roman"/>
          <w:sz w:val="24"/>
          <w:szCs w:val="24"/>
        </w:rPr>
        <w:t>t</w:t>
      </w:r>
      <w:r w:rsidR="000B39BB" w:rsidRPr="006F644E">
        <w:rPr>
          <w:rFonts w:ascii="Times New Roman" w:hAnsi="Times New Roman" w:cs="Times New Roman"/>
          <w:sz w:val="24"/>
          <w:szCs w:val="24"/>
        </w:rPr>
        <w:t>he</w:t>
      </w:r>
      <w:r w:rsidR="009F2CCE" w:rsidRPr="006F644E">
        <w:rPr>
          <w:rFonts w:ascii="Times New Roman" w:hAnsi="Times New Roman" w:cs="Times New Roman"/>
          <w:sz w:val="24"/>
          <w:szCs w:val="24"/>
        </w:rPr>
        <w:t xml:space="preserve"> untreated </w:t>
      </w:r>
      <w:r w:rsidR="000B39BB" w:rsidRPr="006F644E">
        <w:rPr>
          <w:rFonts w:ascii="Times New Roman" w:hAnsi="Times New Roman" w:cs="Times New Roman"/>
          <w:sz w:val="24"/>
          <w:szCs w:val="24"/>
        </w:rPr>
        <w:t>control</w:t>
      </w:r>
      <w:r w:rsidRPr="006F644E">
        <w:rPr>
          <w:rFonts w:ascii="Times New Roman" w:hAnsi="Times New Roman" w:cs="Times New Roman"/>
          <w:sz w:val="24"/>
          <w:szCs w:val="24"/>
        </w:rPr>
        <w:t>s</w:t>
      </w:r>
      <w:r w:rsidR="000B39BB" w:rsidRPr="006F644E">
        <w:rPr>
          <w:rFonts w:ascii="Times New Roman" w:hAnsi="Times New Roman" w:cs="Times New Roman"/>
          <w:sz w:val="24"/>
          <w:szCs w:val="24"/>
        </w:rPr>
        <w:t xml:space="preserve"> </w:t>
      </w:r>
      <w:del w:id="779" w:author="Unemo Magnus, USÖ Labmed länsklinik" w:date="2016-11-15T15:34:00Z">
        <w:r w:rsidR="00DE2EE7" w:rsidRPr="006F644E" w:rsidDel="005F3BBC">
          <w:rPr>
            <w:rFonts w:ascii="Times New Roman" w:hAnsi="Times New Roman" w:cs="Times New Roman"/>
            <w:sz w:val="24"/>
            <w:szCs w:val="24"/>
          </w:rPr>
          <w:delText xml:space="preserve">were </w:delText>
        </w:r>
        <w:r w:rsidR="000B39BB" w:rsidRPr="006F644E" w:rsidDel="005F3BBC">
          <w:rPr>
            <w:rFonts w:ascii="Times New Roman" w:hAnsi="Times New Roman" w:cs="Times New Roman"/>
            <w:sz w:val="24"/>
            <w:szCs w:val="24"/>
          </w:rPr>
          <w:delText xml:space="preserve">normalized </w:delText>
        </w:r>
      </w:del>
      <w:r w:rsidR="000B39BB" w:rsidRPr="006F644E">
        <w:rPr>
          <w:rFonts w:ascii="Times New Roman" w:hAnsi="Times New Roman" w:cs="Times New Roman"/>
          <w:sz w:val="24"/>
          <w:szCs w:val="24"/>
        </w:rPr>
        <w:t>(100</w:t>
      </w:r>
      <w:del w:id="780" w:author="Unemo Magnus, USÖ Labmed länsklinik" w:date="2016-11-15T15:33:00Z">
        <w:r w:rsidR="000B39BB" w:rsidRPr="006F644E" w:rsidDel="005F3BBC">
          <w:rPr>
            <w:rFonts w:ascii="Times New Roman" w:hAnsi="Times New Roman" w:cs="Times New Roman"/>
            <w:sz w:val="24"/>
            <w:szCs w:val="24"/>
          </w:rPr>
          <w:delText xml:space="preserve"> </w:delText>
        </w:r>
      </w:del>
      <w:r w:rsidR="009F2CCE" w:rsidRPr="006F644E">
        <w:rPr>
          <w:rFonts w:ascii="Times New Roman" w:hAnsi="Times New Roman" w:cs="Times New Roman"/>
          <w:sz w:val="24"/>
          <w:szCs w:val="24"/>
        </w:rPr>
        <w:t>% viability</w:t>
      </w:r>
      <w:r w:rsidR="000B39BB" w:rsidRPr="006F644E">
        <w:rPr>
          <w:rFonts w:ascii="Times New Roman" w:hAnsi="Times New Roman" w:cs="Times New Roman"/>
          <w:sz w:val="24"/>
          <w:szCs w:val="24"/>
        </w:rPr>
        <w:t>)</w:t>
      </w:r>
      <w:r w:rsidR="00336F88" w:rsidRPr="006F644E">
        <w:rPr>
          <w:rFonts w:ascii="Times New Roman" w:hAnsi="Times New Roman" w:cs="Times New Roman"/>
          <w:sz w:val="24"/>
          <w:szCs w:val="24"/>
        </w:rPr>
        <w:t>.</w:t>
      </w:r>
      <w:r w:rsidR="009A23DD" w:rsidRPr="006F644E">
        <w:rPr>
          <w:rFonts w:ascii="Times New Roman" w:hAnsi="Times New Roman" w:cs="Times New Roman"/>
          <w:sz w:val="24"/>
          <w:szCs w:val="24"/>
        </w:rPr>
        <w:t xml:space="preserve"> </w:t>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ins w:id="781" w:author="Unemo Magnus, USÖ Labmed länsklinik" w:date="2016-11-15T15:33:00Z">
        <w:r w:rsidR="005F3BBC">
          <w:rPr>
            <w:rFonts w:ascii="Times New Roman" w:hAnsi="Times New Roman" w:cs="Times New Roman"/>
            <w:sz w:val="24"/>
            <w:szCs w:val="24"/>
          </w:rPr>
          <w:t>,</w:t>
        </w:r>
      </w:ins>
      <w:r w:rsidR="009A23DD" w:rsidRPr="006F644E">
        <w:rPr>
          <w:rFonts w:ascii="Times New Roman" w:hAnsi="Times New Roman" w:cs="Times New Roman"/>
          <w:sz w:val="24"/>
          <w:szCs w:val="24"/>
        </w:rPr>
        <w:t xml:space="preserve"> and therefore categorized as resistant</w:t>
      </w:r>
      <w:ins w:id="782" w:author="Unemo Magnus, USÖ Labmed länsklinik" w:date="2016-11-15T15:33:00Z">
        <w:r w:rsidR="005F3BBC">
          <w:rPr>
            <w:rFonts w:ascii="Times New Roman" w:hAnsi="Times New Roman" w:cs="Times New Roman"/>
            <w:sz w:val="24"/>
            <w:szCs w:val="24"/>
          </w:rPr>
          <w:t>,</w:t>
        </w:r>
      </w:ins>
      <w:r w:rsidR="009A23DD" w:rsidRPr="006F644E">
        <w:rPr>
          <w:rFonts w:ascii="Times New Roman" w:hAnsi="Times New Roman" w:cs="Times New Roman"/>
          <w:sz w:val="24"/>
          <w:szCs w:val="24"/>
        </w:rPr>
        <w:t xml:space="preserve"> if the antibiotic, at its highest </w:t>
      </w:r>
      <w:del w:id="783" w:author="Unemo Magnus, USÖ Labmed länsklinik" w:date="2016-11-15T15:32:00Z">
        <w:r w:rsidR="009A23DD" w:rsidRPr="006F644E" w:rsidDel="005F3BBC">
          <w:rPr>
            <w:rFonts w:ascii="Times New Roman" w:hAnsi="Times New Roman" w:cs="Times New Roman"/>
            <w:sz w:val="24"/>
            <w:szCs w:val="24"/>
          </w:rPr>
          <w:delText>level</w:delText>
        </w:r>
      </w:del>
      <w:ins w:id="784" w:author="Unemo Magnus, USÖ Labmed länsklinik" w:date="2016-11-15T15:32:00Z">
        <w:r w:rsidR="005F3BBC">
          <w:rPr>
            <w:rFonts w:ascii="Times New Roman" w:hAnsi="Times New Roman" w:cs="Times New Roman"/>
            <w:sz w:val="24"/>
            <w:szCs w:val="24"/>
          </w:rPr>
          <w:t>concentration</w:t>
        </w:r>
      </w:ins>
      <w:r w:rsidR="009A23DD" w:rsidRPr="006F644E">
        <w:rPr>
          <w:rFonts w:ascii="Times New Roman" w:hAnsi="Times New Roman" w:cs="Times New Roman"/>
          <w:sz w:val="24"/>
          <w:szCs w:val="24"/>
        </w:rPr>
        <w:t>, reduced viability by less than 20%.</w:t>
      </w:r>
      <w:r w:rsidR="009F2CCE" w:rsidRPr="006F644E">
        <w:rPr>
          <w:rFonts w:ascii="Times New Roman" w:hAnsi="Times New Roman" w:cs="Times New Roman"/>
          <w:sz w:val="24"/>
          <w:szCs w:val="24"/>
        </w:rPr>
        <w:t xml:space="preserve"> </w:t>
      </w:r>
      <w:r w:rsidR="001B7F86" w:rsidRPr="006F644E">
        <w:rPr>
          <w:rFonts w:ascii="Times New Roman" w:hAnsi="Times New Roman" w:cs="Times New Roman"/>
          <w:sz w:val="24"/>
          <w:szCs w:val="24"/>
        </w:rPr>
        <w:t xml:space="preserve">In cases </w:t>
      </w:r>
      <w:ins w:id="785" w:author="Unemo Magnus, USÖ Labmed länsklinik" w:date="2016-11-15T15:33:00Z">
        <w:r w:rsidR="005F3BBC">
          <w:rPr>
            <w:rFonts w:ascii="Times New Roman" w:hAnsi="Times New Roman" w:cs="Times New Roman"/>
            <w:sz w:val="24"/>
            <w:szCs w:val="24"/>
          </w:rPr>
          <w:t xml:space="preserve">where </w:t>
        </w:r>
      </w:ins>
      <w:r w:rsidR="001B7F86" w:rsidRPr="006F644E">
        <w:rPr>
          <w:rFonts w:ascii="Times New Roman" w:hAnsi="Times New Roman" w:cs="Times New Roman"/>
          <w:sz w:val="24"/>
          <w:szCs w:val="24"/>
        </w:rPr>
        <w:t>the upper asymptote was not defined (</w:t>
      </w:r>
      <w:r w:rsidR="009A23DD" w:rsidRPr="006F644E">
        <w:rPr>
          <w:rFonts w:ascii="Times New Roman" w:hAnsi="Times New Roman" w:cs="Times New Roman"/>
          <w:sz w:val="24"/>
          <w:szCs w:val="24"/>
        </w:rPr>
        <w:t>the lowest concentration reduced viability by more than 80%</w:t>
      </w:r>
      <w:r w:rsidR="001B7F86" w:rsidRPr="006F644E">
        <w:rPr>
          <w:rFonts w:ascii="Times New Roman" w:hAnsi="Times New Roman" w:cs="Times New Roman"/>
          <w:sz w:val="24"/>
          <w:szCs w:val="24"/>
        </w:rPr>
        <w:t xml:space="preserve">) or the </w:t>
      </w:r>
      <w:ins w:id="786" w:author="Unemo Magnus, USÖ Labmed länsklinik" w:date="2016-11-15T15:34:00Z">
        <w:r w:rsidR="005F3BBC">
          <w:rPr>
            <w:rFonts w:ascii="Times New Roman" w:hAnsi="Times New Roman" w:cs="Times New Roman"/>
            <w:sz w:val="24"/>
            <w:szCs w:val="24"/>
          </w:rPr>
          <w:t xml:space="preserve">values could not be modelled </w:t>
        </w:r>
      </w:ins>
      <w:del w:id="787" w:author="Unemo Magnus, USÖ Labmed länsklinik" w:date="2016-11-15T15:34:00Z">
        <w:r w:rsidR="001B7F86" w:rsidRPr="006F644E" w:rsidDel="005F3BBC">
          <w:rPr>
            <w:rFonts w:ascii="Times New Roman" w:hAnsi="Times New Roman" w:cs="Times New Roman"/>
            <w:sz w:val="24"/>
            <w:szCs w:val="24"/>
          </w:rPr>
          <w:delText xml:space="preserve">model could not </w:delText>
        </w:r>
      </w:del>
      <w:r w:rsidR="001B7F86" w:rsidRPr="006F644E">
        <w:rPr>
          <w:rFonts w:ascii="Times New Roman" w:hAnsi="Times New Roman" w:cs="Times New Roman"/>
          <w:sz w:val="24"/>
          <w:szCs w:val="24"/>
        </w:rPr>
        <w:t>due to poor data quality the sample was not included in the analysis</w:t>
      </w:r>
      <w:r w:rsidR="009A23DD" w:rsidRPr="006F644E">
        <w:rPr>
          <w:rFonts w:ascii="Times New Roman" w:hAnsi="Times New Roman" w:cs="Times New Roman"/>
          <w:sz w:val="24"/>
          <w:szCs w:val="24"/>
        </w:rPr>
        <w:t>.</w:t>
      </w:r>
      <w:r w:rsidR="002E2ADE" w:rsidRPr="006F644E">
        <w:rPr>
          <w:rFonts w:ascii="Times New Roman" w:hAnsi="Times New Roman" w:cs="Times New Roman"/>
          <w:sz w:val="24"/>
          <w:szCs w:val="24"/>
        </w:rPr>
        <w:t xml:space="preserve"> </w:t>
      </w:r>
      <w:r w:rsidR="001B7F86" w:rsidRPr="006F644E">
        <w:rPr>
          <w:rFonts w:ascii="Times New Roman" w:hAnsi="Times New Roman" w:cs="Times New Roman"/>
          <w:sz w:val="24"/>
          <w:szCs w:val="24"/>
        </w:rPr>
        <w:t>The E</w:t>
      </w:r>
      <w:r w:rsidR="00935F54" w:rsidRPr="006F644E">
        <w:rPr>
          <w:rFonts w:ascii="Times New Roman" w:hAnsi="Times New Roman" w:cs="Times New Roman"/>
          <w:sz w:val="24"/>
          <w:szCs w:val="24"/>
        </w:rPr>
        <w:t>C</w:t>
      </w:r>
      <w:r w:rsidR="00935F54" w:rsidRPr="006F644E">
        <w:rPr>
          <w:rFonts w:ascii="Times New Roman" w:hAnsi="Times New Roman" w:cs="Times New Roman"/>
          <w:sz w:val="24"/>
          <w:szCs w:val="24"/>
          <w:vertAlign w:val="subscript"/>
        </w:rPr>
        <w:t xml:space="preserve">50 </w:t>
      </w:r>
      <w:r w:rsidR="00935F54" w:rsidRPr="006F644E">
        <w:rPr>
          <w:rFonts w:ascii="Times New Roman" w:hAnsi="Times New Roman" w:cs="Times New Roman"/>
          <w:sz w:val="24"/>
          <w:szCs w:val="24"/>
        </w:rPr>
        <w:t>was measured for each of the anti</w:t>
      </w:r>
      <w:r w:rsidR="00425DF7" w:rsidRPr="006F644E">
        <w:rPr>
          <w:rFonts w:ascii="Times New Roman" w:hAnsi="Times New Roman" w:cs="Times New Roman"/>
          <w:sz w:val="24"/>
          <w:szCs w:val="24"/>
        </w:rPr>
        <w:t>microbial</w:t>
      </w:r>
      <w:ins w:id="788" w:author="Unemo Magnus, USÖ Labmed länsklinik" w:date="2016-11-17T12:40:00Z">
        <w:r w:rsidR="00E010EB">
          <w:rPr>
            <w:rFonts w:ascii="Times New Roman" w:hAnsi="Times New Roman" w:cs="Times New Roman"/>
            <w:sz w:val="24"/>
            <w:szCs w:val="24"/>
          </w:rPr>
          <w:t>-</w:t>
        </w:r>
      </w:ins>
      <w:del w:id="789" w:author="Unemo Magnus, USÖ Labmed länsklinik" w:date="2016-11-17T12:40:00Z">
        <w:r w:rsidR="00425DF7" w:rsidRPr="006F644E" w:rsidDel="00E010EB">
          <w:rPr>
            <w:rFonts w:ascii="Times New Roman" w:hAnsi="Times New Roman" w:cs="Times New Roman"/>
            <w:sz w:val="24"/>
            <w:szCs w:val="24"/>
          </w:rPr>
          <w:delText xml:space="preserve"> </w:delText>
        </w:r>
      </w:del>
      <w:r w:rsidR="00425DF7" w:rsidRPr="006F644E">
        <w:rPr>
          <w:rFonts w:ascii="Times New Roman" w:hAnsi="Times New Roman" w:cs="Times New Roman"/>
          <w:sz w:val="24"/>
          <w:szCs w:val="24"/>
        </w:rPr>
        <w:t>strain combinations</w:t>
      </w:r>
      <w:r w:rsidR="005C7312" w:rsidRPr="006F644E">
        <w:rPr>
          <w:rFonts w:ascii="Times New Roman" w:hAnsi="Times New Roman" w:cs="Times New Roman"/>
          <w:sz w:val="24"/>
          <w:szCs w:val="24"/>
        </w:rPr>
        <w:t>.</w:t>
      </w:r>
      <w:r w:rsidR="007C5470" w:rsidRPr="006F644E">
        <w:rPr>
          <w:rFonts w:ascii="Times New Roman" w:hAnsi="Times New Roman" w:cs="Times New Roman"/>
          <w:sz w:val="24"/>
          <w:szCs w:val="24"/>
        </w:rPr>
        <w:t xml:space="preserve">  </w:t>
      </w:r>
    </w:p>
    <w:p w14:paraId="1843D658" w14:textId="134BBEDF" w:rsidR="00CE4665" w:rsidRPr="006F644E" w:rsidDel="00E010EB" w:rsidRDefault="00CE4665">
      <w:pPr>
        <w:spacing w:after="0" w:line="480" w:lineRule="auto"/>
        <w:jc w:val="both"/>
        <w:rPr>
          <w:del w:id="790" w:author="Unemo Magnus, USÖ Labmed länsklinik" w:date="2016-11-17T12:45:00Z"/>
          <w:rFonts w:ascii="Times New Roman" w:hAnsi="Times New Roman" w:cs="Times New Roman"/>
          <w:sz w:val="24"/>
          <w:szCs w:val="24"/>
        </w:rPr>
        <w:pPrChange w:id="791" w:author="Unemo Magnus, USÖ Labmed länsklinik" w:date="2016-11-14T17:52:00Z">
          <w:pPr>
            <w:spacing w:line="480" w:lineRule="auto"/>
            <w:jc w:val="both"/>
          </w:pPr>
        </w:pPrChange>
      </w:pPr>
    </w:p>
    <w:p w14:paraId="6134EEF9" w14:textId="77777777" w:rsidR="00032A9C" w:rsidRDefault="00A0136E">
      <w:pPr>
        <w:spacing w:after="0" w:line="480" w:lineRule="auto"/>
        <w:ind w:firstLine="426"/>
        <w:jc w:val="both"/>
        <w:rPr>
          <w:ins w:id="792" w:author="valdes" w:date="2016-12-04T12:37:00Z"/>
          <w:rFonts w:ascii="Times New Roman" w:hAnsi="Times New Roman" w:cs="Times New Roman"/>
          <w:sz w:val="24"/>
          <w:szCs w:val="24"/>
        </w:rPr>
        <w:pPrChange w:id="793" w:author="Unemo Magnus, USÖ Labmed länsklinik" w:date="2016-11-17T12:40:00Z">
          <w:pPr>
            <w:spacing w:line="480" w:lineRule="auto"/>
            <w:jc w:val="both"/>
          </w:pPr>
        </w:pPrChange>
      </w:pPr>
      <w:commentRangeStart w:id="794"/>
      <w:r w:rsidRPr="006F644E">
        <w:rPr>
          <w:rFonts w:ascii="Times New Roman" w:hAnsi="Times New Roman" w:cs="Times New Roman"/>
          <w:sz w:val="24"/>
          <w:szCs w:val="24"/>
        </w:rPr>
        <w:t>The relationship between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and Etest was analysed using log-log regression. For each EC</w:t>
      </w:r>
      <w:r w:rsidRPr="006F644E">
        <w:rPr>
          <w:rFonts w:ascii="Times New Roman" w:hAnsi="Times New Roman" w:cs="Times New Roman"/>
          <w:sz w:val="24"/>
          <w:szCs w:val="24"/>
          <w:vertAlign w:val="subscript"/>
        </w:rPr>
        <w:t>50</w:t>
      </w:r>
      <w:ins w:id="795" w:author="Unemo Magnus, USÖ Labmed länsklinik" w:date="2016-11-17T12:45:00Z">
        <w:r w:rsidR="00E010EB">
          <w:rPr>
            <w:rFonts w:ascii="Times New Roman" w:hAnsi="Times New Roman" w:cs="Times New Roman"/>
            <w:sz w:val="24"/>
            <w:szCs w:val="24"/>
          </w:rPr>
          <w:t>,</w:t>
        </w:r>
      </w:ins>
      <w:r w:rsidRPr="006F644E">
        <w:rPr>
          <w:rFonts w:ascii="Times New Roman" w:hAnsi="Times New Roman" w:cs="Times New Roman"/>
          <w:sz w:val="24"/>
          <w:szCs w:val="24"/>
        </w:rPr>
        <w:t xml:space="preserve"> a corresponding </w:t>
      </w:r>
      <w:del w:id="796" w:author="Unemo Magnus, USÖ Labmed länsklinik" w:date="2016-11-17T12:41:00Z">
        <w:r w:rsidRPr="006F644E" w:rsidDel="00E010EB">
          <w:rPr>
            <w:rFonts w:ascii="Times New Roman" w:hAnsi="Times New Roman" w:cs="Times New Roman"/>
            <w:sz w:val="24"/>
            <w:szCs w:val="24"/>
          </w:rPr>
          <w:delText xml:space="preserve">Etest </w:delText>
        </w:r>
      </w:del>
      <w:ins w:id="797" w:author="Unemo Magnus, USÖ Labmed länsklinik" w:date="2016-11-17T12:41:00Z">
        <w:r w:rsidR="00E010EB">
          <w:rPr>
            <w:rFonts w:ascii="Times New Roman" w:hAnsi="Times New Roman" w:cs="Times New Roman"/>
            <w:sz w:val="24"/>
            <w:szCs w:val="24"/>
          </w:rPr>
          <w:t>MIC</w:t>
        </w:r>
        <w:r w:rsidR="00E010E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was predicted using the regression parameters of the </w:t>
      </w:r>
      <w:del w:id="798" w:author="Unemo Magnus, USÖ Labmed länsklinik" w:date="2016-11-17T12:45:00Z">
        <w:r w:rsidRPr="006F644E" w:rsidDel="00E010EB">
          <w:rPr>
            <w:rFonts w:ascii="Times New Roman" w:hAnsi="Times New Roman" w:cs="Times New Roman"/>
            <w:sz w:val="24"/>
            <w:szCs w:val="24"/>
          </w:rPr>
          <w:delText xml:space="preserve">training </w:delText>
        </w:r>
      </w:del>
      <w:ins w:id="799" w:author="Unemo Magnus, USÖ Labmed länsklinik" w:date="2016-11-17T12:45:00Z">
        <w:r w:rsidR="00E010EB">
          <w:rPr>
            <w:rFonts w:ascii="Times New Roman" w:hAnsi="Times New Roman" w:cs="Times New Roman"/>
            <w:sz w:val="24"/>
            <w:szCs w:val="24"/>
          </w:rPr>
          <w:t>initial</w:t>
        </w:r>
        <w:r w:rsidR="00E010E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data</w:t>
      </w:r>
      <w:ins w:id="800" w:author="Unemo Magnus, USÖ Labmed länsklinik" w:date="2016-11-17T12:45:00Z">
        <w:r w:rsidR="00E010EB">
          <w:rPr>
            <w:rFonts w:ascii="Times New Roman" w:hAnsi="Times New Roman" w:cs="Times New Roman"/>
            <w:sz w:val="24"/>
            <w:szCs w:val="24"/>
          </w:rPr>
          <w:t>set (84 blinded gonococcal strains)</w:t>
        </w:r>
      </w:ins>
      <w:r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Essential agreement </w:t>
      </w:r>
      <w:del w:id="801" w:author="Unemo Magnus, USÖ Labmed länsklinik" w:date="2016-11-17T12:44:00Z">
        <w:r w:rsidR="00FE6559" w:rsidRPr="006F644E" w:rsidDel="00E010EB">
          <w:rPr>
            <w:rFonts w:ascii="Times New Roman" w:hAnsi="Times New Roman" w:cs="Times New Roman"/>
            <w:sz w:val="24"/>
            <w:szCs w:val="24"/>
          </w:rPr>
          <w:delText xml:space="preserve">(EA) </w:delText>
        </w:r>
      </w:del>
      <w:r w:rsidR="00FE6559" w:rsidRPr="006F644E">
        <w:rPr>
          <w:rFonts w:ascii="Times New Roman" w:hAnsi="Times New Roman" w:cs="Times New Roman"/>
          <w:sz w:val="24"/>
          <w:szCs w:val="24"/>
        </w:rPr>
        <w:t xml:space="preserve">was defined as the percentage of strains </w:t>
      </w:r>
      <w:del w:id="802" w:author="Unemo Magnus, USÖ Labmed länsklinik" w:date="2016-11-17T12:47:00Z">
        <w:r w:rsidR="00FE6559" w:rsidRPr="006F644E" w:rsidDel="00AF6E2E">
          <w:rPr>
            <w:rFonts w:ascii="Times New Roman" w:hAnsi="Times New Roman" w:cs="Times New Roman"/>
            <w:sz w:val="24"/>
            <w:szCs w:val="24"/>
          </w:rPr>
          <w:delText xml:space="preserve">falling </w:delText>
        </w:r>
      </w:del>
      <w:ins w:id="803" w:author="Unemo Magnus, USÖ Labmed länsklinik" w:date="2016-11-17T12:47:00Z">
        <w:r w:rsidR="00AF6E2E">
          <w:rPr>
            <w:rFonts w:ascii="Times New Roman" w:hAnsi="Times New Roman" w:cs="Times New Roman"/>
            <w:sz w:val="24"/>
            <w:szCs w:val="24"/>
          </w:rPr>
          <w:t>with predicted MICs</w:t>
        </w:r>
        <w:r w:rsidR="00AF6E2E" w:rsidRPr="006F644E">
          <w:rPr>
            <w:rFonts w:ascii="Times New Roman" w:hAnsi="Times New Roman" w:cs="Times New Roman"/>
            <w:sz w:val="24"/>
            <w:szCs w:val="24"/>
          </w:rPr>
          <w:t xml:space="preserve"> </w:t>
        </w:r>
      </w:ins>
      <w:r w:rsidR="00FE6559" w:rsidRPr="006F644E">
        <w:rPr>
          <w:rFonts w:ascii="Times New Roman" w:hAnsi="Times New Roman" w:cs="Times New Roman"/>
          <w:sz w:val="24"/>
          <w:szCs w:val="24"/>
        </w:rPr>
        <w:t xml:space="preserve">within </w:t>
      </w:r>
      <w:ins w:id="804" w:author="Unemo Magnus, USÖ Labmed länsklinik" w:date="2016-11-17T12:46:00Z">
        <w:r w:rsidR="00E010EB">
          <w:rPr>
            <w:rFonts w:ascii="Times New Roman" w:hAnsi="Times New Roman" w:cs="Times New Roman"/>
            <w:sz w:val="24"/>
            <w:szCs w:val="24"/>
          </w:rPr>
          <w:t>±1</w:t>
        </w:r>
      </w:ins>
      <w:del w:id="805" w:author="Unemo Magnus, USÖ Labmed länsklinik" w:date="2016-11-17T12:46:00Z">
        <w:r w:rsidR="00FE6559" w:rsidRPr="006F644E" w:rsidDel="00E010EB">
          <w:rPr>
            <w:rFonts w:ascii="Times New Roman" w:hAnsi="Times New Roman" w:cs="Times New Roman"/>
            <w:sz w:val="24"/>
            <w:szCs w:val="24"/>
          </w:rPr>
          <w:delText>+/- one</w:delText>
        </w:r>
      </w:del>
      <w:r w:rsidR="00FE6559" w:rsidRPr="006F644E">
        <w:rPr>
          <w:rFonts w:ascii="Times New Roman" w:hAnsi="Times New Roman" w:cs="Times New Roman"/>
          <w:sz w:val="24"/>
          <w:szCs w:val="24"/>
        </w:rPr>
        <w:t xml:space="preserve"> doubling dilution </w:t>
      </w:r>
      <w:ins w:id="806" w:author="Unemo Magnus, USÖ Labmed länsklinik" w:date="2016-11-17T12:48:00Z">
        <w:r w:rsidR="00B6403F">
          <w:rPr>
            <w:rFonts w:ascii="Times New Roman" w:hAnsi="Times New Roman" w:cs="Times New Roman"/>
            <w:sz w:val="24"/>
            <w:szCs w:val="24"/>
          </w:rPr>
          <w:t xml:space="preserve">of Etest MICs </w:t>
        </w:r>
      </w:ins>
      <w:r w:rsidR="00FE6559" w:rsidRPr="006F644E">
        <w:rPr>
          <w:rFonts w:ascii="Times New Roman" w:hAnsi="Times New Roman" w:cs="Times New Roman"/>
          <w:sz w:val="24"/>
          <w:szCs w:val="24"/>
        </w:rPr>
        <w:t xml:space="preserve">of evaluable strains (not above or below limit of detection). </w:t>
      </w:r>
      <w:del w:id="807" w:author="Unemo Magnus, USÖ Labmed länsklinik" w:date="2016-11-17T12:47:00Z">
        <w:r w:rsidRPr="006F644E" w:rsidDel="00AF6E2E">
          <w:rPr>
            <w:rFonts w:ascii="Times New Roman" w:hAnsi="Times New Roman" w:cs="Times New Roman"/>
            <w:sz w:val="24"/>
            <w:szCs w:val="24"/>
          </w:rPr>
          <w:delText xml:space="preserve"> </w:delText>
        </w:r>
      </w:del>
      <w:del w:id="808" w:author="valdes" w:date="2016-12-04T12:37:00Z">
        <w:r w:rsidRPr="006F644E" w:rsidDel="00032A9C">
          <w:rPr>
            <w:rFonts w:ascii="Times New Roman" w:hAnsi="Times New Roman" w:cs="Times New Roman"/>
            <w:sz w:val="24"/>
            <w:szCs w:val="24"/>
          </w:rPr>
          <w:delText>The analysis of the precision of th</w:delText>
        </w:r>
        <w:r w:rsidR="00FE6559" w:rsidRPr="006F644E" w:rsidDel="00032A9C">
          <w:rPr>
            <w:rFonts w:ascii="Times New Roman" w:hAnsi="Times New Roman" w:cs="Times New Roman"/>
            <w:sz w:val="24"/>
            <w:szCs w:val="24"/>
          </w:rPr>
          <w:delText>e</w:delText>
        </w:r>
        <w:r w:rsidRPr="006F644E" w:rsidDel="00032A9C">
          <w:rPr>
            <w:rFonts w:ascii="Times New Roman" w:hAnsi="Times New Roman" w:cs="Times New Roman"/>
            <w:sz w:val="24"/>
            <w:szCs w:val="24"/>
          </w:rPr>
          <w:delText xml:space="preserve"> prediction needs to take in </w:delText>
        </w:r>
      </w:del>
      <w:ins w:id="809" w:author="Unemo Magnus, USÖ Labmed länsklinik" w:date="2016-11-17T12:41:00Z">
        <w:del w:id="810" w:author="valdes" w:date="2016-12-04T12:37:00Z">
          <w:r w:rsidR="00E010EB" w:rsidDel="00032A9C">
            <w:rPr>
              <w:rFonts w:ascii="Times New Roman" w:hAnsi="Times New Roman" w:cs="Times New Roman"/>
              <w:sz w:val="24"/>
              <w:szCs w:val="24"/>
            </w:rPr>
            <w:delText>into</w:delText>
          </w:r>
          <w:r w:rsidR="00E010EB" w:rsidRPr="006F644E" w:rsidDel="00032A9C">
            <w:rPr>
              <w:rFonts w:ascii="Times New Roman" w:hAnsi="Times New Roman" w:cs="Times New Roman"/>
              <w:sz w:val="24"/>
              <w:szCs w:val="24"/>
            </w:rPr>
            <w:delText xml:space="preserve"> </w:delText>
          </w:r>
        </w:del>
      </w:ins>
      <w:del w:id="811" w:author="valdes" w:date="2016-12-04T12:37:00Z">
        <w:r w:rsidRPr="006F644E" w:rsidDel="00032A9C">
          <w:rPr>
            <w:rFonts w:ascii="Times New Roman" w:hAnsi="Times New Roman" w:cs="Times New Roman"/>
            <w:sz w:val="24"/>
            <w:szCs w:val="24"/>
          </w:rPr>
          <w:delText>account the estimation error of th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w:delText>
        </w:r>
        <w:r w:rsidRPr="006F644E" w:rsidDel="00032A9C">
          <w:rPr>
            <w:rFonts w:ascii="Times New Roman" w:hAnsi="Times New Roman" w:cs="Times New Roman"/>
            <w:sz w:val="24"/>
            <w:szCs w:val="24"/>
          </w:rPr>
          <w:lastRenderedPageBreak/>
          <w:delText>parameter in the dose</w:delText>
        </w:r>
      </w:del>
      <w:ins w:id="812" w:author="Unemo Magnus, USÖ Labmed länsklinik" w:date="2016-11-17T15:36:00Z">
        <w:del w:id="813" w:author="valdes" w:date="2016-12-04T12:37:00Z">
          <w:r w:rsidR="009D6496" w:rsidDel="00032A9C">
            <w:rPr>
              <w:rFonts w:ascii="Times New Roman" w:hAnsi="Times New Roman" w:cs="Times New Roman"/>
              <w:sz w:val="24"/>
              <w:szCs w:val="24"/>
            </w:rPr>
            <w:delText>-</w:delText>
          </w:r>
        </w:del>
      </w:ins>
      <w:del w:id="814" w:author="valdes" w:date="2016-12-04T12:37:00Z">
        <w:r w:rsidRPr="006F644E" w:rsidDel="00032A9C">
          <w:rPr>
            <w:rFonts w:ascii="Times New Roman" w:hAnsi="Times New Roman" w:cs="Times New Roman"/>
            <w:sz w:val="24"/>
            <w:szCs w:val="24"/>
          </w:rPr>
          <w:delText xml:space="preserve"> response method. Bootstrapping was therefore used to compute appropriate </w:delText>
        </w:r>
      </w:del>
      <w:ins w:id="815" w:author="Unemo Magnus, USÖ Labmed länsklinik" w:date="2016-11-17T12:50:00Z">
        <w:del w:id="816" w:author="valdes" w:date="2016-12-04T12:37:00Z">
          <w:r w:rsidR="00B6403F" w:rsidDel="00032A9C">
            <w:rPr>
              <w:rFonts w:ascii="Times New Roman" w:hAnsi="Times New Roman" w:cs="Times New Roman"/>
              <w:sz w:val="24"/>
              <w:szCs w:val="24"/>
            </w:rPr>
            <w:delText>CIs</w:delText>
          </w:r>
        </w:del>
      </w:ins>
      <w:del w:id="817" w:author="valdes" w:date="2016-12-04T12:37:00Z">
        <w:r w:rsidRPr="006F644E" w:rsidDel="00032A9C">
          <w:rPr>
            <w:rFonts w:ascii="Times New Roman" w:hAnsi="Times New Roman" w:cs="Times New Roman"/>
            <w:sz w:val="24"/>
            <w:szCs w:val="24"/>
          </w:rPr>
          <w:delText xml:space="preserve">confidence intervals. Bootstrapping consists in </w:delText>
        </w:r>
      </w:del>
      <w:ins w:id="818" w:author="Unemo Magnus, USÖ Labmed länsklinik" w:date="2016-11-15T15:35:00Z">
        <w:del w:id="819" w:author="valdes" w:date="2016-12-04T12:37:00Z">
          <w:r w:rsidR="009E4A85" w:rsidDel="00032A9C">
            <w:rPr>
              <w:rFonts w:ascii="Times New Roman" w:hAnsi="Times New Roman" w:cs="Times New Roman"/>
              <w:sz w:val="24"/>
              <w:szCs w:val="24"/>
            </w:rPr>
            <w:delText>of</w:delText>
          </w:r>
          <w:r w:rsidR="009E4A85" w:rsidRPr="006F644E" w:rsidDel="00032A9C">
            <w:rPr>
              <w:rFonts w:ascii="Times New Roman" w:hAnsi="Times New Roman" w:cs="Times New Roman"/>
              <w:sz w:val="24"/>
              <w:szCs w:val="24"/>
            </w:rPr>
            <w:delText xml:space="preserve"> </w:delText>
          </w:r>
        </w:del>
      </w:ins>
      <w:del w:id="820" w:author="valdes" w:date="2016-12-04T12:37:00Z">
        <w:r w:rsidRPr="006F644E" w:rsidDel="00032A9C">
          <w:rPr>
            <w:rFonts w:ascii="Times New Roman" w:hAnsi="Times New Roman" w:cs="Times New Roman"/>
            <w:sz w:val="24"/>
            <w:szCs w:val="24"/>
          </w:rPr>
          <w:delText>estimating the properties of an estimator by resampling, with replacement, from a set of observations. The key assumption is that the observed distribution of a given sample approximates the underling population distribution from which the sample is drawn. Therefore, correct C</w:delText>
        </w:r>
      </w:del>
      <w:ins w:id="821" w:author="Unemo Magnus, USÖ Labmed länsklinik" w:date="2016-11-17T12:42:00Z">
        <w:del w:id="822" w:author="valdes" w:date="2016-12-04T12:37:00Z">
          <w:r w:rsidR="00E010EB" w:rsidDel="00032A9C">
            <w:rPr>
              <w:rFonts w:ascii="Times New Roman" w:hAnsi="Times New Roman" w:cs="Times New Roman"/>
              <w:sz w:val="24"/>
              <w:szCs w:val="24"/>
            </w:rPr>
            <w:delText>I</w:delText>
          </w:r>
        </w:del>
      </w:ins>
      <w:del w:id="823" w:author="valdes" w:date="2016-12-04T12:37:00Z">
        <w:r w:rsidR="00E010EB" w:rsidRPr="006F644E" w:rsidDel="00032A9C">
          <w:rPr>
            <w:rFonts w:ascii="Times New Roman" w:hAnsi="Times New Roman" w:cs="Times New Roman"/>
            <w:sz w:val="24"/>
            <w:szCs w:val="24"/>
          </w:rPr>
          <w:delText>i</w:delText>
        </w:r>
      </w:del>
      <w:ins w:id="824" w:author="Unemo Magnus, USÖ Labmed länsklinik" w:date="2016-11-17T12:42:00Z">
        <w:del w:id="825" w:author="valdes" w:date="2016-12-04T12:37:00Z">
          <w:r w:rsidR="00E010EB" w:rsidDel="00032A9C">
            <w:rPr>
              <w:rFonts w:ascii="Times New Roman" w:hAnsi="Times New Roman" w:cs="Times New Roman"/>
              <w:sz w:val="24"/>
              <w:szCs w:val="24"/>
            </w:rPr>
            <w:delText>s</w:delText>
          </w:r>
        </w:del>
      </w:ins>
      <w:del w:id="826" w:author="valdes" w:date="2016-12-04T12:37:00Z">
        <w:r w:rsidRPr="006F644E" w:rsidDel="00032A9C">
          <w:rPr>
            <w:rFonts w:ascii="Times New Roman" w:hAnsi="Times New Roman" w:cs="Times New Roman"/>
            <w:sz w:val="24"/>
            <w:szCs w:val="24"/>
          </w:rPr>
          <w:delText xml:space="preserve"> are </w:delText>
        </w:r>
      </w:del>
      <w:ins w:id="827" w:author="Unemo Magnus, USÖ Labmed länsklinik" w:date="2016-11-17T12:42:00Z">
        <w:del w:id="828" w:author="valdes" w:date="2016-12-04T12:37:00Z">
          <w:r w:rsidR="00E010EB" w:rsidDel="00032A9C">
            <w:rPr>
              <w:rFonts w:ascii="Times New Roman" w:hAnsi="Times New Roman" w:cs="Times New Roman"/>
              <w:sz w:val="24"/>
              <w:szCs w:val="24"/>
            </w:rPr>
            <w:delText>were</w:delText>
          </w:r>
          <w:r w:rsidR="00E010EB" w:rsidRPr="006F644E" w:rsidDel="00032A9C">
            <w:rPr>
              <w:rFonts w:ascii="Times New Roman" w:hAnsi="Times New Roman" w:cs="Times New Roman"/>
              <w:sz w:val="24"/>
              <w:szCs w:val="24"/>
            </w:rPr>
            <w:delText xml:space="preserve"> </w:delText>
          </w:r>
        </w:del>
      </w:ins>
      <w:del w:id="829" w:author="valdes" w:date="2016-12-04T12:37:00Z">
        <w:r w:rsidRPr="006F644E" w:rsidDel="00032A9C">
          <w:rPr>
            <w:rFonts w:ascii="Times New Roman" w:hAnsi="Times New Roman" w:cs="Times New Roman"/>
            <w:sz w:val="24"/>
            <w:szCs w:val="24"/>
          </w:rPr>
          <w:delText>derived by resampling both th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and the parameters or </w:delText>
        </w:r>
      </w:del>
      <w:ins w:id="830" w:author="Unemo Magnus, USÖ Labmed länsklinik" w:date="2016-11-17T12:42:00Z">
        <w:del w:id="831" w:author="valdes" w:date="2016-12-04T12:37:00Z">
          <w:r w:rsidR="00E010EB" w:rsidDel="00032A9C">
            <w:rPr>
              <w:rFonts w:ascii="Times New Roman" w:hAnsi="Times New Roman" w:cs="Times New Roman"/>
              <w:sz w:val="24"/>
              <w:szCs w:val="24"/>
            </w:rPr>
            <w:delText>of</w:delText>
          </w:r>
          <w:r w:rsidR="00E010EB" w:rsidRPr="006F644E" w:rsidDel="00032A9C">
            <w:rPr>
              <w:rFonts w:ascii="Times New Roman" w:hAnsi="Times New Roman" w:cs="Times New Roman"/>
              <w:sz w:val="24"/>
              <w:szCs w:val="24"/>
            </w:rPr>
            <w:delText xml:space="preserve"> </w:delText>
          </w:r>
        </w:del>
      </w:ins>
      <w:del w:id="832" w:author="valdes" w:date="2016-12-04T12:37:00Z">
        <w:r w:rsidRPr="006F644E" w:rsidDel="00032A9C">
          <w:rPr>
            <w:rFonts w:ascii="Times New Roman" w:hAnsi="Times New Roman" w:cs="Times New Roman"/>
            <w:sz w:val="24"/>
            <w:szCs w:val="24"/>
          </w:rPr>
          <w:delText>the log-log model. The resampling of th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w:delText>
        </w:r>
      </w:del>
      <w:ins w:id="833" w:author="Unemo Magnus, USÖ Labmed länsklinik" w:date="2016-11-17T12:53:00Z">
        <w:del w:id="834" w:author="valdes" w:date="2016-12-04T12:37:00Z">
          <w:r w:rsidR="00B6403F" w:rsidDel="00032A9C">
            <w:rPr>
              <w:rFonts w:ascii="Times New Roman" w:hAnsi="Times New Roman" w:cs="Times New Roman"/>
              <w:sz w:val="24"/>
              <w:szCs w:val="24"/>
            </w:rPr>
            <w:delText xml:space="preserve">was </w:delText>
          </w:r>
        </w:del>
      </w:ins>
      <w:del w:id="835" w:author="valdes" w:date="2016-12-04T12:37:00Z">
        <w:r w:rsidRPr="006F644E" w:rsidDel="00032A9C">
          <w:rPr>
            <w:rFonts w:ascii="Times New Roman" w:hAnsi="Times New Roman" w:cs="Times New Roman"/>
            <w:sz w:val="24"/>
            <w:szCs w:val="24"/>
          </w:rPr>
          <w:delText xml:space="preserve">is performed in two steps as for some observations the standard deviation in the dose response </w:delText>
        </w:r>
      </w:del>
      <w:ins w:id="836" w:author="Unemo Magnus, USÖ Labmed länsklinik" w:date="2016-11-17T12:53:00Z">
        <w:del w:id="837" w:author="valdes" w:date="2016-12-04T12:37:00Z">
          <w:r w:rsidR="00B6403F" w:rsidDel="00032A9C">
            <w:rPr>
              <w:rFonts w:ascii="Times New Roman" w:hAnsi="Times New Roman" w:cs="Times New Roman"/>
              <w:sz w:val="24"/>
              <w:szCs w:val="24"/>
            </w:rPr>
            <w:delText xml:space="preserve">was </w:delText>
          </w:r>
        </w:del>
      </w:ins>
      <w:del w:id="838" w:author="valdes" w:date="2016-12-04T12:37:00Z">
        <w:r w:rsidRPr="006F644E" w:rsidDel="00032A9C">
          <w:rPr>
            <w:rFonts w:ascii="Times New Roman" w:hAnsi="Times New Roman" w:cs="Times New Roman"/>
            <w:sz w:val="24"/>
            <w:szCs w:val="24"/>
          </w:rPr>
          <w:delText>is relative</w:delText>
        </w:r>
        <w:r w:rsidR="00171A47" w:rsidRPr="006F644E" w:rsidDel="00032A9C">
          <w:rPr>
            <w:rFonts w:ascii="Times New Roman" w:hAnsi="Times New Roman" w:cs="Times New Roman"/>
            <w:sz w:val="24"/>
            <w:szCs w:val="24"/>
          </w:rPr>
          <w:delText xml:space="preserve">ly high, resulting in negative estimates </w:delText>
        </w:r>
        <w:r w:rsidR="00720B38" w:rsidRPr="006F644E" w:rsidDel="00032A9C">
          <w:rPr>
            <w:rFonts w:ascii="Times New Roman" w:hAnsi="Times New Roman" w:cs="Times New Roman"/>
            <w:sz w:val="24"/>
            <w:szCs w:val="24"/>
          </w:rPr>
          <w:delText>rendering logarithmisation impossible</w:delText>
        </w:r>
        <w:r w:rsidRPr="006F644E" w:rsidDel="00032A9C">
          <w:rPr>
            <w:rFonts w:ascii="Times New Roman" w:hAnsi="Times New Roman" w:cs="Times New Roman"/>
            <w:sz w:val="24"/>
            <w:szCs w:val="24"/>
          </w:rPr>
          <w:delText xml:space="preserve">. Therefore, </w:delText>
        </w:r>
        <w:r w:rsidR="00171A47" w:rsidRPr="006F644E" w:rsidDel="00032A9C">
          <w:rPr>
            <w:rFonts w:ascii="Times New Roman" w:hAnsi="Times New Roman" w:cs="Times New Roman"/>
            <w:sz w:val="24"/>
            <w:szCs w:val="24"/>
          </w:rPr>
          <w:delText xml:space="preserve">initially </w:delText>
        </w:r>
        <w:r w:rsidRPr="006F644E" w:rsidDel="00032A9C">
          <w:rPr>
            <w:rFonts w:ascii="Times New Roman" w:hAnsi="Times New Roman" w:cs="Times New Roman"/>
            <w:sz w:val="24"/>
            <w:szCs w:val="24"/>
          </w:rPr>
          <w:delText xml:space="preserve">a first sample of size </w:delText>
        </w:r>
        <w:r w:rsidR="00171A47" w:rsidRPr="006F644E" w:rsidDel="00032A9C">
          <w:rPr>
            <w:rFonts w:ascii="Times New Roman" w:hAnsi="Times New Roman" w:cs="Times New Roman"/>
            <w:sz w:val="24"/>
            <w:szCs w:val="24"/>
          </w:rPr>
          <w:delText>2</w:delText>
        </w:r>
      </w:del>
      <w:ins w:id="839" w:author="Unemo Magnus, USÖ Labmed länsklinik" w:date="2016-11-17T12:41:00Z">
        <w:del w:id="840" w:author="valdes" w:date="2016-12-04T12:37:00Z">
          <w:r w:rsidR="00E010EB" w:rsidDel="00032A9C">
            <w:rPr>
              <w:rFonts w:ascii="Times New Roman" w:hAnsi="Times New Roman" w:cs="Times New Roman"/>
              <w:sz w:val="24"/>
              <w:szCs w:val="24"/>
            </w:rPr>
            <w:delText>×</w:delText>
          </w:r>
        </w:del>
      </w:ins>
      <w:del w:id="841" w:author="valdes" w:date="2016-12-04T12:37:00Z">
        <w:r w:rsidR="00171A47" w:rsidRPr="006F644E" w:rsidDel="00032A9C">
          <w:rPr>
            <w:rFonts w:ascii="Times New Roman" w:hAnsi="Times New Roman" w:cs="Times New Roman"/>
            <w:sz w:val="24"/>
            <w:szCs w:val="24"/>
          </w:rPr>
          <w:delText>*</w:delText>
        </w:r>
        <w:r w:rsidRPr="006F644E" w:rsidDel="00032A9C">
          <w:rPr>
            <w:rFonts w:ascii="Times New Roman" w:hAnsi="Times New Roman" w:cs="Times New Roman"/>
            <w:sz w:val="24"/>
            <w:szCs w:val="24"/>
          </w:rPr>
          <w:delText>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is </w:delText>
        </w:r>
      </w:del>
      <w:ins w:id="842" w:author="Unemo Magnus, USÖ Labmed länsklinik" w:date="2016-11-17T12:54:00Z">
        <w:del w:id="843" w:author="valdes" w:date="2016-12-04T12:37:00Z">
          <w:r w:rsidR="00B6403F" w:rsidDel="00032A9C">
            <w:rPr>
              <w:rFonts w:ascii="Times New Roman" w:hAnsi="Times New Roman" w:cs="Times New Roman"/>
              <w:sz w:val="24"/>
              <w:szCs w:val="24"/>
            </w:rPr>
            <w:delText>was</w:delText>
          </w:r>
          <w:r w:rsidR="00B6403F" w:rsidRPr="006F644E" w:rsidDel="00032A9C">
            <w:rPr>
              <w:rFonts w:ascii="Times New Roman" w:hAnsi="Times New Roman" w:cs="Times New Roman"/>
              <w:sz w:val="24"/>
              <w:szCs w:val="24"/>
            </w:rPr>
            <w:delText xml:space="preserve"> </w:delText>
          </w:r>
        </w:del>
      </w:ins>
      <w:del w:id="844" w:author="valdes" w:date="2016-12-04T12:37:00Z">
        <w:r w:rsidRPr="006F644E" w:rsidDel="00032A9C">
          <w:rPr>
            <w:rFonts w:ascii="Times New Roman" w:hAnsi="Times New Roman" w:cs="Times New Roman"/>
            <w:sz w:val="24"/>
            <w:szCs w:val="24"/>
          </w:rPr>
          <w:delText xml:space="preserve">drawn from a normal distribution </w:delText>
        </w:r>
        <w:r w:rsidR="00171A47" w:rsidRPr="006F644E" w:rsidDel="00032A9C">
          <w:rPr>
            <w:rFonts w:ascii="Times New Roman" w:hAnsi="Times New Roman" w:cs="Times New Roman"/>
            <w:sz w:val="24"/>
            <w:szCs w:val="24"/>
          </w:rPr>
          <w:delText>(</w:delText>
        </w:r>
        <w:r w:rsidRPr="006F644E" w:rsidDel="00032A9C">
          <w:rPr>
            <w:rFonts w:ascii="Times New Roman" w:hAnsi="Times New Roman" w:cs="Times New Roman"/>
            <w:sz w:val="24"/>
            <w:szCs w:val="24"/>
          </w:rPr>
          <w:delText>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and standard deviation as parameters</w:delText>
        </w:r>
        <w:r w:rsidR="00171A47" w:rsidRPr="006F644E" w:rsidDel="00032A9C">
          <w:rPr>
            <w:rFonts w:ascii="Times New Roman" w:hAnsi="Times New Roman" w:cs="Times New Roman"/>
            <w:sz w:val="24"/>
            <w:szCs w:val="24"/>
          </w:rPr>
          <w:delText>)</w:delText>
        </w:r>
        <w:r w:rsidRPr="006F644E" w:rsidDel="00032A9C">
          <w:rPr>
            <w:rFonts w:ascii="Times New Roman" w:hAnsi="Times New Roman" w:cs="Times New Roman"/>
            <w:sz w:val="24"/>
            <w:szCs w:val="24"/>
          </w:rPr>
          <w:delText xml:space="preserve">. </w:delText>
        </w:r>
        <w:r w:rsidR="00171A47" w:rsidRPr="006F644E" w:rsidDel="00032A9C">
          <w:rPr>
            <w:rFonts w:ascii="Times New Roman" w:hAnsi="Times New Roman" w:cs="Times New Roman"/>
            <w:sz w:val="24"/>
            <w:szCs w:val="24"/>
          </w:rPr>
          <w:delText>After</w:delText>
        </w:r>
        <w:r w:rsidRPr="006F644E" w:rsidDel="00032A9C">
          <w:rPr>
            <w:rFonts w:ascii="Times New Roman" w:hAnsi="Times New Roman" w:cs="Times New Roman"/>
            <w:sz w:val="24"/>
            <w:szCs w:val="24"/>
          </w:rPr>
          <w:delText xml:space="preserve"> dropping the negative values, 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observations are </w:delText>
        </w:r>
      </w:del>
      <w:ins w:id="845" w:author="Unemo Magnus, USÖ Labmed länsklinik" w:date="2016-11-17T12:54:00Z">
        <w:del w:id="846" w:author="valdes" w:date="2016-12-04T12:37:00Z">
          <w:r w:rsidR="00B6403F" w:rsidDel="00032A9C">
            <w:rPr>
              <w:rFonts w:ascii="Times New Roman" w:hAnsi="Times New Roman" w:cs="Times New Roman"/>
              <w:sz w:val="24"/>
              <w:szCs w:val="24"/>
            </w:rPr>
            <w:delText>were</w:delText>
          </w:r>
          <w:r w:rsidR="00B6403F" w:rsidRPr="006F644E" w:rsidDel="00032A9C">
            <w:rPr>
              <w:rFonts w:ascii="Times New Roman" w:hAnsi="Times New Roman" w:cs="Times New Roman"/>
              <w:sz w:val="24"/>
              <w:szCs w:val="24"/>
            </w:rPr>
            <w:delText xml:space="preserve"> </w:delText>
          </w:r>
        </w:del>
      </w:ins>
      <w:del w:id="847" w:author="valdes" w:date="2016-12-04T12:37:00Z">
        <w:r w:rsidRPr="006F644E" w:rsidDel="00032A9C">
          <w:rPr>
            <w:rFonts w:ascii="Times New Roman" w:hAnsi="Times New Roman" w:cs="Times New Roman"/>
            <w:sz w:val="24"/>
            <w:szCs w:val="24"/>
          </w:rPr>
          <w:delText>drawn. It should be noted that dropping the negative EC</w:delText>
        </w:r>
        <w:r w:rsidRPr="006F644E" w:rsidDel="00032A9C">
          <w:rPr>
            <w:rFonts w:ascii="Times New Roman" w:hAnsi="Times New Roman" w:cs="Times New Roman"/>
            <w:sz w:val="24"/>
            <w:szCs w:val="24"/>
            <w:vertAlign w:val="subscript"/>
          </w:rPr>
          <w:delText>50</w:delText>
        </w:r>
        <w:r w:rsidRPr="006F644E" w:rsidDel="00032A9C">
          <w:rPr>
            <w:rFonts w:ascii="Times New Roman" w:hAnsi="Times New Roman" w:cs="Times New Roman"/>
            <w:sz w:val="24"/>
            <w:szCs w:val="24"/>
          </w:rPr>
          <w:delText xml:space="preserve"> introduce</w:delText>
        </w:r>
      </w:del>
      <w:ins w:id="848" w:author="Unemo Magnus, USÖ Labmed länsklinik" w:date="2016-11-17T12:54:00Z">
        <w:del w:id="849" w:author="valdes" w:date="2016-12-04T12:37:00Z">
          <w:r w:rsidR="00B6403F" w:rsidDel="00032A9C">
            <w:rPr>
              <w:rFonts w:ascii="Times New Roman" w:hAnsi="Times New Roman" w:cs="Times New Roman"/>
              <w:sz w:val="24"/>
              <w:szCs w:val="24"/>
            </w:rPr>
            <w:delText>d</w:delText>
          </w:r>
        </w:del>
      </w:ins>
      <w:del w:id="850" w:author="valdes" w:date="2016-12-04T12:37:00Z">
        <w:r w:rsidRPr="006F644E" w:rsidDel="00032A9C">
          <w:rPr>
            <w:rFonts w:ascii="Times New Roman" w:hAnsi="Times New Roman" w:cs="Times New Roman"/>
            <w:sz w:val="24"/>
            <w:szCs w:val="24"/>
          </w:rPr>
          <w:delText>s a bias.. Subsequently a sample of 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combinations of linear regression parameters were </w:delText>
        </w:r>
      </w:del>
      <w:ins w:id="851" w:author="Unemo Magnus, USÖ Labmed länsklinik" w:date="2016-11-17T12:41:00Z">
        <w:del w:id="852" w:author="valdes" w:date="2016-12-04T12:37:00Z">
          <w:r w:rsidR="00E010EB" w:rsidDel="00032A9C">
            <w:rPr>
              <w:rFonts w:ascii="Times New Roman" w:hAnsi="Times New Roman" w:cs="Times New Roman"/>
              <w:sz w:val="24"/>
              <w:szCs w:val="24"/>
            </w:rPr>
            <w:delText>was</w:delText>
          </w:r>
          <w:r w:rsidR="00E010EB" w:rsidRPr="006F644E" w:rsidDel="00032A9C">
            <w:rPr>
              <w:rFonts w:ascii="Times New Roman" w:hAnsi="Times New Roman" w:cs="Times New Roman"/>
              <w:sz w:val="24"/>
              <w:szCs w:val="24"/>
            </w:rPr>
            <w:delText xml:space="preserve"> </w:delText>
          </w:r>
        </w:del>
      </w:ins>
      <w:del w:id="853" w:author="valdes" w:date="2016-12-04T12:37:00Z">
        <w:r w:rsidRPr="006F644E" w:rsidDel="00032A9C">
          <w:rPr>
            <w:rFonts w:ascii="Times New Roman" w:hAnsi="Times New Roman" w:cs="Times New Roman"/>
            <w:sz w:val="24"/>
            <w:szCs w:val="24"/>
          </w:rPr>
          <w:delText>drawn from a two dimensional normal distribution, using as parameters the variance-covariance matrix of the log-log regression. Combining the two yields a sample of 10</w:delText>
        </w:r>
        <w:r w:rsidRPr="006F644E" w:rsidDel="00032A9C">
          <w:rPr>
            <w:rFonts w:ascii="Times New Roman" w:hAnsi="Times New Roman" w:cs="Times New Roman"/>
            <w:sz w:val="24"/>
            <w:szCs w:val="24"/>
            <w:vertAlign w:val="superscript"/>
          </w:rPr>
          <w:delText>5</w:delText>
        </w:r>
        <w:r w:rsidRPr="006F644E" w:rsidDel="00032A9C">
          <w:rPr>
            <w:rFonts w:ascii="Times New Roman" w:hAnsi="Times New Roman" w:cs="Times New Roman"/>
            <w:sz w:val="24"/>
            <w:szCs w:val="24"/>
          </w:rPr>
          <w:delText xml:space="preserve"> predicted Etest </w:delText>
        </w:r>
      </w:del>
      <w:ins w:id="854" w:author="Unemo Magnus, USÖ Labmed länsklinik" w:date="2016-11-17T12:41:00Z">
        <w:del w:id="855" w:author="valdes" w:date="2016-12-04T12:37:00Z">
          <w:r w:rsidR="00E010EB" w:rsidDel="00032A9C">
            <w:rPr>
              <w:rFonts w:ascii="Times New Roman" w:hAnsi="Times New Roman" w:cs="Times New Roman"/>
              <w:sz w:val="24"/>
              <w:szCs w:val="24"/>
            </w:rPr>
            <w:delText>MIC</w:delText>
          </w:r>
          <w:r w:rsidR="00E010EB" w:rsidRPr="006F644E" w:rsidDel="00032A9C">
            <w:rPr>
              <w:rFonts w:ascii="Times New Roman" w:hAnsi="Times New Roman" w:cs="Times New Roman"/>
              <w:sz w:val="24"/>
              <w:szCs w:val="24"/>
            </w:rPr>
            <w:delText xml:space="preserve"> </w:delText>
          </w:r>
        </w:del>
      </w:ins>
      <w:del w:id="856" w:author="valdes" w:date="2016-12-04T12:37:00Z">
        <w:r w:rsidRPr="006F644E" w:rsidDel="00032A9C">
          <w:rPr>
            <w:rFonts w:ascii="Times New Roman" w:hAnsi="Times New Roman" w:cs="Times New Roman"/>
            <w:sz w:val="24"/>
            <w:szCs w:val="24"/>
          </w:rPr>
          <w:delText xml:space="preserve">values, from which the 0.025 and 0.975 percentiles are </w:delText>
        </w:r>
      </w:del>
      <w:ins w:id="857" w:author="Unemo Magnus, USÖ Labmed länsklinik" w:date="2016-11-17T12:55:00Z">
        <w:del w:id="858" w:author="valdes" w:date="2016-12-04T12:37:00Z">
          <w:r w:rsidR="00B6403F" w:rsidDel="00032A9C">
            <w:rPr>
              <w:rFonts w:ascii="Times New Roman" w:hAnsi="Times New Roman" w:cs="Times New Roman"/>
              <w:sz w:val="24"/>
              <w:szCs w:val="24"/>
            </w:rPr>
            <w:delText>were</w:delText>
          </w:r>
          <w:r w:rsidR="00B6403F" w:rsidRPr="006F644E" w:rsidDel="00032A9C">
            <w:rPr>
              <w:rFonts w:ascii="Times New Roman" w:hAnsi="Times New Roman" w:cs="Times New Roman"/>
              <w:sz w:val="24"/>
              <w:szCs w:val="24"/>
            </w:rPr>
            <w:delText xml:space="preserve"> </w:delText>
          </w:r>
        </w:del>
      </w:ins>
      <w:del w:id="859" w:author="valdes" w:date="2016-12-04T12:37:00Z">
        <w:r w:rsidRPr="006F644E" w:rsidDel="00032A9C">
          <w:rPr>
            <w:rFonts w:ascii="Times New Roman" w:hAnsi="Times New Roman" w:cs="Times New Roman"/>
            <w:sz w:val="24"/>
            <w:szCs w:val="24"/>
          </w:rPr>
          <w:delText>computed to estimate 95% CI.</w:delText>
        </w:r>
        <w:r w:rsidR="00886FB7" w:rsidRPr="006F644E" w:rsidDel="00032A9C">
          <w:rPr>
            <w:rFonts w:ascii="Times New Roman" w:hAnsi="Times New Roman" w:cs="Times New Roman"/>
            <w:sz w:val="24"/>
            <w:szCs w:val="24"/>
          </w:rPr>
          <w:delText xml:space="preserve"> </w:delText>
        </w:r>
      </w:del>
      <w:commentRangeEnd w:id="794"/>
      <w:r w:rsidR="00310B24" w:rsidRPr="006F644E">
        <w:rPr>
          <w:rStyle w:val="CommentReference"/>
          <w:rFonts w:ascii="Times New Roman" w:hAnsi="Times New Roman" w:cs="Times New Roman"/>
          <w:sz w:val="24"/>
          <w:szCs w:val="24"/>
          <w:rPrChange w:id="860" w:author="Unemo Magnus, USÖ Labmed länsklinik" w:date="2016-11-14T17:52:00Z">
            <w:rPr>
              <w:rStyle w:val="CommentReference"/>
            </w:rPr>
          </w:rPrChange>
        </w:rPr>
        <w:commentReference w:id="861"/>
      </w:r>
    </w:p>
    <w:p w14:paraId="1BCA2765" w14:textId="3E28EB11" w:rsidR="00032A9C" w:rsidRDefault="00032A9C">
      <w:pPr>
        <w:spacing w:after="0" w:line="480" w:lineRule="auto"/>
        <w:ind w:firstLine="426"/>
        <w:jc w:val="both"/>
        <w:rPr>
          <w:ins w:id="862" w:author="valdes" w:date="2016-12-04T12:37:00Z"/>
          <w:rFonts w:ascii="Times New Roman" w:hAnsi="Times New Roman" w:cs="Times New Roman"/>
          <w:sz w:val="24"/>
          <w:szCs w:val="24"/>
        </w:rPr>
        <w:pPrChange w:id="863" w:author="Unemo Magnus, USÖ Labmed länsklinik" w:date="2016-11-17T12:40:00Z">
          <w:pPr>
            <w:spacing w:line="480" w:lineRule="auto"/>
            <w:jc w:val="both"/>
          </w:pPr>
        </w:pPrChange>
      </w:pPr>
      <w:ins w:id="864" w:author="valdes" w:date="2016-12-04T12:37:00Z">
        <w:r>
          <w:rPr>
            <w:rFonts w:ascii="Times New Roman" w:hAnsi="Times New Roman" w:cs="Times New Roman"/>
            <w:sz w:val="24"/>
            <w:szCs w:val="24"/>
          </w:rPr>
          <w:t xml:space="preserve">Given that both th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obtained in the dose-response model and the parameters used in the prediction are random variables, confidence intervals (CI) were calculated using bootstrapping.  Firstly, </w:t>
        </w:r>
        <w:r w:rsidRPr="006F644E">
          <w:rPr>
            <w:rFonts w:ascii="Times New Roman" w:hAnsi="Times New Roman" w:cs="Times New Roman"/>
            <w:sz w:val="24"/>
            <w:szCs w:val="24"/>
          </w:rPr>
          <w:t>10</w:t>
        </w:r>
        <w:r w:rsidRPr="006F644E">
          <w:rPr>
            <w:rFonts w:ascii="Times New Roman" w:hAnsi="Times New Roman" w:cs="Times New Roman"/>
            <w:sz w:val="24"/>
            <w:szCs w:val="24"/>
            <w:vertAlign w:val="superscript"/>
          </w:rPr>
          <w:t>5</w:t>
        </w:r>
        <w:r>
          <w:rPr>
            <w:rFonts w:ascii="Times New Roman" w:hAnsi="Times New Roman" w:cs="Times New Roman"/>
            <w:sz w:val="24"/>
            <w:szCs w:val="24"/>
            <w:vertAlign w:val="superscript"/>
          </w:rPr>
          <w:t xml:space="preserv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values were obtained by resampling from a normal distribution, with the </w:t>
        </w:r>
        <w:r w:rsidRPr="006F644E">
          <w:rPr>
            <w:rFonts w:ascii="Times New Roman" w:hAnsi="Times New Roman" w:cs="Times New Roman"/>
            <w:sz w:val="24"/>
            <w:szCs w:val="24"/>
          </w:rPr>
          <w:t>EC</w:t>
        </w:r>
        <w:r w:rsidRPr="006F644E">
          <w:rPr>
            <w:rFonts w:ascii="Times New Roman" w:hAnsi="Times New Roman" w:cs="Times New Roman"/>
            <w:sz w:val="24"/>
            <w:szCs w:val="24"/>
            <w:vertAlign w:val="subscript"/>
          </w:rPr>
          <w:t>50</w:t>
        </w:r>
        <w:r>
          <w:rPr>
            <w:rFonts w:ascii="Times New Roman" w:hAnsi="Times New Roman" w:cs="Times New Roman"/>
            <w:sz w:val="24"/>
            <w:szCs w:val="24"/>
          </w:rPr>
          <w:t xml:space="preserve"> its standard error as parameters. </w:t>
        </w:r>
        <w:r w:rsidRPr="006F644E">
          <w:rPr>
            <w:rFonts w:ascii="Times New Roman" w:hAnsi="Times New Roman" w:cs="Times New Roman"/>
            <w:sz w:val="24"/>
            <w:szCs w:val="24"/>
          </w:rPr>
          <w:t>Subsequently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combinations of linear regression parameters </w:t>
        </w:r>
        <w:r>
          <w:rPr>
            <w:rFonts w:ascii="Times New Roman" w:hAnsi="Times New Roman" w:cs="Times New Roman"/>
            <w:sz w:val="24"/>
            <w:szCs w:val="24"/>
          </w:rPr>
          <w:t>was</w:t>
        </w:r>
        <w:r w:rsidRPr="006F644E">
          <w:rPr>
            <w:rFonts w:ascii="Times New Roman" w:hAnsi="Times New Roman" w:cs="Times New Roman"/>
            <w:sz w:val="24"/>
            <w:szCs w:val="24"/>
          </w:rPr>
          <w:t xml:space="preserve"> drawn from a two dimensional normal distribution, using as parameters the variance-covariance matrix of the log-log regression. Combining the two yields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predicted </w:t>
        </w:r>
        <w:r>
          <w:rPr>
            <w:rFonts w:ascii="Times New Roman" w:hAnsi="Times New Roman" w:cs="Times New Roman"/>
            <w:sz w:val="24"/>
            <w:szCs w:val="24"/>
          </w:rPr>
          <w:t>MIC</w:t>
        </w:r>
        <w:r w:rsidRPr="006F644E">
          <w:rPr>
            <w:rFonts w:ascii="Times New Roman" w:hAnsi="Times New Roman" w:cs="Times New Roman"/>
            <w:sz w:val="24"/>
            <w:szCs w:val="24"/>
          </w:rPr>
          <w:t xml:space="preserve"> values, from which the 0.025 and 0.975 percentiles </w:t>
        </w:r>
        <w:r>
          <w:rPr>
            <w:rFonts w:ascii="Times New Roman" w:hAnsi="Times New Roman" w:cs="Times New Roman"/>
            <w:sz w:val="24"/>
            <w:szCs w:val="24"/>
          </w:rPr>
          <w:t>were</w:t>
        </w:r>
        <w:r w:rsidRPr="006F644E">
          <w:rPr>
            <w:rFonts w:ascii="Times New Roman" w:hAnsi="Times New Roman" w:cs="Times New Roman"/>
            <w:sz w:val="24"/>
            <w:szCs w:val="24"/>
          </w:rPr>
          <w:t xml:space="preserve"> computed to estimate 95% CI. </w:t>
        </w:r>
        <w:r w:rsidRPr="00766B47">
          <w:rPr>
            <w:rStyle w:val="CommentReference"/>
            <w:rFonts w:ascii="Times New Roman" w:hAnsi="Times New Roman" w:cs="Times New Roman"/>
            <w:sz w:val="24"/>
            <w:szCs w:val="24"/>
          </w:rPr>
          <w:commentReference w:id="794"/>
        </w:r>
      </w:ins>
    </w:p>
    <w:p w14:paraId="0590B57F" w14:textId="46C0A0D2" w:rsidR="00886FB7" w:rsidRPr="006F644E" w:rsidRDefault="00886FB7">
      <w:pPr>
        <w:spacing w:after="0" w:line="480" w:lineRule="auto"/>
        <w:ind w:firstLine="426"/>
        <w:jc w:val="both"/>
        <w:rPr>
          <w:rFonts w:ascii="Times New Roman" w:hAnsi="Times New Roman" w:cs="Times New Roman"/>
          <w:sz w:val="24"/>
          <w:szCs w:val="24"/>
        </w:rPr>
        <w:pPrChange w:id="865" w:author="Unemo Magnus, USÖ Labmed länsklinik" w:date="2016-11-17T12:40:00Z">
          <w:pPr>
            <w:spacing w:line="480" w:lineRule="auto"/>
            <w:jc w:val="both"/>
          </w:pPr>
        </w:pPrChange>
      </w:pPr>
      <w:commentRangeStart w:id="866"/>
      <w:commentRangeStart w:id="867"/>
      <w:r w:rsidRPr="006F644E">
        <w:rPr>
          <w:rFonts w:ascii="Times New Roman" w:hAnsi="Times New Roman" w:cs="Times New Roman"/>
          <w:sz w:val="24"/>
          <w:szCs w:val="24"/>
        </w:rPr>
        <w:lastRenderedPageBreak/>
        <w:t>Three</w:t>
      </w:r>
      <w:commentRangeEnd w:id="866"/>
      <w:commentRangeEnd w:id="867"/>
      <w:r w:rsidR="00032A9C">
        <w:rPr>
          <w:rStyle w:val="CommentReference"/>
        </w:rPr>
        <w:commentReference w:id="866"/>
      </w:r>
      <w:r w:rsidR="00615EB5">
        <w:rPr>
          <w:rStyle w:val="CommentReference"/>
        </w:rPr>
        <w:commentReference w:id="867"/>
      </w:r>
      <w:r w:rsidRPr="006F644E">
        <w:rPr>
          <w:rFonts w:ascii="Times New Roman" w:hAnsi="Times New Roman" w:cs="Times New Roman"/>
          <w:sz w:val="24"/>
          <w:szCs w:val="24"/>
        </w:rPr>
        <w:t xml:space="preserve"> independent experiments were </w:t>
      </w:r>
      <w:del w:id="868" w:author="Unemo Magnus, USÖ Labmed länsklinik" w:date="2016-11-17T12:55:00Z">
        <w:r w:rsidRPr="006F644E" w:rsidDel="00B6403F">
          <w:rPr>
            <w:rFonts w:ascii="Times New Roman" w:hAnsi="Times New Roman" w:cs="Times New Roman"/>
            <w:sz w:val="24"/>
            <w:szCs w:val="24"/>
          </w:rPr>
          <w:delText xml:space="preserve">made </w:delText>
        </w:r>
      </w:del>
      <w:ins w:id="869" w:author="Unemo Magnus, USÖ Labmed länsklinik" w:date="2016-11-17T12:55:00Z">
        <w:r w:rsidR="00B6403F">
          <w:rPr>
            <w:rFonts w:ascii="Times New Roman" w:hAnsi="Times New Roman" w:cs="Times New Roman"/>
            <w:sz w:val="24"/>
            <w:szCs w:val="24"/>
          </w:rPr>
          <w:t>performed</w:t>
        </w:r>
        <w:r w:rsidR="00B6403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for the WHO reference strains </w:t>
      </w:r>
      <w:ins w:id="870" w:author="Unemo Magnus, USÖ Labmed länsklinik" w:date="2016-11-17T12:55:00Z">
        <w:r w:rsidR="00B6403F">
          <w:rPr>
            <w:rFonts w:ascii="Times New Roman" w:hAnsi="Times New Roman" w:cs="Times New Roman"/>
            <w:sz w:val="24"/>
            <w:szCs w:val="24"/>
          </w:rPr>
          <w:t xml:space="preserve">(n=8) </w:t>
        </w:r>
      </w:ins>
      <w:r w:rsidRPr="006F644E">
        <w:rPr>
          <w:rFonts w:ascii="Times New Roman" w:hAnsi="Times New Roman" w:cs="Times New Roman"/>
          <w:sz w:val="24"/>
          <w:szCs w:val="24"/>
        </w:rPr>
        <w:t>and the coefficient of variation of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was calculated. For the </w:t>
      </w:r>
      <w:del w:id="871" w:author="Unemo Magnus, USÖ Labmed länsklinik" w:date="2016-11-17T12:56:00Z">
        <w:r w:rsidRPr="006F644E" w:rsidDel="00B6403F">
          <w:rPr>
            <w:rFonts w:ascii="Times New Roman" w:hAnsi="Times New Roman" w:cs="Times New Roman"/>
            <w:sz w:val="24"/>
            <w:szCs w:val="24"/>
          </w:rPr>
          <w:delText xml:space="preserve">training </w:delText>
        </w:r>
      </w:del>
      <w:ins w:id="872" w:author="Unemo Magnus, USÖ Labmed länsklinik" w:date="2016-11-17T12:56:00Z">
        <w:r w:rsidR="00B6403F">
          <w:rPr>
            <w:rFonts w:ascii="Times New Roman" w:hAnsi="Times New Roman" w:cs="Times New Roman"/>
            <w:sz w:val="24"/>
            <w:szCs w:val="24"/>
          </w:rPr>
          <w:t>initial</w:t>
        </w:r>
        <w:r w:rsidR="00B6403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data</w:t>
      </w:r>
      <w:ins w:id="873" w:author="Unemo Magnus, USÖ Labmed länsklinik" w:date="2016-11-17T12:56:00Z">
        <w:r w:rsidR="00B6403F">
          <w:rPr>
            <w:rFonts w:ascii="Times New Roman" w:hAnsi="Times New Roman" w:cs="Times New Roman"/>
            <w:sz w:val="24"/>
            <w:szCs w:val="24"/>
          </w:rPr>
          <w:t>set for developing the regression model</w:t>
        </w:r>
      </w:ins>
      <w:r w:rsidRPr="006F644E">
        <w:rPr>
          <w:rFonts w:ascii="Times New Roman" w:hAnsi="Times New Roman" w:cs="Times New Roman"/>
          <w:sz w:val="24"/>
          <w:szCs w:val="24"/>
        </w:rPr>
        <w:t xml:space="preserve"> (84 strains) and </w:t>
      </w:r>
      <w:ins w:id="874" w:author="Unemo Magnus, USÖ Labmed länsklinik" w:date="2016-11-17T12:56:00Z">
        <w:r w:rsidR="00B6403F">
          <w:rPr>
            <w:rFonts w:ascii="Times New Roman" w:hAnsi="Times New Roman" w:cs="Times New Roman"/>
            <w:sz w:val="24"/>
            <w:szCs w:val="24"/>
          </w:rPr>
          <w:t xml:space="preserve">the </w:t>
        </w:r>
      </w:ins>
      <w:r w:rsidRPr="006F644E">
        <w:rPr>
          <w:rFonts w:ascii="Times New Roman" w:hAnsi="Times New Roman" w:cs="Times New Roman"/>
          <w:sz w:val="24"/>
          <w:szCs w:val="24"/>
        </w:rPr>
        <w:t>validation data</w:t>
      </w:r>
      <w:ins w:id="875" w:author="Unemo Magnus, USÖ Labmed länsklinik" w:date="2016-11-17T12:56:00Z">
        <w:r w:rsidR="00B6403F">
          <w:rPr>
            <w:rFonts w:ascii="Times New Roman" w:hAnsi="Times New Roman" w:cs="Times New Roman"/>
            <w:sz w:val="24"/>
            <w:szCs w:val="24"/>
          </w:rPr>
          <w:t>set</w:t>
        </w:r>
      </w:ins>
      <w:r w:rsidRPr="006F644E">
        <w:rPr>
          <w:rFonts w:ascii="Times New Roman" w:hAnsi="Times New Roman" w:cs="Times New Roman"/>
          <w:sz w:val="24"/>
          <w:szCs w:val="24"/>
        </w:rPr>
        <w:t xml:space="preserve"> (40 strains)</w:t>
      </w:r>
      <w:ins w:id="876" w:author="Unemo Magnus, USÖ Labmed länsklinik" w:date="2016-11-17T12:56:00Z">
        <w:r w:rsidR="00B6403F">
          <w:rPr>
            <w:rFonts w:ascii="Times New Roman" w:hAnsi="Times New Roman" w:cs="Times New Roman"/>
            <w:sz w:val="24"/>
            <w:szCs w:val="24"/>
          </w:rPr>
          <w:t>,</w:t>
        </w:r>
      </w:ins>
      <w:r w:rsidRPr="006F644E">
        <w:rPr>
          <w:rFonts w:ascii="Times New Roman" w:hAnsi="Times New Roman" w:cs="Times New Roman"/>
          <w:sz w:val="24"/>
          <w:szCs w:val="24"/>
        </w:rPr>
        <w:t xml:space="preserve"> one experiment was made.</w:t>
      </w:r>
    </w:p>
    <w:p w14:paraId="7A7A73A9" w14:textId="514D4CA0" w:rsidR="00046D65" w:rsidRDefault="00046D65">
      <w:pPr>
        <w:spacing w:after="0" w:line="480" w:lineRule="auto"/>
        <w:jc w:val="both"/>
        <w:rPr>
          <w:ins w:id="877" w:author="Unemo Magnus, USÖ Labmed länsklinik" w:date="2016-11-14T17:57:00Z"/>
          <w:rFonts w:ascii="Times New Roman" w:hAnsi="Times New Roman" w:cs="Times New Roman"/>
          <w:b/>
          <w:sz w:val="24"/>
          <w:szCs w:val="24"/>
        </w:rPr>
        <w:pPrChange w:id="878" w:author="Unemo Magnus, USÖ Labmed länsklinik" w:date="2016-11-14T17:52:00Z">
          <w:pPr>
            <w:spacing w:line="480" w:lineRule="auto"/>
            <w:jc w:val="both"/>
          </w:pPr>
        </w:pPrChange>
      </w:pPr>
    </w:p>
    <w:p w14:paraId="4CF143AE" w14:textId="5024E66B" w:rsidR="00760526" w:rsidRPr="00046D65" w:rsidRDefault="00760526">
      <w:pPr>
        <w:spacing w:after="0" w:line="480" w:lineRule="auto"/>
        <w:jc w:val="both"/>
        <w:rPr>
          <w:rFonts w:ascii="Times New Roman" w:hAnsi="Times New Roman" w:cs="Times New Roman"/>
          <w:b/>
          <w:i/>
          <w:sz w:val="24"/>
          <w:szCs w:val="24"/>
          <w:rPrChange w:id="879" w:author="Unemo Magnus, USÖ Labmed länsklinik" w:date="2016-11-14T17:57:00Z">
            <w:rPr>
              <w:rFonts w:ascii="Times New Roman" w:hAnsi="Times New Roman" w:cs="Times New Roman"/>
              <w:b/>
              <w:sz w:val="24"/>
              <w:szCs w:val="24"/>
            </w:rPr>
          </w:rPrChange>
        </w:rPr>
        <w:pPrChange w:id="880" w:author="Unemo Magnus, USÖ Labmed länsklinik" w:date="2016-11-14T17:52:00Z">
          <w:pPr>
            <w:spacing w:line="480" w:lineRule="auto"/>
            <w:jc w:val="both"/>
          </w:pPr>
        </w:pPrChange>
      </w:pPr>
      <w:r w:rsidRPr="00046D65">
        <w:rPr>
          <w:rFonts w:ascii="Times New Roman" w:hAnsi="Times New Roman" w:cs="Times New Roman"/>
          <w:b/>
          <w:i/>
          <w:sz w:val="24"/>
          <w:szCs w:val="24"/>
          <w:rPrChange w:id="881" w:author="Unemo Magnus, USÖ Labmed länsklinik" w:date="2016-11-14T17:57:00Z">
            <w:rPr>
              <w:rFonts w:ascii="Times New Roman" w:hAnsi="Times New Roman" w:cs="Times New Roman"/>
              <w:b/>
              <w:sz w:val="24"/>
              <w:szCs w:val="24"/>
            </w:rPr>
          </w:rPrChange>
        </w:rPr>
        <w:t>C</w:t>
      </w:r>
      <w:r w:rsidR="00FE6559" w:rsidRPr="00046D65">
        <w:rPr>
          <w:rFonts w:ascii="Times New Roman" w:hAnsi="Times New Roman" w:cs="Times New Roman"/>
          <w:b/>
          <w:i/>
          <w:sz w:val="24"/>
          <w:szCs w:val="24"/>
          <w:rPrChange w:id="882" w:author="Unemo Magnus, USÖ Labmed länsklinik" w:date="2016-11-14T17:57:00Z">
            <w:rPr>
              <w:rFonts w:ascii="Times New Roman" w:hAnsi="Times New Roman" w:cs="Times New Roman"/>
              <w:b/>
              <w:sz w:val="24"/>
              <w:szCs w:val="24"/>
            </w:rPr>
          </w:rPrChange>
        </w:rPr>
        <w:t>ategorical agreement</w:t>
      </w:r>
      <w:r w:rsidRPr="00046D65">
        <w:rPr>
          <w:rFonts w:ascii="Times New Roman" w:hAnsi="Times New Roman" w:cs="Times New Roman"/>
          <w:b/>
          <w:i/>
          <w:sz w:val="24"/>
          <w:szCs w:val="24"/>
          <w:rPrChange w:id="883" w:author="Unemo Magnus, USÖ Labmed länsklinik" w:date="2016-11-14T17:57:00Z">
            <w:rPr>
              <w:rFonts w:ascii="Times New Roman" w:hAnsi="Times New Roman" w:cs="Times New Roman"/>
              <w:b/>
              <w:sz w:val="24"/>
              <w:szCs w:val="24"/>
            </w:rPr>
          </w:rPrChange>
        </w:rPr>
        <w:t xml:space="preserve"> with Etest</w:t>
      </w:r>
    </w:p>
    <w:p w14:paraId="6275ED4F" w14:textId="5098ABFB" w:rsidR="00425DF7" w:rsidRPr="006F644E" w:rsidRDefault="004B33FA">
      <w:pPr>
        <w:spacing w:after="0" w:line="480" w:lineRule="auto"/>
        <w:jc w:val="both"/>
        <w:rPr>
          <w:rFonts w:ascii="Times New Roman" w:hAnsi="Times New Roman" w:cs="Times New Roman"/>
          <w:sz w:val="24"/>
          <w:szCs w:val="24"/>
        </w:rPr>
        <w:pPrChange w:id="884" w:author="Unemo Magnus, USÖ Labmed länsklinik" w:date="2016-11-14T17:52:00Z">
          <w:pPr>
            <w:spacing w:line="480" w:lineRule="auto"/>
            <w:jc w:val="both"/>
          </w:pPr>
        </w:pPrChange>
      </w:pPr>
      <w:r w:rsidRPr="006F644E">
        <w:rPr>
          <w:rFonts w:ascii="Times New Roman" w:hAnsi="Times New Roman" w:cs="Times New Roman"/>
          <w:sz w:val="24"/>
          <w:szCs w:val="24"/>
        </w:rPr>
        <w:t>D</w:t>
      </w:r>
      <w:r w:rsidR="007B2EEB" w:rsidRPr="006F644E">
        <w:rPr>
          <w:rFonts w:ascii="Times New Roman" w:hAnsi="Times New Roman" w:cs="Times New Roman"/>
          <w:sz w:val="24"/>
          <w:szCs w:val="24"/>
        </w:rPr>
        <w:t>eviation</w:t>
      </w:r>
      <w:ins w:id="885" w:author="Unemo Magnus, USÖ Labmed länsklinik" w:date="2016-11-15T15:35:00Z">
        <w:r w:rsidR="009E4A85">
          <w:rPr>
            <w:rFonts w:ascii="Times New Roman" w:hAnsi="Times New Roman" w:cs="Times New Roman"/>
            <w:sz w:val="24"/>
            <w:szCs w:val="24"/>
          </w:rPr>
          <w:t>s</w:t>
        </w:r>
      </w:ins>
      <w:r w:rsidR="007B2EEB" w:rsidRPr="006F644E">
        <w:rPr>
          <w:rFonts w:ascii="Times New Roman" w:hAnsi="Times New Roman" w:cs="Times New Roman"/>
          <w:sz w:val="24"/>
          <w:szCs w:val="24"/>
        </w:rPr>
        <w:t xml:space="preserve"> from </w:t>
      </w:r>
      <w:ins w:id="886" w:author="Unemo Magnus, USÖ Labmed länsklinik" w:date="2016-11-17T12:57:00Z">
        <w:r w:rsidR="00B6403F">
          <w:rPr>
            <w:rFonts w:ascii="Times New Roman" w:hAnsi="Times New Roman" w:cs="Times New Roman"/>
            <w:sz w:val="24"/>
            <w:szCs w:val="24"/>
          </w:rPr>
          <w:t xml:space="preserve">the </w:t>
        </w:r>
      </w:ins>
      <w:r w:rsidR="007B2EEB" w:rsidRPr="006F644E">
        <w:rPr>
          <w:rFonts w:ascii="Times New Roman" w:hAnsi="Times New Roman" w:cs="Times New Roman"/>
          <w:sz w:val="24"/>
          <w:szCs w:val="24"/>
        </w:rPr>
        <w:t>Etest</w:t>
      </w:r>
      <w:r w:rsidRPr="006F644E">
        <w:rPr>
          <w:rFonts w:ascii="Times New Roman" w:hAnsi="Times New Roman" w:cs="Times New Roman"/>
          <w:sz w:val="24"/>
          <w:szCs w:val="24"/>
        </w:rPr>
        <w:t xml:space="preserve"> </w:t>
      </w:r>
      <w:ins w:id="887" w:author="Unemo Magnus, USÖ Labmed länsklinik" w:date="2016-11-17T12:57:00Z">
        <w:r w:rsidR="00B6403F">
          <w:rPr>
            <w:rFonts w:ascii="Times New Roman" w:hAnsi="Times New Roman" w:cs="Times New Roman"/>
            <w:sz w:val="24"/>
            <w:szCs w:val="24"/>
          </w:rPr>
          <w:t xml:space="preserve">MICs </w:t>
        </w:r>
      </w:ins>
      <w:r w:rsidRPr="006F644E">
        <w:rPr>
          <w:rFonts w:ascii="Times New Roman" w:hAnsi="Times New Roman" w:cs="Times New Roman"/>
          <w:sz w:val="24"/>
          <w:szCs w:val="24"/>
        </w:rPr>
        <w:t>were calculated as</w:t>
      </w:r>
      <w:r w:rsidR="00720B38" w:rsidRPr="006F644E">
        <w:rPr>
          <w:rFonts w:ascii="Times New Roman" w:hAnsi="Times New Roman" w:cs="Times New Roman"/>
          <w:sz w:val="24"/>
          <w:szCs w:val="24"/>
        </w:rPr>
        <w:t xml:space="preserve"> log</w:t>
      </w:r>
      <w:r w:rsidR="00E700AA" w:rsidRPr="006F644E">
        <w:rPr>
          <w:rFonts w:ascii="Times New Roman" w:hAnsi="Times New Roman" w:cs="Times New Roman"/>
          <w:sz w:val="24"/>
          <w:szCs w:val="24"/>
        </w:rPr>
        <w:t>2</w:t>
      </w:r>
      <w:r w:rsidR="00720B38" w:rsidRPr="006F644E">
        <w:rPr>
          <w:rFonts w:ascii="Times New Roman" w:hAnsi="Times New Roman" w:cs="Times New Roman"/>
          <w:sz w:val="24"/>
          <w:szCs w:val="24"/>
          <w:vertAlign w:val="subscript"/>
        </w:rPr>
        <w:t xml:space="preserve"> </w:t>
      </w:r>
      <w:r w:rsidR="00720B38" w:rsidRPr="006F644E">
        <w:rPr>
          <w:rFonts w:ascii="Times New Roman" w:hAnsi="Times New Roman" w:cs="Times New Roman"/>
          <w:sz w:val="24"/>
          <w:szCs w:val="24"/>
        </w:rPr>
        <w:t xml:space="preserve">differences from the </w:t>
      </w:r>
      <w:r w:rsidR="00E700AA" w:rsidRPr="006F644E">
        <w:rPr>
          <w:rFonts w:ascii="Times New Roman" w:hAnsi="Times New Roman" w:cs="Times New Roman"/>
          <w:sz w:val="24"/>
          <w:szCs w:val="24"/>
        </w:rPr>
        <w:t>predicted</w:t>
      </w:r>
      <w:r w:rsidR="00720B38" w:rsidRPr="006F644E">
        <w:rPr>
          <w:rFonts w:ascii="Times New Roman" w:hAnsi="Times New Roman" w:cs="Times New Roman"/>
          <w:sz w:val="24"/>
          <w:szCs w:val="24"/>
        </w:rPr>
        <w:t xml:space="preserve"> EC</w:t>
      </w:r>
      <w:r w:rsidR="00720B38" w:rsidRPr="006F644E">
        <w:rPr>
          <w:rFonts w:ascii="Times New Roman" w:hAnsi="Times New Roman" w:cs="Times New Roman"/>
          <w:sz w:val="24"/>
          <w:szCs w:val="24"/>
          <w:vertAlign w:val="subscript"/>
        </w:rPr>
        <w:t>50</w:t>
      </w:r>
      <w:r w:rsidR="00720B3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951EB" w:rsidRPr="006F644E">
        <w:rPr>
          <w:rFonts w:ascii="Times New Roman" w:hAnsi="Times New Roman" w:cs="Times New Roman"/>
          <w:sz w:val="24"/>
          <w:szCs w:val="24"/>
        </w:rPr>
        <w:t xml:space="preserve">The strains were categorized </w:t>
      </w:r>
      <w:ins w:id="888" w:author="Unemo Magnus, USÖ Labmed länsklinik" w:date="2016-11-17T15:12:00Z">
        <w:r w:rsidR="007B5733">
          <w:rPr>
            <w:rFonts w:ascii="Times New Roman" w:hAnsi="Times New Roman" w:cs="Times New Roman"/>
            <w:sz w:val="24"/>
            <w:szCs w:val="24"/>
          </w:rPr>
          <w:t xml:space="preserve">as </w:t>
        </w:r>
      </w:ins>
      <w:del w:id="889" w:author="Unemo Magnus, USÖ Labmed länsklinik" w:date="2016-11-17T15:12:00Z">
        <w:r w:rsidR="009951EB" w:rsidRPr="006F644E" w:rsidDel="007B5733">
          <w:rPr>
            <w:rFonts w:ascii="Times New Roman" w:hAnsi="Times New Roman" w:cs="Times New Roman"/>
            <w:sz w:val="24"/>
            <w:szCs w:val="24"/>
          </w:rPr>
          <w:delText>using</w:delText>
        </w:r>
        <w:r w:rsidR="00760526" w:rsidRPr="006F644E" w:rsidDel="007B5733">
          <w:rPr>
            <w:rFonts w:ascii="Times New Roman" w:hAnsi="Times New Roman" w:cs="Times New Roman"/>
            <w:sz w:val="24"/>
            <w:szCs w:val="24"/>
          </w:rPr>
          <w:delText xml:space="preserve"> the </w:delText>
        </w:r>
      </w:del>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ins w:id="890" w:author="Unemo Magnus, USÖ Labmed länsklinik" w:date="2016-11-17T15:12:00Z">
        <w:r w:rsidR="007B5733">
          <w:rPr>
            <w:rFonts w:ascii="Times New Roman" w:hAnsi="Times New Roman" w:cs="Times New Roman"/>
            <w:sz w:val="24"/>
            <w:szCs w:val="24"/>
          </w:rPr>
          <w:t>te</w:t>
        </w:r>
      </w:ins>
      <w:del w:id="891" w:author="Unemo Magnus, USÖ Labmed länsklinik" w:date="2016-11-17T15:12:00Z">
        <w:r w:rsidR="00EB6B83" w:rsidRPr="006F644E" w:rsidDel="007B5733">
          <w:rPr>
            <w:rFonts w:ascii="Times New Roman" w:hAnsi="Times New Roman" w:cs="Times New Roman"/>
            <w:sz w:val="24"/>
            <w:szCs w:val="24"/>
          </w:rPr>
          <w:delText>ry</w:delText>
        </w:r>
      </w:del>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ins w:id="892" w:author="Unemo Magnus, USÖ Labmed länsklinik" w:date="2016-11-17T15:12:00Z">
        <w:r w:rsidR="007B5733">
          <w:rPr>
            <w:rFonts w:ascii="Times New Roman" w:hAnsi="Times New Roman" w:cs="Times New Roman"/>
            <w:sz w:val="24"/>
            <w:szCs w:val="24"/>
          </w:rPr>
          <w:t xml:space="preserve">and </w:t>
        </w:r>
      </w:ins>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ins w:id="893" w:author="Unemo Magnus, USÖ Labmed länsklinik" w:date="2016-11-17T15:12:00Z">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ins>
      <w:del w:id="894" w:author="Unemo Magnus, USÖ Labmed länsklinik" w:date="2016-11-17T15:13:00Z">
        <w:r w:rsidR="00760526" w:rsidRPr="006F644E" w:rsidDel="007B5733">
          <w:rPr>
            <w:rFonts w:ascii="Times New Roman" w:hAnsi="Times New Roman" w:cs="Times New Roman"/>
            <w:sz w:val="24"/>
            <w:szCs w:val="24"/>
          </w:rPr>
          <w:delText>classes</w:delText>
        </w:r>
        <w:r w:rsidR="009951EB" w:rsidRPr="006F644E" w:rsidDel="007B5733">
          <w:rPr>
            <w:rFonts w:ascii="Times New Roman" w:hAnsi="Times New Roman" w:cs="Times New Roman"/>
            <w:sz w:val="24"/>
            <w:szCs w:val="24"/>
          </w:rPr>
          <w:delText xml:space="preserve"> as defined in </w:delText>
        </w:r>
      </w:del>
      <w:r w:rsidR="009951EB" w:rsidRPr="006F644E">
        <w:rPr>
          <w:rFonts w:ascii="Times New Roman" w:hAnsi="Times New Roman" w:cs="Times New Roman"/>
          <w:sz w:val="24"/>
          <w:szCs w:val="24"/>
        </w:rPr>
        <w:t>the EUCAST 2016 guidelines</w:t>
      </w:r>
      <w:ins w:id="895" w:author="Unemo Magnus, USÖ Labmed länsklinik" w:date="2016-11-14T17:57:00Z">
        <w:r w:rsidR="00046D65">
          <w:rPr>
            <w:rFonts w:ascii="Times New Roman" w:hAnsi="Times New Roman" w:cs="Times New Roman"/>
            <w:sz w:val="24"/>
            <w:szCs w:val="24"/>
          </w:rPr>
          <w:t>.</w:t>
        </w:r>
      </w:ins>
      <w:r w:rsidR="00425DF7"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19ltjfa1rd","properties":{"formattedCitation":"{\\rtf \\super 30\\nosupersub{}}","plainCitation":"30"},"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30</w:t>
      </w:r>
      <w:r w:rsidR="00425DF7" w:rsidRPr="006F644E">
        <w:rPr>
          <w:rFonts w:ascii="Times New Roman" w:hAnsi="Times New Roman" w:cs="Times New Roman"/>
          <w:sz w:val="24"/>
          <w:szCs w:val="24"/>
        </w:rPr>
        <w:fldChar w:fldCharType="end"/>
      </w:r>
      <w:del w:id="896" w:author="Unemo Magnus, USÖ Labmed länsklinik" w:date="2016-11-14T17:57:00Z">
        <w:r w:rsidR="00760526" w:rsidRPr="006F644E" w:rsidDel="00046D65">
          <w:rPr>
            <w:rFonts w:ascii="Times New Roman" w:hAnsi="Times New Roman" w:cs="Times New Roman"/>
            <w:sz w:val="24"/>
            <w:szCs w:val="24"/>
          </w:rPr>
          <w:delText>.</w:delText>
        </w:r>
      </w:del>
      <w:r w:rsidR="00760526" w:rsidRPr="006F644E">
        <w:rPr>
          <w:rFonts w:ascii="Times New Roman" w:hAnsi="Times New Roman" w:cs="Times New Roman"/>
          <w:sz w:val="24"/>
          <w:szCs w:val="24"/>
        </w:rPr>
        <w:t xml:space="preserve"> </w:t>
      </w:r>
      <w:ins w:id="897" w:author="Unemo Magnus, USÖ Labmed länsklinik" w:date="2016-11-17T15:18:00Z">
        <w:r w:rsidR="00824304">
          <w:rPr>
            <w:rFonts w:ascii="Times New Roman" w:hAnsi="Times New Roman" w:cs="Times New Roman"/>
            <w:sz w:val="24"/>
            <w:szCs w:val="24"/>
          </w:rPr>
          <w:t>As previously described,</w:t>
        </w:r>
        <w:r w:rsidR="00824304">
          <w:rPr>
            <w:rFonts w:ascii="Times New Roman" w:hAnsi="Times New Roman" w:cs="Times New Roman"/>
            <w:color w:val="FF0000"/>
            <w:sz w:val="24"/>
            <w:szCs w:val="24"/>
            <w:vertAlign w:val="superscript"/>
          </w:rPr>
          <w:t>REF</w:t>
        </w:r>
        <w:r w:rsidR="00824304">
          <w:rPr>
            <w:rFonts w:ascii="Times New Roman" w:hAnsi="Times New Roman" w:cs="Times New Roman"/>
            <w:sz w:val="24"/>
            <w:szCs w:val="24"/>
          </w:rPr>
          <w:t xml:space="preserve"> m</w:t>
        </w:r>
      </w:ins>
      <w:commentRangeStart w:id="898"/>
      <w:del w:id="899" w:author="Unemo Magnus, USÖ Labmed länsklinik" w:date="2016-11-17T15:18:00Z">
        <w:r w:rsidR="00EB6B83" w:rsidRPr="006F644E" w:rsidDel="00824304">
          <w:rPr>
            <w:rFonts w:ascii="Times New Roman" w:hAnsi="Times New Roman" w:cs="Times New Roman"/>
            <w:sz w:val="24"/>
            <w:szCs w:val="24"/>
          </w:rPr>
          <w:delText>M</w:delText>
        </w:r>
      </w:del>
      <w:r w:rsidR="00EB6B83" w:rsidRPr="006F644E">
        <w:rPr>
          <w:rFonts w:ascii="Times New Roman" w:hAnsi="Times New Roman" w:cs="Times New Roman"/>
          <w:sz w:val="24"/>
          <w:szCs w:val="24"/>
        </w:rPr>
        <w:t>inor errors were defined as misclassifications of intermedia</w:t>
      </w:r>
      <w:ins w:id="900" w:author="Unemo Magnus, USÖ Labmed länsklinik" w:date="2016-11-17T15:18:00Z">
        <w:r w:rsidR="00824304">
          <w:rPr>
            <w:rFonts w:ascii="Times New Roman" w:hAnsi="Times New Roman" w:cs="Times New Roman"/>
            <w:sz w:val="24"/>
            <w:szCs w:val="24"/>
          </w:rPr>
          <w:t>te</w:t>
        </w:r>
      </w:ins>
      <w:del w:id="901" w:author="Unemo Magnus, USÖ Labmed länsklinik" w:date="2016-11-17T15:18:00Z">
        <w:r w:rsidR="00EB6B83" w:rsidRPr="006F644E" w:rsidDel="00824304">
          <w:rPr>
            <w:rFonts w:ascii="Times New Roman" w:hAnsi="Times New Roman" w:cs="Times New Roman"/>
            <w:sz w:val="24"/>
            <w:szCs w:val="24"/>
          </w:rPr>
          <w:delText>ry</w:delText>
        </w:r>
      </w:del>
      <w:r w:rsidR="00EB6B83" w:rsidRPr="006F644E">
        <w:rPr>
          <w:rFonts w:ascii="Times New Roman" w:hAnsi="Times New Roman" w:cs="Times New Roman"/>
          <w:sz w:val="24"/>
          <w:szCs w:val="24"/>
        </w:rPr>
        <w:t xml:space="preserve"> </w:t>
      </w:r>
      <w:del w:id="902" w:author="Unemo Magnus, USÖ Labmed länsklinik" w:date="2016-11-17T15:19:00Z">
        <w:r w:rsidR="00EB6B83" w:rsidRPr="006F644E" w:rsidDel="00824304">
          <w:rPr>
            <w:rFonts w:ascii="Times New Roman" w:hAnsi="Times New Roman" w:cs="Times New Roman"/>
            <w:sz w:val="24"/>
            <w:szCs w:val="24"/>
          </w:rPr>
          <w:delText xml:space="preserve">resistant </w:delText>
        </w:r>
      </w:del>
      <w:r w:rsidR="00EB6B83" w:rsidRPr="006F644E">
        <w:rPr>
          <w:rFonts w:ascii="Times New Roman" w:hAnsi="Times New Roman" w:cs="Times New Roman"/>
          <w:sz w:val="24"/>
          <w:szCs w:val="24"/>
        </w:rPr>
        <w:t>strains</w:t>
      </w:r>
      <w:ins w:id="903" w:author="Unemo Magnus, USÖ Labmed länsklinik" w:date="2016-11-17T15:19:00Z">
        <w:r w:rsidR="00824304">
          <w:rPr>
            <w:rFonts w:ascii="Times New Roman" w:hAnsi="Times New Roman" w:cs="Times New Roman"/>
            <w:sz w:val="24"/>
            <w:szCs w:val="24"/>
          </w:rPr>
          <w:t xml:space="preserve"> as susceptible or resistant</w:t>
        </w:r>
      </w:ins>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del w:id="904" w:author="Unemo Magnus, USÖ Labmed länsklinik" w:date="2016-11-17T15:11:00Z">
        <w:r w:rsidR="00EB6B83" w:rsidRPr="006F644E" w:rsidDel="007B5733">
          <w:rPr>
            <w:rFonts w:ascii="Times New Roman" w:hAnsi="Times New Roman" w:cs="Times New Roman"/>
            <w:sz w:val="24"/>
            <w:szCs w:val="24"/>
          </w:rPr>
          <w:delText xml:space="preserve">recognized </w:delText>
        </w:r>
      </w:del>
      <w:ins w:id="905" w:author="Unemo Magnus, USÖ Labmed länsklinik" w:date="2016-11-17T15:11:00Z">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ins>
      <w:r w:rsidR="00EB6B83" w:rsidRPr="006F644E">
        <w:rPr>
          <w:rFonts w:ascii="Times New Roman" w:hAnsi="Times New Roman" w:cs="Times New Roman"/>
          <w:sz w:val="24"/>
          <w:szCs w:val="24"/>
        </w:rPr>
        <w:t>as susceptible.</w:t>
      </w:r>
      <w:commentRangeEnd w:id="898"/>
      <w:r w:rsidR="007B5733">
        <w:rPr>
          <w:rStyle w:val="CommentReference"/>
        </w:rPr>
        <w:commentReference w:id="898"/>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The EC</w:t>
      </w:r>
      <w:r w:rsidR="0014390C" w:rsidRPr="006F644E">
        <w:rPr>
          <w:rFonts w:ascii="Times New Roman" w:hAnsi="Times New Roman" w:cs="Times New Roman"/>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del w:id="906" w:author="Unemo Magnus, USÖ Labmed länsklinik" w:date="2016-11-17T15:23:00Z">
        <w:r w:rsidR="0014390C" w:rsidRPr="006F644E" w:rsidDel="00B91DFF">
          <w:rPr>
            <w:rFonts w:ascii="Times New Roman" w:hAnsi="Times New Roman" w:cs="Times New Roman"/>
            <w:sz w:val="24"/>
            <w:szCs w:val="24"/>
          </w:rPr>
          <w:delText xml:space="preserve">the </w:delText>
        </w:r>
      </w:del>
      <w:ins w:id="907" w:author="Unemo Magnus, USÖ Labmed länsklinik" w:date="2016-11-17T15:23:00Z">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ins>
      <w:ins w:id="908" w:author="Unemo Magnus, USÖ Labmed länsklinik" w:date="2016-11-17T15:24:00Z">
        <w:r w:rsidR="00B91DFF">
          <w:rPr>
            <w:rFonts w:ascii="Times New Roman" w:hAnsi="Times New Roman" w:cs="Times New Roman"/>
            <w:sz w:val="24"/>
            <w:szCs w:val="24"/>
          </w:rPr>
          <w:t xml:space="preserve">resistance </w:t>
        </w:r>
      </w:ins>
      <w:r w:rsidR="0014390C" w:rsidRPr="006F644E">
        <w:rPr>
          <w:rFonts w:ascii="Times New Roman" w:hAnsi="Times New Roman" w:cs="Times New Roman"/>
          <w:sz w:val="24"/>
          <w:szCs w:val="24"/>
        </w:rPr>
        <w:t xml:space="preserve">breakpoint (e.g. </w:t>
      </w:r>
      <w:ins w:id="909" w:author="Unemo Magnus, USÖ Labmed länsklinik" w:date="2016-11-17T15:23:00Z">
        <w:r w:rsidR="00B91DFF">
          <w:rPr>
            <w:rFonts w:ascii="Times New Roman" w:hAnsi="Times New Roman" w:cs="Times New Roman"/>
            <w:sz w:val="24"/>
            <w:szCs w:val="24"/>
          </w:rPr>
          <w:t>0.125</w:t>
        </w:r>
      </w:ins>
      <w:del w:id="910" w:author="Unemo Magnus, USÖ Labmed länsklinik" w:date="2016-11-17T15:23:00Z">
        <w:r w:rsidR="0014390C" w:rsidRPr="006F644E" w:rsidDel="00B91DFF">
          <w:rPr>
            <w:rFonts w:ascii="Times New Roman" w:hAnsi="Times New Roman" w:cs="Times New Roman"/>
            <w:sz w:val="24"/>
            <w:szCs w:val="24"/>
          </w:rPr>
          <w:delText>4</w:delText>
        </w:r>
      </w:del>
      <w:r w:rsidR="008A6928" w:rsidRPr="006F644E">
        <w:rPr>
          <w:rFonts w:ascii="Times New Roman" w:hAnsi="Times New Roman" w:cs="Times New Roman"/>
          <w:sz w:val="24"/>
          <w:szCs w:val="24"/>
        </w:rPr>
        <w:t xml:space="preserve"> and </w:t>
      </w:r>
      <w:ins w:id="911" w:author="Unemo Magnus, USÖ Labmed länsklinik" w:date="2016-11-17T15:23:00Z">
        <w:r w:rsidR="00B91DFF">
          <w:rPr>
            <w:rFonts w:ascii="Times New Roman" w:hAnsi="Times New Roman" w:cs="Times New Roman"/>
            <w:sz w:val="24"/>
            <w:szCs w:val="24"/>
          </w:rPr>
          <w:t>0.126</w:t>
        </w:r>
      </w:ins>
      <w:del w:id="912" w:author="Unemo Magnus, USÖ Labmed länsklinik" w:date="2016-11-17T15:23:00Z">
        <w:r w:rsidR="008A6928" w:rsidRPr="006F644E" w:rsidDel="00B91DFF">
          <w:rPr>
            <w:rFonts w:ascii="Times New Roman" w:hAnsi="Times New Roman" w:cs="Times New Roman"/>
            <w:sz w:val="24"/>
            <w:szCs w:val="24"/>
          </w:rPr>
          <w:delText>4.01</w:delText>
        </w:r>
      </w:del>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w:t>
      </w:r>
      <w:del w:id="913" w:author="Unemo Magnus, USÖ Labmed länsklinik" w:date="2016-11-15T15:35:00Z">
        <w:r w:rsidR="0040408D" w:rsidRPr="006F644E" w:rsidDel="009E4A85">
          <w:rPr>
            <w:rFonts w:ascii="Times New Roman" w:hAnsi="Times New Roman" w:cs="Times New Roman"/>
            <w:sz w:val="24"/>
            <w:szCs w:val="24"/>
          </w:rPr>
          <w:delText xml:space="preserve">of specificity </w:delText>
        </w:r>
      </w:del>
      <w:r w:rsidR="0040408D" w:rsidRPr="006F644E">
        <w:rPr>
          <w:rFonts w:ascii="Times New Roman" w:hAnsi="Times New Roman" w:cs="Times New Roman"/>
          <w:sz w:val="24"/>
          <w:szCs w:val="24"/>
        </w:rPr>
        <w:t>of the assay were calculated as previously described for the resistant (positive values) and susceptible strains (negative values) but not for the intermedia</w:t>
      </w:r>
      <w:ins w:id="914" w:author="Unemo Magnus, USÖ Labmed länsklinik" w:date="2016-11-17T15:11:00Z">
        <w:r w:rsidR="007B5733">
          <w:rPr>
            <w:rFonts w:ascii="Times New Roman" w:hAnsi="Times New Roman" w:cs="Times New Roman"/>
            <w:sz w:val="24"/>
            <w:szCs w:val="24"/>
          </w:rPr>
          <w:t>te</w:t>
        </w:r>
      </w:ins>
      <w:del w:id="915" w:author="Unemo Magnus, USÖ Labmed länsklinik" w:date="2016-11-17T15:11:00Z">
        <w:r w:rsidR="0040408D" w:rsidRPr="006F644E" w:rsidDel="007B5733">
          <w:rPr>
            <w:rFonts w:ascii="Times New Roman" w:hAnsi="Times New Roman" w:cs="Times New Roman"/>
            <w:sz w:val="24"/>
            <w:szCs w:val="24"/>
          </w:rPr>
          <w:delText>ry</w:delText>
        </w:r>
      </w:del>
      <w:r w:rsidR="0040408D" w:rsidRPr="006F644E">
        <w:rPr>
          <w:rFonts w:ascii="Times New Roman" w:hAnsi="Times New Roman" w:cs="Times New Roman"/>
          <w:sz w:val="24"/>
          <w:szCs w:val="24"/>
        </w:rPr>
        <w:t xml:space="preserve"> </w:t>
      </w:r>
      <w:del w:id="916" w:author="Unemo Magnus, USÖ Labmed länsklinik" w:date="2016-11-17T15:12:00Z">
        <w:r w:rsidR="0040408D" w:rsidRPr="006F644E" w:rsidDel="007B5733">
          <w:rPr>
            <w:rFonts w:ascii="Times New Roman" w:hAnsi="Times New Roman" w:cs="Times New Roman"/>
            <w:sz w:val="24"/>
            <w:szCs w:val="24"/>
          </w:rPr>
          <w:delText xml:space="preserve">resistant </w:delText>
        </w:r>
      </w:del>
      <w:r w:rsidR="0040408D" w:rsidRPr="006F644E">
        <w:rPr>
          <w:rFonts w:ascii="Times New Roman" w:hAnsi="Times New Roman" w:cs="Times New Roman"/>
          <w:sz w:val="24"/>
          <w:szCs w:val="24"/>
        </w:rPr>
        <w:t>strains</w:t>
      </w:r>
      <w:ins w:id="917" w:author="Unemo Magnus, USÖ Labmed länsklinik" w:date="2016-11-14T17:57:00Z">
        <w:r w:rsidR="00046D65">
          <w:rPr>
            <w:rFonts w:ascii="Times New Roman" w:hAnsi="Times New Roman" w:cs="Times New Roman"/>
            <w:sz w:val="24"/>
            <w:szCs w:val="24"/>
          </w:rPr>
          <w:t>.</w:t>
        </w:r>
      </w:ins>
      <w:r w:rsidR="00404B18"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hJcoJUPM","properties":{"formattedCitation":"{\\rtf \\super 31\\nosupersub{}}","plainCitation":"31"},"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31</w:t>
      </w:r>
      <w:r w:rsidR="00404B18" w:rsidRPr="006F644E">
        <w:rPr>
          <w:rFonts w:ascii="Times New Roman" w:hAnsi="Times New Roman" w:cs="Times New Roman"/>
          <w:sz w:val="24"/>
          <w:szCs w:val="24"/>
        </w:rPr>
        <w:fldChar w:fldCharType="end"/>
      </w:r>
      <w:del w:id="918" w:author="Unemo Magnus, USÖ Labmed länsklinik" w:date="2016-11-14T17:57:00Z">
        <w:r w:rsidR="0040408D" w:rsidRPr="006F644E" w:rsidDel="00046D65">
          <w:rPr>
            <w:rFonts w:ascii="Times New Roman" w:hAnsi="Times New Roman" w:cs="Times New Roman"/>
            <w:sz w:val="24"/>
            <w:szCs w:val="24"/>
          </w:rPr>
          <w:delText>.</w:delText>
        </w:r>
      </w:del>
    </w:p>
    <w:p w14:paraId="2F8F5039" w14:textId="77777777" w:rsidR="00046D65" w:rsidRDefault="00046D65">
      <w:pPr>
        <w:spacing w:after="0" w:line="480" w:lineRule="auto"/>
        <w:jc w:val="both"/>
        <w:rPr>
          <w:ins w:id="919" w:author="Unemo Magnus, USÖ Labmed länsklinik" w:date="2016-11-14T17:57:00Z"/>
          <w:rFonts w:ascii="Times New Roman" w:hAnsi="Times New Roman" w:cs="Times New Roman"/>
          <w:b/>
          <w:sz w:val="24"/>
          <w:szCs w:val="24"/>
        </w:rPr>
        <w:pPrChange w:id="920" w:author="Unemo Magnus, USÖ Labmed länsklinik" w:date="2016-11-14T17:52:00Z">
          <w:pPr>
            <w:spacing w:line="480" w:lineRule="auto"/>
            <w:jc w:val="both"/>
          </w:pPr>
        </w:pPrChange>
      </w:pPr>
    </w:p>
    <w:p w14:paraId="60B30439" w14:textId="65D27DC5" w:rsidR="00935F54" w:rsidRPr="00046D65" w:rsidRDefault="0073312A">
      <w:pPr>
        <w:spacing w:after="0" w:line="480" w:lineRule="auto"/>
        <w:jc w:val="both"/>
        <w:rPr>
          <w:rFonts w:ascii="Times New Roman" w:hAnsi="Times New Roman" w:cs="Times New Roman"/>
          <w:i/>
          <w:sz w:val="24"/>
          <w:szCs w:val="24"/>
          <w:rPrChange w:id="921" w:author="Unemo Magnus, USÖ Labmed länsklinik" w:date="2016-11-14T17:57:00Z">
            <w:rPr>
              <w:rFonts w:ascii="Times New Roman" w:hAnsi="Times New Roman" w:cs="Times New Roman"/>
              <w:sz w:val="24"/>
              <w:szCs w:val="24"/>
            </w:rPr>
          </w:rPrChange>
        </w:rPr>
        <w:pPrChange w:id="922" w:author="Unemo Magnus, USÖ Labmed länsklinik" w:date="2016-11-14T17:52:00Z">
          <w:pPr>
            <w:spacing w:line="480" w:lineRule="auto"/>
            <w:jc w:val="both"/>
          </w:pPr>
        </w:pPrChange>
      </w:pPr>
      <w:commentRangeStart w:id="923"/>
      <w:r w:rsidRPr="00046D65">
        <w:rPr>
          <w:rFonts w:ascii="Times New Roman" w:hAnsi="Times New Roman" w:cs="Times New Roman"/>
          <w:b/>
          <w:i/>
          <w:sz w:val="24"/>
          <w:szCs w:val="24"/>
          <w:rPrChange w:id="924" w:author="Unemo Magnus, USÖ Labmed länsklinik" w:date="2016-11-14T17:57:00Z">
            <w:rPr>
              <w:rFonts w:ascii="Times New Roman" w:hAnsi="Times New Roman" w:cs="Times New Roman"/>
              <w:b/>
              <w:sz w:val="24"/>
              <w:szCs w:val="24"/>
            </w:rPr>
          </w:rPrChange>
        </w:rPr>
        <w:t>Hill slopes</w:t>
      </w:r>
      <w:commentRangeEnd w:id="923"/>
      <w:r w:rsidR="00B6403F">
        <w:rPr>
          <w:rStyle w:val="CommentReference"/>
        </w:rPr>
        <w:commentReference w:id="923"/>
      </w:r>
    </w:p>
    <w:p w14:paraId="641AD915" w14:textId="66C06175" w:rsidR="007D6550" w:rsidRPr="006F644E" w:rsidRDefault="00621D27">
      <w:pPr>
        <w:spacing w:after="0" w:line="480" w:lineRule="auto"/>
        <w:jc w:val="both"/>
        <w:rPr>
          <w:rFonts w:ascii="Times New Roman" w:hAnsi="Times New Roman" w:cs="Times New Roman"/>
          <w:sz w:val="24"/>
          <w:szCs w:val="24"/>
        </w:rPr>
        <w:pPrChange w:id="925" w:author="Unemo Magnus, USÖ Labmed länsklinik" w:date="2016-11-14T17:52:00Z">
          <w:pPr>
            <w:spacing w:line="480" w:lineRule="auto"/>
            <w:jc w:val="both"/>
          </w:pPr>
        </w:pPrChange>
      </w:pPr>
      <w:r w:rsidRPr="006F644E">
        <w:rPr>
          <w:rFonts w:ascii="Times New Roman" w:hAnsi="Times New Roman" w:cs="Times New Roman"/>
          <w:sz w:val="24"/>
          <w:szCs w:val="24"/>
        </w:rPr>
        <w:t>Pairwise t-test</w:t>
      </w:r>
      <w:r w:rsidR="00CF3932" w:rsidRPr="006F644E">
        <w:rPr>
          <w:rFonts w:ascii="Times New Roman" w:hAnsi="Times New Roman" w:cs="Times New Roman"/>
          <w:sz w:val="24"/>
          <w:szCs w:val="24"/>
        </w:rPr>
        <w:t xml:space="preserve"> of the me</w:t>
      </w:r>
      <w:r w:rsidR="00A40029" w:rsidRPr="006F644E">
        <w:rPr>
          <w:rFonts w:ascii="Times New Roman" w:hAnsi="Times New Roman" w:cs="Times New Roman"/>
          <w:sz w:val="24"/>
          <w:szCs w:val="24"/>
        </w:rPr>
        <w:t>an</w:t>
      </w:r>
      <w:r w:rsidR="00CF3932" w:rsidRPr="006F644E">
        <w:rPr>
          <w:rFonts w:ascii="Times New Roman" w:hAnsi="Times New Roman" w:cs="Times New Roman"/>
          <w:sz w:val="24"/>
          <w:szCs w:val="24"/>
        </w:rPr>
        <w:t xml:space="preserve"> of the </w:t>
      </w:r>
      <w:del w:id="926" w:author="Unemo Magnus, USÖ Labmed länsklinik" w:date="2016-11-15T15:07:00Z">
        <w:r w:rsidR="00CF3932" w:rsidRPr="006F644E" w:rsidDel="00AF166B">
          <w:rPr>
            <w:rFonts w:ascii="Times New Roman" w:hAnsi="Times New Roman" w:cs="Times New Roman"/>
            <w:sz w:val="24"/>
            <w:szCs w:val="24"/>
          </w:rPr>
          <w:delText xml:space="preserve">hill </w:delText>
        </w:r>
      </w:del>
      <w:ins w:id="927"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CF3932" w:rsidRPr="006F644E">
        <w:rPr>
          <w:rFonts w:ascii="Times New Roman" w:hAnsi="Times New Roman" w:cs="Times New Roman"/>
          <w:sz w:val="24"/>
          <w:szCs w:val="24"/>
        </w:rPr>
        <w:t>slopes</w:t>
      </w:r>
      <w:r w:rsidR="00A40029" w:rsidRPr="006F644E">
        <w:rPr>
          <w:rFonts w:ascii="Times New Roman" w:hAnsi="Times New Roman" w:cs="Times New Roman"/>
          <w:sz w:val="24"/>
          <w:szCs w:val="24"/>
        </w:rPr>
        <w:t xml:space="preserve"> for each of the tested antimicrobials</w:t>
      </w:r>
      <w:r w:rsidRPr="006F644E">
        <w:rPr>
          <w:rFonts w:ascii="Times New Roman" w:hAnsi="Times New Roman" w:cs="Times New Roman"/>
          <w:sz w:val="24"/>
          <w:szCs w:val="24"/>
        </w:rPr>
        <w:t xml:space="preserve"> </w:t>
      </w:r>
      <w:del w:id="928" w:author="Unemo Magnus, USÖ Labmed länsklinik" w:date="2016-11-17T13:00:00Z">
        <w:r w:rsidRPr="006F644E" w:rsidDel="00BE47DB">
          <w:rPr>
            <w:rFonts w:ascii="Times New Roman" w:hAnsi="Times New Roman" w:cs="Times New Roman"/>
            <w:sz w:val="24"/>
            <w:szCs w:val="24"/>
          </w:rPr>
          <w:delText xml:space="preserve">were </w:delText>
        </w:r>
      </w:del>
      <w:ins w:id="929" w:author="Unemo Magnus, USÖ Labmed länsklinik" w:date="2016-11-17T13:00:00Z">
        <w:r w:rsidR="00BE47DB">
          <w:rPr>
            <w:rFonts w:ascii="Times New Roman" w:hAnsi="Times New Roman" w:cs="Times New Roman"/>
            <w:sz w:val="24"/>
            <w:szCs w:val="24"/>
          </w:rPr>
          <w:t>was</w:t>
        </w:r>
        <w:r w:rsidR="00BE47DB" w:rsidRPr="006F644E">
          <w:rPr>
            <w:rFonts w:ascii="Times New Roman" w:hAnsi="Times New Roman" w:cs="Times New Roman"/>
            <w:sz w:val="24"/>
            <w:szCs w:val="24"/>
          </w:rPr>
          <w:t xml:space="preserve"> </w:t>
        </w:r>
      </w:ins>
      <w:del w:id="930" w:author="Unemo Magnus, USÖ Labmed länsklinik" w:date="2016-11-17T13:00:00Z">
        <w:r w:rsidR="00CF3932" w:rsidRPr="006F644E" w:rsidDel="00BE47DB">
          <w:rPr>
            <w:rFonts w:ascii="Times New Roman" w:hAnsi="Times New Roman" w:cs="Times New Roman"/>
            <w:sz w:val="24"/>
            <w:szCs w:val="24"/>
          </w:rPr>
          <w:delText>made</w:delText>
        </w:r>
        <w:r w:rsidRPr="006F644E" w:rsidDel="00BE47DB">
          <w:rPr>
            <w:rFonts w:ascii="Times New Roman" w:hAnsi="Times New Roman" w:cs="Times New Roman"/>
            <w:sz w:val="24"/>
            <w:szCs w:val="24"/>
          </w:rPr>
          <w:delText xml:space="preserve"> </w:delText>
        </w:r>
      </w:del>
      <w:ins w:id="931" w:author="Unemo Magnus, USÖ Labmed länsklinik" w:date="2016-11-17T13:00:00Z">
        <w:r w:rsidR="00BE47DB">
          <w:rPr>
            <w:rFonts w:ascii="Times New Roman" w:hAnsi="Times New Roman" w:cs="Times New Roman"/>
            <w:sz w:val="24"/>
            <w:szCs w:val="24"/>
          </w:rPr>
          <w:t>performed</w:t>
        </w:r>
        <w:r w:rsidR="00BE47DB"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to test </w:t>
      </w:r>
      <w:r w:rsidR="00A40029" w:rsidRPr="006F644E">
        <w:rPr>
          <w:rFonts w:ascii="Times New Roman" w:hAnsi="Times New Roman" w:cs="Times New Roman"/>
          <w:sz w:val="24"/>
          <w:szCs w:val="24"/>
        </w:rPr>
        <w:t xml:space="preserve">if the differences found in this parameter </w:t>
      </w:r>
      <w:del w:id="932" w:author="Unemo Magnus, USÖ Labmed länsklinik" w:date="2016-11-17T13:00:00Z">
        <w:r w:rsidR="00A40029" w:rsidRPr="006F644E" w:rsidDel="00BE47DB">
          <w:rPr>
            <w:rFonts w:ascii="Times New Roman" w:hAnsi="Times New Roman" w:cs="Times New Roman"/>
            <w:sz w:val="24"/>
            <w:szCs w:val="24"/>
          </w:rPr>
          <w:delText xml:space="preserve">are </w:delText>
        </w:r>
      </w:del>
      <w:ins w:id="933" w:author="Unemo Magnus, USÖ Labmed länsklinik" w:date="2016-11-17T13:00:00Z">
        <w:r w:rsidR="00BE47DB">
          <w:rPr>
            <w:rFonts w:ascii="Times New Roman" w:hAnsi="Times New Roman" w:cs="Times New Roman"/>
            <w:sz w:val="24"/>
            <w:szCs w:val="24"/>
          </w:rPr>
          <w:t>were</w:t>
        </w:r>
        <w:r w:rsidR="00BE47DB" w:rsidRPr="006F644E">
          <w:rPr>
            <w:rFonts w:ascii="Times New Roman" w:hAnsi="Times New Roman" w:cs="Times New Roman"/>
            <w:sz w:val="24"/>
            <w:szCs w:val="24"/>
          </w:rPr>
          <w:t xml:space="preserve"> </w:t>
        </w:r>
      </w:ins>
      <w:r w:rsidR="00A40029" w:rsidRPr="006F644E">
        <w:rPr>
          <w:rFonts w:ascii="Times New Roman" w:hAnsi="Times New Roman" w:cs="Times New Roman"/>
          <w:sz w:val="24"/>
          <w:szCs w:val="24"/>
        </w:rPr>
        <w:t>significant</w:t>
      </w:r>
      <w:r w:rsidRPr="006F644E">
        <w:rPr>
          <w:rFonts w:ascii="Times New Roman" w:hAnsi="Times New Roman" w:cs="Times New Roman"/>
          <w:sz w:val="24"/>
          <w:szCs w:val="24"/>
        </w:rPr>
        <w:t>.</w:t>
      </w:r>
      <w:r w:rsidR="00A40029" w:rsidRPr="006F644E">
        <w:rPr>
          <w:rFonts w:ascii="Times New Roman" w:hAnsi="Times New Roman" w:cs="Times New Roman"/>
          <w:sz w:val="24"/>
          <w:szCs w:val="24"/>
        </w:rPr>
        <w:t xml:space="preserve"> </w:t>
      </w:r>
      <w:del w:id="934" w:author="Unemo Magnus, USÖ Labmed länsklinik" w:date="2016-11-17T13:00:00Z">
        <w:r w:rsidR="00A40029" w:rsidRPr="006F644E" w:rsidDel="00BE47DB">
          <w:rPr>
            <w:rFonts w:ascii="Times New Roman" w:hAnsi="Times New Roman" w:cs="Times New Roman"/>
            <w:sz w:val="24"/>
            <w:szCs w:val="24"/>
          </w:rPr>
          <w:delText xml:space="preserve"> </w:delText>
        </w:r>
      </w:del>
      <w:r w:rsidR="00935F54" w:rsidRPr="006F644E">
        <w:rPr>
          <w:rFonts w:ascii="Times New Roman" w:hAnsi="Times New Roman" w:cs="Times New Roman"/>
          <w:sz w:val="24"/>
          <w:szCs w:val="24"/>
        </w:rPr>
        <w:t>Hierarchical complete linkage clustering</w:t>
      </w:r>
      <w:r w:rsidRPr="006F644E">
        <w:rPr>
          <w:rFonts w:ascii="Times New Roman" w:hAnsi="Times New Roman" w:cs="Times New Roman"/>
          <w:sz w:val="24"/>
          <w:szCs w:val="24"/>
        </w:rPr>
        <w:t xml:space="preserve"> of the </w:t>
      </w:r>
      <w:del w:id="935" w:author="Unemo Magnus, USÖ Labmed länsklinik" w:date="2016-11-15T15:07:00Z">
        <w:r w:rsidRPr="006F644E" w:rsidDel="00AF166B">
          <w:rPr>
            <w:rFonts w:ascii="Times New Roman" w:hAnsi="Times New Roman" w:cs="Times New Roman"/>
            <w:sz w:val="24"/>
            <w:szCs w:val="24"/>
          </w:rPr>
          <w:delText xml:space="preserve">hill </w:delText>
        </w:r>
      </w:del>
      <w:ins w:id="936"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slopes </w:t>
      </w:r>
      <w:r w:rsidR="00935F54" w:rsidRPr="006F644E">
        <w:rPr>
          <w:rFonts w:ascii="Times New Roman" w:hAnsi="Times New Roman" w:cs="Times New Roman"/>
          <w:sz w:val="24"/>
          <w:szCs w:val="24"/>
        </w:rPr>
        <w:t>was used to compare the antimicrobials</w:t>
      </w:r>
      <w:r w:rsidRPr="006F644E">
        <w:rPr>
          <w:rFonts w:ascii="Times New Roman" w:hAnsi="Times New Roman" w:cs="Times New Roman"/>
          <w:sz w:val="24"/>
          <w:szCs w:val="24"/>
        </w:rPr>
        <w:t xml:space="preserve"> as previously described</w:t>
      </w:r>
      <w:ins w:id="937" w:author="Unemo Magnus, USÖ Labmed länsklinik" w:date="2016-11-14T17:58:00Z">
        <w:r w:rsidR="00046D65">
          <w:rPr>
            <w:rFonts w:ascii="Times New Roman" w:hAnsi="Times New Roman" w:cs="Times New Roman"/>
            <w:sz w:val="24"/>
            <w:szCs w:val="24"/>
          </w:rPr>
          <w:t>.</w:t>
        </w:r>
      </w:ins>
      <w:r w:rsidR="00935F54"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15,32</w:t>
      </w:r>
      <w:r w:rsidR="00935F54" w:rsidRPr="006F644E">
        <w:rPr>
          <w:rFonts w:ascii="Times New Roman" w:hAnsi="Times New Roman" w:cs="Times New Roman"/>
          <w:sz w:val="24"/>
          <w:szCs w:val="24"/>
        </w:rPr>
        <w:fldChar w:fldCharType="end"/>
      </w:r>
      <w:del w:id="938" w:author="Unemo Magnus, USÖ Labmed länsklinik" w:date="2016-11-14T17:58:00Z">
        <w:r w:rsidR="00935F54" w:rsidRPr="006F644E" w:rsidDel="00046D65">
          <w:rPr>
            <w:rFonts w:ascii="Times New Roman" w:hAnsi="Times New Roman" w:cs="Times New Roman"/>
            <w:sz w:val="24"/>
            <w:szCs w:val="24"/>
          </w:rPr>
          <w:delText>.</w:delText>
        </w:r>
      </w:del>
      <w:r w:rsidR="00935F54" w:rsidRPr="006F644E">
        <w:rPr>
          <w:rFonts w:ascii="Times New Roman" w:hAnsi="Times New Roman" w:cs="Times New Roman"/>
          <w:sz w:val="24"/>
          <w:szCs w:val="24"/>
        </w:rPr>
        <w:t xml:space="preserve"> </w:t>
      </w:r>
    </w:p>
    <w:p w14:paraId="23E2E2C8" w14:textId="77777777" w:rsidR="006F644E" w:rsidRDefault="006F644E">
      <w:pPr>
        <w:spacing w:after="0" w:line="480" w:lineRule="auto"/>
        <w:jc w:val="both"/>
        <w:rPr>
          <w:ins w:id="939" w:author="Unemo Magnus, USÖ Labmed länsklinik" w:date="2016-11-14T17:51:00Z"/>
          <w:rFonts w:ascii="Times New Roman" w:hAnsi="Times New Roman" w:cs="Times New Roman"/>
          <w:b/>
          <w:sz w:val="24"/>
          <w:szCs w:val="24"/>
        </w:rPr>
        <w:pPrChange w:id="940"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941"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470E2B47" w:rsidR="003B02B6" w:rsidRPr="006F644E" w:rsidRDefault="003B02B6">
      <w:pPr>
        <w:spacing w:after="0" w:line="480" w:lineRule="auto"/>
        <w:jc w:val="both"/>
        <w:rPr>
          <w:rFonts w:ascii="Times New Roman" w:hAnsi="Times New Roman" w:cs="Times New Roman"/>
          <w:b/>
          <w:i/>
          <w:sz w:val="24"/>
          <w:szCs w:val="24"/>
          <w:rPrChange w:id="942" w:author="Unemo Magnus, USÖ Labmed länsklinik" w:date="2016-11-14T17:51:00Z">
            <w:rPr>
              <w:rFonts w:ascii="Times New Roman" w:hAnsi="Times New Roman" w:cs="Times New Roman"/>
              <w:b/>
              <w:sz w:val="24"/>
              <w:szCs w:val="24"/>
            </w:rPr>
          </w:rPrChange>
        </w:rPr>
        <w:pPrChange w:id="943" w:author="Unemo Magnus, USÖ Labmed länsklinik" w:date="2016-11-14T17:51:00Z">
          <w:pPr>
            <w:spacing w:line="480" w:lineRule="auto"/>
            <w:jc w:val="both"/>
          </w:pPr>
        </w:pPrChange>
      </w:pPr>
      <w:r w:rsidRPr="006F644E">
        <w:rPr>
          <w:rFonts w:ascii="Times New Roman" w:hAnsi="Times New Roman" w:cs="Times New Roman"/>
          <w:b/>
          <w:i/>
          <w:sz w:val="24"/>
          <w:szCs w:val="24"/>
          <w:rPrChange w:id="944" w:author="Unemo Magnus, USÖ Labmed länsklinik" w:date="2016-11-14T17:51:00Z">
            <w:rPr>
              <w:rFonts w:ascii="Times New Roman" w:hAnsi="Times New Roman" w:cs="Times New Roman"/>
              <w:b/>
              <w:sz w:val="24"/>
              <w:szCs w:val="24"/>
            </w:rPr>
          </w:rPrChange>
        </w:rPr>
        <w:lastRenderedPageBreak/>
        <w:t>Dose</w:t>
      </w:r>
      <w:ins w:id="945" w:author="Unemo Magnus, USÖ Labmed länsklinik" w:date="2016-11-17T15:36:00Z">
        <w:r w:rsidR="009D6496">
          <w:rPr>
            <w:rFonts w:ascii="Times New Roman" w:hAnsi="Times New Roman" w:cs="Times New Roman"/>
            <w:b/>
            <w:i/>
            <w:sz w:val="24"/>
            <w:szCs w:val="24"/>
          </w:rPr>
          <w:t>-</w:t>
        </w:r>
      </w:ins>
      <w:del w:id="946" w:author="Unemo Magnus, USÖ Labmed länsklinik" w:date="2016-11-17T15:36:00Z">
        <w:r w:rsidRPr="006F644E" w:rsidDel="009D6496">
          <w:rPr>
            <w:rFonts w:ascii="Times New Roman" w:hAnsi="Times New Roman" w:cs="Times New Roman"/>
            <w:b/>
            <w:i/>
            <w:sz w:val="24"/>
            <w:szCs w:val="24"/>
            <w:rPrChange w:id="947" w:author="Unemo Magnus, USÖ Labmed länsklinik" w:date="2016-11-14T17:51:00Z">
              <w:rPr>
                <w:rFonts w:ascii="Times New Roman" w:hAnsi="Times New Roman" w:cs="Times New Roman"/>
                <w:b/>
                <w:sz w:val="24"/>
                <w:szCs w:val="24"/>
              </w:rPr>
            </w:rPrChange>
          </w:rPr>
          <w:delText xml:space="preserve"> </w:delText>
        </w:r>
      </w:del>
      <w:r w:rsidRPr="006F644E">
        <w:rPr>
          <w:rFonts w:ascii="Times New Roman" w:hAnsi="Times New Roman" w:cs="Times New Roman"/>
          <w:b/>
          <w:i/>
          <w:sz w:val="24"/>
          <w:szCs w:val="24"/>
          <w:rPrChange w:id="948" w:author="Unemo Magnus, USÖ Labmed länsklinik" w:date="2016-11-14T17:51:00Z">
            <w:rPr>
              <w:rFonts w:ascii="Times New Roman" w:hAnsi="Times New Roman" w:cs="Times New Roman"/>
              <w:b/>
              <w:sz w:val="24"/>
              <w:szCs w:val="24"/>
            </w:rPr>
          </w:rPrChange>
        </w:rPr>
        <w:t>response modelling</w:t>
      </w:r>
    </w:p>
    <w:p w14:paraId="3557D4BA" w14:textId="0D37E1BE" w:rsidR="0014390C" w:rsidRPr="006F644E" w:rsidRDefault="00B83156">
      <w:pPr>
        <w:spacing w:after="0" w:line="480" w:lineRule="auto"/>
        <w:jc w:val="both"/>
        <w:rPr>
          <w:rFonts w:ascii="Times New Roman" w:hAnsi="Times New Roman" w:cs="Times New Roman"/>
          <w:sz w:val="24"/>
          <w:szCs w:val="24"/>
        </w:rPr>
        <w:pPrChange w:id="949" w:author="Unemo Magnus, USÖ Labmed länsklinik" w:date="2016-11-14T17:51:00Z">
          <w:pPr>
            <w:spacing w:line="480" w:lineRule="auto"/>
            <w:jc w:val="both"/>
          </w:pPr>
        </w:pPrChange>
      </w:pPr>
      <w:r w:rsidRPr="006F644E">
        <w:rPr>
          <w:rFonts w:ascii="Times New Roman" w:hAnsi="Times New Roman" w:cs="Times New Roman"/>
          <w:sz w:val="24"/>
          <w:szCs w:val="24"/>
        </w:rPr>
        <w:t xml:space="preserve">The </w:t>
      </w:r>
      <w:ins w:id="950" w:author="Unemo Magnus, USÖ Labmed länsklinik" w:date="2016-11-17T15:24:00Z">
        <w:r w:rsidR="00B91DFF">
          <w:rPr>
            <w:rFonts w:ascii="Times New Roman" w:hAnsi="Times New Roman" w:cs="Times New Roman"/>
            <w:sz w:val="24"/>
            <w:szCs w:val="24"/>
          </w:rPr>
          <w:t xml:space="preserve">2008 WHO reference strains </w:t>
        </w:r>
      </w:ins>
      <w:del w:id="951" w:author="Unemo Magnus, USÖ Labmed länsklinik" w:date="2016-11-17T15:24:00Z">
        <w:r w:rsidRPr="00B91DFF" w:rsidDel="00B91DFF">
          <w:rPr>
            <w:rFonts w:ascii="Times New Roman" w:hAnsi="Times New Roman" w:cs="Times New Roman"/>
            <w:sz w:val="24"/>
            <w:szCs w:val="24"/>
          </w:rPr>
          <w:delText>reference p</w:delText>
        </w:r>
      </w:del>
      <w:ins w:id="952" w:author="Unemo Magnus, USÖ Labmed länsklinik" w:date="2016-11-17T15:24:00Z">
        <w:r w:rsidR="00B91DFF" w:rsidRPr="00B91DFF">
          <w:rPr>
            <w:rFonts w:ascii="Times New Roman" w:hAnsi="Times New Roman" w:cs="Times New Roman"/>
            <w:sz w:val="24"/>
            <w:szCs w:val="24"/>
            <w:rPrChange w:id="953" w:author="Unemo Magnus, USÖ Labmed länsklinik" w:date="2016-11-17T15:24:00Z">
              <w:rPr>
                <w:rFonts w:ascii="Times New Roman" w:hAnsi="Times New Roman" w:cs="Times New Roman"/>
                <w:color w:val="FF0000"/>
                <w:sz w:val="24"/>
                <w:szCs w:val="24"/>
              </w:rPr>
            </w:rPrChange>
          </w:rPr>
          <w:t xml:space="preserve">(n=8) </w:t>
        </w:r>
      </w:ins>
      <w:del w:id="954" w:author="Unemo Magnus, USÖ Labmed länsklinik" w:date="2016-11-17T15:24:00Z">
        <w:r w:rsidRPr="009E4A85" w:rsidDel="00B91DFF">
          <w:rPr>
            <w:rFonts w:ascii="Times New Roman" w:hAnsi="Times New Roman" w:cs="Times New Roman"/>
            <w:color w:val="FF0000"/>
            <w:sz w:val="24"/>
            <w:szCs w:val="24"/>
            <w:rPrChange w:id="955" w:author="Unemo Magnus, USÖ Labmed länsklinik" w:date="2016-11-15T15:36:00Z">
              <w:rPr>
                <w:rFonts w:ascii="Times New Roman" w:hAnsi="Times New Roman" w:cs="Times New Roman"/>
                <w:sz w:val="24"/>
                <w:szCs w:val="24"/>
              </w:rPr>
            </w:rPrChange>
          </w:rPr>
          <w:delText xml:space="preserve">anel strains WHO F - WHO G </w:delText>
        </w:r>
      </w:del>
      <w:r w:rsidRPr="006F644E">
        <w:rPr>
          <w:rFonts w:ascii="Times New Roman" w:hAnsi="Times New Roman" w:cs="Times New Roman"/>
          <w:sz w:val="24"/>
          <w:szCs w:val="24"/>
        </w:rPr>
        <w:t xml:space="preserve">were exposed to </w:t>
      </w:r>
      <w:ins w:id="956" w:author="Unemo Magnus, USÖ Labmed länsklinik" w:date="2016-11-17T15:25:00Z">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ins>
      <w:del w:id="957" w:author="Unemo Magnus, USÖ Labmed länsklinik" w:date="2016-11-17T15:25:00Z">
        <w:r w:rsidRPr="006F644E" w:rsidDel="00B91DFF">
          <w:rPr>
            <w:rFonts w:ascii="Times New Roman" w:hAnsi="Times New Roman" w:cs="Times New Roman"/>
            <w:sz w:val="24"/>
            <w:szCs w:val="24"/>
          </w:rPr>
          <w:delText xml:space="preserve">azithromycin, gentamicin, ciprofloxacin, cefixime, ceftriaxone, tetracycline, penicillin G and spectinomycin </w:delText>
        </w:r>
      </w:del>
      <w:r w:rsidRPr="006F644E">
        <w:rPr>
          <w:rFonts w:ascii="Times New Roman" w:hAnsi="Times New Roman" w:cs="Times New Roman"/>
          <w:sz w:val="24"/>
          <w:szCs w:val="24"/>
        </w:rPr>
        <w:t xml:space="preserve">for a time course </w:t>
      </w:r>
      <w:ins w:id="958" w:author="Unemo Magnus, USÖ Labmed länsklinik" w:date="2016-11-17T15:32:00Z">
        <w:r w:rsidR="00B91DFF">
          <w:rPr>
            <w:rFonts w:ascii="Times New Roman" w:hAnsi="Times New Roman" w:cs="Times New Roman"/>
            <w:sz w:val="24"/>
            <w:szCs w:val="24"/>
          </w:rPr>
          <w:t>from</w:t>
        </w:r>
      </w:ins>
      <w:del w:id="959" w:author="Unemo Magnus, USÖ Labmed länsklinik" w:date="2016-11-17T15:32:00Z">
        <w:r w:rsidRPr="006F644E" w:rsidDel="00B91DFF">
          <w:rPr>
            <w:rFonts w:ascii="Times New Roman" w:hAnsi="Times New Roman" w:cs="Times New Roman"/>
            <w:sz w:val="24"/>
            <w:szCs w:val="24"/>
          </w:rPr>
          <w:delText xml:space="preserve">from </w:delText>
        </w:r>
      </w:del>
      <w:ins w:id="960" w:author="Unemo Magnus, USÖ Labmed länsklinik" w:date="2016-11-17T15:32:00Z">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0</w:t>
      </w:r>
      <w:ins w:id="961" w:author="Unemo Magnus, USÖ Labmed länsklinik" w:date="2016-11-17T15:32:00Z">
        <w:r w:rsidR="00B91DFF">
          <w:rPr>
            <w:rFonts w:ascii="Times New Roman" w:hAnsi="Times New Roman" w:cs="Times New Roman"/>
            <w:sz w:val="24"/>
            <w:szCs w:val="24"/>
          </w:rPr>
          <w:t xml:space="preserve"> to </w:t>
        </w:r>
      </w:ins>
      <w:del w:id="962" w:author="Unemo Magnus, USÖ Labmed länsklinik" w:date="2016-11-17T15:32:00Z">
        <w:r w:rsidRPr="006F644E" w:rsidDel="00B91DFF">
          <w:rPr>
            <w:rFonts w:ascii="Times New Roman" w:hAnsi="Times New Roman" w:cs="Times New Roman"/>
            <w:sz w:val="24"/>
            <w:szCs w:val="24"/>
          </w:rPr>
          <w:delText>-</w:delText>
        </w:r>
      </w:del>
      <w:r w:rsidRPr="006F644E">
        <w:rPr>
          <w:rFonts w:ascii="Times New Roman" w:hAnsi="Times New Roman" w:cs="Times New Roman"/>
          <w:sz w:val="24"/>
          <w:szCs w:val="24"/>
        </w:rPr>
        <w:t>15 hours (</w:t>
      </w:r>
      <w:commentRangeStart w:id="963"/>
      <w:r w:rsidRPr="006F644E">
        <w:rPr>
          <w:rFonts w:ascii="Times New Roman" w:hAnsi="Times New Roman" w:cs="Times New Roman"/>
          <w:sz w:val="24"/>
          <w:szCs w:val="24"/>
        </w:rPr>
        <w:t>Figure S1</w:t>
      </w:r>
      <w:commentRangeEnd w:id="963"/>
      <w:r w:rsidR="00B91DFF">
        <w:rPr>
          <w:rStyle w:val="CommentReference"/>
        </w:rPr>
        <w:commentReference w:id="963"/>
      </w:r>
      <w:r w:rsidRPr="006F644E">
        <w:rPr>
          <w:rFonts w:ascii="Times New Roman" w:hAnsi="Times New Roman" w:cs="Times New Roman"/>
          <w:sz w:val="24"/>
          <w:szCs w:val="24"/>
        </w:rPr>
        <w:t>). After six hours</w:t>
      </w:r>
      <w:ins w:id="964" w:author="Unemo Magnus, USÖ Labmed länsklinik" w:date="2016-11-17T15:25:00Z">
        <w:r w:rsidR="00B91DFF">
          <w:rPr>
            <w:rFonts w:ascii="Times New Roman" w:hAnsi="Times New Roman" w:cs="Times New Roman"/>
            <w:sz w:val="24"/>
            <w:szCs w:val="24"/>
          </w:rPr>
          <w:t>,</w:t>
        </w:r>
      </w:ins>
      <w:r w:rsidRPr="006F644E">
        <w:rPr>
          <w:rFonts w:ascii="Times New Roman" w:hAnsi="Times New Roman" w:cs="Times New Roman"/>
          <w:sz w:val="24"/>
          <w:szCs w:val="24"/>
        </w:rPr>
        <w:t xml:space="preserve"> the difference between dead and viable </w:t>
      </w:r>
      <w:del w:id="965" w:author="Unemo Magnus, USÖ Labmed länsklinik" w:date="2016-11-17T15:33:00Z">
        <w:r w:rsidRPr="006F644E" w:rsidDel="00B91DFF">
          <w:rPr>
            <w:rFonts w:ascii="Times New Roman" w:hAnsi="Times New Roman" w:cs="Times New Roman"/>
            <w:sz w:val="24"/>
            <w:szCs w:val="24"/>
          </w:rPr>
          <w:delText xml:space="preserve">bacteria </w:delText>
        </w:r>
      </w:del>
      <w:ins w:id="966" w:author="Unemo Magnus, USÖ Labmed länsklinik" w:date="2016-11-17T15:33:00Z">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was </w:t>
      </w:r>
      <w:ins w:id="967" w:author="Unemo Magnus, USÖ Labmed länsklinik" w:date="2016-11-17T15:25:00Z">
        <w:r w:rsidR="00B91DFF">
          <w:rPr>
            <w:rFonts w:ascii="Times New Roman" w:hAnsi="Times New Roman" w:cs="Times New Roman"/>
            <w:sz w:val="24"/>
            <w:szCs w:val="24"/>
          </w:rPr>
          <w:t xml:space="preserve">sufficiently </w:t>
        </w:r>
      </w:ins>
      <w:r w:rsidRPr="006F644E">
        <w:rPr>
          <w:rFonts w:ascii="Times New Roman" w:hAnsi="Times New Roman" w:cs="Times New Roman"/>
          <w:sz w:val="24"/>
          <w:szCs w:val="24"/>
        </w:rPr>
        <w:t xml:space="preserve">pronounced </w:t>
      </w:r>
      <w:del w:id="968" w:author="Unemo Magnus, USÖ Labmed länsklinik" w:date="2016-11-17T15:25:00Z">
        <w:r w:rsidRPr="006F644E" w:rsidDel="00B91DFF">
          <w:rPr>
            <w:rFonts w:ascii="Times New Roman" w:hAnsi="Times New Roman" w:cs="Times New Roman"/>
            <w:sz w:val="24"/>
            <w:szCs w:val="24"/>
          </w:rPr>
          <w:delText xml:space="preserve">enough </w:delText>
        </w:r>
      </w:del>
      <w:r w:rsidRPr="006F644E">
        <w:rPr>
          <w:rFonts w:ascii="Times New Roman" w:hAnsi="Times New Roman" w:cs="Times New Roman"/>
          <w:sz w:val="24"/>
          <w:szCs w:val="24"/>
        </w:rPr>
        <w:t xml:space="preserve">to fit dose-response curves to the data. For </w:t>
      </w:r>
      <w:del w:id="969" w:author="Unemo Magnus, USÖ Labmed länsklinik" w:date="2016-11-17T15:25:00Z">
        <w:r w:rsidRPr="006F644E" w:rsidDel="00B91DFF">
          <w:rPr>
            <w:rFonts w:ascii="Times New Roman" w:hAnsi="Times New Roman" w:cs="Times New Roman"/>
            <w:sz w:val="24"/>
            <w:szCs w:val="24"/>
          </w:rPr>
          <w:delText xml:space="preserve">the </w:delText>
        </w:r>
      </w:del>
      <w:ins w:id="970" w:author="Unemo Magnus, USÖ Labmed länsklinik" w:date="2016-11-17T15:25:00Z">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endpoint of six hours</w:t>
      </w:r>
      <w:ins w:id="971" w:author="Unemo Magnus, USÖ Labmed länsklinik" w:date="2016-11-17T15:26:00Z">
        <w:r w:rsidR="00B91DFF">
          <w:rPr>
            <w:rFonts w:ascii="Times New Roman" w:hAnsi="Times New Roman" w:cs="Times New Roman"/>
            <w:sz w:val="24"/>
            <w:szCs w:val="24"/>
          </w:rPr>
          <w:t>,</w:t>
        </w:r>
      </w:ins>
      <w:r w:rsidRPr="006F644E">
        <w:rPr>
          <w:rFonts w:ascii="Times New Roman" w:hAnsi="Times New Roman" w:cs="Times New Roman"/>
          <w:sz w:val="24"/>
          <w:szCs w:val="24"/>
        </w:rPr>
        <w:t xml:space="preserve"> the coefficient of variation was calculated for 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of three independent experiments (</w:t>
      </w:r>
      <w:commentRangeStart w:id="972"/>
      <w:r w:rsidRPr="006F644E">
        <w:rPr>
          <w:rFonts w:ascii="Times New Roman" w:hAnsi="Times New Roman" w:cs="Times New Roman"/>
          <w:sz w:val="24"/>
          <w:szCs w:val="24"/>
        </w:rPr>
        <w:t>Figure S2</w:t>
      </w:r>
      <w:commentRangeEnd w:id="972"/>
      <w:r w:rsidR="00B91DFF">
        <w:rPr>
          <w:rStyle w:val="CommentReference"/>
        </w:rPr>
        <w:commentReference w:id="972"/>
      </w:r>
      <w:r w:rsidRPr="006F644E">
        <w:rPr>
          <w:rFonts w:ascii="Times New Roman" w:hAnsi="Times New Roman" w:cs="Times New Roman"/>
          <w:sz w:val="24"/>
          <w:szCs w:val="24"/>
        </w:rPr>
        <w:t xml:space="preserve">). </w:t>
      </w:r>
      <w:commentRangeStart w:id="973"/>
      <w:r w:rsidRPr="006F644E">
        <w:rPr>
          <w:rFonts w:ascii="Times New Roman" w:hAnsi="Times New Roman" w:cs="Times New Roman"/>
          <w:sz w:val="24"/>
          <w:szCs w:val="24"/>
        </w:rPr>
        <w:t xml:space="preserve">The coefficient of variation ranged </w:t>
      </w:r>
      <w:del w:id="974" w:author="Unemo Magnus, USÖ Labmed länsklinik" w:date="2016-11-17T15:34:00Z">
        <w:r w:rsidRPr="006F644E" w:rsidDel="00B91DFF">
          <w:rPr>
            <w:rFonts w:ascii="Times New Roman" w:hAnsi="Times New Roman" w:cs="Times New Roman"/>
            <w:sz w:val="24"/>
            <w:szCs w:val="24"/>
          </w:rPr>
          <w:delText xml:space="preserve">between </w:delText>
        </w:r>
      </w:del>
      <w:ins w:id="975" w:author="Unemo Magnus, USÖ Labmed länsklinik" w:date="2016-11-17T15:34:00Z">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1.80%</w:t>
      </w:r>
      <w:del w:id="976" w:author="Unemo Magnus, USÖ Labmed länsklinik" w:date="2016-11-17T15:26:00Z">
        <w:r w:rsidRPr="006F644E" w:rsidDel="00B91DFF">
          <w:rPr>
            <w:rFonts w:ascii="Times New Roman" w:hAnsi="Times New Roman" w:cs="Times New Roman"/>
            <w:sz w:val="24"/>
            <w:szCs w:val="24"/>
          </w:rPr>
          <w:delText xml:space="preserve"> </w:delText>
        </w:r>
      </w:del>
      <w:ins w:id="977" w:author="Unemo Magnus, USÖ Labmed länsklinik" w:date="2016-11-17T15:34:00Z">
        <w:r w:rsidR="00B91DFF">
          <w:rPr>
            <w:rFonts w:ascii="Times New Roman" w:hAnsi="Times New Roman" w:cs="Times New Roman"/>
            <w:sz w:val="24"/>
            <w:szCs w:val="24"/>
          </w:rPr>
          <w:t xml:space="preserve"> to </w:t>
        </w:r>
      </w:ins>
      <w:del w:id="978" w:author="Unemo Magnus, USÖ Labmed länsklinik" w:date="2016-11-17T15:34:00Z">
        <w:r w:rsidRPr="006F644E" w:rsidDel="00B91DFF">
          <w:rPr>
            <w:rFonts w:ascii="Times New Roman" w:hAnsi="Times New Roman" w:cs="Times New Roman"/>
            <w:sz w:val="24"/>
            <w:szCs w:val="24"/>
          </w:rPr>
          <w:delText>-</w:delText>
        </w:r>
      </w:del>
      <w:r w:rsidRPr="006F644E">
        <w:rPr>
          <w:rFonts w:ascii="Times New Roman" w:hAnsi="Times New Roman" w:cs="Times New Roman"/>
          <w:sz w:val="24"/>
          <w:szCs w:val="24"/>
        </w:rPr>
        <w:t>101%</w:t>
      </w:r>
      <w:del w:id="979" w:author="Unemo Magnus, USÖ Labmed länsklinik" w:date="2016-11-14T17:58:00Z">
        <w:r w:rsidRPr="006F644E" w:rsidDel="00046D65">
          <w:rPr>
            <w:rFonts w:ascii="Times New Roman" w:hAnsi="Times New Roman" w:cs="Times New Roman"/>
            <w:sz w:val="24"/>
            <w:szCs w:val="24"/>
          </w:rPr>
          <w:delText xml:space="preserve"> </w:delText>
        </w:r>
      </w:del>
      <w:r w:rsidRPr="006F644E">
        <w:rPr>
          <w:rFonts w:ascii="Times New Roman" w:hAnsi="Times New Roman" w:cs="Times New Roman"/>
          <w:sz w:val="24"/>
          <w:szCs w:val="24"/>
        </w:rPr>
        <w:t xml:space="preserve">, the mean </w:t>
      </w:r>
      <w:del w:id="980" w:author="Unemo Magnus, USÖ Labmed länsklinik" w:date="2016-11-15T15:36:00Z">
        <w:r w:rsidRPr="006F644E" w:rsidDel="009E4A85">
          <w:rPr>
            <w:rFonts w:ascii="Times New Roman" w:hAnsi="Times New Roman" w:cs="Times New Roman"/>
            <w:sz w:val="24"/>
            <w:szCs w:val="24"/>
          </w:rPr>
          <w:delText xml:space="preserve"> </w:delText>
        </w:r>
      </w:del>
      <w:r w:rsidRPr="006F644E">
        <w:rPr>
          <w:rFonts w:ascii="Times New Roman" w:hAnsi="Times New Roman" w:cs="Times New Roman"/>
          <w:sz w:val="24"/>
          <w:szCs w:val="24"/>
        </w:rPr>
        <w:t>was 30%.</w:t>
      </w:r>
      <w:commentRangeEnd w:id="973"/>
      <w:r w:rsidR="003966B9">
        <w:rPr>
          <w:rStyle w:val="CommentReference"/>
        </w:rPr>
        <w:commentReference w:id="973"/>
      </w:r>
      <w:r w:rsidRPr="006F644E">
        <w:rPr>
          <w:rFonts w:ascii="Times New Roman" w:hAnsi="Times New Roman" w:cs="Times New Roman"/>
          <w:sz w:val="24"/>
          <w:szCs w:val="24"/>
        </w:rPr>
        <w:t xml:space="preserve"> </w:t>
      </w:r>
      <w:r w:rsidR="00E94E02" w:rsidRPr="006F644E">
        <w:rPr>
          <w:rFonts w:ascii="Times New Roman" w:hAnsi="Times New Roman" w:cs="Times New Roman"/>
          <w:sz w:val="24"/>
          <w:szCs w:val="24"/>
        </w:rPr>
        <w:t>A</w:t>
      </w:r>
      <w:ins w:id="981" w:author="Unemo Magnus, USÖ Labmed länsklinik" w:date="2016-11-17T15:38:00Z">
        <w:r w:rsidR="00BB3F89">
          <w:rPr>
            <w:rFonts w:ascii="Times New Roman" w:hAnsi="Times New Roman" w:cs="Times New Roman"/>
            <w:sz w:val="24"/>
            <w:szCs w:val="24"/>
          </w:rPr>
          <w:t xml:space="preserve">n initial </w:t>
        </w:r>
      </w:ins>
      <w:ins w:id="982" w:author="Unemo Magnus, USÖ Labmed länsklinik" w:date="2016-11-17T15:39:00Z">
        <w:r w:rsidR="00BB3F89">
          <w:rPr>
            <w:rFonts w:ascii="Times New Roman" w:hAnsi="Times New Roman" w:cs="Times New Roman"/>
            <w:sz w:val="24"/>
            <w:szCs w:val="24"/>
          </w:rPr>
          <w:t xml:space="preserve">dataset </w:t>
        </w:r>
      </w:ins>
      <w:del w:id="983" w:author="Unemo Magnus, USÖ Labmed länsklinik" w:date="2016-11-17T15:38:00Z">
        <w:r w:rsidR="00664BEB" w:rsidRPr="006F644E" w:rsidDel="00BB3F89">
          <w:rPr>
            <w:rFonts w:ascii="Times New Roman" w:hAnsi="Times New Roman" w:cs="Times New Roman"/>
            <w:sz w:val="24"/>
            <w:szCs w:val="24"/>
          </w:rPr>
          <w:delText xml:space="preserve"> training </w:delText>
        </w:r>
      </w:del>
      <w:ins w:id="984" w:author="Unemo Magnus, USÖ Labmed länsklinik" w:date="2016-11-17T15:38:00Z">
        <w:r w:rsidR="00BB3F89">
          <w:rPr>
            <w:rFonts w:ascii="Times New Roman" w:hAnsi="Times New Roman" w:cs="Times New Roman"/>
            <w:sz w:val="24"/>
            <w:szCs w:val="24"/>
          </w:rPr>
          <w:t xml:space="preserve">including </w:t>
        </w:r>
      </w:ins>
      <w:del w:id="985" w:author="Unemo Magnus, USÖ Labmed länsklinik" w:date="2016-11-17T15:38:00Z">
        <w:r w:rsidR="00664BEB" w:rsidRPr="006F644E" w:rsidDel="00BB3F89">
          <w:rPr>
            <w:rFonts w:ascii="Times New Roman" w:hAnsi="Times New Roman" w:cs="Times New Roman"/>
            <w:sz w:val="24"/>
            <w:szCs w:val="24"/>
          </w:rPr>
          <w:delText xml:space="preserve">dataset of </w:delText>
        </w:r>
      </w:del>
      <w:r w:rsidR="00664BEB" w:rsidRPr="006F644E">
        <w:rPr>
          <w:rFonts w:ascii="Times New Roman" w:hAnsi="Times New Roman" w:cs="Times New Roman"/>
          <w:sz w:val="24"/>
          <w:szCs w:val="24"/>
        </w:rPr>
        <w:t>8</w:t>
      </w:r>
      <w:r w:rsidR="00E94E02" w:rsidRPr="006F644E">
        <w:rPr>
          <w:rFonts w:ascii="Times New Roman" w:hAnsi="Times New Roman" w:cs="Times New Roman"/>
          <w:sz w:val="24"/>
          <w:szCs w:val="24"/>
        </w:rPr>
        <w:t>4</w:t>
      </w:r>
      <w:r w:rsidR="00664BEB" w:rsidRPr="006F644E">
        <w:rPr>
          <w:rFonts w:ascii="Times New Roman" w:hAnsi="Times New Roman" w:cs="Times New Roman"/>
          <w:sz w:val="24"/>
          <w:szCs w:val="24"/>
        </w:rPr>
        <w:t xml:space="preserve"> clinical </w:t>
      </w:r>
      <w:commentRangeStart w:id="986"/>
      <w:ins w:id="987" w:author="Unemo Magnus, USÖ Labmed länsklinik" w:date="2016-11-17T15:38:00Z">
        <w:r w:rsidR="00BB3F89">
          <w:rPr>
            <w:rFonts w:ascii="Times New Roman" w:hAnsi="Times New Roman" w:cs="Times New Roman"/>
            <w:sz w:val="24"/>
            <w:szCs w:val="24"/>
          </w:rPr>
          <w:t xml:space="preserve">blinded </w:t>
        </w:r>
      </w:ins>
      <w:commentRangeEnd w:id="986"/>
      <w:r w:rsidR="003966B9">
        <w:rPr>
          <w:rStyle w:val="CommentReference"/>
        </w:rPr>
        <w:commentReference w:id="986"/>
      </w:r>
      <w:r w:rsidR="00664BEB" w:rsidRPr="006F644E">
        <w:rPr>
          <w:rFonts w:ascii="Times New Roman" w:hAnsi="Times New Roman" w:cs="Times New Roman"/>
          <w:sz w:val="24"/>
          <w:szCs w:val="24"/>
        </w:rPr>
        <w:t>isolates</w:t>
      </w:r>
      <w:r w:rsidR="00E94E02" w:rsidRPr="006F644E">
        <w:rPr>
          <w:rFonts w:ascii="Times New Roman" w:hAnsi="Times New Roman" w:cs="Times New Roman"/>
          <w:sz w:val="24"/>
          <w:szCs w:val="24"/>
        </w:rPr>
        <w:t xml:space="preserve"> was analysed (</w:t>
      </w:r>
      <w:commentRangeStart w:id="988"/>
      <w:r w:rsidR="00E94E02" w:rsidRPr="006F644E">
        <w:rPr>
          <w:rFonts w:ascii="Times New Roman" w:hAnsi="Times New Roman" w:cs="Times New Roman"/>
          <w:sz w:val="24"/>
          <w:szCs w:val="24"/>
        </w:rPr>
        <w:t>280 observations</w:t>
      </w:r>
      <w:commentRangeEnd w:id="988"/>
      <w:r w:rsidR="003966B9">
        <w:rPr>
          <w:rStyle w:val="CommentReference"/>
        </w:rPr>
        <w:commentReference w:id="988"/>
      </w:r>
      <w:r w:rsidR="00E94E02" w:rsidRPr="006F644E">
        <w:rPr>
          <w:rFonts w:ascii="Times New Roman" w:hAnsi="Times New Roman" w:cs="Times New Roman"/>
          <w:sz w:val="24"/>
          <w:szCs w:val="24"/>
        </w:rPr>
        <w:t>)</w:t>
      </w:r>
      <w:ins w:id="989" w:author="Unemo Magnus, USÖ Labmed länsklinik" w:date="2016-11-17T15:38:00Z">
        <w:r w:rsidR="00BB3F89">
          <w:rPr>
            <w:rFonts w:ascii="Times New Roman" w:hAnsi="Times New Roman" w:cs="Times New Roman"/>
            <w:sz w:val="24"/>
            <w:szCs w:val="24"/>
          </w:rPr>
          <w:t xml:space="preserve"> to develop a regression model for estimating the MIC</w:t>
        </w:r>
      </w:ins>
      <w:r w:rsidR="00664BEB" w:rsidRPr="006F644E">
        <w:rPr>
          <w:rFonts w:ascii="Times New Roman" w:hAnsi="Times New Roman" w:cs="Times New Roman"/>
          <w:sz w:val="24"/>
          <w:szCs w:val="24"/>
        </w:rPr>
        <w:t>. In resistant strains</w:t>
      </w:r>
      <w:ins w:id="990" w:author="Unemo Magnus, USÖ Labmed länsklinik" w:date="2016-11-17T15:39:00Z">
        <w:r w:rsidR="00BB3F89">
          <w:rPr>
            <w:rFonts w:ascii="Times New Roman" w:hAnsi="Times New Roman" w:cs="Times New Roman"/>
            <w:sz w:val="24"/>
            <w:szCs w:val="24"/>
          </w:rPr>
          <w:t>,</w:t>
        </w:r>
      </w:ins>
      <w:r w:rsidR="00664BEB" w:rsidRPr="006F644E">
        <w:rPr>
          <w:rFonts w:ascii="Times New Roman" w:hAnsi="Times New Roman" w:cs="Times New Roman"/>
          <w:sz w:val="24"/>
          <w:szCs w:val="24"/>
        </w:rPr>
        <w:t xml:space="preserve"> the </w:t>
      </w:r>
      <w:ins w:id="991" w:author="Christian Althaus" w:date="2016-11-29T10:54:00Z">
        <w:r w:rsidR="003966B9">
          <w:rPr>
            <w:rFonts w:ascii="Times New Roman" w:hAnsi="Times New Roman" w:cs="Times New Roman"/>
            <w:sz w:val="24"/>
            <w:szCs w:val="24"/>
          </w:rPr>
          <w:t xml:space="preserve">dose-response </w:t>
        </w:r>
      </w:ins>
      <w:r w:rsidR="00664BEB" w:rsidRPr="006F644E">
        <w:rPr>
          <w:rFonts w:ascii="Times New Roman" w:hAnsi="Times New Roman" w:cs="Times New Roman"/>
          <w:sz w:val="24"/>
          <w:szCs w:val="24"/>
        </w:rPr>
        <w:t xml:space="preserve">curves were shifted towards higher concentrations, indicating </w:t>
      </w:r>
      <w:ins w:id="992" w:author="Christian Althaus" w:date="2016-11-29T10:54:00Z">
        <w:r w:rsidR="003966B9">
          <w:rPr>
            <w:rFonts w:ascii="Times New Roman" w:hAnsi="Times New Roman" w:cs="Times New Roman"/>
            <w:sz w:val="24"/>
            <w:szCs w:val="24"/>
          </w:rPr>
          <w:t>de</w:t>
        </w:r>
      </w:ins>
      <w:del w:id="993" w:author="Christian Althaus" w:date="2016-11-29T10:54:00Z">
        <w:r w:rsidR="00664BEB" w:rsidRPr="006F644E" w:rsidDel="003966B9">
          <w:rPr>
            <w:rFonts w:ascii="Times New Roman" w:hAnsi="Times New Roman" w:cs="Times New Roman"/>
            <w:sz w:val="24"/>
            <w:szCs w:val="24"/>
          </w:rPr>
          <w:delText>in</w:delText>
        </w:r>
      </w:del>
      <w:r w:rsidR="00664BEB" w:rsidRPr="006F644E">
        <w:rPr>
          <w:rFonts w:ascii="Times New Roman" w:hAnsi="Times New Roman" w:cs="Times New Roman"/>
          <w:sz w:val="24"/>
          <w:szCs w:val="24"/>
        </w:rPr>
        <w:t>creased potency</w:t>
      </w:r>
      <w:del w:id="994" w:author="Christian Althaus" w:date="2016-11-29T10:54:00Z">
        <w:r w:rsidR="00664BEB" w:rsidRPr="006F644E" w:rsidDel="003966B9">
          <w:rPr>
            <w:rFonts w:ascii="Times New Roman" w:hAnsi="Times New Roman" w:cs="Times New Roman"/>
            <w:sz w:val="24"/>
            <w:szCs w:val="24"/>
          </w:rPr>
          <w:delText xml:space="preserve"> (EC</w:delText>
        </w:r>
        <w:r w:rsidR="00664BEB" w:rsidRPr="006F644E" w:rsidDel="003966B9">
          <w:rPr>
            <w:rFonts w:ascii="Times New Roman" w:hAnsi="Times New Roman" w:cs="Times New Roman"/>
            <w:sz w:val="24"/>
            <w:szCs w:val="24"/>
            <w:vertAlign w:val="subscript"/>
          </w:rPr>
          <w:delText>50</w:delText>
        </w:r>
        <w:r w:rsidR="00664BEB" w:rsidRPr="006F644E" w:rsidDel="003966B9">
          <w:rPr>
            <w:rFonts w:ascii="Times New Roman" w:hAnsi="Times New Roman" w:cs="Times New Roman"/>
            <w:sz w:val="24"/>
            <w:szCs w:val="24"/>
          </w:rPr>
          <w:delText>)</w:delText>
        </w:r>
      </w:del>
      <w:r w:rsidR="00664BEB" w:rsidRPr="006F644E">
        <w:rPr>
          <w:rFonts w:ascii="Times New Roman" w:hAnsi="Times New Roman" w:cs="Times New Roman"/>
          <w:sz w:val="24"/>
          <w:szCs w:val="24"/>
        </w:rPr>
        <w:t xml:space="preserve">. </w:t>
      </w:r>
      <w:commentRangeStart w:id="995"/>
      <w:r w:rsidR="005133B3" w:rsidRPr="006F644E">
        <w:rPr>
          <w:rFonts w:ascii="Times New Roman" w:hAnsi="Times New Roman" w:cs="Times New Roman"/>
          <w:sz w:val="24"/>
          <w:szCs w:val="24"/>
        </w:rPr>
        <w:t xml:space="preserve">The correlation </w:t>
      </w:r>
      <w:ins w:id="996" w:author="Unemo Magnus, USÖ Labmed länsklinik" w:date="2016-11-17T15:40:00Z">
        <w:r w:rsidR="00BB3F89">
          <w:rPr>
            <w:rFonts w:ascii="Times New Roman" w:hAnsi="Times New Roman" w:cs="Times New Roman"/>
            <w:sz w:val="24"/>
            <w:szCs w:val="24"/>
          </w:rPr>
          <w:t>between the Etest MICs and EC</w:t>
        </w:r>
        <w:r w:rsidR="00BB3F89">
          <w:rPr>
            <w:rFonts w:ascii="Times New Roman" w:hAnsi="Times New Roman" w:cs="Times New Roman"/>
            <w:sz w:val="24"/>
            <w:szCs w:val="24"/>
            <w:vertAlign w:val="subscript"/>
          </w:rPr>
          <w:t>50</w:t>
        </w:r>
        <w:r w:rsidR="00BB3F89">
          <w:rPr>
            <w:rFonts w:ascii="Times New Roman" w:hAnsi="Times New Roman" w:cs="Times New Roman"/>
            <w:sz w:val="24"/>
            <w:szCs w:val="24"/>
          </w:rPr>
          <w:t xml:space="preserve"> values </w:t>
        </w:r>
      </w:ins>
      <w:r w:rsidR="005133B3" w:rsidRPr="006F644E">
        <w:rPr>
          <w:rFonts w:ascii="Times New Roman" w:hAnsi="Times New Roman" w:cs="Times New Roman"/>
          <w:sz w:val="24"/>
          <w:szCs w:val="24"/>
        </w:rPr>
        <w:t>for all antimicrobials together was 0.83 (Figure 1</w:t>
      </w:r>
      <w:del w:id="997" w:author="Unemo Magnus, USÖ Labmed länsklinik" w:date="2016-11-17T15:41:00Z">
        <w:r w:rsidR="005133B3" w:rsidRPr="006F644E" w:rsidDel="00BB3F89">
          <w:rPr>
            <w:rFonts w:ascii="Times New Roman" w:hAnsi="Times New Roman" w:cs="Times New Roman"/>
            <w:sz w:val="24"/>
            <w:szCs w:val="24"/>
          </w:rPr>
          <w:delText xml:space="preserve"> </w:delText>
        </w:r>
      </w:del>
      <w:r w:rsidR="005133B3" w:rsidRPr="006F644E">
        <w:rPr>
          <w:rFonts w:ascii="Times New Roman" w:hAnsi="Times New Roman" w:cs="Times New Roman"/>
          <w:sz w:val="24"/>
          <w:szCs w:val="24"/>
        </w:rPr>
        <w:t xml:space="preserve">A). </w:t>
      </w:r>
      <w:commentRangeEnd w:id="995"/>
      <w:r w:rsidR="00454FE8">
        <w:rPr>
          <w:rStyle w:val="CommentReference"/>
        </w:rPr>
        <w:commentReference w:id="995"/>
      </w:r>
      <w:r w:rsidR="005133B3" w:rsidRPr="006F644E">
        <w:rPr>
          <w:rFonts w:ascii="Times New Roman" w:hAnsi="Times New Roman" w:cs="Times New Roman"/>
          <w:sz w:val="24"/>
          <w:szCs w:val="24"/>
        </w:rPr>
        <w:t>Compared to the Etest values</w:t>
      </w:r>
      <w:ins w:id="998" w:author="Unemo Magnus, USÖ Labmed länsklinik" w:date="2016-11-17T15:41:00Z">
        <w:r w:rsidR="00BB3F89">
          <w:rPr>
            <w:rFonts w:ascii="Times New Roman" w:hAnsi="Times New Roman" w:cs="Times New Roman"/>
            <w:sz w:val="24"/>
            <w:szCs w:val="24"/>
          </w:rPr>
          <w:t>,</w:t>
        </w:r>
      </w:ins>
      <w:r w:rsidR="005133B3" w:rsidRPr="006F644E">
        <w:rPr>
          <w:rFonts w:ascii="Times New Roman" w:hAnsi="Times New Roman" w:cs="Times New Roman"/>
          <w:sz w:val="24"/>
          <w:szCs w:val="24"/>
        </w:rPr>
        <w:t xml:space="preserve"> the EC</w:t>
      </w:r>
      <w:r w:rsidR="005133B3" w:rsidRPr="006F644E">
        <w:rPr>
          <w:rFonts w:ascii="Times New Roman" w:hAnsi="Times New Roman" w:cs="Times New Roman"/>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ins w:id="999" w:author="Unemo Magnus, USÖ Labmed länsklinik" w:date="2016-11-17T15:41:00Z">
        <w:r w:rsidR="00BB3F89">
          <w:rPr>
            <w:rFonts w:ascii="Times New Roman" w:hAnsi="Times New Roman" w:cs="Times New Roman"/>
            <w:sz w:val="24"/>
            <w:szCs w:val="24"/>
          </w:rPr>
          <w:t xml:space="preserve">deviation </w:t>
        </w:r>
      </w:ins>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7</w:t>
      </w:r>
      <w:r w:rsidR="002B45F7" w:rsidRPr="006F644E">
        <w:rPr>
          <w:rFonts w:ascii="Times New Roman" w:hAnsi="Times New Roman" w:cs="Times New Roman"/>
          <w:sz w:val="24"/>
          <w:szCs w:val="24"/>
        </w:rPr>
        <w:t xml:space="preserve"> </w:t>
      </w:r>
      <w:ins w:id="1000" w:author="Unemo Magnus, USÖ Labmed länsklinik" w:date="2016-11-17T15:41:00Z">
        <w:r w:rsidR="00BB3F89">
          <w:rPr>
            <w:rFonts w:ascii="Times New Roman" w:hAnsi="Times New Roman" w:cs="Times New Roman"/>
            <w:sz w:val="24"/>
            <w:szCs w:val="24"/>
          </w:rPr>
          <w:t xml:space="preserve">doubling dilution </w:t>
        </w:r>
      </w:ins>
      <w:r w:rsidR="000B5EA7" w:rsidRPr="006F644E">
        <w:rPr>
          <w:rFonts w:ascii="Times New Roman" w:hAnsi="Times New Roman" w:cs="Times New Roman"/>
          <w:sz w:val="24"/>
          <w:szCs w:val="24"/>
        </w:rPr>
        <w:t>(Figure 1</w:t>
      </w:r>
      <w:del w:id="1001" w:author="Unemo Magnus, USÖ Labmed länsklinik" w:date="2016-11-17T15:41:00Z">
        <w:r w:rsidR="000B5EA7" w:rsidRPr="006F644E" w:rsidDel="00BB3F89">
          <w:rPr>
            <w:rFonts w:ascii="Times New Roman" w:hAnsi="Times New Roman" w:cs="Times New Roman"/>
            <w:sz w:val="24"/>
            <w:szCs w:val="24"/>
          </w:rPr>
          <w:delText xml:space="preserve"> </w:delText>
        </w:r>
      </w:del>
      <w:r w:rsidR="000B5EA7" w:rsidRPr="006F644E">
        <w:rPr>
          <w:rFonts w:ascii="Times New Roman" w:hAnsi="Times New Roman" w:cs="Times New Roman"/>
          <w:sz w:val="24"/>
          <w:szCs w:val="24"/>
        </w:rPr>
        <w:t>B).</w:t>
      </w:r>
      <w:r w:rsidR="005133B3" w:rsidRPr="006F644E">
        <w:rPr>
          <w:rFonts w:ascii="Times New Roman" w:hAnsi="Times New Roman" w:cs="Times New Roman"/>
          <w:sz w:val="24"/>
          <w:szCs w:val="24"/>
        </w:rPr>
        <w:t xml:space="preserve"> </w:t>
      </w:r>
      <w:commentRangeStart w:id="1002"/>
      <w:r w:rsidR="00664BEB" w:rsidRPr="006F644E">
        <w:rPr>
          <w:rFonts w:ascii="Times New Roman" w:hAnsi="Times New Roman" w:cs="Times New Roman"/>
          <w:sz w:val="24"/>
          <w:szCs w:val="24"/>
        </w:rPr>
        <w:t>The</w:t>
      </w:r>
      <w:ins w:id="1003" w:author="Unemo Magnus, USÖ Labmed länsklinik" w:date="2016-11-17T15:45:00Z">
        <w:r w:rsidR="00B47E2E">
          <w:rPr>
            <w:rFonts w:ascii="Times New Roman" w:hAnsi="Times New Roman" w:cs="Times New Roman"/>
            <w:sz w:val="24"/>
            <w:szCs w:val="24"/>
          </w:rPr>
          <w:t>se</w:t>
        </w:r>
      </w:ins>
      <w:r w:rsidR="00664BEB" w:rsidRPr="006F644E">
        <w:rPr>
          <w:rFonts w:ascii="Times New Roman" w:hAnsi="Times New Roman" w:cs="Times New Roman"/>
          <w:sz w:val="24"/>
          <w:szCs w:val="24"/>
        </w:rPr>
        <w:t xml:space="preserve"> parameters </w:t>
      </w:r>
      <w:commentRangeEnd w:id="1002"/>
      <w:r w:rsidR="003966B9">
        <w:rPr>
          <w:rStyle w:val="CommentReference"/>
        </w:rPr>
        <w:commentReference w:id="1002"/>
      </w:r>
      <w:r w:rsidR="00664BEB" w:rsidRPr="006F644E">
        <w:rPr>
          <w:rFonts w:ascii="Times New Roman" w:hAnsi="Times New Roman" w:cs="Times New Roman"/>
          <w:sz w:val="24"/>
          <w:szCs w:val="24"/>
        </w:rPr>
        <w:t xml:space="preserve">were used </w:t>
      </w:r>
      <w:commentRangeStart w:id="1004"/>
      <w:r w:rsidR="00664BEB" w:rsidRPr="00B91DFF">
        <w:rPr>
          <w:rFonts w:ascii="Times New Roman" w:hAnsi="Times New Roman" w:cs="Times New Roman"/>
          <w:sz w:val="24"/>
          <w:szCs w:val="24"/>
        </w:rPr>
        <w:t xml:space="preserve">to </w:t>
      </w:r>
      <w:ins w:id="1005" w:author="Unemo Magnus, USÖ Labmed länsklinik" w:date="2016-11-17T15:45:00Z">
        <w:del w:id="1006" w:author="Christian Althaus" w:date="2016-11-29T10:55:00Z">
          <w:r w:rsidR="00B47E2E" w:rsidDel="003966B9">
            <w:rPr>
              <w:rFonts w:ascii="Times New Roman" w:hAnsi="Times New Roman" w:cs="Times New Roman"/>
              <w:sz w:val="24"/>
              <w:szCs w:val="24"/>
            </w:rPr>
            <w:delText xml:space="preserve">optimise the prediction and subsequently </w:delText>
          </w:r>
        </w:del>
      </w:ins>
      <w:r w:rsidR="00664BEB" w:rsidRPr="00B91DFF">
        <w:rPr>
          <w:rFonts w:ascii="Times New Roman" w:hAnsi="Times New Roman" w:cs="Times New Roman"/>
          <w:sz w:val="24"/>
          <w:szCs w:val="24"/>
        </w:rPr>
        <w:t xml:space="preserve">predict the </w:t>
      </w:r>
      <w:ins w:id="1007" w:author="Unemo Magnus, USÖ Labmed länsklinik" w:date="2016-11-17T15:42:00Z">
        <w:r w:rsidR="00B47E2E">
          <w:rPr>
            <w:rFonts w:ascii="Times New Roman" w:hAnsi="Times New Roman" w:cs="Times New Roman"/>
            <w:sz w:val="24"/>
            <w:szCs w:val="24"/>
          </w:rPr>
          <w:t xml:space="preserve">MICs of all antimicrobials </w:t>
        </w:r>
      </w:ins>
      <w:r w:rsidR="000B5EA7" w:rsidRPr="00B91DFF">
        <w:rPr>
          <w:rFonts w:ascii="Times New Roman" w:hAnsi="Times New Roman" w:cs="Times New Roman"/>
          <w:sz w:val="24"/>
          <w:szCs w:val="24"/>
        </w:rPr>
        <w:t xml:space="preserve">in </w:t>
      </w:r>
      <w:ins w:id="1008" w:author="Unemo Magnus, USÖ Labmed länsklinik" w:date="2016-11-17T15:46:00Z">
        <w:r w:rsidR="00B47E2E">
          <w:rPr>
            <w:rFonts w:ascii="Times New Roman" w:hAnsi="Times New Roman" w:cs="Times New Roman"/>
            <w:sz w:val="24"/>
            <w:szCs w:val="24"/>
          </w:rPr>
          <w:t xml:space="preserve">the </w:t>
        </w:r>
      </w:ins>
      <w:del w:id="1009" w:author="Unemo Magnus, USÖ Labmed länsklinik" w:date="2016-11-17T15:42:00Z">
        <w:r w:rsidR="000B5EA7" w:rsidRPr="00B91DFF" w:rsidDel="00B47E2E">
          <w:rPr>
            <w:rFonts w:ascii="Times New Roman" w:hAnsi="Times New Roman" w:cs="Times New Roman"/>
            <w:sz w:val="24"/>
            <w:szCs w:val="24"/>
          </w:rPr>
          <w:delText xml:space="preserve">a </w:delText>
        </w:r>
      </w:del>
      <w:commentRangeEnd w:id="1004"/>
      <w:r w:rsidR="00B91DFF">
        <w:rPr>
          <w:rStyle w:val="CommentReference"/>
        </w:rPr>
        <w:commentReference w:id="1004"/>
      </w:r>
      <w:del w:id="1010" w:author="Unemo Magnus, USÖ Labmed länsklinik" w:date="2016-11-17T15:42:00Z">
        <w:r w:rsidR="000B5EA7" w:rsidRPr="006F644E" w:rsidDel="00B47E2E">
          <w:rPr>
            <w:rFonts w:ascii="Times New Roman" w:hAnsi="Times New Roman" w:cs="Times New Roman"/>
            <w:sz w:val="24"/>
            <w:szCs w:val="24"/>
          </w:rPr>
          <w:delText xml:space="preserve">validation set of </w:delText>
        </w:r>
      </w:del>
      <w:r w:rsidR="000B5EA7" w:rsidRPr="006F644E">
        <w:rPr>
          <w:rFonts w:ascii="Times New Roman" w:hAnsi="Times New Roman" w:cs="Times New Roman"/>
          <w:sz w:val="24"/>
          <w:szCs w:val="24"/>
        </w:rPr>
        <w:t>40 blinded strains</w:t>
      </w:r>
      <w:ins w:id="1011" w:author="Unemo Magnus, USÖ Labmed länsklinik" w:date="2016-11-17T15:43:00Z">
        <w:r w:rsidR="00B47E2E">
          <w:rPr>
            <w:rFonts w:ascii="Times New Roman" w:hAnsi="Times New Roman" w:cs="Times New Roman"/>
            <w:sz w:val="24"/>
            <w:szCs w:val="24"/>
          </w:rPr>
          <w:t xml:space="preserve"> </w:t>
        </w:r>
      </w:ins>
      <w:ins w:id="1012" w:author="Unemo Magnus, USÖ Labmed länsklinik" w:date="2016-11-17T15:46:00Z">
        <w:r w:rsidR="00B47E2E">
          <w:rPr>
            <w:rFonts w:ascii="Times New Roman" w:hAnsi="Times New Roman" w:cs="Times New Roman"/>
            <w:sz w:val="24"/>
            <w:szCs w:val="24"/>
          </w:rPr>
          <w:t xml:space="preserve">examined </w:t>
        </w:r>
      </w:ins>
      <w:ins w:id="1013" w:author="Unemo Magnus, USÖ Labmed länsklinik" w:date="2016-11-17T15:43:00Z">
        <w:r w:rsidR="00B47E2E">
          <w:rPr>
            <w:rFonts w:ascii="Times New Roman" w:hAnsi="Times New Roman" w:cs="Times New Roman"/>
            <w:sz w:val="24"/>
            <w:szCs w:val="24"/>
          </w:rPr>
          <w:t>for validation of the final assay</w:t>
        </w:r>
      </w:ins>
      <w:r w:rsidR="000B5EA7" w:rsidRPr="006F644E">
        <w:rPr>
          <w:rFonts w:ascii="Times New Roman" w:hAnsi="Times New Roman" w:cs="Times New Roman"/>
          <w:sz w:val="24"/>
          <w:szCs w:val="24"/>
        </w:rPr>
        <w:t xml:space="preserve">. </w:t>
      </w:r>
      <w:commentRangeStart w:id="1014"/>
      <w:commentRangeStart w:id="1015"/>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ins w:id="1016" w:author="Unemo Magnus, USÖ Labmed länsklinik" w:date="2016-11-17T15:46:00Z">
        <w:r w:rsidR="00B47E2E">
          <w:rPr>
            <w:rFonts w:ascii="Times New Roman" w:hAnsi="Times New Roman" w:cs="Times New Roman"/>
            <w:sz w:val="24"/>
            <w:szCs w:val="24"/>
          </w:rPr>
          <w:t>ed</w:t>
        </w:r>
      </w:ins>
      <w:del w:id="1017" w:author="Unemo Magnus, USÖ Labmed länsklinik" w:date="2016-11-17T15:46:00Z">
        <w:r w:rsidR="000B5EA7" w:rsidRPr="006F644E" w:rsidDel="00B47E2E">
          <w:rPr>
            <w:rFonts w:ascii="Times New Roman" w:hAnsi="Times New Roman" w:cs="Times New Roman"/>
            <w:sz w:val="24"/>
            <w:szCs w:val="24"/>
          </w:rPr>
          <w:delText>s</w:delText>
        </w:r>
      </w:del>
      <w:r w:rsidR="000B5EA7" w:rsidRPr="006F644E">
        <w:rPr>
          <w:rFonts w:ascii="Times New Roman" w:hAnsi="Times New Roman" w:cs="Times New Roman"/>
          <w:sz w:val="24"/>
          <w:szCs w:val="24"/>
        </w:rPr>
        <w:t xml:space="preserve"> the </w:t>
      </w:r>
      <w:commentRangeStart w:id="1018"/>
      <w:r w:rsidR="000B5EA7" w:rsidRPr="006F644E">
        <w:rPr>
          <w:rFonts w:ascii="Times New Roman" w:hAnsi="Times New Roman" w:cs="Times New Roman"/>
          <w:sz w:val="24"/>
          <w:szCs w:val="24"/>
        </w:rPr>
        <w:t xml:space="preserve">median </w:t>
      </w:r>
      <w:ins w:id="1019" w:author="Unemo Magnus, USÖ Labmed länsklinik" w:date="2016-11-17T15:48:00Z">
        <w:r w:rsidR="008C043B">
          <w:rPr>
            <w:rFonts w:ascii="Times New Roman" w:hAnsi="Times New Roman" w:cs="Times New Roman"/>
            <w:sz w:val="24"/>
            <w:szCs w:val="24"/>
          </w:rPr>
          <w:t xml:space="preserve">deviation </w:t>
        </w:r>
      </w:ins>
      <w:r w:rsidR="000B5EA7" w:rsidRPr="006F644E">
        <w:rPr>
          <w:rFonts w:ascii="Times New Roman" w:hAnsi="Times New Roman" w:cs="Times New Roman"/>
          <w:sz w:val="24"/>
          <w:szCs w:val="24"/>
        </w:rPr>
        <w:t xml:space="preserve">of the distribution to </w:t>
      </w:r>
      <w:r w:rsidR="009A4AFC" w:rsidRPr="006F644E">
        <w:rPr>
          <w:rFonts w:ascii="Times New Roman" w:hAnsi="Times New Roman" w:cs="Times New Roman"/>
          <w:sz w:val="24"/>
          <w:szCs w:val="24"/>
        </w:rPr>
        <w:t>-</w:t>
      </w:r>
      <w:r w:rsidR="000B5EA7" w:rsidRPr="006F644E">
        <w:rPr>
          <w:rFonts w:ascii="Times New Roman" w:hAnsi="Times New Roman" w:cs="Times New Roman"/>
          <w:sz w:val="24"/>
          <w:szCs w:val="24"/>
        </w:rPr>
        <w:t>0.</w:t>
      </w:r>
      <w:r w:rsidR="009A4AFC" w:rsidRPr="006F644E">
        <w:rPr>
          <w:rFonts w:ascii="Times New Roman" w:hAnsi="Times New Roman" w:cs="Times New Roman"/>
          <w:sz w:val="24"/>
          <w:szCs w:val="24"/>
        </w:rPr>
        <w:t>11</w:t>
      </w:r>
      <w:ins w:id="1020" w:author="Unemo Magnus, USÖ Labmed länsklinik" w:date="2016-11-17T15:48:00Z">
        <w:r w:rsidR="008C043B">
          <w:rPr>
            <w:rFonts w:ascii="Times New Roman" w:hAnsi="Times New Roman" w:cs="Times New Roman"/>
            <w:sz w:val="24"/>
            <w:szCs w:val="24"/>
          </w:rPr>
          <w:t xml:space="preserve"> doubling dilution</w:t>
        </w:r>
        <w:commentRangeEnd w:id="1018"/>
        <w:r w:rsidR="008C043B">
          <w:rPr>
            <w:rStyle w:val="CommentReference"/>
          </w:rPr>
          <w:commentReference w:id="1018"/>
        </w:r>
      </w:ins>
      <w:commentRangeEnd w:id="1014"/>
      <w:r w:rsidR="003966B9">
        <w:rPr>
          <w:rStyle w:val="CommentReference"/>
        </w:rPr>
        <w:commentReference w:id="1014"/>
      </w:r>
      <w:r w:rsidR="00664BEB" w:rsidRPr="006F644E">
        <w:rPr>
          <w:rFonts w:ascii="Times New Roman" w:hAnsi="Times New Roman" w:cs="Times New Roman"/>
          <w:sz w:val="24"/>
          <w:szCs w:val="24"/>
        </w:rPr>
        <w:t>.</w:t>
      </w:r>
      <w:del w:id="1021" w:author="Unemo Magnus, USÖ Labmed länsklinik" w:date="2016-11-14T17:58:00Z">
        <w:r w:rsidR="00664BEB" w:rsidRPr="006F644E" w:rsidDel="00046D65">
          <w:rPr>
            <w:rFonts w:ascii="Times New Roman" w:hAnsi="Times New Roman" w:cs="Times New Roman"/>
            <w:sz w:val="24"/>
            <w:szCs w:val="24"/>
          </w:rPr>
          <w:delText xml:space="preserve"> </w:delText>
        </w:r>
      </w:del>
      <w:r w:rsidR="00FE6559" w:rsidRPr="006F644E">
        <w:rPr>
          <w:rFonts w:ascii="Times New Roman" w:hAnsi="Times New Roman" w:cs="Times New Roman"/>
          <w:sz w:val="24"/>
          <w:szCs w:val="24"/>
        </w:rPr>
        <w:t xml:space="preserve"> </w:t>
      </w:r>
      <w:commentRangeEnd w:id="1015"/>
      <w:r w:rsidR="00C42B34">
        <w:rPr>
          <w:rStyle w:val="CommentReference"/>
        </w:rPr>
        <w:commentReference w:id="1015"/>
      </w:r>
      <w:commentRangeStart w:id="1022"/>
      <w:r w:rsidR="00FE6559" w:rsidRPr="006F644E">
        <w:rPr>
          <w:rFonts w:ascii="Times New Roman" w:hAnsi="Times New Roman" w:cs="Times New Roman"/>
          <w:sz w:val="24"/>
          <w:szCs w:val="24"/>
        </w:rPr>
        <w:t xml:space="preserve">The essential agreement between </w:t>
      </w:r>
      <w:ins w:id="1023" w:author="Unemo Magnus, USÖ Labmed länsklinik" w:date="2016-11-17T15:59:00Z">
        <w:r w:rsidR="00C232A3">
          <w:rPr>
            <w:rFonts w:ascii="Times New Roman" w:hAnsi="Times New Roman" w:cs="Times New Roman"/>
            <w:sz w:val="24"/>
            <w:szCs w:val="24"/>
          </w:rPr>
          <w:t xml:space="preserve">the exact </w:t>
        </w:r>
      </w:ins>
      <w:r w:rsidR="00FE6559" w:rsidRPr="006F644E">
        <w:rPr>
          <w:rFonts w:ascii="Times New Roman" w:hAnsi="Times New Roman" w:cs="Times New Roman"/>
          <w:sz w:val="24"/>
          <w:szCs w:val="24"/>
        </w:rPr>
        <w:t xml:space="preserve">Etest </w:t>
      </w:r>
      <w:ins w:id="1024" w:author="Unemo Magnus, USÖ Labmed länsklinik" w:date="2016-11-17T15:59:00Z">
        <w:r w:rsidR="00C232A3">
          <w:rPr>
            <w:rFonts w:ascii="Times New Roman" w:hAnsi="Times New Roman" w:cs="Times New Roman"/>
            <w:sz w:val="24"/>
            <w:szCs w:val="24"/>
          </w:rPr>
          <w:t xml:space="preserve">MICs </w:t>
        </w:r>
      </w:ins>
      <w:r w:rsidR="00FE6559" w:rsidRPr="006F644E">
        <w:rPr>
          <w:rFonts w:ascii="Times New Roman" w:hAnsi="Times New Roman" w:cs="Times New Roman"/>
          <w:sz w:val="24"/>
          <w:szCs w:val="24"/>
        </w:rPr>
        <w:t>and the predicted MIC</w:t>
      </w:r>
      <w:ins w:id="1025" w:author="Unemo Magnus, USÖ Labmed länsklinik" w:date="2016-11-17T16:11:00Z">
        <w:r w:rsidR="00AA2384">
          <w:rPr>
            <w:rFonts w:ascii="Times New Roman" w:hAnsi="Times New Roman" w:cs="Times New Roman"/>
            <w:sz w:val="24"/>
            <w:szCs w:val="24"/>
          </w:rPr>
          <w:t>s</w:t>
        </w:r>
      </w:ins>
      <w:r w:rsidR="00FE6559" w:rsidRPr="006F644E">
        <w:rPr>
          <w:rFonts w:ascii="Times New Roman" w:hAnsi="Times New Roman" w:cs="Times New Roman"/>
          <w:sz w:val="24"/>
          <w:szCs w:val="24"/>
        </w:rPr>
        <w:t xml:space="preserve"> was below 50% for all antimicrobials. </w:t>
      </w:r>
      <w:del w:id="1026" w:author="Unemo Magnus, USÖ Labmed länsklinik" w:date="2016-11-17T15:59:00Z">
        <w:r w:rsidR="000050DC" w:rsidRPr="006F644E" w:rsidDel="00C232A3">
          <w:rPr>
            <w:rFonts w:ascii="Times New Roman" w:hAnsi="Times New Roman" w:cs="Times New Roman"/>
            <w:sz w:val="24"/>
            <w:szCs w:val="24"/>
          </w:rPr>
          <w:delText xml:space="preserve">Deviations from Etest were found to be up to 8 doubling dilutions. </w:delText>
        </w:r>
      </w:del>
      <w:commentRangeEnd w:id="1022"/>
      <w:r w:rsidR="00C232A3">
        <w:rPr>
          <w:rStyle w:val="CommentReference"/>
        </w:rPr>
        <w:commentReference w:id="1022"/>
      </w:r>
      <w:r w:rsidR="000050DC" w:rsidRPr="006F644E">
        <w:rPr>
          <w:rFonts w:ascii="Times New Roman" w:hAnsi="Times New Roman" w:cs="Times New Roman"/>
          <w:sz w:val="24"/>
          <w:szCs w:val="24"/>
        </w:rPr>
        <w:t xml:space="preserve">The 75% percent quartiles for the deviations were larger for </w:t>
      </w:r>
      <w:commentRangeStart w:id="1027"/>
      <w:r w:rsidR="000050DC" w:rsidRPr="006F644E">
        <w:rPr>
          <w:rFonts w:ascii="Times New Roman" w:hAnsi="Times New Roman" w:cs="Times New Roman"/>
          <w:sz w:val="24"/>
          <w:szCs w:val="24"/>
        </w:rPr>
        <w:t>azithromycin, cefixime and ceftriaxone compared to ciprofloxacin, penicillin G, spectinomycin and tetracycline</w:t>
      </w:r>
      <w:commentRangeEnd w:id="1027"/>
      <w:r w:rsidR="00C232A3">
        <w:rPr>
          <w:rStyle w:val="CommentReference"/>
        </w:rPr>
        <w:commentReference w:id="1027"/>
      </w:r>
      <w:ins w:id="1028" w:author="Unemo Magnus, USÖ Labmed länsklinik" w:date="2016-11-17T16:30:00Z">
        <w:r w:rsidR="00390A2C">
          <w:rPr>
            <w:rFonts w:ascii="Times New Roman" w:hAnsi="Times New Roman" w:cs="Times New Roman"/>
            <w:sz w:val="24"/>
            <w:szCs w:val="24"/>
          </w:rPr>
          <w:t xml:space="preserve"> (Figure 1C)</w:t>
        </w:r>
      </w:ins>
      <w:r w:rsidR="000050DC" w:rsidRPr="006F644E">
        <w:rPr>
          <w:rFonts w:ascii="Times New Roman" w:hAnsi="Times New Roman" w:cs="Times New Roman"/>
          <w:sz w:val="24"/>
          <w:szCs w:val="24"/>
        </w:rPr>
        <w:t xml:space="preserve">. </w:t>
      </w:r>
    </w:p>
    <w:p w14:paraId="7C8E2978" w14:textId="59FBB17A" w:rsidR="00046D65" w:rsidRDefault="00046D65">
      <w:pPr>
        <w:spacing w:after="0" w:line="480" w:lineRule="auto"/>
        <w:jc w:val="both"/>
        <w:rPr>
          <w:ins w:id="1029" w:author="Unemo Magnus, USÖ Labmed länsklinik" w:date="2016-11-14T17:58:00Z"/>
          <w:rFonts w:ascii="Times New Roman" w:hAnsi="Times New Roman" w:cs="Times New Roman"/>
          <w:b/>
          <w:sz w:val="24"/>
          <w:szCs w:val="24"/>
        </w:rPr>
        <w:pPrChange w:id="1030" w:author="Unemo Magnus, USÖ Labmed länsklinik" w:date="2016-11-14T17:51:00Z">
          <w:pPr>
            <w:spacing w:line="480" w:lineRule="auto"/>
            <w:jc w:val="both"/>
          </w:pPr>
        </w:pPrChange>
      </w:pPr>
    </w:p>
    <w:p w14:paraId="53C514EA" w14:textId="00EAE24F" w:rsidR="0014390C" w:rsidRPr="00046D65" w:rsidRDefault="0014390C">
      <w:pPr>
        <w:spacing w:after="0" w:line="480" w:lineRule="auto"/>
        <w:jc w:val="both"/>
        <w:rPr>
          <w:rFonts w:ascii="Times New Roman" w:hAnsi="Times New Roman" w:cs="Times New Roman"/>
          <w:b/>
          <w:i/>
          <w:sz w:val="24"/>
          <w:szCs w:val="24"/>
          <w:rPrChange w:id="1031" w:author="Unemo Magnus, USÖ Labmed länsklinik" w:date="2016-11-14T17:58:00Z">
            <w:rPr>
              <w:rFonts w:ascii="Times New Roman" w:hAnsi="Times New Roman" w:cs="Times New Roman"/>
              <w:b/>
              <w:sz w:val="24"/>
              <w:szCs w:val="24"/>
            </w:rPr>
          </w:rPrChange>
        </w:rPr>
        <w:pPrChange w:id="1032" w:author="Unemo Magnus, USÖ Labmed länsklinik" w:date="2016-11-14T17:51:00Z">
          <w:pPr>
            <w:spacing w:line="480" w:lineRule="auto"/>
            <w:jc w:val="both"/>
          </w:pPr>
        </w:pPrChange>
      </w:pPr>
      <w:r w:rsidRPr="00046D65">
        <w:rPr>
          <w:rFonts w:ascii="Times New Roman" w:hAnsi="Times New Roman" w:cs="Times New Roman"/>
          <w:b/>
          <w:i/>
          <w:sz w:val="24"/>
          <w:szCs w:val="24"/>
          <w:rPrChange w:id="1033" w:author="Unemo Magnus, USÖ Labmed länsklinik" w:date="2016-11-14T17:58:00Z">
            <w:rPr>
              <w:rFonts w:ascii="Times New Roman" w:hAnsi="Times New Roman" w:cs="Times New Roman"/>
              <w:b/>
              <w:sz w:val="24"/>
              <w:szCs w:val="24"/>
            </w:rPr>
          </w:rPrChange>
        </w:rPr>
        <w:t>C</w:t>
      </w:r>
      <w:r w:rsidR="00FE6559" w:rsidRPr="00046D65">
        <w:rPr>
          <w:rFonts w:ascii="Times New Roman" w:hAnsi="Times New Roman" w:cs="Times New Roman"/>
          <w:b/>
          <w:i/>
          <w:sz w:val="24"/>
          <w:szCs w:val="24"/>
          <w:rPrChange w:id="1034" w:author="Unemo Magnus, USÖ Labmed länsklinik" w:date="2016-11-14T17:58:00Z">
            <w:rPr>
              <w:rFonts w:ascii="Times New Roman" w:hAnsi="Times New Roman" w:cs="Times New Roman"/>
              <w:b/>
              <w:sz w:val="24"/>
              <w:szCs w:val="24"/>
            </w:rPr>
          </w:rPrChange>
        </w:rPr>
        <w:t xml:space="preserve">ategorical agreement </w:t>
      </w:r>
    </w:p>
    <w:p w14:paraId="691F3FBB" w14:textId="0C7803AD" w:rsidR="003B02B6" w:rsidRPr="006F644E" w:rsidRDefault="00664BEB">
      <w:pPr>
        <w:spacing w:after="0" w:line="480" w:lineRule="auto"/>
        <w:jc w:val="both"/>
        <w:rPr>
          <w:rFonts w:ascii="Times New Roman" w:hAnsi="Times New Roman" w:cs="Times New Roman"/>
          <w:sz w:val="24"/>
          <w:szCs w:val="24"/>
        </w:rPr>
        <w:pPrChange w:id="1035" w:author="Unemo Magnus, USÖ Labmed länsklinik" w:date="2016-11-14T17:51:00Z">
          <w:pPr>
            <w:spacing w:line="480" w:lineRule="auto"/>
            <w:jc w:val="both"/>
          </w:pPr>
        </w:pPrChange>
      </w:pPr>
      <w:r w:rsidRPr="006F644E">
        <w:rPr>
          <w:rFonts w:ascii="Times New Roman" w:hAnsi="Times New Roman" w:cs="Times New Roman"/>
          <w:sz w:val="24"/>
          <w:szCs w:val="24"/>
        </w:rPr>
        <w:lastRenderedPageBreak/>
        <w:t xml:space="preserve">The </w:t>
      </w:r>
      <w:r w:rsidR="00F25789" w:rsidRPr="006F644E">
        <w:rPr>
          <w:rFonts w:ascii="Times New Roman" w:hAnsi="Times New Roman" w:cs="Times New Roman"/>
          <w:sz w:val="24"/>
          <w:szCs w:val="24"/>
        </w:rPr>
        <w:t xml:space="preserve">Etest </w:t>
      </w:r>
      <w:ins w:id="1036" w:author="Unemo Magnus, USÖ Labmed länsklinik" w:date="2016-11-17T16:12:00Z">
        <w:r w:rsidR="00AA2384">
          <w:rPr>
            <w:rFonts w:ascii="Times New Roman" w:hAnsi="Times New Roman" w:cs="Times New Roman"/>
            <w:sz w:val="24"/>
            <w:szCs w:val="24"/>
          </w:rPr>
          <w:t xml:space="preserve">and predicted </w:t>
        </w:r>
      </w:ins>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ins w:id="1037" w:author="Unemo Magnus, USÖ Labmed länsklinik" w:date="2016-11-17T16:12:00Z">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ins>
      <w:r w:rsidRPr="006F644E">
        <w:rPr>
          <w:rFonts w:ascii="Times New Roman" w:hAnsi="Times New Roman" w:cs="Times New Roman"/>
          <w:sz w:val="24"/>
          <w:szCs w:val="24"/>
        </w:rPr>
        <w:t xml:space="preserve">according to </w:t>
      </w:r>
      <w:ins w:id="1038" w:author="Unemo Magnus, USÖ Labmed länsklinik" w:date="2016-11-17T15:50:00Z">
        <w:r w:rsidR="008C043B">
          <w:rPr>
            <w:rFonts w:ascii="Times New Roman" w:hAnsi="Times New Roman" w:cs="Times New Roman"/>
            <w:sz w:val="24"/>
            <w:szCs w:val="24"/>
          </w:rPr>
          <w:t xml:space="preserve">the </w:t>
        </w:r>
      </w:ins>
      <w:r w:rsidR="00F25789" w:rsidRPr="006F644E">
        <w:rPr>
          <w:rFonts w:ascii="Times New Roman" w:hAnsi="Times New Roman" w:cs="Times New Roman"/>
          <w:sz w:val="24"/>
          <w:szCs w:val="24"/>
        </w:rPr>
        <w:t>EUCAST 2016 resistance breakpoints</w:t>
      </w:r>
      <w:ins w:id="1039" w:author="Unemo Magnus, USÖ Labmed länsklinik" w:date="2016-11-17T15:27:00Z">
        <w:r w:rsidR="00B91DFF">
          <w:rPr>
            <w:rFonts w:ascii="Times New Roman" w:hAnsi="Times New Roman" w:cs="Times New Roman"/>
            <w:sz w:val="24"/>
            <w:szCs w:val="24"/>
            <w:vertAlign w:val="superscript"/>
          </w:rPr>
          <w:t>30</w:t>
        </w:r>
      </w:ins>
      <w:r w:rsidR="00F25789" w:rsidRPr="006F644E">
        <w:rPr>
          <w:rFonts w:ascii="Times New Roman" w:hAnsi="Times New Roman" w:cs="Times New Roman"/>
          <w:sz w:val="24"/>
          <w:szCs w:val="24"/>
        </w:rPr>
        <w:t xml:space="preserve"> </w:t>
      </w:r>
      <w:del w:id="1040" w:author="Unemo Magnus, USÖ Labmed länsklinik" w:date="2016-11-17T16:12:00Z">
        <w:r w:rsidR="00F25789" w:rsidRPr="006F644E" w:rsidDel="00AA2384">
          <w:rPr>
            <w:rFonts w:ascii="Times New Roman" w:hAnsi="Times New Roman" w:cs="Times New Roman"/>
            <w:sz w:val="24"/>
            <w:szCs w:val="24"/>
          </w:rPr>
          <w:delText>in the categories</w:delText>
        </w:r>
        <w:r w:rsidRPr="006F644E" w:rsidDel="00AA2384">
          <w:rPr>
            <w:rFonts w:ascii="Times New Roman" w:hAnsi="Times New Roman" w:cs="Times New Roman"/>
            <w:sz w:val="24"/>
            <w:szCs w:val="24"/>
          </w:rPr>
          <w:delText xml:space="preserve"> susceptible, intermedia</w:delText>
        </w:r>
      </w:del>
      <w:del w:id="1041" w:author="Unemo Magnus, USÖ Labmed länsklinik" w:date="2016-11-17T15:50:00Z">
        <w:r w:rsidRPr="006F644E" w:rsidDel="008C043B">
          <w:rPr>
            <w:rFonts w:ascii="Times New Roman" w:hAnsi="Times New Roman" w:cs="Times New Roman"/>
            <w:sz w:val="24"/>
            <w:szCs w:val="24"/>
          </w:rPr>
          <w:delText>ry</w:delText>
        </w:r>
      </w:del>
      <w:del w:id="1042" w:author="Unemo Magnus, USÖ Labmed länsklinik" w:date="2016-11-17T16:12:00Z">
        <w:r w:rsidRPr="006F644E" w:rsidDel="00AA2384">
          <w:rPr>
            <w:rFonts w:ascii="Times New Roman" w:hAnsi="Times New Roman" w:cs="Times New Roman"/>
            <w:sz w:val="24"/>
            <w:szCs w:val="24"/>
          </w:rPr>
          <w:delText xml:space="preserve"> and resistant </w:delText>
        </w:r>
      </w:del>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del w:id="1043" w:author="Unemo Magnus, USÖ Labmed länsklinik" w:date="2016-11-17T16:11:00Z">
        <w:r w:rsidR="0009745E" w:rsidRPr="00AA2384" w:rsidDel="00AA2384">
          <w:rPr>
            <w:rFonts w:ascii="Times New Roman" w:hAnsi="Times New Roman" w:cs="Times New Roman"/>
            <w:sz w:val="24"/>
            <w:szCs w:val="24"/>
          </w:rPr>
          <w:delText>3</w:delText>
        </w:r>
      </w:del>
      <w:ins w:id="1044" w:author="Unemo Magnus, USÖ Labmed länsklinik" w:date="2016-11-17T16:11:00Z">
        <w:r w:rsidR="00AA2384" w:rsidRPr="00AA2384">
          <w:rPr>
            <w:rFonts w:ascii="Times New Roman" w:hAnsi="Times New Roman" w:cs="Times New Roman"/>
            <w:sz w:val="24"/>
            <w:szCs w:val="24"/>
            <w:rPrChange w:id="1045" w:author="Unemo Magnus, USÖ Labmed länsklinik" w:date="2016-11-17T16:11:00Z">
              <w:rPr>
                <w:rFonts w:ascii="Times New Roman" w:hAnsi="Times New Roman" w:cs="Times New Roman"/>
                <w:color w:val="FF0000"/>
                <w:sz w:val="24"/>
                <w:szCs w:val="24"/>
              </w:rPr>
            </w:rPrChange>
          </w:rPr>
          <w:t>2</w:t>
        </w:r>
      </w:ins>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Gentamicin </w:t>
      </w:r>
      <w:ins w:id="1046" w:author="Unemo Magnus, USÖ Labmed länsklinik" w:date="2016-11-17T16:13:00Z">
        <w:r w:rsidR="00AA2384">
          <w:rPr>
            <w:rFonts w:ascii="Times New Roman" w:hAnsi="Times New Roman" w:cs="Times New Roman"/>
            <w:sz w:val="24"/>
            <w:szCs w:val="24"/>
          </w:rPr>
          <w:t xml:space="preserve">MICs </w:t>
        </w:r>
      </w:ins>
      <w:r w:rsidR="00F25789" w:rsidRPr="006F644E">
        <w:rPr>
          <w:rFonts w:ascii="Times New Roman" w:hAnsi="Times New Roman" w:cs="Times New Roman"/>
          <w:sz w:val="24"/>
          <w:szCs w:val="24"/>
        </w:rPr>
        <w:t>w</w:t>
      </w:r>
      <w:ins w:id="1047" w:author="Unemo Magnus, USÖ Labmed länsklinik" w:date="2016-11-17T16:13:00Z">
        <w:r w:rsidR="00AA2384">
          <w:rPr>
            <w:rFonts w:ascii="Times New Roman" w:hAnsi="Times New Roman" w:cs="Times New Roman"/>
            <w:sz w:val="24"/>
            <w:szCs w:val="24"/>
          </w:rPr>
          <w:t>ere</w:t>
        </w:r>
      </w:ins>
      <w:del w:id="1048" w:author="Unemo Magnus, USÖ Labmed länsklinik" w:date="2016-11-17T16:13:00Z">
        <w:r w:rsidR="00F25789" w:rsidRPr="006F644E" w:rsidDel="00AA2384">
          <w:rPr>
            <w:rFonts w:ascii="Times New Roman" w:hAnsi="Times New Roman" w:cs="Times New Roman"/>
            <w:sz w:val="24"/>
            <w:szCs w:val="24"/>
          </w:rPr>
          <w:delText>as</w:delText>
        </w:r>
      </w:del>
      <w:r w:rsidR="00F25789" w:rsidRPr="006F644E">
        <w:rPr>
          <w:rFonts w:ascii="Times New Roman" w:hAnsi="Times New Roman" w:cs="Times New Roman"/>
          <w:sz w:val="24"/>
          <w:szCs w:val="24"/>
        </w:rPr>
        <w:t xml:space="preserve"> not </w:t>
      </w:r>
      <w:del w:id="1049" w:author="Unemo Magnus, USÖ Labmed länsklinik" w:date="2016-11-17T16:13:00Z">
        <w:r w:rsidR="00F25789" w:rsidRPr="006F644E" w:rsidDel="00AA2384">
          <w:rPr>
            <w:rFonts w:ascii="Times New Roman" w:hAnsi="Times New Roman" w:cs="Times New Roman"/>
            <w:sz w:val="24"/>
            <w:szCs w:val="24"/>
          </w:rPr>
          <w:delText xml:space="preserve">analysed </w:delText>
        </w:r>
      </w:del>
      <w:ins w:id="1050" w:author="Unemo Magnus, USÖ Labmed länsklinik" w:date="2016-11-17T16:13:00Z">
        <w:r w:rsidR="00AA2384">
          <w:rPr>
            <w:rFonts w:ascii="Times New Roman" w:hAnsi="Times New Roman" w:cs="Times New Roman"/>
            <w:sz w:val="24"/>
            <w:szCs w:val="24"/>
          </w:rPr>
          <w:t>categorised</w:t>
        </w:r>
        <w:r w:rsidR="00AA2384" w:rsidRPr="006F644E">
          <w:rPr>
            <w:rFonts w:ascii="Times New Roman" w:hAnsi="Times New Roman" w:cs="Times New Roman"/>
            <w:sz w:val="24"/>
            <w:szCs w:val="24"/>
          </w:rPr>
          <w:t xml:space="preserve"> </w:t>
        </w:r>
      </w:ins>
      <w:r w:rsidR="00F25789" w:rsidRPr="006F644E">
        <w:rPr>
          <w:rFonts w:ascii="Times New Roman" w:hAnsi="Times New Roman" w:cs="Times New Roman"/>
          <w:sz w:val="24"/>
          <w:szCs w:val="24"/>
        </w:rPr>
        <w:t xml:space="preserve">because </w:t>
      </w:r>
      <w:del w:id="1051" w:author="Unemo Magnus, USÖ Labmed länsklinik" w:date="2016-11-15T15:37:00Z">
        <w:r w:rsidR="00F25789" w:rsidRPr="006F644E" w:rsidDel="009E4A85">
          <w:rPr>
            <w:rFonts w:ascii="Times New Roman" w:hAnsi="Times New Roman" w:cs="Times New Roman"/>
            <w:sz w:val="24"/>
            <w:szCs w:val="24"/>
          </w:rPr>
          <w:delText xml:space="preserve">not </w:delText>
        </w:r>
      </w:del>
      <w:ins w:id="1052" w:author="Unemo Magnus, USÖ Labmed länsklinik" w:date="2016-11-15T15:37:00Z">
        <w:r w:rsidR="009E4A85">
          <w:rPr>
            <w:rFonts w:ascii="Times New Roman" w:hAnsi="Times New Roman" w:cs="Times New Roman"/>
            <w:sz w:val="24"/>
            <w:szCs w:val="24"/>
          </w:rPr>
          <w:t>no</w:t>
        </w:r>
        <w:r w:rsidR="009E4A85" w:rsidRPr="006F644E">
          <w:rPr>
            <w:rFonts w:ascii="Times New Roman" w:hAnsi="Times New Roman" w:cs="Times New Roman"/>
            <w:sz w:val="24"/>
            <w:szCs w:val="24"/>
          </w:rPr>
          <w:t xml:space="preserve"> </w:t>
        </w:r>
      </w:ins>
      <w:r w:rsidR="00F25789" w:rsidRPr="006F644E">
        <w:rPr>
          <w:rFonts w:ascii="Times New Roman" w:hAnsi="Times New Roman" w:cs="Times New Roman"/>
          <w:sz w:val="24"/>
          <w:szCs w:val="24"/>
        </w:rPr>
        <w:t>resistance breakpoint</w:t>
      </w:r>
      <w:del w:id="1053" w:author="Unemo Magnus, USÖ Labmed länsklinik" w:date="2016-11-17T16:13:00Z">
        <w:r w:rsidR="00F25789" w:rsidRPr="006F644E" w:rsidDel="00AA2384">
          <w:rPr>
            <w:rFonts w:ascii="Times New Roman" w:hAnsi="Times New Roman" w:cs="Times New Roman"/>
            <w:sz w:val="24"/>
            <w:szCs w:val="24"/>
          </w:rPr>
          <w:delText>s</w:delText>
        </w:r>
      </w:del>
      <w:r w:rsidR="00F25789" w:rsidRPr="006F644E">
        <w:rPr>
          <w:rFonts w:ascii="Times New Roman" w:hAnsi="Times New Roman" w:cs="Times New Roman"/>
          <w:sz w:val="24"/>
          <w:szCs w:val="24"/>
        </w:rPr>
        <w:t xml:space="preserve"> exist. </w:t>
      </w:r>
      <w:commentRangeStart w:id="1054"/>
      <w:ins w:id="1055" w:author="Unemo Magnus, USÖ Labmed länsklinik" w:date="2016-11-17T16:13:00Z">
        <w:r w:rsidR="00AA2384">
          <w:rPr>
            <w:rFonts w:ascii="Times New Roman" w:hAnsi="Times New Roman" w:cs="Times New Roman"/>
            <w:sz w:val="24"/>
            <w:szCs w:val="24"/>
          </w:rPr>
          <w:t xml:space="preserve">Furthermore, </w:t>
        </w:r>
      </w:ins>
      <w:ins w:id="1056" w:author="Unemo Magnus, USÖ Labmed länsklinik" w:date="2016-11-17T16:14:00Z">
        <w:r w:rsidR="00AA2384">
          <w:rPr>
            <w:rFonts w:ascii="Times New Roman" w:hAnsi="Times New Roman" w:cs="Times New Roman"/>
            <w:sz w:val="24"/>
            <w:szCs w:val="24"/>
          </w:rPr>
          <w:t xml:space="preserve">seven strains were correctly </w:t>
        </w:r>
      </w:ins>
      <w:ins w:id="1057" w:author="Unemo Magnus, USÖ Labmed länsklinik" w:date="2016-11-17T16:17:00Z">
        <w:r w:rsidR="00A17CFE">
          <w:rPr>
            <w:rFonts w:ascii="Times New Roman" w:hAnsi="Times New Roman" w:cs="Times New Roman"/>
            <w:sz w:val="24"/>
            <w:szCs w:val="24"/>
          </w:rPr>
          <w:t>identified</w:t>
        </w:r>
      </w:ins>
      <w:ins w:id="1058" w:author="Unemo Magnus, USÖ Labmed länsklinik" w:date="2016-11-17T16:14:00Z">
        <w:r w:rsidR="00AA2384">
          <w:rPr>
            <w:rFonts w:ascii="Times New Roman" w:hAnsi="Times New Roman" w:cs="Times New Roman"/>
            <w:sz w:val="24"/>
            <w:szCs w:val="24"/>
          </w:rPr>
          <w:t xml:space="preserve"> as resistant to </w:t>
        </w:r>
      </w:ins>
      <w:del w:id="1059" w:author="Unemo Magnus, USÖ Labmed länsklinik" w:date="2016-11-17T16:13:00Z">
        <w:r w:rsidR="00F25789" w:rsidRPr="006F644E" w:rsidDel="00AA2384">
          <w:rPr>
            <w:rFonts w:ascii="Times New Roman" w:hAnsi="Times New Roman" w:cs="Times New Roman"/>
            <w:sz w:val="24"/>
            <w:szCs w:val="24"/>
          </w:rPr>
          <w:delText>S</w:delText>
        </w:r>
      </w:del>
      <w:ins w:id="1060" w:author="Unemo Magnus, USÖ Labmed länsklinik" w:date="2016-11-17T16:13:00Z">
        <w:r w:rsidR="00AA2384">
          <w:rPr>
            <w:rFonts w:ascii="Times New Roman" w:hAnsi="Times New Roman" w:cs="Times New Roman"/>
            <w:sz w:val="24"/>
            <w:szCs w:val="24"/>
          </w:rPr>
          <w:t>s</w:t>
        </w:r>
      </w:ins>
      <w:r w:rsidR="00F25789" w:rsidRPr="006F644E">
        <w:rPr>
          <w:rFonts w:ascii="Times New Roman" w:hAnsi="Times New Roman" w:cs="Times New Roman"/>
          <w:sz w:val="24"/>
          <w:szCs w:val="24"/>
        </w:rPr>
        <w:t>pectinomycin</w:t>
      </w:r>
      <w:ins w:id="1061" w:author="Unemo Magnus, USÖ Labmed länsklinik" w:date="2016-11-17T16:14:00Z">
        <w:r w:rsidR="00AA2384">
          <w:rPr>
            <w:rFonts w:ascii="Times New Roman" w:hAnsi="Times New Roman" w:cs="Times New Roman"/>
            <w:sz w:val="24"/>
            <w:szCs w:val="24"/>
          </w:rPr>
          <w:t xml:space="preserve">, however, </w:t>
        </w:r>
      </w:ins>
      <w:del w:id="1062" w:author="Unemo Magnus, USÖ Labmed länsklinik" w:date="2016-11-17T16:14:00Z">
        <w:r w:rsidR="00F25789" w:rsidRPr="006F644E" w:rsidDel="00AA2384">
          <w:rPr>
            <w:rFonts w:ascii="Times New Roman" w:hAnsi="Times New Roman" w:cs="Times New Roman"/>
            <w:sz w:val="24"/>
            <w:szCs w:val="24"/>
          </w:rPr>
          <w:delText xml:space="preserve"> included 7 resistant strains</w:delText>
        </w:r>
        <w:r w:rsidR="000E6350" w:rsidRPr="006F644E" w:rsidDel="00AA2384">
          <w:rPr>
            <w:rFonts w:ascii="Times New Roman" w:hAnsi="Times New Roman" w:cs="Times New Roman"/>
            <w:sz w:val="24"/>
            <w:szCs w:val="24"/>
          </w:rPr>
          <w:delText>, those were correctly recognized as r</w:delText>
        </w:r>
      </w:del>
      <w:del w:id="1063" w:author="Unemo Magnus, USÖ Labmed länsklinik" w:date="2016-11-17T16:15:00Z">
        <w:r w:rsidR="000E6350" w:rsidRPr="006F644E" w:rsidDel="00AA2384">
          <w:rPr>
            <w:rFonts w:ascii="Times New Roman" w:hAnsi="Times New Roman" w:cs="Times New Roman"/>
            <w:sz w:val="24"/>
            <w:szCs w:val="24"/>
          </w:rPr>
          <w:delText xml:space="preserve">esistant but since </w:delText>
        </w:r>
      </w:del>
      <w:r w:rsidR="000E6350" w:rsidRPr="006F644E">
        <w:rPr>
          <w:rFonts w:ascii="Times New Roman" w:hAnsi="Times New Roman" w:cs="Times New Roman"/>
          <w:sz w:val="24"/>
          <w:szCs w:val="24"/>
        </w:rPr>
        <w:t xml:space="preserve">they were above limit of detection </w:t>
      </w:r>
      <w:ins w:id="1064" w:author="Unemo Magnus, USÖ Labmed länsklinik" w:date="2016-11-17T15:54:00Z">
        <w:r w:rsidR="008C043B">
          <w:rPr>
            <w:rFonts w:ascii="Times New Roman" w:hAnsi="Times New Roman" w:cs="Times New Roman"/>
            <w:sz w:val="24"/>
            <w:szCs w:val="24"/>
          </w:rPr>
          <w:t xml:space="preserve">due to their high-level resistance </w:t>
        </w:r>
      </w:ins>
      <w:ins w:id="1065" w:author="Unemo Magnus, USÖ Labmed länsklinik" w:date="2016-11-17T16:15:00Z">
        <w:r w:rsidR="00AA2384">
          <w:rPr>
            <w:rFonts w:ascii="Times New Roman" w:hAnsi="Times New Roman" w:cs="Times New Roman"/>
            <w:sz w:val="24"/>
            <w:szCs w:val="24"/>
          </w:rPr>
          <w:t xml:space="preserve">and, accordingly, </w:t>
        </w:r>
      </w:ins>
      <w:ins w:id="1066" w:author="Unemo Magnus, USÖ Labmed länsklinik" w:date="2016-11-17T16:17:00Z">
        <w:r w:rsidR="00AA2384">
          <w:rPr>
            <w:rFonts w:ascii="Times New Roman" w:hAnsi="Times New Roman" w:cs="Times New Roman"/>
            <w:sz w:val="24"/>
            <w:szCs w:val="24"/>
          </w:rPr>
          <w:t xml:space="preserve">could not be </w:t>
        </w:r>
      </w:ins>
      <w:del w:id="1067" w:author="Unemo Magnus, USÖ Labmed länsklinik" w:date="2016-11-17T16:17:00Z">
        <w:r w:rsidR="000E6350" w:rsidRPr="006F644E" w:rsidDel="00AA2384">
          <w:rPr>
            <w:rFonts w:ascii="Times New Roman" w:hAnsi="Times New Roman" w:cs="Times New Roman"/>
            <w:sz w:val="24"/>
            <w:szCs w:val="24"/>
          </w:rPr>
          <w:delText xml:space="preserve">they were not </w:delText>
        </w:r>
      </w:del>
      <w:r w:rsidR="000E6350" w:rsidRPr="006F644E">
        <w:rPr>
          <w:rFonts w:ascii="Times New Roman" w:hAnsi="Times New Roman" w:cs="Times New Roman"/>
          <w:sz w:val="24"/>
          <w:szCs w:val="24"/>
        </w:rPr>
        <w:t>included in the comparison with Etest</w:t>
      </w:r>
      <w:commentRangeEnd w:id="1054"/>
      <w:r w:rsidR="00A17CFE">
        <w:rPr>
          <w:rStyle w:val="CommentReference"/>
        </w:rPr>
        <w:commentReference w:id="1054"/>
      </w:r>
      <w:r w:rsidR="000E6350" w:rsidRPr="006F644E">
        <w:rPr>
          <w:rFonts w:ascii="Times New Roman" w:hAnsi="Times New Roman" w:cs="Times New Roman"/>
          <w:sz w:val="24"/>
          <w:szCs w:val="24"/>
        </w:rPr>
        <w:t xml:space="preserve">. </w:t>
      </w:r>
      <w:ins w:id="1068" w:author="Unemo Magnus, USÖ Labmed länsklinik" w:date="2016-11-17T16:24:00Z">
        <w:r w:rsidR="00A17CFE">
          <w:rPr>
            <w:rFonts w:ascii="Times New Roman" w:hAnsi="Times New Roman" w:cs="Times New Roman"/>
            <w:sz w:val="24"/>
            <w:szCs w:val="24"/>
          </w:rPr>
          <w:t xml:space="preserve">For </w:t>
        </w:r>
      </w:ins>
      <w:ins w:id="1069" w:author="Unemo Magnus, USÖ Labmed länsklinik" w:date="2016-11-17T16:25:00Z">
        <w:r w:rsidR="00A17CFE">
          <w:rPr>
            <w:rFonts w:ascii="Times New Roman" w:hAnsi="Times New Roman" w:cs="Times New Roman"/>
            <w:sz w:val="24"/>
            <w:szCs w:val="24"/>
          </w:rPr>
          <w:t xml:space="preserve">spectinomycin?, </w:t>
        </w:r>
      </w:ins>
      <w:del w:id="1070" w:author="Unemo Magnus, USÖ Labmed länsklinik" w:date="2016-11-17T16:24:00Z">
        <w:r w:rsidR="000E6350" w:rsidRPr="006F644E" w:rsidDel="00A17CFE">
          <w:rPr>
            <w:rFonts w:ascii="Times New Roman" w:hAnsi="Times New Roman" w:cs="Times New Roman"/>
            <w:sz w:val="24"/>
            <w:szCs w:val="24"/>
          </w:rPr>
          <w:delText xml:space="preserve">The antimicrobials </w:delText>
        </w:r>
      </w:del>
      <w:commentRangeStart w:id="1071"/>
      <w:r w:rsidR="000E6350" w:rsidRPr="006F644E">
        <w:rPr>
          <w:rFonts w:ascii="Times New Roman" w:hAnsi="Times New Roman" w:cs="Times New Roman"/>
          <w:sz w:val="24"/>
          <w:szCs w:val="24"/>
        </w:rPr>
        <w:t>tetracycline and penicillin G</w:t>
      </w:r>
      <w:ins w:id="1072" w:author="Unemo Magnus, USÖ Labmed länsklinik" w:date="2016-11-17T16:24:00Z">
        <w:r w:rsidR="00A17CFE">
          <w:rPr>
            <w:rFonts w:ascii="Times New Roman" w:hAnsi="Times New Roman" w:cs="Times New Roman"/>
            <w:sz w:val="24"/>
            <w:szCs w:val="24"/>
          </w:rPr>
          <w:t>,</w:t>
        </w:r>
      </w:ins>
      <w:r w:rsidR="000E6350" w:rsidRPr="006F644E">
        <w:rPr>
          <w:rFonts w:ascii="Times New Roman" w:hAnsi="Times New Roman" w:cs="Times New Roman"/>
          <w:sz w:val="24"/>
          <w:szCs w:val="24"/>
        </w:rPr>
        <w:t xml:space="preserve"> </w:t>
      </w:r>
      <w:ins w:id="1073" w:author="Unemo Magnus, USÖ Labmed länsklinik" w:date="2016-11-17T16:24:00Z">
        <w:r w:rsidR="00A17CFE">
          <w:rPr>
            <w:rFonts w:ascii="Times New Roman" w:hAnsi="Times New Roman" w:cs="Times New Roman"/>
            <w:sz w:val="24"/>
            <w:szCs w:val="24"/>
          </w:rPr>
          <w:t xml:space="preserve">no </w:t>
        </w:r>
      </w:ins>
      <w:del w:id="1074" w:author="Unemo Magnus, USÖ Labmed länsklinik" w:date="2016-11-17T16:24:00Z">
        <w:r w:rsidR="000E6350" w:rsidRPr="006F644E" w:rsidDel="00A17CFE">
          <w:rPr>
            <w:rFonts w:ascii="Times New Roman" w:hAnsi="Times New Roman" w:cs="Times New Roman"/>
            <w:sz w:val="24"/>
            <w:szCs w:val="24"/>
          </w:rPr>
          <w:delText xml:space="preserve">did not contain </w:delText>
        </w:r>
      </w:del>
      <w:r w:rsidR="000E6350" w:rsidRPr="006F644E">
        <w:rPr>
          <w:rFonts w:ascii="Times New Roman" w:hAnsi="Times New Roman" w:cs="Times New Roman"/>
          <w:sz w:val="24"/>
          <w:szCs w:val="24"/>
        </w:rPr>
        <w:t>major errors</w:t>
      </w:r>
      <w:commentRangeEnd w:id="1071"/>
      <w:ins w:id="1075" w:author="Unemo Magnus, USÖ Labmed länsklinik" w:date="2016-11-17T16:24:00Z">
        <w:r w:rsidR="00A17CFE">
          <w:rPr>
            <w:rFonts w:ascii="Times New Roman" w:hAnsi="Times New Roman" w:cs="Times New Roman"/>
            <w:sz w:val="24"/>
            <w:szCs w:val="24"/>
          </w:rPr>
          <w:t xml:space="preserve"> were identified</w:t>
        </w:r>
      </w:ins>
      <w:r w:rsidR="00A17CFE">
        <w:rPr>
          <w:rStyle w:val="CommentReference"/>
        </w:rPr>
        <w:commentReference w:id="1071"/>
      </w:r>
      <w:r w:rsidR="000E6350" w:rsidRPr="006F644E">
        <w:rPr>
          <w:rFonts w:ascii="Times New Roman" w:hAnsi="Times New Roman" w:cs="Times New Roman"/>
          <w:sz w:val="24"/>
          <w:szCs w:val="24"/>
        </w:rPr>
        <w:t xml:space="preserve">. </w:t>
      </w:r>
      <w:commentRangeStart w:id="1076"/>
      <w:del w:id="1077" w:author="Unemo Magnus, USÖ Labmed länsklinik" w:date="2016-11-17T15:52:00Z">
        <w:r w:rsidR="000E6350" w:rsidRPr="006F644E" w:rsidDel="008C043B">
          <w:rPr>
            <w:rFonts w:ascii="Times New Roman" w:hAnsi="Times New Roman" w:cs="Times New Roman"/>
            <w:sz w:val="24"/>
            <w:szCs w:val="24"/>
          </w:rPr>
          <w:delText xml:space="preserve">For ciprofloxacin one strain was misclassified as resistant. </w:delText>
        </w:r>
      </w:del>
      <w:commentRangeEnd w:id="1076"/>
      <w:r w:rsidR="008C043B">
        <w:rPr>
          <w:rStyle w:val="CommentReference"/>
        </w:rPr>
        <w:commentReference w:id="1076"/>
      </w:r>
      <w:r w:rsidR="000E6350" w:rsidRPr="006F644E">
        <w:rPr>
          <w:rFonts w:ascii="Times New Roman" w:hAnsi="Times New Roman" w:cs="Times New Roman"/>
          <w:sz w:val="24"/>
          <w:szCs w:val="24"/>
        </w:rPr>
        <w:t>False positive misclassifications (S to R)</w:t>
      </w:r>
      <w:ins w:id="1078" w:author="Unemo Magnus, USÖ Labmed länsklinik" w:date="2016-11-17T15:53:00Z">
        <w:r w:rsidR="008C043B">
          <w:rPr>
            <w:rFonts w:ascii="Times New Roman" w:hAnsi="Times New Roman" w:cs="Times New Roman"/>
            <w:sz w:val="24"/>
            <w:szCs w:val="24"/>
          </w:rPr>
          <w:t>, i.e. major errors,</w:t>
        </w:r>
      </w:ins>
      <w:r w:rsidR="000E6350" w:rsidRPr="006F644E">
        <w:rPr>
          <w:rFonts w:ascii="Times New Roman" w:hAnsi="Times New Roman" w:cs="Times New Roman"/>
          <w:sz w:val="24"/>
          <w:szCs w:val="24"/>
        </w:rPr>
        <w:t xml:space="preserve"> occurred for </w:t>
      </w:r>
      <w:ins w:id="1079" w:author="Unemo Magnus, USÖ Labmed länsklinik" w:date="2016-11-17T16:25:00Z">
        <w:r w:rsidR="00A17CFE" w:rsidRPr="006F644E">
          <w:rPr>
            <w:rFonts w:ascii="Times New Roman" w:hAnsi="Times New Roman" w:cs="Times New Roman"/>
            <w:sz w:val="24"/>
            <w:szCs w:val="24"/>
          </w:rPr>
          <w:t xml:space="preserve">ceftriaxone (29%), cefixime (22%), </w:t>
        </w:r>
      </w:ins>
      <w:r w:rsidR="002B45F7" w:rsidRPr="006F644E">
        <w:rPr>
          <w:rFonts w:ascii="Times New Roman" w:hAnsi="Times New Roman" w:cs="Times New Roman"/>
          <w:sz w:val="24"/>
          <w:szCs w:val="24"/>
        </w:rPr>
        <w:t>azithromycin</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6</w:t>
      </w:r>
      <w:r w:rsidR="00862E40" w:rsidRPr="006F644E">
        <w:rPr>
          <w:rFonts w:ascii="Times New Roman" w:hAnsi="Times New Roman" w:cs="Times New Roman"/>
          <w:sz w:val="24"/>
          <w:szCs w:val="24"/>
        </w:rPr>
        <w:t xml:space="preserve">%), </w:t>
      </w:r>
      <w:del w:id="1080" w:author="Unemo Magnus, USÖ Labmed länsklinik" w:date="2016-11-17T16:25:00Z">
        <w:r w:rsidR="000E6350" w:rsidRPr="006F644E" w:rsidDel="00A17CFE">
          <w:rPr>
            <w:rFonts w:ascii="Times New Roman" w:hAnsi="Times New Roman" w:cs="Times New Roman"/>
            <w:sz w:val="24"/>
            <w:szCs w:val="24"/>
          </w:rPr>
          <w:delText>cefixime (</w:delText>
        </w:r>
        <w:r w:rsidR="002B45F7" w:rsidRPr="006F644E" w:rsidDel="00A17CFE">
          <w:rPr>
            <w:rFonts w:ascii="Times New Roman" w:hAnsi="Times New Roman" w:cs="Times New Roman"/>
            <w:sz w:val="24"/>
            <w:szCs w:val="24"/>
          </w:rPr>
          <w:delText>22</w:delText>
        </w:r>
        <w:r w:rsidR="000E6350" w:rsidRPr="006F644E" w:rsidDel="00A17CFE">
          <w:rPr>
            <w:rFonts w:ascii="Times New Roman" w:hAnsi="Times New Roman" w:cs="Times New Roman"/>
            <w:sz w:val="24"/>
            <w:szCs w:val="24"/>
          </w:rPr>
          <w:delText>%),</w:delText>
        </w:r>
        <w:r w:rsidR="002B45F7" w:rsidRPr="006F644E" w:rsidDel="00A17CFE">
          <w:rPr>
            <w:rFonts w:ascii="Times New Roman" w:hAnsi="Times New Roman" w:cs="Times New Roman"/>
            <w:sz w:val="24"/>
            <w:szCs w:val="24"/>
          </w:rPr>
          <w:delText xml:space="preserve"> </w:delText>
        </w:r>
      </w:del>
      <w:del w:id="1081" w:author="Unemo Magnus, USÖ Labmed länsklinik" w:date="2016-11-17T16:26:00Z">
        <w:r w:rsidR="002B45F7" w:rsidRPr="006F644E" w:rsidDel="00A17CFE">
          <w:rPr>
            <w:rFonts w:ascii="Times New Roman" w:hAnsi="Times New Roman" w:cs="Times New Roman"/>
            <w:sz w:val="24"/>
            <w:szCs w:val="24"/>
          </w:rPr>
          <w:delText xml:space="preserve">and </w:delText>
        </w:r>
      </w:del>
      <w:del w:id="1082" w:author="Unemo Magnus, USÖ Labmed länsklinik" w:date="2016-11-17T16:25:00Z">
        <w:r w:rsidR="002B45F7" w:rsidRPr="006F644E" w:rsidDel="00A17CFE">
          <w:rPr>
            <w:rFonts w:ascii="Times New Roman" w:hAnsi="Times New Roman" w:cs="Times New Roman"/>
            <w:sz w:val="24"/>
            <w:szCs w:val="24"/>
          </w:rPr>
          <w:delText xml:space="preserve">ceftriaxone (29%), </w:delText>
        </w:r>
      </w:del>
      <w:r w:rsidR="002B45F7" w:rsidRPr="006F644E">
        <w:rPr>
          <w:rFonts w:ascii="Times New Roman" w:hAnsi="Times New Roman" w:cs="Times New Roman"/>
          <w:sz w:val="24"/>
          <w:szCs w:val="24"/>
        </w:rPr>
        <w:t>ciprofloxacin (1%) and tetracycline (1%)</w:t>
      </w:r>
      <w:r w:rsidR="000E635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False negative misclassifications (R to S)</w:t>
      </w:r>
      <w:ins w:id="1083" w:author="Unemo Magnus, USÖ Labmed länsklinik" w:date="2016-11-17T15:53:00Z">
        <w:r w:rsidR="008C043B">
          <w:rPr>
            <w:rFonts w:ascii="Times New Roman" w:hAnsi="Times New Roman" w:cs="Times New Roman"/>
            <w:sz w:val="24"/>
            <w:szCs w:val="24"/>
          </w:rPr>
          <w:t>, i.e. very major errors,</w:t>
        </w:r>
      </w:ins>
      <w:r w:rsidR="002B45F7" w:rsidRPr="006F644E">
        <w:rPr>
          <w:rFonts w:ascii="Times New Roman" w:hAnsi="Times New Roman" w:cs="Times New Roman"/>
          <w:sz w:val="24"/>
          <w:szCs w:val="24"/>
        </w:rPr>
        <w:t xml:space="preserve"> </w:t>
      </w:r>
      <w:ins w:id="1084" w:author="Unemo Magnus, USÖ Labmed länsklinik" w:date="2016-11-17T16:26:00Z">
        <w:r w:rsidR="00A17CFE">
          <w:rPr>
            <w:rFonts w:ascii="Times New Roman" w:hAnsi="Times New Roman" w:cs="Times New Roman"/>
            <w:sz w:val="24"/>
            <w:szCs w:val="24"/>
          </w:rPr>
          <w:t xml:space="preserve">were very rare and only identified for </w:t>
        </w:r>
      </w:ins>
      <w:ins w:id="1085" w:author="Unemo Magnus, USÖ Labmed länsklinik" w:date="2016-11-17T16:27:00Z">
        <w:r w:rsidR="00A17CFE" w:rsidRPr="006F644E">
          <w:rPr>
            <w:rFonts w:ascii="Times New Roman" w:hAnsi="Times New Roman" w:cs="Times New Roman"/>
            <w:sz w:val="24"/>
            <w:szCs w:val="24"/>
          </w:rPr>
          <w:t>ceftriaxone (1%)</w:t>
        </w:r>
        <w:r w:rsidR="00A17CFE">
          <w:rPr>
            <w:rFonts w:ascii="Times New Roman" w:hAnsi="Times New Roman" w:cs="Times New Roman"/>
            <w:sz w:val="24"/>
            <w:szCs w:val="24"/>
          </w:rPr>
          <w:t xml:space="preserve"> and </w:t>
        </w:r>
      </w:ins>
      <w:del w:id="1086" w:author="Unemo Magnus, USÖ Labmed länsklinik" w:date="2016-11-17T16:26:00Z">
        <w:r w:rsidR="002B45F7" w:rsidRPr="006F644E" w:rsidDel="00A17CFE">
          <w:rPr>
            <w:rFonts w:ascii="Times New Roman" w:hAnsi="Times New Roman" w:cs="Times New Roman"/>
            <w:sz w:val="24"/>
            <w:szCs w:val="24"/>
          </w:rPr>
          <w:delText xml:space="preserve">occurred for </w:delText>
        </w:r>
      </w:del>
      <w:r w:rsidR="002B45F7" w:rsidRPr="006F644E">
        <w:rPr>
          <w:rFonts w:ascii="Times New Roman" w:hAnsi="Times New Roman" w:cs="Times New Roman"/>
          <w:sz w:val="24"/>
          <w:szCs w:val="24"/>
        </w:rPr>
        <w:t>azithromycin (1%)</w:t>
      </w:r>
      <w:del w:id="1087" w:author="Unemo Magnus, USÖ Labmed länsklinik" w:date="2016-11-17T16:27:00Z">
        <w:r w:rsidR="002B45F7" w:rsidRPr="006F644E" w:rsidDel="00A17CFE">
          <w:rPr>
            <w:rFonts w:ascii="Times New Roman" w:hAnsi="Times New Roman" w:cs="Times New Roman"/>
            <w:sz w:val="24"/>
            <w:szCs w:val="24"/>
          </w:rPr>
          <w:delText xml:space="preserve"> and ceftriaxone (1%)</w:delText>
        </w:r>
      </w:del>
      <w:r w:rsidR="002B45F7" w:rsidRPr="006F644E">
        <w:rPr>
          <w:rFonts w:ascii="Times New Roman" w:hAnsi="Times New Roman" w:cs="Times New Roman"/>
          <w:sz w:val="24"/>
          <w:szCs w:val="24"/>
        </w:rPr>
        <w:t xml:space="preserve">. </w:t>
      </w:r>
      <w:commentRangeStart w:id="1088"/>
      <w:r w:rsidR="002B45F7" w:rsidRPr="006F644E">
        <w:rPr>
          <w:rFonts w:ascii="Times New Roman" w:hAnsi="Times New Roman" w:cs="Times New Roman"/>
          <w:sz w:val="24"/>
          <w:szCs w:val="24"/>
        </w:rPr>
        <w:t xml:space="preserve">A high </w:t>
      </w:r>
      <w:del w:id="1089" w:author="Unemo Magnus, USÖ Labmed länsklinik" w:date="2016-11-17T16:27:00Z">
        <w:r w:rsidR="002B45F7" w:rsidRPr="006F644E" w:rsidDel="00A17CFE">
          <w:rPr>
            <w:rFonts w:ascii="Times New Roman" w:hAnsi="Times New Roman" w:cs="Times New Roman"/>
            <w:sz w:val="24"/>
            <w:szCs w:val="24"/>
          </w:rPr>
          <w:delText xml:space="preserve">amount </w:delText>
        </w:r>
      </w:del>
      <w:ins w:id="1090" w:author="Unemo Magnus, USÖ Labmed länsklinik" w:date="2016-11-17T16:27:00Z">
        <w:r w:rsidR="00A17CFE">
          <w:rPr>
            <w:rFonts w:ascii="Times New Roman" w:hAnsi="Times New Roman" w:cs="Times New Roman"/>
            <w:sz w:val="24"/>
            <w:szCs w:val="24"/>
          </w:rPr>
          <w:t>number</w:t>
        </w:r>
        <w:r w:rsidR="00A17CFE" w:rsidRPr="006F644E">
          <w:rPr>
            <w:rFonts w:ascii="Times New Roman" w:hAnsi="Times New Roman" w:cs="Times New Roman"/>
            <w:sz w:val="24"/>
            <w:szCs w:val="24"/>
          </w:rPr>
          <w:t xml:space="preserve"> </w:t>
        </w:r>
      </w:ins>
      <w:r w:rsidR="002B45F7" w:rsidRPr="006F644E">
        <w:rPr>
          <w:rFonts w:ascii="Times New Roman" w:hAnsi="Times New Roman" w:cs="Times New Roman"/>
          <w:sz w:val="24"/>
          <w:szCs w:val="24"/>
        </w:rPr>
        <w:t xml:space="preserve">of misclassifications (38 cases) </w:t>
      </w:r>
      <w:commentRangeEnd w:id="1088"/>
      <w:r w:rsidR="00C36A1F">
        <w:rPr>
          <w:rStyle w:val="CommentReference"/>
        </w:rPr>
        <w:commentReference w:id="1088"/>
      </w:r>
      <w:r w:rsidR="002B45F7" w:rsidRPr="006F644E">
        <w:rPr>
          <w:rFonts w:ascii="Times New Roman" w:hAnsi="Times New Roman" w:cs="Times New Roman"/>
          <w:sz w:val="24"/>
          <w:szCs w:val="24"/>
        </w:rPr>
        <w:t xml:space="preserve">was </w:t>
      </w:r>
      <w:ins w:id="1091" w:author="Unemo Magnus, USÖ Labmed länsklinik" w:date="2016-11-17T16:27:00Z">
        <w:r w:rsidR="00C36A1F">
          <w:rPr>
            <w:rFonts w:ascii="Times New Roman" w:hAnsi="Times New Roman" w:cs="Times New Roman"/>
            <w:sz w:val="24"/>
            <w:szCs w:val="24"/>
          </w:rPr>
          <w:t xml:space="preserve">due to MIC </w:t>
        </w:r>
      </w:ins>
      <w:del w:id="1092" w:author="Unemo Magnus, USÖ Labmed länsklinik" w:date="2016-11-17T16:27:00Z">
        <w:r w:rsidR="002B45F7" w:rsidRPr="006F644E" w:rsidDel="00C36A1F">
          <w:rPr>
            <w:rFonts w:ascii="Times New Roman" w:hAnsi="Times New Roman" w:cs="Times New Roman"/>
            <w:sz w:val="24"/>
            <w:szCs w:val="24"/>
          </w:rPr>
          <w:delText xml:space="preserve">found be caused by </w:delText>
        </w:r>
      </w:del>
      <w:r w:rsidR="002B45F7" w:rsidRPr="006F644E">
        <w:rPr>
          <w:rFonts w:ascii="Times New Roman" w:hAnsi="Times New Roman" w:cs="Times New Roman"/>
          <w:sz w:val="24"/>
          <w:szCs w:val="24"/>
        </w:rPr>
        <w:t xml:space="preserve">values close to the </w:t>
      </w:r>
      <w:ins w:id="1093" w:author="Unemo Magnus, USÖ Labmed länsklinik" w:date="2016-11-17T16:28:00Z">
        <w:r w:rsidR="00C36A1F">
          <w:rPr>
            <w:rFonts w:ascii="Times New Roman" w:hAnsi="Times New Roman" w:cs="Times New Roman"/>
            <w:sz w:val="24"/>
            <w:szCs w:val="24"/>
          </w:rPr>
          <w:t xml:space="preserve">susceptibility or </w:t>
        </w:r>
      </w:ins>
      <w:ins w:id="1094" w:author="Unemo Magnus, USÖ Labmed länsklinik" w:date="2016-11-17T16:27:00Z">
        <w:r w:rsidR="00C36A1F">
          <w:rPr>
            <w:rFonts w:ascii="Times New Roman" w:hAnsi="Times New Roman" w:cs="Times New Roman"/>
            <w:sz w:val="24"/>
            <w:szCs w:val="24"/>
          </w:rPr>
          <w:t xml:space="preserve">resistance </w:t>
        </w:r>
      </w:ins>
      <w:r w:rsidR="002B45F7" w:rsidRPr="006F644E">
        <w:rPr>
          <w:rFonts w:ascii="Times New Roman" w:hAnsi="Times New Roman" w:cs="Times New Roman"/>
          <w:sz w:val="24"/>
          <w:szCs w:val="24"/>
        </w:rPr>
        <w:t xml:space="preserve">breakpoints </w:t>
      </w:r>
      <w:ins w:id="1095" w:author="Unemo Magnus, USÖ Labmed länsklinik" w:date="2016-11-17T16:27:00Z">
        <w:r w:rsidR="00C36A1F">
          <w:rPr>
            <w:rFonts w:ascii="Times New Roman" w:hAnsi="Times New Roman" w:cs="Times New Roman"/>
            <w:sz w:val="24"/>
            <w:szCs w:val="24"/>
          </w:rPr>
          <w:t xml:space="preserve">and </w:t>
        </w:r>
      </w:ins>
      <w:del w:id="1096" w:author="Unemo Magnus, USÖ Labmed länsklinik" w:date="2016-11-17T16:27:00Z">
        <w:r w:rsidR="002B45F7" w:rsidRPr="006F644E" w:rsidDel="00C36A1F">
          <w:rPr>
            <w:rFonts w:ascii="Times New Roman" w:hAnsi="Times New Roman" w:cs="Times New Roman"/>
            <w:sz w:val="24"/>
            <w:szCs w:val="24"/>
          </w:rPr>
          <w:delText>t</w:delText>
        </w:r>
      </w:del>
      <w:del w:id="1097" w:author="Unemo Magnus, USÖ Labmed länsklinik" w:date="2016-11-17T16:28:00Z">
        <w:r w:rsidR="002B45F7" w:rsidRPr="006F644E" w:rsidDel="00C36A1F">
          <w:rPr>
            <w:rFonts w:ascii="Times New Roman" w:hAnsi="Times New Roman" w:cs="Times New Roman"/>
            <w:sz w:val="24"/>
            <w:szCs w:val="24"/>
          </w:rPr>
          <w:delText xml:space="preserve">hat </w:delText>
        </w:r>
      </w:del>
      <w:r w:rsidR="002B45F7" w:rsidRPr="006F644E">
        <w:rPr>
          <w:rFonts w:ascii="Times New Roman" w:hAnsi="Times New Roman" w:cs="Times New Roman"/>
          <w:sz w:val="24"/>
          <w:szCs w:val="24"/>
        </w:rPr>
        <w:t xml:space="preserve">had </w:t>
      </w:r>
      <w:ins w:id="1098" w:author="Unemo Magnus, USÖ Labmed länsklinik" w:date="2016-11-17T12:50:00Z">
        <w:r w:rsidR="00B6403F">
          <w:rPr>
            <w:rFonts w:ascii="Times New Roman" w:hAnsi="Times New Roman" w:cs="Times New Roman"/>
            <w:sz w:val="24"/>
            <w:szCs w:val="24"/>
          </w:rPr>
          <w:t xml:space="preserve">CIs </w:t>
        </w:r>
      </w:ins>
      <w:del w:id="1099" w:author="Unemo Magnus, USÖ Labmed länsklinik" w:date="2016-11-17T12:50:00Z">
        <w:r w:rsidR="002B45F7" w:rsidRPr="006F644E" w:rsidDel="00B6403F">
          <w:rPr>
            <w:rFonts w:ascii="Times New Roman" w:hAnsi="Times New Roman" w:cs="Times New Roman"/>
            <w:sz w:val="24"/>
            <w:szCs w:val="24"/>
          </w:rPr>
          <w:delText xml:space="preserve">confidence intervals </w:delText>
        </w:r>
      </w:del>
      <w:r w:rsidR="002B45F7" w:rsidRPr="006F644E">
        <w:rPr>
          <w:rFonts w:ascii="Times New Roman" w:hAnsi="Times New Roman" w:cs="Times New Roman"/>
          <w:sz w:val="24"/>
          <w:szCs w:val="24"/>
        </w:rPr>
        <w:t>spanning two categories</w:t>
      </w:r>
      <w:ins w:id="1100" w:author="Unemo Magnus, USÖ Labmed länsklinik" w:date="2016-11-17T16:36:00Z">
        <w:r w:rsidR="00390A2C">
          <w:rPr>
            <w:rFonts w:ascii="Times New Roman" w:hAnsi="Times New Roman" w:cs="Times New Roman"/>
            <w:sz w:val="24"/>
            <w:szCs w:val="24"/>
          </w:rPr>
          <w:t xml:space="preserve"> (Figure 2)</w:t>
        </w:r>
      </w:ins>
      <w:r w:rsidR="002B45F7" w:rsidRPr="006F644E">
        <w:rPr>
          <w:rFonts w:ascii="Times New Roman" w:hAnsi="Times New Roman" w:cs="Times New Roman"/>
          <w:sz w:val="24"/>
          <w:szCs w:val="24"/>
        </w:rPr>
        <w:t>. Overall the sensitivity of the assay</w:t>
      </w:r>
      <w:ins w:id="1101" w:author="Unemo Magnus, USÖ Labmed länsklinik" w:date="2016-11-17T16:03:00Z">
        <w:r w:rsidR="00C232A3">
          <w:rPr>
            <w:rFonts w:ascii="Times New Roman" w:hAnsi="Times New Roman" w:cs="Times New Roman"/>
            <w:sz w:val="24"/>
            <w:szCs w:val="24"/>
          </w:rPr>
          <w:t>, i.e. correctly classifying resistant strains,</w:t>
        </w:r>
      </w:ins>
      <w:r w:rsidR="002B45F7" w:rsidRPr="006F644E">
        <w:rPr>
          <w:rFonts w:ascii="Times New Roman" w:hAnsi="Times New Roman" w:cs="Times New Roman"/>
          <w:sz w:val="24"/>
          <w:szCs w:val="24"/>
        </w:rPr>
        <w:t xml:space="preserve"> was </w:t>
      </w:r>
      <w:r w:rsidR="00FE6559" w:rsidRPr="006F644E">
        <w:rPr>
          <w:rFonts w:ascii="Times New Roman" w:hAnsi="Times New Roman" w:cs="Times New Roman"/>
          <w:sz w:val="24"/>
          <w:szCs w:val="24"/>
        </w:rPr>
        <w:t xml:space="preserve">99.4% (95% CI: 97.9-99.3) and the specificity </w:t>
      </w:r>
      <w:ins w:id="1102" w:author="Unemo Magnus, USÖ Labmed länsklinik" w:date="2016-11-17T16:29:00Z">
        <w:r w:rsidR="00C36A1F">
          <w:rPr>
            <w:rFonts w:ascii="Times New Roman" w:hAnsi="Times New Roman" w:cs="Times New Roman"/>
            <w:sz w:val="24"/>
            <w:szCs w:val="24"/>
          </w:rPr>
          <w:t xml:space="preserve">was </w:t>
        </w:r>
      </w:ins>
      <w:r w:rsidR="00FE6559" w:rsidRPr="006F644E">
        <w:rPr>
          <w:rFonts w:ascii="Times New Roman" w:hAnsi="Times New Roman" w:cs="Times New Roman"/>
          <w:sz w:val="24"/>
          <w:szCs w:val="24"/>
        </w:rPr>
        <w:t>72.5% (95% CI: 66.7-77.8).</w:t>
      </w:r>
    </w:p>
    <w:p w14:paraId="0C6438C4" w14:textId="77777777" w:rsidR="00046D65" w:rsidRDefault="00046D65">
      <w:pPr>
        <w:spacing w:after="0" w:line="480" w:lineRule="auto"/>
        <w:jc w:val="both"/>
        <w:rPr>
          <w:ins w:id="1103" w:author="Unemo Magnus, USÖ Labmed länsklinik" w:date="2016-11-14T17:58:00Z"/>
          <w:rFonts w:ascii="Times New Roman" w:hAnsi="Times New Roman" w:cs="Times New Roman"/>
          <w:b/>
          <w:sz w:val="24"/>
          <w:szCs w:val="24"/>
        </w:rPr>
        <w:pPrChange w:id="1104" w:author="Unemo Magnus, USÖ Labmed länsklinik" w:date="2016-11-14T17:51:00Z">
          <w:pPr>
            <w:spacing w:line="480" w:lineRule="auto"/>
            <w:jc w:val="both"/>
          </w:pPr>
        </w:pPrChange>
      </w:pPr>
    </w:p>
    <w:p w14:paraId="54F51D47" w14:textId="1A6ABCF5" w:rsidR="003B02B6" w:rsidRPr="00046D65" w:rsidRDefault="003B02B6">
      <w:pPr>
        <w:spacing w:after="0" w:line="480" w:lineRule="auto"/>
        <w:jc w:val="both"/>
        <w:rPr>
          <w:rFonts w:ascii="Times New Roman" w:hAnsi="Times New Roman" w:cs="Times New Roman"/>
          <w:b/>
          <w:i/>
          <w:sz w:val="24"/>
          <w:szCs w:val="24"/>
          <w:rPrChange w:id="1105" w:author="Unemo Magnus, USÖ Labmed länsklinik" w:date="2016-11-14T17:58:00Z">
            <w:rPr>
              <w:rFonts w:ascii="Times New Roman" w:hAnsi="Times New Roman" w:cs="Times New Roman"/>
              <w:b/>
              <w:sz w:val="24"/>
              <w:szCs w:val="24"/>
            </w:rPr>
          </w:rPrChange>
        </w:rPr>
        <w:pPrChange w:id="1106" w:author="Unemo Magnus, USÖ Labmed länsklinik" w:date="2016-11-14T17:51:00Z">
          <w:pPr>
            <w:spacing w:line="480" w:lineRule="auto"/>
            <w:jc w:val="both"/>
          </w:pPr>
        </w:pPrChange>
      </w:pPr>
      <w:commentRangeStart w:id="1107"/>
      <w:commentRangeStart w:id="1108"/>
      <w:r w:rsidRPr="00046D65">
        <w:rPr>
          <w:rFonts w:ascii="Times New Roman" w:hAnsi="Times New Roman" w:cs="Times New Roman"/>
          <w:b/>
          <w:i/>
          <w:sz w:val="24"/>
          <w:szCs w:val="24"/>
          <w:rPrChange w:id="1109" w:author="Unemo Magnus, USÖ Labmed länsklinik" w:date="2016-11-14T17:58:00Z">
            <w:rPr>
              <w:rFonts w:ascii="Times New Roman" w:hAnsi="Times New Roman" w:cs="Times New Roman"/>
              <w:b/>
              <w:sz w:val="24"/>
              <w:szCs w:val="24"/>
            </w:rPr>
          </w:rPrChange>
        </w:rPr>
        <w:t xml:space="preserve">Hill </w:t>
      </w:r>
      <w:r w:rsidR="006F7E29" w:rsidRPr="00046D65">
        <w:rPr>
          <w:rFonts w:ascii="Times New Roman" w:hAnsi="Times New Roman" w:cs="Times New Roman"/>
          <w:b/>
          <w:i/>
          <w:sz w:val="24"/>
          <w:szCs w:val="24"/>
          <w:rPrChange w:id="1110" w:author="Unemo Magnus, USÖ Labmed länsklinik" w:date="2016-11-14T17:58:00Z">
            <w:rPr>
              <w:rFonts w:ascii="Times New Roman" w:hAnsi="Times New Roman" w:cs="Times New Roman"/>
              <w:b/>
              <w:sz w:val="24"/>
              <w:szCs w:val="24"/>
            </w:rPr>
          </w:rPrChange>
        </w:rPr>
        <w:t>coefficients</w:t>
      </w:r>
      <w:commentRangeEnd w:id="1107"/>
      <w:r w:rsidR="005859C1">
        <w:rPr>
          <w:rStyle w:val="CommentReference"/>
        </w:rPr>
        <w:commentReference w:id="1107"/>
      </w:r>
      <w:commentRangeEnd w:id="1108"/>
      <w:r w:rsidR="00FB7C9D">
        <w:rPr>
          <w:rStyle w:val="CommentReference"/>
        </w:rPr>
        <w:commentReference w:id="1108"/>
      </w:r>
    </w:p>
    <w:p w14:paraId="22A0A5C3" w14:textId="21F53CA5" w:rsidR="00593594" w:rsidRPr="006F644E" w:rsidRDefault="00B0573F">
      <w:pPr>
        <w:spacing w:after="0" w:line="480" w:lineRule="auto"/>
        <w:jc w:val="both"/>
        <w:rPr>
          <w:rFonts w:ascii="Times New Roman" w:hAnsi="Times New Roman" w:cs="Times New Roman"/>
          <w:sz w:val="24"/>
          <w:szCs w:val="24"/>
        </w:rPr>
        <w:pPrChange w:id="1111" w:author="Unemo Magnus, USÖ Labmed länsklinik" w:date="2016-11-14T17:51:00Z">
          <w:pPr>
            <w:spacing w:line="480" w:lineRule="auto"/>
            <w:jc w:val="both"/>
          </w:pPr>
        </w:pPrChange>
      </w:pPr>
      <w:r w:rsidRPr="006F644E">
        <w:rPr>
          <w:rFonts w:ascii="Times New Roman" w:hAnsi="Times New Roman" w:cs="Times New Roman"/>
          <w:sz w:val="24"/>
          <w:szCs w:val="24"/>
        </w:rPr>
        <w:t xml:space="preserve">The </w:t>
      </w:r>
      <w:del w:id="1112" w:author="Unemo Magnus, USÖ Labmed länsklinik" w:date="2016-11-15T15:07:00Z">
        <w:r w:rsidR="006F7E29" w:rsidRPr="006F644E" w:rsidDel="00AF166B">
          <w:rPr>
            <w:rFonts w:ascii="Times New Roman" w:hAnsi="Times New Roman" w:cs="Times New Roman"/>
            <w:sz w:val="24"/>
            <w:szCs w:val="24"/>
          </w:rPr>
          <w:delText xml:space="preserve">hill </w:delText>
        </w:r>
      </w:del>
      <w:ins w:id="1113"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6F7E29" w:rsidRPr="006F644E">
        <w:rPr>
          <w:rFonts w:ascii="Times New Roman" w:hAnsi="Times New Roman" w:cs="Times New Roman"/>
          <w:sz w:val="24"/>
          <w:szCs w:val="24"/>
        </w:rPr>
        <w:t>coefficients</w:t>
      </w:r>
      <w:r w:rsidRPr="006F644E">
        <w:rPr>
          <w:rFonts w:ascii="Times New Roman" w:hAnsi="Times New Roman" w:cs="Times New Roman"/>
          <w:sz w:val="24"/>
          <w:szCs w:val="24"/>
        </w:rPr>
        <w:t xml:space="preserve"> of the pharmacodynamic functions were compared across all samples. The me</w:t>
      </w:r>
      <w:r w:rsidR="0073312A" w:rsidRPr="006F644E">
        <w:rPr>
          <w:rFonts w:ascii="Times New Roman" w:hAnsi="Times New Roman" w:cs="Times New Roman"/>
          <w:sz w:val="24"/>
          <w:szCs w:val="24"/>
        </w:rPr>
        <w:t>an</w:t>
      </w:r>
      <w:r w:rsidRPr="006F644E">
        <w:rPr>
          <w:rFonts w:ascii="Times New Roman" w:hAnsi="Times New Roman" w:cs="Times New Roman"/>
          <w:sz w:val="24"/>
          <w:szCs w:val="24"/>
        </w:rPr>
        <w:t xml:space="preserve"> of this parameter gradually </w:t>
      </w:r>
      <w:r w:rsidR="00C4260D" w:rsidRPr="006F644E">
        <w:rPr>
          <w:rFonts w:ascii="Times New Roman" w:hAnsi="Times New Roman" w:cs="Times New Roman"/>
          <w:sz w:val="24"/>
          <w:szCs w:val="24"/>
        </w:rPr>
        <w:t>increased</w:t>
      </w:r>
      <w:r w:rsidRPr="006F644E">
        <w:rPr>
          <w:rFonts w:ascii="Times New Roman" w:hAnsi="Times New Roman" w:cs="Times New Roman"/>
          <w:sz w:val="24"/>
          <w:szCs w:val="24"/>
        </w:rPr>
        <w:t xml:space="preserve"> from </w:t>
      </w:r>
      <w:commentRangeStart w:id="1114"/>
      <w:r w:rsidRPr="006F644E">
        <w:rPr>
          <w:rFonts w:ascii="Times New Roman" w:hAnsi="Times New Roman" w:cs="Times New Roman"/>
          <w:sz w:val="24"/>
          <w:szCs w:val="24"/>
        </w:rPr>
        <w:t>ceftriaxone</w:t>
      </w:r>
      <w:r w:rsidR="002A3CD9" w:rsidRPr="006F644E">
        <w:rPr>
          <w:rFonts w:ascii="Times New Roman" w:hAnsi="Times New Roman" w:cs="Times New Roman"/>
          <w:sz w:val="24"/>
          <w:szCs w:val="24"/>
        </w:rPr>
        <w:t xml:space="preserve"> (1.</w:t>
      </w:r>
      <w:r w:rsidR="009A4AFC" w:rsidRPr="006F644E">
        <w:rPr>
          <w:rFonts w:ascii="Times New Roman" w:hAnsi="Times New Roman" w:cs="Times New Roman"/>
          <w:sz w:val="24"/>
          <w:szCs w:val="24"/>
        </w:rPr>
        <w:t>8</w:t>
      </w:r>
      <w:r w:rsidR="002A3CD9" w:rsidRPr="006F644E">
        <w:rPr>
          <w:rFonts w:ascii="Times New Roman" w:hAnsi="Times New Roman" w:cs="Times New Roman"/>
          <w:sz w:val="24"/>
          <w:szCs w:val="24"/>
        </w:rPr>
        <w:t>) to</w:t>
      </w:r>
      <w:r w:rsidRPr="006F644E">
        <w:rPr>
          <w:rFonts w:ascii="Times New Roman" w:hAnsi="Times New Roman" w:cs="Times New Roman"/>
          <w:sz w:val="24"/>
          <w:szCs w:val="24"/>
        </w:rPr>
        <w:t xml:space="preserve"> cefixime</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2</w:t>
      </w:r>
      <w:r w:rsidR="002A3CD9"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tetracycline (2.1</w:t>
      </w:r>
      <w:r w:rsidR="002A3CD9" w:rsidRPr="006F644E">
        <w:rPr>
          <w:rFonts w:ascii="Times New Roman" w:hAnsi="Times New Roman" w:cs="Times New Roman"/>
          <w:sz w:val="24"/>
          <w:szCs w:val="24"/>
        </w:rPr>
        <w:t>), penicillin G (2.</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azithromycin (2.5</w:t>
      </w:r>
      <w:r w:rsidR="002A3CD9" w:rsidRPr="006F644E">
        <w:rPr>
          <w:rFonts w:ascii="Times New Roman" w:hAnsi="Times New Roman" w:cs="Times New Roman"/>
          <w:sz w:val="24"/>
          <w:szCs w:val="24"/>
        </w:rPr>
        <w:t xml:space="preserve">), spectinomycin </w:t>
      </w:r>
      <w:commentRangeEnd w:id="1114"/>
      <w:r w:rsidR="005859C1">
        <w:rPr>
          <w:rStyle w:val="CommentReference"/>
        </w:rPr>
        <w:commentReference w:id="1114"/>
      </w:r>
      <w:r w:rsidR="002A3CD9" w:rsidRPr="006F644E">
        <w:rPr>
          <w:rFonts w:ascii="Times New Roman" w:hAnsi="Times New Roman" w:cs="Times New Roman"/>
          <w:sz w:val="24"/>
          <w:szCs w:val="24"/>
        </w:rPr>
        <w:t>(2.</w:t>
      </w:r>
      <w:r w:rsidR="009A4AFC" w:rsidRPr="006F644E">
        <w:rPr>
          <w:rFonts w:ascii="Times New Roman" w:hAnsi="Times New Roman" w:cs="Times New Roman"/>
          <w:sz w:val="24"/>
          <w:szCs w:val="24"/>
        </w:rPr>
        <w:t>9</w:t>
      </w:r>
      <w:r w:rsidR="002A3CD9" w:rsidRPr="006F644E">
        <w:rPr>
          <w:rFonts w:ascii="Times New Roman" w:hAnsi="Times New Roman" w:cs="Times New Roman"/>
          <w:sz w:val="24"/>
          <w:szCs w:val="24"/>
        </w:rPr>
        <w:t xml:space="preserve">) and </w:t>
      </w:r>
      <w:r w:rsidR="00E016A1" w:rsidRPr="006F644E">
        <w:rPr>
          <w:rFonts w:ascii="Times New Roman" w:hAnsi="Times New Roman" w:cs="Times New Roman"/>
          <w:sz w:val="24"/>
          <w:szCs w:val="24"/>
        </w:rPr>
        <w:t xml:space="preserve">was highest for </w:t>
      </w:r>
      <w:r w:rsidR="002A3CD9" w:rsidRPr="006F644E">
        <w:rPr>
          <w:rFonts w:ascii="Times New Roman" w:hAnsi="Times New Roman" w:cs="Times New Roman"/>
          <w:sz w:val="24"/>
          <w:szCs w:val="24"/>
        </w:rPr>
        <w:t>gentamicin (3.</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commentRangeStart w:id="1115"/>
      <w:r w:rsidR="00C4260D" w:rsidRPr="006F644E">
        <w:rPr>
          <w:rFonts w:ascii="Times New Roman" w:hAnsi="Times New Roman" w:cs="Times New Roman"/>
          <w:sz w:val="24"/>
          <w:szCs w:val="24"/>
        </w:rPr>
        <w:t xml:space="preserve">A pairwise </w:t>
      </w:r>
      <w:r w:rsidR="00C4260D" w:rsidRPr="00FB7C9D">
        <w:rPr>
          <w:rFonts w:ascii="Times New Roman" w:hAnsi="Times New Roman" w:cs="Times New Roman"/>
          <w:i/>
          <w:sz w:val="24"/>
          <w:szCs w:val="24"/>
          <w:rPrChange w:id="1116" w:author="Christian Althaus" w:date="2016-11-29T11:04:00Z">
            <w:rPr>
              <w:rFonts w:ascii="Times New Roman" w:hAnsi="Times New Roman" w:cs="Times New Roman"/>
              <w:sz w:val="24"/>
              <w:szCs w:val="24"/>
            </w:rPr>
          </w:rPrChange>
        </w:rPr>
        <w:t>t</w:t>
      </w:r>
      <w:r w:rsidR="00C4260D" w:rsidRPr="006F644E">
        <w:rPr>
          <w:rFonts w:ascii="Times New Roman" w:hAnsi="Times New Roman" w:cs="Times New Roman"/>
          <w:sz w:val="24"/>
          <w:szCs w:val="24"/>
        </w:rPr>
        <w:t xml:space="preserve">-test showed that the differences between </w:t>
      </w:r>
      <w:r w:rsidR="009A4AFC" w:rsidRPr="006F644E">
        <w:rPr>
          <w:rFonts w:ascii="Times New Roman" w:hAnsi="Times New Roman" w:cs="Times New Roman"/>
          <w:sz w:val="24"/>
          <w:szCs w:val="24"/>
        </w:rPr>
        <w:t>the antimicrobials</w:t>
      </w:r>
      <w:r w:rsidR="00C4260D" w:rsidRPr="006F644E">
        <w:rPr>
          <w:rFonts w:ascii="Times New Roman" w:hAnsi="Times New Roman" w:cs="Times New Roman"/>
          <w:sz w:val="24"/>
          <w:szCs w:val="24"/>
        </w:rPr>
        <w:t xml:space="preserve"> were significant </w:t>
      </w:r>
      <w:r w:rsidR="009A4AFC" w:rsidRPr="006F644E">
        <w:rPr>
          <w:rFonts w:ascii="Times New Roman" w:hAnsi="Times New Roman" w:cs="Times New Roman"/>
          <w:sz w:val="24"/>
          <w:szCs w:val="24"/>
        </w:rPr>
        <w:t xml:space="preserve">when the distance between the means was larger than 0.5 </w:t>
      </w:r>
      <w:commentRangeEnd w:id="1115"/>
      <w:r w:rsidR="00BF79C7">
        <w:rPr>
          <w:rStyle w:val="CommentReference"/>
        </w:rPr>
        <w:commentReference w:id="1115"/>
      </w:r>
      <w:r w:rsidR="009A4AFC" w:rsidRPr="006F644E">
        <w:rPr>
          <w:rFonts w:ascii="Times New Roman" w:hAnsi="Times New Roman" w:cs="Times New Roman"/>
          <w:sz w:val="24"/>
          <w:szCs w:val="24"/>
        </w:rPr>
        <w:t xml:space="preserve">(Figure </w:t>
      </w:r>
      <w:ins w:id="1117" w:author="Unemo Magnus, USÖ Labmed länsklinik" w:date="2016-11-17T16:36:00Z">
        <w:r w:rsidR="00390A2C">
          <w:rPr>
            <w:rFonts w:ascii="Times New Roman" w:hAnsi="Times New Roman" w:cs="Times New Roman"/>
            <w:sz w:val="24"/>
            <w:szCs w:val="24"/>
          </w:rPr>
          <w:t>3</w:t>
        </w:r>
      </w:ins>
      <w:del w:id="1118" w:author="Unemo Magnus, USÖ Labmed länsklinik" w:date="2016-11-17T16:36:00Z">
        <w:r w:rsidR="009A4AFC" w:rsidRPr="006F644E" w:rsidDel="00390A2C">
          <w:rPr>
            <w:rFonts w:ascii="Times New Roman" w:hAnsi="Times New Roman" w:cs="Times New Roman"/>
            <w:sz w:val="24"/>
            <w:szCs w:val="24"/>
          </w:rPr>
          <w:delText>2</w:delText>
        </w:r>
      </w:del>
      <w:del w:id="1119" w:author="Unemo Magnus, USÖ Labmed länsklinik" w:date="2016-11-17T15:55:00Z">
        <w:r w:rsidR="009A4AFC" w:rsidRPr="006F644E" w:rsidDel="009911EF">
          <w:rPr>
            <w:rFonts w:ascii="Times New Roman" w:hAnsi="Times New Roman" w:cs="Times New Roman"/>
            <w:sz w:val="24"/>
            <w:szCs w:val="24"/>
          </w:rPr>
          <w:delText xml:space="preserve"> </w:delText>
        </w:r>
      </w:del>
      <w:r w:rsidR="009A4AFC" w:rsidRPr="006F644E">
        <w:rPr>
          <w:rFonts w:ascii="Times New Roman" w:hAnsi="Times New Roman" w:cs="Times New Roman"/>
          <w:sz w:val="24"/>
          <w:szCs w:val="24"/>
        </w:rPr>
        <w:t>A)</w:t>
      </w:r>
      <w:r w:rsidR="00C4260D" w:rsidRPr="006F644E">
        <w:rPr>
          <w:rFonts w:ascii="Times New Roman" w:hAnsi="Times New Roman" w:cs="Times New Roman"/>
          <w:sz w:val="24"/>
          <w:szCs w:val="24"/>
        </w:rPr>
        <w:t xml:space="preserve">. </w:t>
      </w:r>
      <w:commentRangeStart w:id="1120"/>
      <w:commentRangeStart w:id="1121"/>
      <w:del w:id="1122" w:author="Unemo Magnus, USÖ Labmed länsklinik" w:date="2016-11-17T16:53:00Z">
        <w:r w:rsidR="009A4AFC" w:rsidRPr="006F644E" w:rsidDel="003D6B4D">
          <w:rPr>
            <w:rFonts w:ascii="Times New Roman" w:hAnsi="Times New Roman" w:cs="Times New Roman"/>
            <w:sz w:val="24"/>
            <w:szCs w:val="24"/>
          </w:rPr>
          <w:lastRenderedPageBreak/>
          <w:delText>Tetracycline, spectinomycin and azithromycin were found in a third cluster</w:delText>
        </w:r>
        <w:commentRangeEnd w:id="1120"/>
        <w:r w:rsidR="003D6B4D" w:rsidDel="003D6B4D">
          <w:rPr>
            <w:rStyle w:val="CommentReference"/>
          </w:rPr>
          <w:commentReference w:id="1120"/>
        </w:r>
        <w:r w:rsidR="009A4AFC" w:rsidRPr="006F644E" w:rsidDel="003D6B4D">
          <w:rPr>
            <w:rFonts w:ascii="Times New Roman" w:hAnsi="Times New Roman" w:cs="Times New Roman"/>
            <w:sz w:val="24"/>
            <w:szCs w:val="24"/>
          </w:rPr>
          <w:delText xml:space="preserve">. </w:delText>
        </w:r>
        <w:commentRangeEnd w:id="1121"/>
        <w:r w:rsidR="003D6B4D" w:rsidDel="003D6B4D">
          <w:rPr>
            <w:rStyle w:val="CommentReference"/>
          </w:rPr>
          <w:commentReference w:id="1121"/>
        </w:r>
      </w:del>
      <w:r w:rsidR="009A4AFC" w:rsidRPr="006F644E">
        <w:rPr>
          <w:rFonts w:ascii="Times New Roman" w:hAnsi="Times New Roman" w:cs="Times New Roman"/>
          <w:sz w:val="24"/>
          <w:szCs w:val="24"/>
        </w:rPr>
        <w:t xml:space="preserve">The differences between susceptible and resistant strains were not significant. </w:t>
      </w:r>
      <w:r w:rsidR="00C4260D" w:rsidRPr="006F644E">
        <w:rPr>
          <w:rFonts w:ascii="Times New Roman" w:hAnsi="Times New Roman" w:cs="Times New Roman"/>
          <w:sz w:val="24"/>
          <w:szCs w:val="24"/>
        </w:rPr>
        <w:t>Furthermore</w:t>
      </w:r>
      <w:r w:rsidR="00462474" w:rsidRPr="006F644E">
        <w:rPr>
          <w:rFonts w:ascii="Times New Roman" w:hAnsi="Times New Roman" w:cs="Times New Roman"/>
          <w:sz w:val="24"/>
          <w:szCs w:val="24"/>
        </w:rPr>
        <w:t>,</w:t>
      </w:r>
      <w:r w:rsidR="00C4260D" w:rsidRPr="006F644E">
        <w:rPr>
          <w:rFonts w:ascii="Times New Roman" w:hAnsi="Times New Roman" w:cs="Times New Roman"/>
          <w:sz w:val="24"/>
          <w:szCs w:val="24"/>
        </w:rPr>
        <w:t xml:space="preserve"> hierarchical</w:t>
      </w:r>
      <w:r w:rsidRPr="006F644E">
        <w:rPr>
          <w:rFonts w:ascii="Times New Roman" w:hAnsi="Times New Roman" w:cs="Times New Roman"/>
          <w:sz w:val="24"/>
          <w:szCs w:val="24"/>
        </w:rPr>
        <w:t xml:space="preserve"> clustering </w:t>
      </w:r>
      <w:r w:rsidR="00BF754E" w:rsidRPr="006F644E">
        <w:rPr>
          <w:rFonts w:ascii="Times New Roman" w:hAnsi="Times New Roman" w:cs="Times New Roman"/>
          <w:sz w:val="24"/>
          <w:szCs w:val="24"/>
        </w:rPr>
        <w:t>found</w:t>
      </w:r>
      <w:r w:rsidR="00551DC0" w:rsidRPr="006F644E">
        <w:rPr>
          <w:rFonts w:ascii="Times New Roman" w:hAnsi="Times New Roman" w:cs="Times New Roman"/>
          <w:sz w:val="24"/>
          <w:szCs w:val="24"/>
        </w:rPr>
        <w:t xml:space="preserve"> three main clusters</w:t>
      </w:r>
      <w:r w:rsidR="00BF754E"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Figure </w:t>
      </w:r>
      <w:ins w:id="1123" w:author="Unemo Magnus, USÖ Labmed länsklinik" w:date="2016-11-17T16:36:00Z">
        <w:r w:rsidR="00390A2C">
          <w:rPr>
            <w:rFonts w:ascii="Times New Roman" w:hAnsi="Times New Roman" w:cs="Times New Roman"/>
            <w:sz w:val="24"/>
            <w:szCs w:val="24"/>
          </w:rPr>
          <w:t>3</w:t>
        </w:r>
      </w:ins>
      <w:del w:id="1124" w:author="Unemo Magnus, USÖ Labmed länsklinik" w:date="2016-11-17T16:36:00Z">
        <w:r w:rsidR="009A4AFC" w:rsidRPr="006F644E" w:rsidDel="00390A2C">
          <w:rPr>
            <w:rFonts w:ascii="Times New Roman" w:hAnsi="Times New Roman" w:cs="Times New Roman"/>
            <w:sz w:val="24"/>
            <w:szCs w:val="24"/>
          </w:rPr>
          <w:delText>2</w:delText>
        </w:r>
      </w:del>
      <w:del w:id="1125" w:author="Unemo Magnus, USÖ Labmed länsklinik" w:date="2016-11-17T15:55:00Z">
        <w:r w:rsidR="009A4AFC" w:rsidRPr="006F644E" w:rsidDel="009911EF">
          <w:rPr>
            <w:rFonts w:ascii="Times New Roman" w:hAnsi="Times New Roman" w:cs="Times New Roman"/>
            <w:sz w:val="24"/>
            <w:szCs w:val="24"/>
          </w:rPr>
          <w:delText xml:space="preserve"> </w:delText>
        </w:r>
      </w:del>
      <w:r w:rsidR="009A4AFC" w:rsidRPr="006F644E">
        <w:rPr>
          <w:rFonts w:ascii="Times New Roman" w:hAnsi="Times New Roman" w:cs="Times New Roman"/>
          <w:sz w:val="24"/>
          <w:szCs w:val="24"/>
        </w:rPr>
        <w:t>B</w:t>
      </w:r>
      <w:r w:rsidR="00BF754E" w:rsidRPr="006F644E">
        <w:rPr>
          <w:rFonts w:ascii="Times New Roman" w:hAnsi="Times New Roman" w:cs="Times New Roman"/>
          <w:sz w:val="24"/>
          <w:szCs w:val="24"/>
        </w:rPr>
        <w:t>)</w:t>
      </w:r>
      <w:r w:rsidR="00551DC0"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T</w:t>
      </w:r>
      <w:r w:rsidR="00C4260D" w:rsidRPr="006F644E">
        <w:rPr>
          <w:rFonts w:ascii="Times New Roman" w:hAnsi="Times New Roman" w:cs="Times New Roman"/>
          <w:sz w:val="24"/>
          <w:szCs w:val="24"/>
        </w:rPr>
        <w:t xml:space="preserve">he </w:t>
      </w:r>
      <w:ins w:id="1126" w:author="Unemo Magnus, USÖ Labmed länsklinik" w:date="2016-11-17T15:54:00Z">
        <w:r w:rsidR="009911EF">
          <w:rPr>
            <w:rFonts w:ascii="Times New Roman" w:hAnsi="Times New Roman" w:cs="Times New Roman"/>
            <w:sz w:val="24"/>
            <w:szCs w:val="24"/>
          </w:rPr>
          <w:sym w:font="Symbol" w:char="F062"/>
        </w:r>
      </w:ins>
      <w:del w:id="1127" w:author="Unemo Magnus, USÖ Labmed länsklinik" w:date="2016-11-17T15:54:00Z">
        <w:r w:rsidRPr="006F644E" w:rsidDel="009911EF">
          <w:rPr>
            <w:rFonts w:ascii="Times New Roman" w:hAnsi="Times New Roman" w:cs="Times New Roman"/>
            <w:sz w:val="24"/>
            <w:szCs w:val="24"/>
          </w:rPr>
          <w:delText>beta</w:delText>
        </w:r>
      </w:del>
      <w:ins w:id="1128" w:author="Unemo Magnus, USÖ Labmed länsklinik" w:date="2016-11-17T15:55:00Z">
        <w:r w:rsidR="009911EF">
          <w:rPr>
            <w:rFonts w:ascii="Times New Roman" w:hAnsi="Times New Roman" w:cs="Times New Roman"/>
            <w:sz w:val="24"/>
            <w:szCs w:val="24"/>
          </w:rPr>
          <w:t>-</w:t>
        </w:r>
      </w:ins>
      <w:del w:id="1129" w:author="Unemo Magnus, USÖ Labmed länsklinik" w:date="2016-11-17T15:54:00Z">
        <w:r w:rsidRPr="006F644E" w:rsidDel="009911EF">
          <w:rPr>
            <w:rFonts w:ascii="Times New Roman" w:hAnsi="Times New Roman" w:cs="Times New Roman"/>
            <w:sz w:val="24"/>
            <w:szCs w:val="24"/>
          </w:rPr>
          <w:delText xml:space="preserve"> </w:delText>
        </w:r>
      </w:del>
      <w:r w:rsidRPr="006F644E">
        <w:rPr>
          <w:rFonts w:ascii="Times New Roman" w:hAnsi="Times New Roman" w:cs="Times New Roman"/>
          <w:sz w:val="24"/>
          <w:szCs w:val="24"/>
        </w:rPr>
        <w:t xml:space="preserve">lactams ceftriaxone, cefixime and </w:t>
      </w:r>
      <w:r w:rsidR="00C4260D" w:rsidRPr="006F644E">
        <w:rPr>
          <w:rFonts w:ascii="Times New Roman" w:hAnsi="Times New Roman" w:cs="Times New Roman"/>
          <w:sz w:val="24"/>
          <w:szCs w:val="24"/>
        </w:rPr>
        <w:t>penicillin G</w:t>
      </w:r>
      <w:r w:rsidR="009A4AFC" w:rsidRPr="006F644E">
        <w:rPr>
          <w:rFonts w:ascii="Times New Roman" w:hAnsi="Times New Roman" w:cs="Times New Roman"/>
          <w:sz w:val="24"/>
          <w:szCs w:val="24"/>
        </w:rPr>
        <w:t xml:space="preserve"> were found in one cluster</w:t>
      </w:r>
      <w:r w:rsidR="00C4260D" w:rsidRPr="006F644E">
        <w:rPr>
          <w:rFonts w:ascii="Times New Roman" w:hAnsi="Times New Roman" w:cs="Times New Roman"/>
          <w:sz w:val="24"/>
          <w:szCs w:val="24"/>
        </w:rPr>
        <w:t xml:space="preserve">. </w:t>
      </w:r>
      <w:del w:id="1130" w:author="Unemo Magnus, USÖ Labmed länsklinik" w:date="2016-11-17T15:54:00Z">
        <w:r w:rsidR="00551DC0" w:rsidRPr="006F644E" w:rsidDel="009911EF">
          <w:rPr>
            <w:rFonts w:ascii="Times New Roman" w:hAnsi="Times New Roman" w:cs="Times New Roman"/>
            <w:sz w:val="24"/>
            <w:szCs w:val="24"/>
          </w:rPr>
          <w:delText xml:space="preserve"> </w:delText>
        </w:r>
      </w:del>
      <w:r w:rsidR="00551DC0" w:rsidRPr="006F644E">
        <w:rPr>
          <w:rFonts w:ascii="Times New Roman" w:hAnsi="Times New Roman" w:cs="Times New Roman"/>
          <w:sz w:val="24"/>
          <w:szCs w:val="24"/>
        </w:rPr>
        <w:t xml:space="preserve">Ciprofloxacin and </w:t>
      </w:r>
      <w:r w:rsidR="009A4AFC" w:rsidRPr="006F644E">
        <w:rPr>
          <w:rFonts w:ascii="Times New Roman" w:hAnsi="Times New Roman" w:cs="Times New Roman"/>
          <w:sz w:val="24"/>
          <w:szCs w:val="24"/>
        </w:rPr>
        <w:t>gentamicin</w:t>
      </w:r>
      <w:r w:rsidR="00551DC0" w:rsidRPr="006F644E">
        <w:rPr>
          <w:rFonts w:ascii="Times New Roman" w:hAnsi="Times New Roman" w:cs="Times New Roman"/>
          <w:sz w:val="24"/>
          <w:szCs w:val="24"/>
        </w:rPr>
        <w:t xml:space="preserve"> were found in </w:t>
      </w:r>
      <w:r w:rsidR="009A4AFC" w:rsidRPr="006F644E">
        <w:rPr>
          <w:rFonts w:ascii="Times New Roman" w:hAnsi="Times New Roman" w:cs="Times New Roman"/>
          <w:sz w:val="24"/>
          <w:szCs w:val="24"/>
        </w:rPr>
        <w:t>a</w:t>
      </w:r>
      <w:r w:rsidR="00551DC0" w:rsidRPr="006F644E">
        <w:rPr>
          <w:rFonts w:ascii="Times New Roman" w:hAnsi="Times New Roman" w:cs="Times New Roman"/>
          <w:sz w:val="24"/>
          <w:szCs w:val="24"/>
        </w:rPr>
        <w:t xml:space="preserve"> second cluster</w:t>
      </w:r>
      <w:r w:rsidR="009A4AFC" w:rsidRPr="006F644E">
        <w:rPr>
          <w:rFonts w:ascii="Times New Roman" w:hAnsi="Times New Roman" w:cs="Times New Roman"/>
          <w:sz w:val="24"/>
          <w:szCs w:val="24"/>
        </w:rPr>
        <w:t xml:space="preserve"> and azithromycin, tetracycline and spectinomycin</w:t>
      </w:r>
      <w:r w:rsidR="00310B24" w:rsidRPr="006F644E">
        <w:rPr>
          <w:rFonts w:ascii="Times New Roman" w:hAnsi="Times New Roman" w:cs="Times New Roman"/>
          <w:sz w:val="24"/>
          <w:szCs w:val="24"/>
        </w:rPr>
        <w:t xml:space="preserve"> in a third cluster</w:t>
      </w:r>
      <w:r w:rsidR="009A4AFC" w:rsidRPr="006F644E">
        <w:rPr>
          <w:rFonts w:ascii="Times New Roman" w:hAnsi="Times New Roman" w:cs="Times New Roman"/>
          <w:sz w:val="24"/>
          <w:szCs w:val="24"/>
        </w:rPr>
        <w:t>.</w:t>
      </w:r>
      <w:r w:rsidR="00C96726"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 </w:t>
      </w:r>
    </w:p>
    <w:p w14:paraId="44C7A6D5" w14:textId="77777777" w:rsidR="00046D65" w:rsidRDefault="00046D65">
      <w:pPr>
        <w:spacing w:after="0" w:line="480" w:lineRule="auto"/>
        <w:rPr>
          <w:ins w:id="1131" w:author="Unemo Magnus, USÖ Labmed länsklinik" w:date="2016-11-14T17:58:00Z"/>
          <w:rFonts w:ascii="Times New Roman" w:hAnsi="Times New Roman" w:cs="Times New Roman"/>
          <w:b/>
          <w:sz w:val="24"/>
          <w:szCs w:val="24"/>
        </w:rPr>
        <w:pPrChange w:id="1132" w:author="Unemo Magnus, USÖ Labmed länsklinik" w:date="2016-11-14T17:51:00Z">
          <w:pPr>
            <w:spacing w:line="480" w:lineRule="auto"/>
          </w:pPr>
        </w:pPrChange>
      </w:pPr>
    </w:p>
    <w:p w14:paraId="4DF52737" w14:textId="56A6B1CC" w:rsidR="006D4EF1" w:rsidRPr="006F644E" w:rsidRDefault="00046D65">
      <w:pPr>
        <w:spacing w:after="0" w:line="480" w:lineRule="auto"/>
        <w:rPr>
          <w:rFonts w:ascii="Times New Roman" w:hAnsi="Times New Roman" w:cs="Times New Roman"/>
          <w:b/>
          <w:sz w:val="24"/>
          <w:szCs w:val="24"/>
        </w:rPr>
        <w:pPrChange w:id="1133" w:author="Unemo Magnus, USÖ Labmed länsklinik" w:date="2016-11-14T17:51:00Z">
          <w:pPr>
            <w:spacing w:line="480" w:lineRule="auto"/>
          </w:pPr>
        </w:pPrChange>
      </w:pPr>
      <w:commentRangeStart w:id="1134"/>
      <w:r w:rsidRPr="006F644E">
        <w:rPr>
          <w:rFonts w:ascii="Times New Roman" w:hAnsi="Times New Roman" w:cs="Times New Roman"/>
          <w:b/>
          <w:sz w:val="24"/>
          <w:szCs w:val="24"/>
        </w:rPr>
        <w:t>Discussion</w:t>
      </w:r>
      <w:commentRangeEnd w:id="1134"/>
      <w:r w:rsidR="008D7C42">
        <w:rPr>
          <w:rStyle w:val="CommentReference"/>
        </w:rPr>
        <w:commentReference w:id="1134"/>
      </w:r>
    </w:p>
    <w:p w14:paraId="473475AC" w14:textId="74387EDE" w:rsidR="00807F60" w:rsidRDefault="00497D73">
      <w:pPr>
        <w:spacing w:after="0" w:line="480" w:lineRule="auto"/>
        <w:jc w:val="both"/>
        <w:rPr>
          <w:ins w:id="1135" w:author="Unemo Magnus, USÖ Labmed länsklinik" w:date="2016-11-17T18:27:00Z"/>
          <w:rFonts w:ascii="Times New Roman" w:hAnsi="Times New Roman" w:cs="Times New Roman"/>
          <w:sz w:val="24"/>
          <w:szCs w:val="24"/>
        </w:rPr>
        <w:pPrChange w:id="1136" w:author="Unemo Magnus, USÖ Labmed länsklinik" w:date="2016-11-14T17:51:00Z">
          <w:pPr>
            <w:spacing w:line="480" w:lineRule="auto"/>
            <w:jc w:val="both"/>
          </w:pPr>
        </w:pPrChange>
      </w:pPr>
      <w:r w:rsidRPr="006F644E">
        <w:rPr>
          <w:rFonts w:ascii="Times New Roman" w:hAnsi="Times New Roman" w:cs="Times New Roman"/>
          <w:sz w:val="24"/>
          <w:szCs w:val="24"/>
        </w:rPr>
        <w:t xml:space="preserve">The </w:t>
      </w:r>
      <w:ins w:id="1137" w:author="Unemo Magnus, USÖ Labmed länsklinik" w:date="2016-11-17T17:46:00Z">
        <w:r w:rsidR="00AD378B">
          <w:rPr>
            <w:rFonts w:ascii="Times New Roman" w:hAnsi="Times New Roman" w:cs="Times New Roman"/>
            <w:sz w:val="24"/>
            <w:szCs w:val="24"/>
          </w:rPr>
          <w:t xml:space="preserve">developed </w:t>
        </w:r>
      </w:ins>
      <w:r w:rsidRPr="006F644E">
        <w:rPr>
          <w:rFonts w:ascii="Times New Roman" w:hAnsi="Times New Roman" w:cs="Times New Roman"/>
          <w:sz w:val="24"/>
          <w:szCs w:val="24"/>
        </w:rPr>
        <w:t>resazurin</w:t>
      </w:r>
      <w:ins w:id="1138" w:author="Unemo Magnus, USÖ Labmed länsklinik" w:date="2016-11-17T17:47:00Z">
        <w:r w:rsidR="00AD378B">
          <w:rPr>
            <w:rFonts w:ascii="Times New Roman" w:hAnsi="Times New Roman" w:cs="Times New Roman"/>
            <w:sz w:val="24"/>
            <w:szCs w:val="24"/>
          </w:rPr>
          <w:t>-based</w:t>
        </w:r>
      </w:ins>
      <w:r w:rsidRPr="006F644E">
        <w:rPr>
          <w:rFonts w:ascii="Times New Roman" w:hAnsi="Times New Roman" w:cs="Times New Roman"/>
          <w:sz w:val="24"/>
          <w:szCs w:val="24"/>
        </w:rPr>
        <w:t xml:space="preserve"> </w:t>
      </w:r>
      <w:ins w:id="1139" w:author="Unemo Magnus, USÖ Labmed länsklinik" w:date="2016-11-17T17:47:00Z">
        <w:r w:rsidR="00AD378B">
          <w:rPr>
            <w:rFonts w:ascii="Times New Roman" w:hAnsi="Times New Roman" w:cs="Times New Roman"/>
            <w:sz w:val="24"/>
            <w:szCs w:val="24"/>
          </w:rPr>
          <w:t xml:space="preserve">broth microdilution </w:t>
        </w:r>
      </w:ins>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 </w:t>
      </w:r>
      <w:ins w:id="1140" w:author="Unemo Magnus, USÖ Labmed länsklinik" w:date="2016-11-17T17:50:00Z">
        <w:r w:rsidR="00AD378B">
          <w:rPr>
            <w:rFonts w:ascii="Times New Roman" w:hAnsi="Times New Roman" w:cs="Times New Roman"/>
            <w:sz w:val="24"/>
            <w:szCs w:val="24"/>
          </w:rPr>
          <w:t xml:space="preserve">(about 7.5 hours) </w:t>
        </w:r>
      </w:ins>
      <w:commentRangeStart w:id="1141"/>
      <w:r w:rsidR="00E932A8" w:rsidRPr="006F644E">
        <w:rPr>
          <w:rFonts w:ascii="Times New Roman" w:hAnsi="Times New Roman" w:cs="Times New Roman"/>
          <w:sz w:val="24"/>
          <w:szCs w:val="24"/>
        </w:rPr>
        <w:t xml:space="preserve">considerably shorter than those of </w:t>
      </w:r>
      <w:ins w:id="1142" w:author="Unemo Magnus, USÖ Labmed länsklinik" w:date="2016-11-17T18:08:00Z">
        <w:r w:rsidR="008D7C42">
          <w:rPr>
            <w:rFonts w:ascii="Times New Roman" w:hAnsi="Times New Roman" w:cs="Times New Roman"/>
            <w:sz w:val="24"/>
            <w:szCs w:val="24"/>
          </w:rPr>
          <w:t xml:space="preserve">the </w:t>
        </w:r>
      </w:ins>
      <w:r w:rsidR="00E932A8" w:rsidRPr="006F644E">
        <w:rPr>
          <w:rFonts w:ascii="Times New Roman" w:hAnsi="Times New Roman" w:cs="Times New Roman"/>
          <w:sz w:val="24"/>
          <w:szCs w:val="24"/>
        </w:rPr>
        <w:t xml:space="preserve">currently </w:t>
      </w:r>
      <w:commentRangeEnd w:id="1141"/>
      <w:r w:rsidR="00B71F1F">
        <w:rPr>
          <w:rStyle w:val="CommentReference"/>
        </w:rPr>
        <w:commentReference w:id="1141"/>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ins w:id="1143" w:author="Unemo Magnus, USÖ Labmed länsklinik" w:date="2016-11-17T17:51:00Z">
        <w:r w:rsidR="00AD378B" w:rsidRPr="006F644E">
          <w:rPr>
            <w:rFonts w:ascii="Times New Roman" w:hAnsi="Times New Roman" w:cs="Times New Roman"/>
            <w:sz w:val="24"/>
            <w:szCs w:val="24"/>
          </w:rPr>
          <w:t xml:space="preserve">agar dilution and </w:t>
        </w:r>
      </w:ins>
      <w:r w:rsidR="00CC4705" w:rsidRPr="006F644E">
        <w:rPr>
          <w:rFonts w:ascii="Times New Roman" w:hAnsi="Times New Roman" w:cs="Times New Roman"/>
          <w:sz w:val="24"/>
          <w:szCs w:val="24"/>
        </w:rPr>
        <w:t xml:space="preserve">Etest </w:t>
      </w:r>
      <w:del w:id="1144" w:author="Unemo Magnus, USÖ Labmed länsklinik" w:date="2016-11-17T17:51:00Z">
        <w:r w:rsidR="00CC4705" w:rsidRPr="006F644E" w:rsidDel="00AD378B">
          <w:rPr>
            <w:rFonts w:ascii="Times New Roman" w:hAnsi="Times New Roman" w:cs="Times New Roman"/>
            <w:sz w:val="24"/>
            <w:szCs w:val="24"/>
          </w:rPr>
          <w:delText xml:space="preserve">and agar dilution </w:delText>
        </w:r>
      </w:del>
      <w:r w:rsidR="00CC4705" w:rsidRPr="006F644E">
        <w:rPr>
          <w:rFonts w:ascii="Times New Roman" w:hAnsi="Times New Roman" w:cs="Times New Roman"/>
          <w:sz w:val="24"/>
          <w:szCs w:val="24"/>
        </w:rPr>
        <w:t xml:space="preserve">are </w:t>
      </w:r>
      <w:ins w:id="1145" w:author="Unemo Magnus, USÖ Labmed länsklinik" w:date="2016-11-17T17:51:00Z">
        <w:r w:rsidR="00AD378B">
          <w:rPr>
            <w:rFonts w:ascii="Times New Roman" w:hAnsi="Times New Roman" w:cs="Times New Roman"/>
            <w:sz w:val="24"/>
            <w:szCs w:val="24"/>
          </w:rPr>
          <w:t xml:space="preserve">additionally </w:t>
        </w:r>
      </w:ins>
      <w:r w:rsidR="00CC4705" w:rsidRPr="006F644E">
        <w:rPr>
          <w:rFonts w:ascii="Times New Roman" w:hAnsi="Times New Roman" w:cs="Times New Roman"/>
          <w:sz w:val="24"/>
          <w:szCs w:val="24"/>
        </w:rPr>
        <w:t xml:space="preserve">both based on </w:t>
      </w:r>
      <w:ins w:id="1146" w:author="Unemo Magnus, USÖ Labmed länsklinik" w:date="2016-11-17T17:51:00Z">
        <w:r w:rsidR="00AD378B">
          <w:rPr>
            <w:rFonts w:ascii="Times New Roman" w:hAnsi="Times New Roman" w:cs="Times New Roman"/>
            <w:sz w:val="24"/>
            <w:szCs w:val="24"/>
          </w:rPr>
          <w:t xml:space="preserve">subjective, </w:t>
        </w:r>
      </w:ins>
      <w:r w:rsidR="00CC4705" w:rsidRPr="006F644E">
        <w:rPr>
          <w:rFonts w:ascii="Times New Roman" w:hAnsi="Times New Roman" w:cs="Times New Roman"/>
          <w:sz w:val="24"/>
          <w:szCs w:val="24"/>
        </w:rPr>
        <w:t xml:space="preserve">visual readouts and therefore are limited to a relatively low throughput. </w:t>
      </w:r>
      <w:r w:rsidR="00FE2A24" w:rsidRPr="006F644E">
        <w:rPr>
          <w:rFonts w:ascii="Times New Roman" w:hAnsi="Times New Roman" w:cs="Times New Roman"/>
          <w:sz w:val="24"/>
          <w:szCs w:val="24"/>
        </w:rPr>
        <w:t>Dose</w:t>
      </w:r>
      <w:ins w:id="1147" w:author="Unemo Magnus, USÖ Labmed länsklinik" w:date="2016-11-17T15:35:00Z">
        <w:r w:rsidR="009D6496">
          <w:rPr>
            <w:rFonts w:ascii="Times New Roman" w:hAnsi="Times New Roman" w:cs="Times New Roman"/>
            <w:sz w:val="24"/>
            <w:szCs w:val="24"/>
          </w:rPr>
          <w:t>-</w:t>
        </w:r>
      </w:ins>
      <w:del w:id="1148" w:author="Unemo Magnus, USÖ Labmed länsklinik" w:date="2016-11-17T15:35:00Z">
        <w:r w:rsidR="00FE2A24" w:rsidRPr="006F644E" w:rsidDel="009D6496">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del w:id="1149" w:author="Unemo Magnus, USÖ Labmed länsklinik" w:date="2016-11-15T15:39:00Z">
        <w:r w:rsidR="00E4256E" w:rsidRPr="006F644E" w:rsidDel="009E4A85">
          <w:rPr>
            <w:rFonts w:ascii="Times New Roman" w:hAnsi="Times New Roman" w:cs="Times New Roman"/>
            <w:sz w:val="24"/>
            <w:szCs w:val="24"/>
          </w:rPr>
          <w:delText xml:space="preserve">to </w:delText>
        </w:r>
      </w:del>
      <w:r w:rsidR="00E4256E" w:rsidRPr="006F644E">
        <w:rPr>
          <w:rFonts w:ascii="Times New Roman" w:hAnsi="Times New Roman" w:cs="Times New Roman"/>
          <w:sz w:val="24"/>
          <w:szCs w:val="24"/>
        </w:rPr>
        <w:t>estimat</w:t>
      </w:r>
      <w:ins w:id="1150" w:author="Unemo Magnus, USÖ Labmed länsklinik" w:date="2016-11-15T15:39:00Z">
        <w:r w:rsidR="009E4A85">
          <w:rPr>
            <w:rFonts w:ascii="Times New Roman" w:hAnsi="Times New Roman" w:cs="Times New Roman"/>
            <w:sz w:val="24"/>
            <w:szCs w:val="24"/>
          </w:rPr>
          <w:t>ion of</w:t>
        </w:r>
      </w:ins>
      <w:del w:id="1151" w:author="Unemo Magnus, USÖ Labmed länsklinik" w:date="2016-11-15T15:39:00Z">
        <w:r w:rsidR="00E4256E" w:rsidRPr="006F644E" w:rsidDel="009E4A85">
          <w:rPr>
            <w:rFonts w:ascii="Times New Roman" w:hAnsi="Times New Roman" w:cs="Times New Roman"/>
            <w:sz w:val="24"/>
            <w:szCs w:val="24"/>
          </w:rPr>
          <w:delText>e</w:delText>
        </w:r>
      </w:del>
      <w:r w:rsidR="00E4256E" w:rsidRPr="006F644E">
        <w:rPr>
          <w:rFonts w:ascii="Times New Roman" w:hAnsi="Times New Roman" w:cs="Times New Roman"/>
          <w:sz w:val="24"/>
          <w:szCs w:val="24"/>
        </w:rPr>
        <w:t xml:space="preserve"> the </w:t>
      </w:r>
      <w:r w:rsidR="00FE2A24" w:rsidRPr="006F644E">
        <w:rPr>
          <w:rFonts w:ascii="Times New Roman" w:hAnsi="Times New Roman" w:cs="Times New Roman"/>
          <w:sz w:val="24"/>
          <w:szCs w:val="24"/>
        </w:rPr>
        <w:t>EC</w:t>
      </w:r>
      <w:r w:rsidR="00FE2A24" w:rsidRPr="006F644E">
        <w:rPr>
          <w:rFonts w:ascii="Times New Roman" w:hAnsi="Times New Roman" w:cs="Times New Roman"/>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and therefore allows </w:t>
      </w:r>
      <w:del w:id="1152" w:author="Unemo Magnus, USÖ Labmed länsklinik" w:date="2016-11-15T15:39:00Z">
        <w:r w:rsidR="000B46D8" w:rsidRPr="006F644E" w:rsidDel="009E4A85">
          <w:rPr>
            <w:rFonts w:ascii="Times New Roman" w:hAnsi="Times New Roman" w:cs="Times New Roman"/>
            <w:sz w:val="24"/>
            <w:szCs w:val="24"/>
          </w:rPr>
          <w:delText xml:space="preserve">to </w:delText>
        </w:r>
      </w:del>
      <w:r w:rsidR="000B46D8" w:rsidRPr="006F644E">
        <w:rPr>
          <w:rFonts w:ascii="Times New Roman" w:hAnsi="Times New Roman" w:cs="Times New Roman"/>
          <w:sz w:val="24"/>
          <w:szCs w:val="24"/>
        </w:rPr>
        <w:t>calculat</w:t>
      </w:r>
      <w:ins w:id="1153" w:author="Unemo Magnus, USÖ Labmed länsklinik" w:date="2016-11-15T15:39:00Z">
        <w:r w:rsidR="009E4A85">
          <w:rPr>
            <w:rFonts w:ascii="Times New Roman" w:hAnsi="Times New Roman" w:cs="Times New Roman"/>
            <w:sz w:val="24"/>
            <w:szCs w:val="24"/>
          </w:rPr>
          <w:t>ion of</w:t>
        </w:r>
      </w:ins>
      <w:del w:id="1154" w:author="Unemo Magnus, USÖ Labmed länsklinik" w:date="2016-11-15T15:39:00Z">
        <w:r w:rsidR="000B46D8" w:rsidRPr="006F644E" w:rsidDel="009E4A85">
          <w:rPr>
            <w:rFonts w:ascii="Times New Roman" w:hAnsi="Times New Roman" w:cs="Times New Roman"/>
            <w:sz w:val="24"/>
            <w:szCs w:val="24"/>
          </w:rPr>
          <w:delText>e</w:delText>
        </w:r>
      </w:del>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t xml:space="preserve">precise estimate </w:t>
      </w:r>
      <w:del w:id="1155" w:author="Unemo Magnus, USÖ Labmed länsklinik" w:date="2016-11-17T17:54:00Z">
        <w:r w:rsidR="00E643EC" w:rsidRPr="006F644E" w:rsidDel="006F367B">
          <w:rPr>
            <w:rFonts w:ascii="Times New Roman" w:hAnsi="Times New Roman" w:cs="Times New Roman"/>
            <w:sz w:val="24"/>
            <w:szCs w:val="24"/>
          </w:rPr>
          <w:delText xml:space="preserve">and </w:delText>
        </w:r>
      </w:del>
      <w:ins w:id="1156" w:author="Unemo Magnus, USÖ Labmed länsklinik" w:date="2016-11-17T17:54:00Z">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ins>
      <w:ins w:id="1157" w:author="Unemo Magnus, USÖ Labmed länsklinik" w:date="2016-11-17T12:50:00Z">
        <w:r w:rsidR="00B6403F">
          <w:rPr>
            <w:rFonts w:ascii="Times New Roman" w:hAnsi="Times New Roman" w:cs="Times New Roman"/>
            <w:sz w:val="24"/>
            <w:szCs w:val="24"/>
          </w:rPr>
          <w:t>CI</w:t>
        </w:r>
      </w:ins>
      <w:del w:id="1158" w:author="Unemo Magnus, USÖ Labmed länsklinik" w:date="2016-11-17T12:50:00Z">
        <w:r w:rsidR="000B46D8" w:rsidRPr="006F644E" w:rsidDel="00B6403F">
          <w:rPr>
            <w:rFonts w:ascii="Times New Roman" w:hAnsi="Times New Roman" w:cs="Times New Roman"/>
            <w:sz w:val="24"/>
            <w:szCs w:val="24"/>
          </w:rPr>
          <w:delText>confidence interval</w:delText>
        </w:r>
      </w:del>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t>Continuous values from dose-response curves are inherently difficult to compare to resistance breakpoints designed for doubling dilution</w:t>
      </w:r>
      <w:ins w:id="1159" w:author="Unemo Magnus, USÖ Labmed länsklinik" w:date="2016-11-17T17:54:00Z">
        <w:r w:rsidR="006F367B">
          <w:rPr>
            <w:rFonts w:ascii="Times New Roman" w:hAnsi="Times New Roman" w:cs="Times New Roman"/>
            <w:sz w:val="24"/>
            <w:szCs w:val="24"/>
          </w:rPr>
          <w:t>-</w:t>
        </w:r>
      </w:ins>
      <w:del w:id="1160" w:author="Unemo Magnus, USÖ Labmed länsklinik" w:date="2016-11-17T17:54:00Z">
        <w:r w:rsidR="00FE2A24" w:rsidRPr="006F644E" w:rsidDel="006F367B">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based methods. This was reflected by many categorical errors resulting from estimates that have </w:t>
      </w:r>
      <w:ins w:id="1161" w:author="Unemo Magnus, USÖ Labmed länsklinik" w:date="2016-11-17T12:50:00Z">
        <w:r w:rsidR="00B6403F">
          <w:rPr>
            <w:rFonts w:ascii="Times New Roman" w:hAnsi="Times New Roman" w:cs="Times New Roman"/>
            <w:sz w:val="24"/>
            <w:szCs w:val="24"/>
          </w:rPr>
          <w:t>CI</w:t>
        </w:r>
      </w:ins>
      <w:ins w:id="1162" w:author="Unemo Magnus, USÖ Labmed länsklinik" w:date="2016-11-17T17:55:00Z">
        <w:r w:rsidR="006F367B">
          <w:rPr>
            <w:rFonts w:ascii="Times New Roman" w:hAnsi="Times New Roman" w:cs="Times New Roman"/>
            <w:sz w:val="24"/>
            <w:szCs w:val="24"/>
          </w:rPr>
          <w:t>s</w:t>
        </w:r>
      </w:ins>
      <w:del w:id="1163" w:author="Unemo Magnus, USÖ Labmed länsklinik" w:date="2016-11-17T12:50:00Z">
        <w:r w:rsidR="00FE2A24" w:rsidRPr="006F644E" w:rsidDel="00B6403F">
          <w:rPr>
            <w:rFonts w:ascii="Times New Roman" w:hAnsi="Times New Roman" w:cs="Times New Roman"/>
            <w:sz w:val="24"/>
            <w:szCs w:val="24"/>
          </w:rPr>
          <w:delText>confidence intervals</w:delText>
        </w:r>
      </w:del>
      <w:r w:rsidR="00FE2A24" w:rsidRPr="006F644E">
        <w:rPr>
          <w:rFonts w:ascii="Times New Roman" w:hAnsi="Times New Roman" w:cs="Times New Roman"/>
          <w:sz w:val="24"/>
          <w:szCs w:val="24"/>
        </w:rPr>
        <w:t xml:space="preserve"> overlapping two </w:t>
      </w:r>
      <w:del w:id="1164" w:author="Unemo Magnus, USÖ Labmed länsklinik" w:date="2016-11-17T17:55:00Z">
        <w:r w:rsidR="00FE2A24" w:rsidRPr="006F644E" w:rsidDel="006F367B">
          <w:rPr>
            <w:rFonts w:ascii="Times New Roman" w:hAnsi="Times New Roman" w:cs="Times New Roman"/>
            <w:sz w:val="24"/>
            <w:szCs w:val="24"/>
          </w:rPr>
          <w:delText xml:space="preserve">EUCAST </w:delText>
        </w:r>
      </w:del>
      <w:ins w:id="1165" w:author="Unemo Magnus, USÖ Labmed länsklinik" w:date="2016-11-17T17:55:00Z">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ins>
      <w:r w:rsidR="00FE2A24" w:rsidRPr="006F644E">
        <w:rPr>
          <w:rFonts w:ascii="Times New Roman" w:hAnsi="Times New Roman" w:cs="Times New Roman"/>
          <w:sz w:val="24"/>
          <w:szCs w:val="24"/>
        </w:rPr>
        <w:t xml:space="preserve">categories. </w:t>
      </w:r>
      <w:commentRangeStart w:id="1166"/>
      <w:r w:rsidR="00FE2A24" w:rsidRPr="006F644E">
        <w:rPr>
          <w:rFonts w:ascii="Times New Roman" w:hAnsi="Times New Roman" w:cs="Times New Roman"/>
          <w:sz w:val="24"/>
          <w:szCs w:val="24"/>
        </w:rPr>
        <w:t xml:space="preserve">The performance of the assay was excellent for ciprofloxacin (one false positive case), penicillin G (no major errors) and tetracycline (one false positive value very close to the resistance breakpoint). </w:t>
      </w:r>
      <w:commentRangeEnd w:id="1166"/>
      <w:r w:rsidR="006F367B">
        <w:rPr>
          <w:rStyle w:val="CommentReference"/>
        </w:rPr>
        <w:commentReference w:id="1166"/>
      </w:r>
      <w:r w:rsidR="00FE2A24" w:rsidRPr="006F644E">
        <w:rPr>
          <w:rFonts w:ascii="Times New Roman" w:hAnsi="Times New Roman" w:cs="Times New Roman"/>
          <w:sz w:val="24"/>
          <w:szCs w:val="24"/>
        </w:rPr>
        <w:t>For azithromycin</w:t>
      </w:r>
      <w:ins w:id="1167" w:author="Unemo Magnus, USÖ Labmed länsklinik" w:date="2016-11-15T15:41:00Z">
        <w:r w:rsidR="009E4A85">
          <w:rPr>
            <w:rFonts w:ascii="Times New Roman" w:hAnsi="Times New Roman" w:cs="Times New Roman"/>
            <w:sz w:val="24"/>
            <w:szCs w:val="24"/>
          </w:rPr>
          <w:t>,</w:t>
        </w:r>
      </w:ins>
      <w:r w:rsidR="00FE2A24" w:rsidRPr="006F644E">
        <w:rPr>
          <w:rFonts w:ascii="Times New Roman" w:hAnsi="Times New Roman" w:cs="Times New Roman"/>
          <w:sz w:val="24"/>
          <w:szCs w:val="24"/>
        </w:rPr>
        <w:t xml:space="preserve"> cefixime and ceftriaxone </w:t>
      </w:r>
      <w:del w:id="1168" w:author="Unemo Magnus, USÖ Labmed länsklinik" w:date="2016-11-15T15:41:00Z">
        <w:r w:rsidR="00FE2A24" w:rsidRPr="006F644E" w:rsidDel="009E4A85">
          <w:rPr>
            <w:rFonts w:ascii="Times New Roman" w:hAnsi="Times New Roman" w:cs="Times New Roman"/>
            <w:sz w:val="24"/>
            <w:szCs w:val="24"/>
          </w:rPr>
          <w:delText xml:space="preserve">the performance </w:delText>
        </w:r>
      </w:del>
      <w:r w:rsidR="00FE2A24" w:rsidRPr="006F644E">
        <w:rPr>
          <w:rFonts w:ascii="Times New Roman" w:hAnsi="Times New Roman" w:cs="Times New Roman"/>
          <w:sz w:val="24"/>
          <w:szCs w:val="24"/>
        </w:rPr>
        <w:t xml:space="preserve">many false positive results </w:t>
      </w:r>
      <w:ins w:id="1169" w:author="Unemo Magnus, USÖ Labmed länsklinik" w:date="2016-11-17T17:57:00Z">
        <w:r w:rsidR="006F367B">
          <w:rPr>
            <w:rFonts w:ascii="Times New Roman" w:hAnsi="Times New Roman" w:cs="Times New Roman"/>
            <w:sz w:val="24"/>
            <w:szCs w:val="24"/>
          </w:rPr>
          <w:t xml:space="preserve">and consequently an overestimation of the resistance </w:t>
        </w:r>
      </w:ins>
      <w:r w:rsidR="00FE2A24" w:rsidRPr="006F644E">
        <w:rPr>
          <w:rFonts w:ascii="Times New Roman" w:hAnsi="Times New Roman" w:cs="Times New Roman"/>
          <w:sz w:val="24"/>
          <w:szCs w:val="24"/>
        </w:rPr>
        <w:t>were obtained</w:t>
      </w:r>
      <w:ins w:id="1170" w:author="Unemo Magnus, USÖ Labmed länsklinik" w:date="2016-11-17T17:58:00Z">
        <w:r w:rsidR="006F367B">
          <w:rPr>
            <w:rFonts w:ascii="Times New Roman" w:hAnsi="Times New Roman" w:cs="Times New Roman"/>
            <w:sz w:val="24"/>
            <w:szCs w:val="24"/>
          </w:rPr>
          <w:t>.</w:t>
        </w:r>
      </w:ins>
      <w:r w:rsidR="00FE2A24" w:rsidRPr="006F644E">
        <w:rPr>
          <w:rFonts w:ascii="Times New Roman" w:hAnsi="Times New Roman" w:cs="Times New Roman"/>
          <w:sz w:val="24"/>
          <w:szCs w:val="24"/>
        </w:rPr>
        <w:t xml:space="preserve"> </w:t>
      </w:r>
      <w:ins w:id="1171" w:author="Unemo Magnus, USÖ Labmed länsklinik" w:date="2016-11-17T17:59:00Z">
        <w:r w:rsidR="006F367B">
          <w:rPr>
            <w:rFonts w:ascii="Times New Roman" w:hAnsi="Times New Roman" w:cs="Times New Roman"/>
            <w:sz w:val="24"/>
            <w:szCs w:val="24"/>
          </w:rPr>
          <w:t>However</w:t>
        </w:r>
      </w:ins>
      <w:ins w:id="1172" w:author="Unemo Magnus, USÖ Labmed länsklinik" w:date="2016-11-17T17:58:00Z">
        <w:r w:rsidR="006F367B">
          <w:rPr>
            <w:rFonts w:ascii="Times New Roman" w:hAnsi="Times New Roman" w:cs="Times New Roman"/>
            <w:sz w:val="24"/>
            <w:szCs w:val="24"/>
          </w:rPr>
          <w:t>, few resistant strains were misclassified as susceptible, w</w:t>
        </w:r>
      </w:ins>
      <w:ins w:id="1173" w:author="Unemo Magnus, USÖ Labmed länsklinik" w:date="2016-11-17T17:59:00Z">
        <w:r w:rsidR="006F367B">
          <w:rPr>
            <w:rFonts w:ascii="Times New Roman" w:hAnsi="Times New Roman" w:cs="Times New Roman"/>
            <w:sz w:val="24"/>
            <w:szCs w:val="24"/>
          </w:rPr>
          <w:t>hich define</w:t>
        </w:r>
      </w:ins>
      <w:ins w:id="1174" w:author="Unemo Magnus, USÖ Labmed länsklinik" w:date="2016-11-17T18:11:00Z">
        <w:r w:rsidR="008D7C42">
          <w:rPr>
            <w:rFonts w:ascii="Times New Roman" w:hAnsi="Times New Roman" w:cs="Times New Roman"/>
            <w:sz w:val="24"/>
            <w:szCs w:val="24"/>
          </w:rPr>
          <w:t>s</w:t>
        </w:r>
      </w:ins>
      <w:ins w:id="1175" w:author="Unemo Magnus, USÖ Labmed länsklinik" w:date="2016-11-17T17:59:00Z">
        <w:r w:rsidR="006F367B">
          <w:rPr>
            <w:rFonts w:ascii="Times New Roman" w:hAnsi="Times New Roman" w:cs="Times New Roman"/>
            <w:sz w:val="24"/>
            <w:szCs w:val="24"/>
          </w:rPr>
          <w:t xml:space="preserve"> very major errors, and the overall sensitivity in the correct classification of resistant strains </w:t>
        </w:r>
      </w:ins>
      <w:ins w:id="1176" w:author="Unemo Magnus, USÖ Labmed länsklinik" w:date="2016-11-17T18:15:00Z">
        <w:r w:rsidR="00956798">
          <w:rPr>
            <w:rFonts w:ascii="Times New Roman" w:hAnsi="Times New Roman" w:cs="Times New Roman"/>
            <w:sz w:val="24"/>
            <w:szCs w:val="24"/>
          </w:rPr>
          <w:t>was</w:t>
        </w:r>
      </w:ins>
      <w:ins w:id="1177" w:author="Unemo Magnus, USÖ Labmed länsklinik" w:date="2016-11-17T17:59:00Z">
        <w:r w:rsidR="006F367B">
          <w:rPr>
            <w:rFonts w:ascii="Times New Roman" w:hAnsi="Times New Roman" w:cs="Times New Roman"/>
            <w:sz w:val="24"/>
            <w:szCs w:val="24"/>
          </w:rPr>
          <w:t xml:space="preserve"> very high (</w:t>
        </w:r>
      </w:ins>
      <w:ins w:id="1178" w:author="Unemo Magnus, USÖ Labmed länsklinik" w:date="2016-11-17T18:00:00Z">
        <w:r w:rsidR="006F367B">
          <w:rPr>
            <w:rFonts w:ascii="Times New Roman" w:hAnsi="Times New Roman" w:cs="Times New Roman"/>
            <w:sz w:val="24"/>
            <w:szCs w:val="24"/>
          </w:rPr>
          <w:t>99.4%)</w:t>
        </w:r>
      </w:ins>
      <w:ins w:id="1179" w:author="Unemo Magnus, USÖ Labmed länsklinik" w:date="2016-11-17T17:59:00Z">
        <w:r w:rsidR="006F367B">
          <w:rPr>
            <w:rFonts w:ascii="Times New Roman" w:hAnsi="Times New Roman" w:cs="Times New Roman"/>
            <w:sz w:val="24"/>
            <w:szCs w:val="24"/>
          </w:rPr>
          <w:t>. Nevertheless</w:t>
        </w:r>
      </w:ins>
      <w:ins w:id="1180" w:author="Unemo Magnus, USÖ Labmed länsklinik" w:date="2016-11-17T17:57:00Z">
        <w:r w:rsidR="006F367B">
          <w:rPr>
            <w:rFonts w:ascii="Times New Roman" w:hAnsi="Times New Roman" w:cs="Times New Roman"/>
            <w:sz w:val="24"/>
            <w:szCs w:val="24"/>
          </w:rPr>
          <w:t xml:space="preserve">, </w:t>
        </w:r>
      </w:ins>
      <w:ins w:id="1181" w:author="Unemo Magnus, USÖ Labmed länsklinik" w:date="2016-11-17T18:40:00Z">
        <w:r w:rsidR="00836117">
          <w:rPr>
            <w:rFonts w:ascii="Times New Roman" w:hAnsi="Times New Roman" w:cs="Times New Roman"/>
            <w:sz w:val="24"/>
            <w:szCs w:val="24"/>
          </w:rPr>
          <w:t>the</w:t>
        </w:r>
        <w:r w:rsidR="00836117" w:rsidRPr="006F644E">
          <w:rPr>
            <w:rFonts w:ascii="Times New Roman" w:hAnsi="Times New Roman" w:cs="Times New Roman"/>
            <w:sz w:val="24"/>
            <w:szCs w:val="24"/>
          </w:rPr>
          <w:t xml:space="preserve"> </w:t>
        </w:r>
        <w:r w:rsidR="00836117">
          <w:rPr>
            <w:rFonts w:ascii="Times New Roman" w:hAnsi="Times New Roman" w:cs="Times New Roman"/>
            <w:sz w:val="24"/>
            <w:szCs w:val="24"/>
          </w:rPr>
          <w:t xml:space="preserve">specificity was only 72.5%, </w:t>
        </w:r>
      </w:ins>
      <w:ins w:id="1182" w:author="Unemo Magnus, USÖ Labmed länsklinik" w:date="2016-11-17T18:15:00Z">
        <w:r w:rsidR="00956798">
          <w:rPr>
            <w:rFonts w:ascii="Times New Roman" w:hAnsi="Times New Roman" w:cs="Times New Roman"/>
            <w:sz w:val="24"/>
            <w:szCs w:val="24"/>
          </w:rPr>
          <w:t xml:space="preserve">the </w:t>
        </w:r>
      </w:ins>
      <w:ins w:id="1183" w:author="Unemo Magnus, USÖ Labmed länsklinik" w:date="2016-11-17T18:38:00Z">
        <w:r w:rsidR="00954C68" w:rsidRPr="006F644E">
          <w:rPr>
            <w:rFonts w:ascii="Times New Roman" w:hAnsi="Times New Roman" w:cs="Times New Roman"/>
            <w:sz w:val="24"/>
            <w:szCs w:val="24"/>
          </w:rPr>
          <w:t xml:space="preserve">essential agreement with Etest was </w:t>
        </w:r>
        <w:r w:rsidR="00954C68">
          <w:rPr>
            <w:rFonts w:ascii="Times New Roman" w:hAnsi="Times New Roman" w:cs="Times New Roman"/>
            <w:sz w:val="24"/>
            <w:szCs w:val="24"/>
          </w:rPr>
          <w:t>suboptimal</w:t>
        </w:r>
      </w:ins>
      <w:ins w:id="1184" w:author="Unemo Magnus, USÖ Labmed länsklinik" w:date="2016-11-17T18:39:00Z">
        <w:r w:rsidR="00954C68">
          <w:rPr>
            <w:rFonts w:ascii="Times New Roman" w:hAnsi="Times New Roman" w:cs="Times New Roman"/>
            <w:sz w:val="24"/>
            <w:szCs w:val="24"/>
          </w:rPr>
          <w:t xml:space="preserve">, </w:t>
        </w:r>
      </w:ins>
      <w:ins w:id="1185" w:author="Unemo Magnus, USÖ Labmed länsklinik" w:date="2016-11-17T18:40:00Z">
        <w:r w:rsidR="00836117">
          <w:rPr>
            <w:rFonts w:ascii="Times New Roman" w:hAnsi="Times New Roman" w:cs="Times New Roman"/>
            <w:sz w:val="24"/>
            <w:szCs w:val="24"/>
          </w:rPr>
          <w:t xml:space="preserve">and </w:t>
        </w:r>
      </w:ins>
      <w:ins w:id="1186" w:author="Unemo Magnus, USÖ Labmed länsklinik" w:date="2016-11-17T18:39:00Z">
        <w:r w:rsidR="00954C68" w:rsidRPr="006F644E">
          <w:rPr>
            <w:rFonts w:ascii="Times New Roman" w:hAnsi="Times New Roman" w:cs="Times New Roman"/>
            <w:sz w:val="24"/>
            <w:szCs w:val="24"/>
          </w:rPr>
          <w:t xml:space="preserve">the </w:t>
        </w:r>
        <w:r w:rsidR="00954C68">
          <w:rPr>
            <w:rFonts w:ascii="Times New Roman" w:hAnsi="Times New Roman" w:cs="Times New Roman"/>
            <w:sz w:val="24"/>
            <w:szCs w:val="24"/>
          </w:rPr>
          <w:t>CIs</w:t>
        </w:r>
        <w:r w:rsidR="00954C68" w:rsidRPr="006F644E">
          <w:rPr>
            <w:rFonts w:ascii="Times New Roman" w:hAnsi="Times New Roman" w:cs="Times New Roman"/>
            <w:sz w:val="24"/>
            <w:szCs w:val="24"/>
          </w:rPr>
          <w:t xml:space="preserve"> of </w:t>
        </w:r>
        <w:r w:rsidR="00954C68" w:rsidRPr="006F644E">
          <w:rPr>
            <w:rFonts w:ascii="Times New Roman" w:hAnsi="Times New Roman" w:cs="Times New Roman"/>
            <w:sz w:val="24"/>
            <w:szCs w:val="24"/>
          </w:rPr>
          <w:lastRenderedPageBreak/>
          <w:t>the dose</w:t>
        </w:r>
        <w:r w:rsidR="00954C68">
          <w:rPr>
            <w:rFonts w:ascii="Times New Roman" w:hAnsi="Times New Roman" w:cs="Times New Roman"/>
            <w:sz w:val="24"/>
            <w:szCs w:val="24"/>
          </w:rPr>
          <w:t>-</w:t>
        </w:r>
        <w:r w:rsidR="00954C68" w:rsidRPr="006F644E">
          <w:rPr>
            <w:rFonts w:ascii="Times New Roman" w:hAnsi="Times New Roman" w:cs="Times New Roman"/>
            <w:sz w:val="24"/>
            <w:szCs w:val="24"/>
          </w:rPr>
          <w:t xml:space="preserve">response curves </w:t>
        </w:r>
      </w:ins>
      <w:ins w:id="1187" w:author="Christian Althaus" w:date="2016-11-29T13:14:00Z">
        <w:r w:rsidR="002B4A68">
          <w:rPr>
            <w:rFonts w:ascii="Times New Roman" w:hAnsi="Times New Roman" w:cs="Times New Roman"/>
            <w:sz w:val="24"/>
            <w:szCs w:val="24"/>
          </w:rPr>
          <w:t xml:space="preserve">were </w:t>
        </w:r>
      </w:ins>
      <w:ins w:id="1188" w:author="Unemo Magnus, USÖ Labmed länsklinik" w:date="2016-11-17T18:39:00Z">
        <w:r w:rsidR="00954C68" w:rsidRPr="006F644E">
          <w:rPr>
            <w:rFonts w:ascii="Times New Roman" w:hAnsi="Times New Roman" w:cs="Times New Roman"/>
            <w:sz w:val="24"/>
            <w:szCs w:val="24"/>
          </w:rPr>
          <w:t>large in some cases</w:t>
        </w:r>
      </w:ins>
      <w:ins w:id="1189" w:author="Unemo Magnus, USÖ Labmed länsklinik" w:date="2016-11-17T18:18:00Z">
        <w:r w:rsidR="00956798">
          <w:rPr>
            <w:rFonts w:ascii="Times New Roman" w:hAnsi="Times New Roman" w:cs="Times New Roman"/>
            <w:sz w:val="24"/>
            <w:szCs w:val="24"/>
          </w:rPr>
          <w:t xml:space="preserve">, which </w:t>
        </w:r>
      </w:ins>
      <w:ins w:id="1190" w:author="Unemo Magnus, USÖ Labmed länsklinik" w:date="2016-11-17T18:19:00Z">
        <w:r w:rsidR="00956798">
          <w:rPr>
            <w:rFonts w:ascii="Times New Roman" w:hAnsi="Times New Roman" w:cs="Times New Roman"/>
            <w:sz w:val="24"/>
            <w:szCs w:val="24"/>
          </w:rPr>
          <w:t xml:space="preserve">if possible </w:t>
        </w:r>
      </w:ins>
      <w:ins w:id="1191" w:author="Unemo Magnus, USÖ Labmed länsklinik" w:date="2016-11-17T18:16:00Z">
        <w:r w:rsidR="00956798">
          <w:rPr>
            <w:rFonts w:ascii="Times New Roman" w:hAnsi="Times New Roman" w:cs="Times New Roman"/>
            <w:sz w:val="24"/>
            <w:szCs w:val="24"/>
          </w:rPr>
          <w:t xml:space="preserve">would be valuable </w:t>
        </w:r>
      </w:ins>
      <w:ins w:id="1192" w:author="Unemo Magnus, USÖ Labmed länsklinik" w:date="2016-11-17T18:18:00Z">
        <w:r w:rsidR="00956798">
          <w:rPr>
            <w:rFonts w:ascii="Times New Roman" w:hAnsi="Times New Roman" w:cs="Times New Roman"/>
            <w:sz w:val="24"/>
            <w:szCs w:val="24"/>
          </w:rPr>
          <w:t xml:space="preserve">to </w:t>
        </w:r>
      </w:ins>
      <w:ins w:id="1193" w:author="Unemo Magnus, USÖ Labmed länsklinik" w:date="2016-11-17T18:16:00Z">
        <w:r w:rsidR="00956798">
          <w:rPr>
            <w:rFonts w:ascii="Times New Roman" w:hAnsi="Times New Roman" w:cs="Times New Roman"/>
            <w:sz w:val="24"/>
            <w:szCs w:val="24"/>
          </w:rPr>
          <w:t xml:space="preserve">improve. </w:t>
        </w:r>
      </w:ins>
      <w:del w:id="1194" w:author="Unemo Magnus, USÖ Labmed länsklinik" w:date="2016-11-17T17:57:00Z">
        <w:r w:rsidR="00FE2A24" w:rsidRPr="006F644E" w:rsidDel="006F367B">
          <w:rPr>
            <w:rFonts w:ascii="Times New Roman" w:hAnsi="Times New Roman" w:cs="Times New Roman"/>
            <w:sz w:val="24"/>
            <w:szCs w:val="24"/>
          </w:rPr>
          <w:delText xml:space="preserve">and </w:delText>
        </w:r>
      </w:del>
      <w:del w:id="1195" w:author="Unemo Magnus, USÖ Labmed länsklinik" w:date="2016-11-17T18:16:00Z">
        <w:r w:rsidR="00FE2A24" w:rsidRPr="006F644E" w:rsidDel="00956798">
          <w:rPr>
            <w:rFonts w:ascii="Times New Roman" w:hAnsi="Times New Roman" w:cs="Times New Roman"/>
            <w:sz w:val="24"/>
            <w:szCs w:val="24"/>
          </w:rPr>
          <w:delText xml:space="preserve">the assay should be further optimized. </w:delText>
        </w:r>
      </w:del>
      <w:r w:rsidR="00FE2A24" w:rsidRPr="00AD378B">
        <w:rPr>
          <w:rFonts w:ascii="Times New Roman" w:hAnsi="Times New Roman" w:cs="Times New Roman"/>
          <w:sz w:val="24"/>
          <w:szCs w:val="24"/>
        </w:rPr>
        <w:t xml:space="preserve">An endpoint of six hours provided only a snapshot of the antimicrobial properties and </w:t>
      </w:r>
      <w:ins w:id="1196" w:author="Unemo Magnus, USÖ Labmed länsklinik" w:date="2016-11-17T18:20:00Z">
        <w:r w:rsidR="00956798">
          <w:rPr>
            <w:rFonts w:ascii="Times New Roman" w:hAnsi="Times New Roman" w:cs="Times New Roman"/>
            <w:sz w:val="24"/>
            <w:szCs w:val="24"/>
          </w:rPr>
          <w:t xml:space="preserve">examining </w:t>
        </w:r>
      </w:ins>
      <w:ins w:id="1197" w:author="Unemo Magnus, USÖ Labmed länsklinik" w:date="2016-11-17T18:25:00Z">
        <w:r w:rsidR="00807F60">
          <w:rPr>
            <w:rFonts w:ascii="Times New Roman" w:hAnsi="Times New Roman" w:cs="Times New Roman"/>
            <w:sz w:val="24"/>
            <w:szCs w:val="24"/>
          </w:rPr>
          <w:t>much more</w:t>
        </w:r>
      </w:ins>
      <w:ins w:id="1198" w:author="Unemo Magnus, USÖ Labmed länsklinik" w:date="2016-11-17T18:20:00Z">
        <w:r w:rsidR="00956798">
          <w:rPr>
            <w:rFonts w:ascii="Times New Roman" w:hAnsi="Times New Roman" w:cs="Times New Roman"/>
            <w:sz w:val="24"/>
            <w:szCs w:val="24"/>
          </w:rPr>
          <w:t xml:space="preserve"> </w:t>
        </w:r>
      </w:ins>
      <w:del w:id="1199" w:author="Unemo Magnus, USÖ Labmed länsklinik" w:date="2016-11-17T18:20:00Z">
        <w:r w:rsidR="00FE2A24" w:rsidRPr="00AD378B" w:rsidDel="00956798">
          <w:rPr>
            <w:rFonts w:ascii="Times New Roman" w:hAnsi="Times New Roman" w:cs="Times New Roman"/>
            <w:sz w:val="24"/>
            <w:szCs w:val="24"/>
          </w:rPr>
          <w:delText xml:space="preserve">more </w:delText>
        </w:r>
      </w:del>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ins w:id="1200" w:author="Unemo Magnus, USÖ Labmed länsklinik" w:date="2016-11-17T18:21:00Z">
        <w:r w:rsidR="00956798" w:rsidRPr="00AD378B">
          <w:rPr>
            <w:rFonts w:ascii="Times New Roman" w:hAnsi="Times New Roman" w:cs="Times New Roman"/>
            <w:sz w:val="24"/>
            <w:szCs w:val="24"/>
          </w:rPr>
          <w:t>starting inocula</w:t>
        </w:r>
      </w:ins>
      <w:ins w:id="1201" w:author="Unemo Magnus, USÖ Labmed länsklinik" w:date="2016-11-17T18:22:00Z">
        <w:r w:rsidR="00956798">
          <w:rPr>
            <w:rFonts w:ascii="Times New Roman" w:hAnsi="Times New Roman" w:cs="Times New Roman"/>
            <w:sz w:val="24"/>
            <w:szCs w:val="24"/>
          </w:rPr>
          <w:t>,</w:t>
        </w:r>
      </w:ins>
      <w:ins w:id="1202" w:author="Unemo Magnus, USÖ Labmed länsklinik" w:date="2016-11-17T18:21:00Z">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w:t>
        </w:r>
      </w:ins>
      <w:ins w:id="1203" w:author="Unemo Magnus, USÖ Labmed länsklinik" w:date="2016-11-17T18:22:00Z">
        <w:r w:rsidR="00956798">
          <w:rPr>
            <w:rFonts w:ascii="Times New Roman" w:hAnsi="Times New Roman" w:cs="Times New Roman"/>
            <w:sz w:val="24"/>
            <w:szCs w:val="24"/>
          </w:rPr>
          <w:t xml:space="preserve">of </w:t>
        </w:r>
      </w:ins>
      <w:r w:rsidR="00FE2A24" w:rsidRPr="00AD378B">
        <w:rPr>
          <w:rFonts w:ascii="Times New Roman" w:hAnsi="Times New Roman" w:cs="Times New Roman"/>
          <w:sz w:val="24"/>
          <w:szCs w:val="24"/>
        </w:rPr>
        <w:t xml:space="preserve">strains </w:t>
      </w:r>
      <w:del w:id="1204" w:author="Unemo Magnus, USÖ Labmed länsklinik" w:date="2016-11-17T18:26:00Z">
        <w:r w:rsidR="00FE2A24" w:rsidRPr="00AD378B" w:rsidDel="00807F60">
          <w:rPr>
            <w:rFonts w:ascii="Times New Roman" w:hAnsi="Times New Roman" w:cs="Times New Roman"/>
            <w:sz w:val="24"/>
            <w:szCs w:val="24"/>
          </w:rPr>
          <w:delText>(</w:delText>
        </w:r>
      </w:del>
      <w:del w:id="1205" w:author="Unemo Magnus, USÖ Labmed länsklinik" w:date="2016-11-17T18:20:00Z">
        <w:r w:rsidR="00FE2A24" w:rsidRPr="00AD378B" w:rsidDel="00956798">
          <w:rPr>
            <w:rFonts w:ascii="Times New Roman" w:hAnsi="Times New Roman" w:cs="Times New Roman"/>
            <w:sz w:val="24"/>
            <w:szCs w:val="24"/>
          </w:rPr>
          <w:delText xml:space="preserve">ideally </w:delText>
        </w:r>
      </w:del>
      <w:del w:id="1206" w:author="Unemo Magnus, USÖ Labmed länsklinik" w:date="2016-11-17T18:26:00Z">
        <w:r w:rsidR="00FE2A24" w:rsidRPr="00AD378B" w:rsidDel="00807F60">
          <w:rPr>
            <w:rFonts w:ascii="Times New Roman" w:hAnsi="Times New Roman" w:cs="Times New Roman"/>
            <w:sz w:val="24"/>
            <w:szCs w:val="24"/>
          </w:rPr>
          <w:delText xml:space="preserve">representing a wide spectrum of MICs) </w:delText>
        </w:r>
      </w:del>
      <w:ins w:id="1207" w:author="Unemo Magnus, USÖ Labmed länsklinik" w:date="2016-11-17T18:22:00Z">
        <w:r w:rsidR="00956798">
          <w:rPr>
            <w:rFonts w:ascii="Times New Roman" w:hAnsi="Times New Roman" w:cs="Times New Roman"/>
            <w:sz w:val="24"/>
            <w:szCs w:val="24"/>
          </w:rPr>
          <w:t>might provide valuable data for improvements</w:t>
        </w:r>
      </w:ins>
      <w:del w:id="1208" w:author="Unemo Magnus, USÖ Labmed länsklinik" w:date="2016-11-17T18:22:00Z">
        <w:r w:rsidR="000E62D0" w:rsidRPr="00AD378B" w:rsidDel="00956798">
          <w:rPr>
            <w:rFonts w:ascii="Times New Roman" w:hAnsi="Times New Roman" w:cs="Times New Roman"/>
            <w:sz w:val="24"/>
            <w:szCs w:val="24"/>
          </w:rPr>
          <w:delText xml:space="preserve">and </w:delText>
        </w:r>
      </w:del>
      <w:del w:id="1209" w:author="Unemo Magnus, USÖ Labmed länsklinik" w:date="2016-11-17T18:21:00Z">
        <w:r w:rsidR="000E62D0" w:rsidRPr="00AD378B" w:rsidDel="00956798">
          <w:rPr>
            <w:rFonts w:ascii="Times New Roman" w:hAnsi="Times New Roman" w:cs="Times New Roman"/>
            <w:sz w:val="24"/>
            <w:szCs w:val="24"/>
          </w:rPr>
          <w:delText xml:space="preserve">starting inoculates </w:delText>
        </w:r>
      </w:del>
      <w:del w:id="1210" w:author="Unemo Magnus, USÖ Labmed länsklinik" w:date="2016-11-17T18:22:00Z">
        <w:r w:rsidR="00FE2A24" w:rsidRPr="00AD378B" w:rsidDel="00956798">
          <w:rPr>
            <w:rFonts w:ascii="Times New Roman" w:hAnsi="Times New Roman" w:cs="Times New Roman"/>
            <w:sz w:val="24"/>
            <w:szCs w:val="24"/>
          </w:rPr>
          <w:delText>should be included</w:delText>
        </w:r>
      </w:del>
      <w:r w:rsidR="000E62D0" w:rsidRPr="00AD378B">
        <w:rPr>
          <w:rFonts w:ascii="Times New Roman" w:hAnsi="Times New Roman" w:cs="Times New Roman"/>
          <w:sz w:val="24"/>
          <w:szCs w:val="24"/>
        </w:rPr>
        <w:t xml:space="preserve">. </w:t>
      </w:r>
      <w:ins w:id="1211" w:author="Unemo Magnus, USÖ Labmed länsklinik" w:date="2016-11-17T18:22:00Z">
        <w:r w:rsidR="00956798">
          <w:rPr>
            <w:rFonts w:ascii="Times New Roman" w:hAnsi="Times New Roman" w:cs="Times New Roman"/>
            <w:sz w:val="24"/>
            <w:szCs w:val="24"/>
          </w:rPr>
          <w:t xml:space="preserve">Furthermore, </w:t>
        </w:r>
      </w:ins>
      <w:del w:id="1212" w:author="Unemo Magnus, USÖ Labmed länsklinik" w:date="2016-11-17T18:22:00Z">
        <w:r w:rsidR="000E62D0" w:rsidRPr="006F644E" w:rsidDel="00956798">
          <w:rPr>
            <w:rFonts w:ascii="Times New Roman" w:hAnsi="Times New Roman" w:cs="Times New Roman"/>
            <w:sz w:val="24"/>
            <w:szCs w:val="24"/>
          </w:rPr>
          <w:delText>O</w:delText>
        </w:r>
      </w:del>
      <w:ins w:id="1213" w:author="Unemo Magnus, USÖ Labmed länsklinik" w:date="2016-11-17T18:22:00Z">
        <w:r w:rsidR="00956798">
          <w:rPr>
            <w:rFonts w:ascii="Times New Roman" w:hAnsi="Times New Roman" w:cs="Times New Roman"/>
            <w:sz w:val="24"/>
            <w:szCs w:val="24"/>
          </w:rPr>
          <w:t>o</w:t>
        </w:r>
      </w:ins>
      <w:r w:rsidR="000E62D0" w:rsidRPr="006F644E">
        <w:rPr>
          <w:rFonts w:ascii="Times New Roman" w:hAnsi="Times New Roman" w:cs="Times New Roman"/>
          <w:sz w:val="24"/>
          <w:szCs w:val="24"/>
        </w:rPr>
        <w:t xml:space="preserve">btaining </w:t>
      </w:r>
      <w:ins w:id="1214" w:author="Unemo Magnus, USÖ Labmed länsklinik" w:date="2016-11-17T18:22:00Z">
        <w:r w:rsidR="00956798">
          <w:rPr>
            <w:rFonts w:ascii="Times New Roman" w:hAnsi="Times New Roman" w:cs="Times New Roman"/>
            <w:sz w:val="24"/>
            <w:szCs w:val="24"/>
          </w:rPr>
          <w:t xml:space="preserve">significantly </w:t>
        </w:r>
      </w:ins>
      <w:r w:rsidR="000E62D0" w:rsidRPr="006F644E">
        <w:rPr>
          <w:rFonts w:ascii="Times New Roman" w:hAnsi="Times New Roman" w:cs="Times New Roman"/>
          <w:sz w:val="24"/>
          <w:szCs w:val="24"/>
        </w:rPr>
        <w:t xml:space="preserve">more data, possibly by scaling the assay to a robotic platform, </w:t>
      </w:r>
      <w:del w:id="1215" w:author="Unemo Magnus, USÖ Labmed länsklinik" w:date="2016-11-17T18:23:00Z">
        <w:r w:rsidR="000E62D0" w:rsidRPr="006F644E" w:rsidDel="00956798">
          <w:rPr>
            <w:rFonts w:ascii="Times New Roman" w:hAnsi="Times New Roman" w:cs="Times New Roman"/>
            <w:sz w:val="24"/>
            <w:szCs w:val="24"/>
          </w:rPr>
          <w:delText xml:space="preserve">will </w:delText>
        </w:r>
      </w:del>
      <w:ins w:id="1216" w:author="Unemo Magnus, USÖ Labmed länsklinik" w:date="2016-11-17T18:23:00Z">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ins>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del w:id="1217" w:author="Unemo Magnus, USÖ Labmed länsklinik" w:date="2016-11-17T18:26:00Z">
        <w:r w:rsidR="00FE2A24" w:rsidRPr="006F644E" w:rsidDel="00807F60">
          <w:rPr>
            <w:rFonts w:ascii="Times New Roman" w:hAnsi="Times New Roman" w:cs="Times New Roman"/>
            <w:sz w:val="24"/>
            <w:szCs w:val="24"/>
          </w:rPr>
          <w:delText xml:space="preserve">to </w:delText>
        </w:r>
        <w:r w:rsidR="000E62D0" w:rsidRPr="006F644E" w:rsidDel="00807F60">
          <w:rPr>
            <w:rFonts w:ascii="Times New Roman" w:hAnsi="Times New Roman" w:cs="Times New Roman"/>
            <w:sz w:val="24"/>
            <w:szCs w:val="24"/>
          </w:rPr>
          <w:delText xml:space="preserve">do </w:delText>
        </w:r>
      </w:del>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ins w:id="1218" w:author="Unemo Magnus, USÖ Labmed länsklinik" w:date="2016-11-17T18:26:00Z">
        <w:r w:rsidR="00807F60">
          <w:rPr>
            <w:rFonts w:ascii="Times New Roman" w:hAnsi="Times New Roman" w:cs="Times New Roman"/>
            <w:sz w:val="24"/>
            <w:szCs w:val="24"/>
          </w:rPr>
          <w:t xml:space="preserve">to be performed </w:t>
        </w:r>
      </w:ins>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0E62D0" w:rsidRPr="006F644E">
        <w:rPr>
          <w:rFonts w:ascii="Times New Roman" w:hAnsi="Times New Roman" w:cs="Times New Roman"/>
          <w:sz w:val="24"/>
          <w:szCs w:val="24"/>
        </w:rPr>
        <w:t xml:space="preserve"> </w:t>
      </w:r>
    </w:p>
    <w:p w14:paraId="48F329DB" w14:textId="5E91CD2B" w:rsidR="00FE2A24" w:rsidRPr="006F644E" w:rsidRDefault="00807F60">
      <w:pPr>
        <w:spacing w:after="0" w:line="480" w:lineRule="auto"/>
        <w:ind w:firstLine="426"/>
        <w:jc w:val="both"/>
        <w:rPr>
          <w:rFonts w:ascii="Times New Roman" w:hAnsi="Times New Roman" w:cs="Times New Roman"/>
          <w:sz w:val="24"/>
          <w:szCs w:val="24"/>
        </w:rPr>
        <w:pPrChange w:id="1219" w:author="Unemo Magnus, USÖ Labmed länsklinik" w:date="2016-11-17T18:27:00Z">
          <w:pPr>
            <w:spacing w:line="480" w:lineRule="auto"/>
            <w:jc w:val="both"/>
          </w:pPr>
        </w:pPrChange>
      </w:pPr>
      <w:ins w:id="1220" w:author="Unemo Magnus, USÖ Labmed länsklinik" w:date="2016-11-17T18:32:00Z">
        <w:r w:rsidRPr="006F644E">
          <w:rPr>
            <w:rFonts w:ascii="Times New Roman" w:hAnsi="Times New Roman" w:cs="Times New Roman"/>
            <w:sz w:val="24"/>
            <w:szCs w:val="24"/>
          </w:rPr>
          <w:t xml:space="preserve">The </w:t>
        </w:r>
        <w:r>
          <w:rPr>
            <w:rFonts w:ascii="Times New Roman" w:hAnsi="Times New Roman" w:cs="Times New Roman"/>
            <w:sz w:val="24"/>
            <w:szCs w:val="24"/>
          </w:rPr>
          <w:t xml:space="preserve">developed rapid </w:t>
        </w:r>
        <w:r w:rsidRPr="006F644E">
          <w:rPr>
            <w:rFonts w:ascii="Times New Roman" w:hAnsi="Times New Roman" w:cs="Times New Roman"/>
            <w:sz w:val="24"/>
            <w:szCs w:val="24"/>
          </w:rPr>
          <w:t>resazurin</w:t>
        </w:r>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ins>
      <w:ins w:id="1221" w:author="Unemo Magnus, USÖ Labmed länsklinik" w:date="2016-11-17T18:33:00Z">
        <w:r>
          <w:rPr>
            <w:rFonts w:ascii="Times New Roman" w:hAnsi="Times New Roman" w:cs="Times New Roman"/>
            <w:sz w:val="24"/>
            <w:szCs w:val="24"/>
          </w:rPr>
          <w:t xml:space="preserve">also </w:t>
        </w:r>
      </w:ins>
      <w:ins w:id="1222" w:author="Unemo Magnus, USÖ Labmed länsklinik" w:date="2016-11-17T18:32:00Z">
        <w:r>
          <w:rPr>
            <w:rFonts w:ascii="Times New Roman" w:hAnsi="Times New Roman" w:cs="Times New Roman"/>
            <w:sz w:val="24"/>
            <w:szCs w:val="24"/>
          </w:rPr>
          <w:t>highly objective (avoids</w:t>
        </w:r>
      </w:ins>
      <w:del w:id="1223" w:author="Unemo Magnus, USÖ Labmed länsklinik" w:date="2016-11-17T18:32:00Z">
        <w:r w:rsidR="00C07B67" w:rsidRPr="006F644E" w:rsidDel="00807F60">
          <w:rPr>
            <w:rFonts w:ascii="Times New Roman" w:hAnsi="Times New Roman" w:cs="Times New Roman"/>
            <w:sz w:val="24"/>
            <w:szCs w:val="24"/>
          </w:rPr>
          <w:delText>Avoiding</w:delText>
        </w:r>
      </w:del>
      <w:r w:rsidR="00C07B67" w:rsidRPr="006F644E">
        <w:rPr>
          <w:rFonts w:ascii="Times New Roman" w:hAnsi="Times New Roman" w:cs="Times New Roman"/>
          <w:sz w:val="24"/>
          <w:szCs w:val="24"/>
        </w:rPr>
        <w:t xml:space="preserve"> visual </w:t>
      </w:r>
      <w:ins w:id="1224" w:author="Unemo Magnus, USÖ Labmed länsklinik" w:date="2016-11-17T18:32:00Z">
        <w:r>
          <w:rPr>
            <w:rFonts w:ascii="Times New Roman" w:hAnsi="Times New Roman" w:cs="Times New Roman"/>
            <w:sz w:val="24"/>
            <w:szCs w:val="24"/>
          </w:rPr>
          <w:t xml:space="preserve">subjective </w:t>
        </w:r>
      </w:ins>
      <w:r w:rsidR="00C07B67" w:rsidRPr="006F644E">
        <w:rPr>
          <w:rFonts w:ascii="Times New Roman" w:hAnsi="Times New Roman" w:cs="Times New Roman"/>
          <w:sz w:val="24"/>
          <w:szCs w:val="24"/>
        </w:rPr>
        <w:t>readout</w:t>
      </w:r>
      <w:ins w:id="1225" w:author="Unemo Magnus, USÖ Labmed länsklinik" w:date="2016-11-17T18:33:00Z">
        <w:r>
          <w:rPr>
            <w:rFonts w:ascii="Times New Roman" w:hAnsi="Times New Roman" w:cs="Times New Roman"/>
            <w:sz w:val="24"/>
            <w:szCs w:val="24"/>
          </w:rPr>
          <w:t>)</w:t>
        </w:r>
      </w:ins>
      <w:r w:rsidR="00C07B67" w:rsidRPr="006F644E">
        <w:rPr>
          <w:rFonts w:ascii="Times New Roman" w:hAnsi="Times New Roman" w:cs="Times New Roman"/>
          <w:sz w:val="24"/>
          <w:szCs w:val="24"/>
        </w:rPr>
        <w:t xml:space="preserve"> and employ</w:t>
      </w:r>
      <w:ins w:id="1226" w:author="Unemo Magnus, USÖ Labmed länsklinik" w:date="2016-11-17T18:33:00Z">
        <w:r>
          <w:rPr>
            <w:rFonts w:ascii="Times New Roman" w:hAnsi="Times New Roman" w:cs="Times New Roman"/>
            <w:sz w:val="24"/>
            <w:szCs w:val="24"/>
          </w:rPr>
          <w:t>s</w:t>
        </w:r>
      </w:ins>
      <w:r w:rsidR="00C07B67" w:rsidRPr="006F644E">
        <w:rPr>
          <w:rFonts w:ascii="Times New Roman" w:hAnsi="Times New Roman" w:cs="Times New Roman"/>
          <w:sz w:val="24"/>
          <w:szCs w:val="24"/>
        </w:rPr>
        <w:t xml:space="preserve"> a standardized algorithm </w:t>
      </w:r>
      <w:del w:id="1227" w:author="Unemo Magnus, USÖ Labmed länsklinik" w:date="2016-11-17T18:33:00Z">
        <w:r w:rsidR="00C07B67" w:rsidRPr="006F644E" w:rsidDel="00807F60">
          <w:rPr>
            <w:rFonts w:ascii="Times New Roman" w:hAnsi="Times New Roman" w:cs="Times New Roman"/>
            <w:sz w:val="24"/>
            <w:szCs w:val="24"/>
          </w:rPr>
          <w:delText xml:space="preserve">additionally </w:delText>
        </w:r>
      </w:del>
      <w:r w:rsidR="00C07B67" w:rsidRPr="006F644E">
        <w:rPr>
          <w:rFonts w:ascii="Times New Roman" w:hAnsi="Times New Roman" w:cs="Times New Roman"/>
          <w:sz w:val="24"/>
          <w:szCs w:val="24"/>
        </w:rPr>
        <w:t>reduc</w:t>
      </w:r>
      <w:ins w:id="1228" w:author="Unemo Magnus, USÖ Labmed länsklinik" w:date="2016-11-17T18:33:00Z">
        <w:r>
          <w:rPr>
            <w:rFonts w:ascii="Times New Roman" w:hAnsi="Times New Roman" w:cs="Times New Roman"/>
            <w:sz w:val="24"/>
            <w:szCs w:val="24"/>
          </w:rPr>
          <w:t>ing</w:t>
        </w:r>
      </w:ins>
      <w:del w:id="1229" w:author="Unemo Magnus, USÖ Labmed länsklinik" w:date="2016-11-17T18:33:00Z">
        <w:r w:rsidR="00C07B67" w:rsidRPr="006F644E" w:rsidDel="00807F60">
          <w:rPr>
            <w:rFonts w:ascii="Times New Roman" w:hAnsi="Times New Roman" w:cs="Times New Roman"/>
            <w:sz w:val="24"/>
            <w:szCs w:val="24"/>
          </w:rPr>
          <w:delText>es</w:delText>
        </w:r>
      </w:del>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w:t>
      </w:r>
      <w:del w:id="1230" w:author="Unemo Magnus, USÖ Labmed länsklinik" w:date="2016-11-15T15:42:00Z">
        <w:r w:rsidR="00C07B67" w:rsidRPr="006F644E" w:rsidDel="009E4A85">
          <w:rPr>
            <w:rFonts w:ascii="Times New Roman" w:hAnsi="Times New Roman" w:cs="Times New Roman"/>
            <w:sz w:val="24"/>
            <w:szCs w:val="24"/>
          </w:rPr>
          <w:delText xml:space="preserve"> powder</w:delText>
        </w:r>
      </w:del>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ins w:id="1231" w:author="Unemo Magnus, USÖ Labmed länsklinik" w:date="2016-11-17T18:35:00Z">
        <w:r w:rsidR="00954C68">
          <w:rPr>
            <w:rFonts w:ascii="Times New Roman" w:hAnsi="Times New Roman" w:cs="Times New Roman"/>
            <w:sz w:val="24"/>
            <w:szCs w:val="24"/>
          </w:rPr>
          <w:t>,</w:t>
        </w:r>
      </w:ins>
      <w:r w:rsidR="00DD713F" w:rsidRPr="006F644E">
        <w:rPr>
          <w:rFonts w:ascii="Times New Roman" w:hAnsi="Times New Roman" w:cs="Times New Roman"/>
          <w:sz w:val="24"/>
          <w:szCs w:val="24"/>
        </w:rPr>
        <w:t xml:space="preserve"> </w:t>
      </w:r>
      <w:ins w:id="1232" w:author="Unemo Magnus, USÖ Labmed länsklinik" w:date="2016-11-17T18:35:00Z">
        <w:r w:rsidR="00954C68">
          <w:rPr>
            <w:rFonts w:ascii="Times New Roman" w:hAnsi="Times New Roman" w:cs="Times New Roman"/>
            <w:sz w:val="24"/>
            <w:szCs w:val="24"/>
          </w:rPr>
          <w:t xml:space="preserve">antimicrobials </w:t>
        </w:r>
      </w:ins>
      <w:r w:rsidR="00C07B67" w:rsidRPr="006F644E">
        <w:rPr>
          <w:rFonts w:ascii="Times New Roman" w:hAnsi="Times New Roman" w:cs="Times New Roman"/>
          <w:sz w:val="24"/>
          <w:szCs w:val="24"/>
        </w:rPr>
        <w:t>or antimicrobial combinations. Frequently</w:t>
      </w:r>
      <w:ins w:id="1233" w:author="Unemo Magnus, USÖ Labmed länsklinik" w:date="2016-11-15T15:42:00Z">
        <w:r w:rsidR="009E4A85">
          <w:rPr>
            <w:rFonts w:ascii="Times New Roman" w:hAnsi="Times New Roman" w:cs="Times New Roman"/>
            <w:sz w:val="24"/>
            <w:szCs w:val="24"/>
          </w:rPr>
          <w:t>,</w:t>
        </w:r>
      </w:ins>
      <w:r w:rsidR="00C07B67" w:rsidRPr="006F644E">
        <w:rPr>
          <w:rFonts w:ascii="Times New Roman" w:hAnsi="Times New Roman" w:cs="Times New Roman"/>
          <w:sz w:val="24"/>
          <w:szCs w:val="24"/>
        </w:rPr>
        <w:t xml:space="preserve"> the question</w:t>
      </w:r>
      <w:del w:id="1234" w:author="Unemo Magnus, USÖ Labmed länsklinik" w:date="2016-11-15T15:42:00Z">
        <w:r w:rsidR="00C07B67" w:rsidRPr="006F644E" w:rsidDel="009E4A85">
          <w:rPr>
            <w:rFonts w:ascii="Times New Roman" w:hAnsi="Times New Roman" w:cs="Times New Roman"/>
            <w:sz w:val="24"/>
            <w:szCs w:val="24"/>
          </w:rPr>
          <w:delText>s</w:delText>
        </w:r>
      </w:del>
      <w:r w:rsidR="00C07B67" w:rsidRPr="006F644E">
        <w:rPr>
          <w:rFonts w:ascii="Times New Roman" w:hAnsi="Times New Roman" w:cs="Times New Roman"/>
          <w:sz w:val="24"/>
          <w:szCs w:val="24"/>
        </w:rPr>
        <w:t xml:space="preserve">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 While </w:t>
      </w:r>
      <w:ins w:id="1235" w:author="Unemo Magnus, USÖ Labmed länsklinik" w:date="2016-11-17T18:35:00Z">
        <w:r w:rsidR="00954C68">
          <w:rPr>
            <w:rFonts w:ascii="Times New Roman" w:hAnsi="Times New Roman" w:cs="Times New Roman"/>
            <w:sz w:val="24"/>
            <w:szCs w:val="24"/>
          </w:rPr>
          <w:t xml:space="preserve">the </w:t>
        </w:r>
      </w:ins>
      <w:ins w:id="1236" w:author="Unemo Magnus, USÖ Labmed länsklinik" w:date="2016-11-17T18:36:00Z">
        <w:r w:rsidR="00954C68">
          <w:rPr>
            <w:rFonts w:ascii="Times New Roman" w:hAnsi="Times New Roman" w:cs="Times New Roman"/>
            <w:sz w:val="24"/>
            <w:szCs w:val="24"/>
          </w:rPr>
          <w:t xml:space="preserve">measured </w:t>
        </w:r>
      </w:ins>
      <w:r w:rsidR="00C07B67" w:rsidRPr="006F644E">
        <w:rPr>
          <w:rFonts w:ascii="Times New Roman" w:hAnsi="Times New Roman" w:cs="Times New Roman"/>
          <w:sz w:val="24"/>
          <w:szCs w:val="24"/>
        </w:rPr>
        <w:t>EC</w:t>
      </w:r>
      <w:r w:rsidR="00BD001F" w:rsidRPr="006F644E">
        <w:rPr>
          <w:rFonts w:ascii="Times New Roman" w:hAnsi="Times New Roman" w:cs="Times New Roman"/>
          <w:sz w:val="24"/>
          <w:szCs w:val="24"/>
          <w:vertAlign w:val="subscript"/>
        </w:rPr>
        <w:t>50</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 xml:space="preserve">values </w:t>
      </w:r>
      <w:del w:id="1237" w:author="Unemo Magnus, USÖ Labmed länsklinik" w:date="2016-11-17T18:36:00Z">
        <w:r w:rsidR="00C07B67" w:rsidRPr="006F644E" w:rsidDel="00954C68">
          <w:rPr>
            <w:rFonts w:ascii="Times New Roman" w:hAnsi="Times New Roman" w:cs="Times New Roman"/>
            <w:sz w:val="24"/>
            <w:szCs w:val="24"/>
          </w:rPr>
          <w:delText xml:space="preserve">are </w:delText>
        </w:r>
      </w:del>
      <w:ins w:id="1238" w:author="Unemo Magnus, USÖ Labmed länsklinik" w:date="2016-11-17T18:36:00Z">
        <w:r w:rsidR="00954C68">
          <w:rPr>
            <w:rFonts w:ascii="Times New Roman" w:hAnsi="Times New Roman" w:cs="Times New Roman"/>
            <w:sz w:val="24"/>
            <w:szCs w:val="24"/>
          </w:rPr>
          <w:t>were</w:t>
        </w:r>
        <w:r w:rsidR="00954C68" w:rsidRPr="006F644E">
          <w:rPr>
            <w:rFonts w:ascii="Times New Roman" w:hAnsi="Times New Roman" w:cs="Times New Roman"/>
            <w:sz w:val="24"/>
            <w:szCs w:val="24"/>
          </w:rPr>
          <w:t xml:space="preserve"> </w:t>
        </w:r>
      </w:ins>
      <w:del w:id="1239" w:author="Unemo Magnus, USÖ Labmed länsklinik" w:date="2016-11-17T18:36:00Z">
        <w:r w:rsidR="00C07B67" w:rsidRPr="006F644E" w:rsidDel="00954C68">
          <w:rPr>
            <w:rFonts w:ascii="Times New Roman" w:hAnsi="Times New Roman" w:cs="Times New Roman"/>
            <w:sz w:val="24"/>
            <w:szCs w:val="24"/>
          </w:rPr>
          <w:delText xml:space="preserve">much </w:delText>
        </w:r>
      </w:del>
      <w:ins w:id="1240" w:author="Unemo Magnus, USÖ Labmed länsklinik" w:date="2016-11-17T18:36:00Z">
        <w:r w:rsidR="00954C68">
          <w:rPr>
            <w:rFonts w:ascii="Times New Roman" w:hAnsi="Times New Roman" w:cs="Times New Roman"/>
            <w:sz w:val="24"/>
            <w:szCs w:val="24"/>
          </w:rPr>
          <w:t>substantially</w:t>
        </w:r>
        <w:r w:rsidR="00954C68" w:rsidRPr="006F644E">
          <w:rPr>
            <w:rFonts w:ascii="Times New Roman" w:hAnsi="Times New Roman" w:cs="Times New Roman"/>
            <w:sz w:val="24"/>
            <w:szCs w:val="24"/>
          </w:rPr>
          <w:t xml:space="preserve"> </w:t>
        </w:r>
      </w:ins>
      <w:r w:rsidR="00C07B67" w:rsidRPr="006F644E">
        <w:rPr>
          <w:rFonts w:ascii="Times New Roman" w:hAnsi="Times New Roman" w:cs="Times New Roman"/>
          <w:sz w:val="24"/>
          <w:szCs w:val="24"/>
        </w:rPr>
        <w:t xml:space="preserve">lower than </w:t>
      </w:r>
      <w:ins w:id="1241" w:author="Unemo Magnus, USÖ Labmed länsklinik" w:date="2016-11-17T18:36:00Z">
        <w:r w:rsidR="00954C68">
          <w:rPr>
            <w:rFonts w:ascii="Times New Roman" w:hAnsi="Times New Roman" w:cs="Times New Roman"/>
            <w:sz w:val="24"/>
            <w:szCs w:val="24"/>
          </w:rPr>
          <w:t xml:space="preserve">the Etest </w:t>
        </w:r>
      </w:ins>
      <w:r w:rsidR="00A7720A" w:rsidRPr="006F644E">
        <w:rPr>
          <w:rFonts w:ascii="Times New Roman" w:hAnsi="Times New Roman" w:cs="Times New Roman"/>
          <w:sz w:val="24"/>
          <w:szCs w:val="24"/>
        </w:rPr>
        <w:t>MIC</w:t>
      </w:r>
      <w:ins w:id="1242" w:author="Unemo Magnus, USÖ Labmed länsklinik" w:date="2016-11-17T18:36:00Z">
        <w:r w:rsidR="00954C68">
          <w:rPr>
            <w:rFonts w:ascii="Times New Roman" w:hAnsi="Times New Roman" w:cs="Times New Roman"/>
            <w:sz w:val="24"/>
            <w:szCs w:val="24"/>
          </w:rPr>
          <w:t>s,</w:t>
        </w:r>
      </w:ins>
      <w:r w:rsidR="00A7720A" w:rsidRPr="006F644E">
        <w:rPr>
          <w:rFonts w:ascii="Times New Roman" w:hAnsi="Times New Roman" w:cs="Times New Roman"/>
          <w:sz w:val="24"/>
          <w:szCs w:val="24"/>
        </w:rPr>
        <w:t xml:space="preserve"> </w:t>
      </w:r>
      <w:del w:id="1243" w:author="Unemo Magnus, USÖ Labmed länsklinik" w:date="2016-11-17T18:36:00Z">
        <w:r w:rsidR="00A7720A" w:rsidRPr="006F644E" w:rsidDel="00954C68">
          <w:rPr>
            <w:rFonts w:ascii="Times New Roman" w:hAnsi="Times New Roman" w:cs="Times New Roman"/>
            <w:sz w:val="24"/>
            <w:szCs w:val="24"/>
          </w:rPr>
          <w:delText xml:space="preserve">values determined with the gold standard methods </w:delText>
        </w:r>
      </w:del>
      <w:r w:rsidR="00A7720A" w:rsidRPr="006F644E">
        <w:rPr>
          <w:rFonts w:ascii="Times New Roman" w:hAnsi="Times New Roman" w:cs="Times New Roman"/>
          <w:sz w:val="24"/>
          <w:szCs w:val="24"/>
        </w:rPr>
        <w:t>they correlate</w:t>
      </w:r>
      <w:ins w:id="1244" w:author="Unemo Magnus, USÖ Labmed länsklinik" w:date="2016-11-17T18:36:00Z">
        <w:r w:rsidR="00954C68">
          <w:rPr>
            <w:rFonts w:ascii="Times New Roman" w:hAnsi="Times New Roman" w:cs="Times New Roman"/>
            <w:sz w:val="24"/>
            <w:szCs w:val="24"/>
          </w:rPr>
          <w:t>d</w:t>
        </w:r>
      </w:ins>
      <w:r w:rsidR="00A7720A" w:rsidRPr="006F644E">
        <w:rPr>
          <w:rFonts w:ascii="Times New Roman" w:hAnsi="Times New Roman" w:cs="Times New Roman"/>
          <w:sz w:val="24"/>
          <w:szCs w:val="24"/>
        </w:rPr>
        <w:t xml:space="preserve"> very</w:t>
      </w:r>
      <w:r w:rsidR="00A23B49" w:rsidRPr="006F644E">
        <w:rPr>
          <w:rFonts w:ascii="Times New Roman" w:hAnsi="Times New Roman" w:cs="Times New Roman"/>
          <w:sz w:val="24"/>
          <w:szCs w:val="24"/>
        </w:rPr>
        <w:t xml:space="preserve"> well</w:t>
      </w:r>
      <w:r w:rsidR="00BD001F" w:rsidRPr="006F644E">
        <w:rPr>
          <w:rFonts w:ascii="Times New Roman" w:hAnsi="Times New Roman" w:cs="Times New Roman"/>
          <w:sz w:val="24"/>
          <w:szCs w:val="24"/>
        </w:rPr>
        <w:t xml:space="preserve"> and </w:t>
      </w:r>
      <w:del w:id="1245" w:author="Unemo Magnus, USÖ Labmed länsklinik" w:date="2016-11-17T18:36:00Z">
        <w:r w:rsidR="00BD001F" w:rsidRPr="006F644E" w:rsidDel="00954C68">
          <w:rPr>
            <w:rFonts w:ascii="Times New Roman" w:hAnsi="Times New Roman" w:cs="Times New Roman"/>
            <w:sz w:val="24"/>
            <w:szCs w:val="24"/>
          </w:rPr>
          <w:delText xml:space="preserve">can </w:delText>
        </w:r>
      </w:del>
      <w:ins w:id="1246" w:author="Unemo Magnus, USÖ Labmed länsklinik" w:date="2016-11-17T18:36:00Z">
        <w:r w:rsidR="00954C68">
          <w:rPr>
            <w:rFonts w:ascii="Times New Roman" w:hAnsi="Times New Roman" w:cs="Times New Roman"/>
            <w:sz w:val="24"/>
            <w:szCs w:val="24"/>
          </w:rPr>
          <w:t>could</w:t>
        </w:r>
        <w:r w:rsidR="00954C68" w:rsidRPr="006F644E">
          <w:rPr>
            <w:rFonts w:ascii="Times New Roman" w:hAnsi="Times New Roman" w:cs="Times New Roman"/>
            <w:sz w:val="24"/>
            <w:szCs w:val="24"/>
          </w:rPr>
          <w:t xml:space="preserve"> </w:t>
        </w:r>
      </w:ins>
      <w:r w:rsidR="00BD001F" w:rsidRPr="006F644E">
        <w:rPr>
          <w:rFonts w:ascii="Times New Roman" w:hAnsi="Times New Roman" w:cs="Times New Roman"/>
          <w:sz w:val="24"/>
          <w:szCs w:val="24"/>
        </w:rPr>
        <w:t>be linearly transformed into one another</w:t>
      </w:r>
      <w:r w:rsidR="00D11E58" w:rsidRPr="006F644E">
        <w:rPr>
          <w:rFonts w:ascii="Times New Roman" w:hAnsi="Times New Roman" w:cs="Times New Roman"/>
          <w:sz w:val="24"/>
          <w:szCs w:val="24"/>
        </w:rPr>
        <w:t>.</w:t>
      </w:r>
      <w:r w:rsidR="001B15B4" w:rsidRPr="006F644E">
        <w:rPr>
          <w:rFonts w:ascii="Times New Roman" w:hAnsi="Times New Roman" w:cs="Times New Roman"/>
          <w:sz w:val="24"/>
          <w:szCs w:val="24"/>
        </w:rPr>
        <w:t xml:space="preserve"> </w:t>
      </w:r>
      <w:del w:id="1247" w:author="Unemo Magnus, USÖ Labmed länsklinik" w:date="2016-11-17T18:37:00Z">
        <w:r w:rsidR="000E62D0" w:rsidRPr="006F644E" w:rsidDel="00954C68">
          <w:rPr>
            <w:rFonts w:ascii="Times New Roman" w:hAnsi="Times New Roman" w:cs="Times New Roman"/>
            <w:sz w:val="24"/>
            <w:szCs w:val="24"/>
          </w:rPr>
          <w:delText>Nevertheless the essential agreement with Etest was poor</w:delText>
        </w:r>
        <w:r w:rsidR="0042419C" w:rsidRPr="006F644E" w:rsidDel="00954C68">
          <w:rPr>
            <w:rFonts w:ascii="Times New Roman" w:hAnsi="Times New Roman" w:cs="Times New Roman"/>
            <w:sz w:val="24"/>
            <w:szCs w:val="24"/>
          </w:rPr>
          <w:delText xml:space="preserve"> and the </w:delText>
        </w:r>
      </w:del>
      <w:del w:id="1248" w:author="Unemo Magnus, USÖ Labmed länsklinik" w:date="2016-11-17T12:50:00Z">
        <w:r w:rsidR="0042419C" w:rsidRPr="006F644E" w:rsidDel="00B6403F">
          <w:rPr>
            <w:rFonts w:ascii="Times New Roman" w:hAnsi="Times New Roman" w:cs="Times New Roman"/>
            <w:sz w:val="24"/>
            <w:szCs w:val="24"/>
          </w:rPr>
          <w:delText>confidence interval</w:delText>
        </w:r>
      </w:del>
      <w:del w:id="1249" w:author="Unemo Magnus, USÖ Labmed länsklinik" w:date="2016-11-17T18:37:00Z">
        <w:r w:rsidR="0042419C" w:rsidRPr="006F644E" w:rsidDel="00954C68">
          <w:rPr>
            <w:rFonts w:ascii="Times New Roman" w:hAnsi="Times New Roman" w:cs="Times New Roman"/>
            <w:sz w:val="24"/>
            <w:szCs w:val="24"/>
          </w:rPr>
          <w:delText xml:space="preserve"> of the dose</w:delText>
        </w:r>
      </w:del>
      <w:del w:id="1250" w:author="Unemo Magnus, USÖ Labmed länsklinik" w:date="2016-11-17T15:36:00Z">
        <w:r w:rsidR="0042419C" w:rsidRPr="006F644E" w:rsidDel="009D6496">
          <w:rPr>
            <w:rFonts w:ascii="Times New Roman" w:hAnsi="Times New Roman" w:cs="Times New Roman"/>
            <w:sz w:val="24"/>
            <w:szCs w:val="24"/>
          </w:rPr>
          <w:delText xml:space="preserve"> </w:delText>
        </w:r>
      </w:del>
      <w:del w:id="1251" w:author="Unemo Magnus, USÖ Labmed länsklinik" w:date="2016-11-17T18:37:00Z">
        <w:r w:rsidR="0042419C" w:rsidRPr="006F644E" w:rsidDel="00954C68">
          <w:rPr>
            <w:rFonts w:ascii="Times New Roman" w:hAnsi="Times New Roman" w:cs="Times New Roman"/>
            <w:sz w:val="24"/>
            <w:szCs w:val="24"/>
          </w:rPr>
          <w:delText>response curves very large in some cases</w:delText>
        </w:r>
        <w:r w:rsidR="000E62D0" w:rsidRPr="006F644E" w:rsidDel="00954C68">
          <w:rPr>
            <w:rFonts w:ascii="Times New Roman" w:hAnsi="Times New Roman" w:cs="Times New Roman"/>
            <w:sz w:val="24"/>
            <w:szCs w:val="24"/>
          </w:rPr>
          <w:delText xml:space="preserve">. </w:delText>
        </w:r>
      </w:del>
      <w:r w:rsidR="0042419C" w:rsidRPr="006F644E">
        <w:rPr>
          <w:rFonts w:ascii="Times New Roman" w:hAnsi="Times New Roman" w:cs="Times New Roman"/>
          <w:sz w:val="24"/>
          <w:szCs w:val="24"/>
        </w:rPr>
        <w:t>The four parameter dose-response model might not optimally capture the antimicrobial effect and dose</w:t>
      </w:r>
      <w:ins w:id="1252" w:author="Unemo Magnus, USÖ Labmed länsklinik" w:date="2016-11-17T15:36:00Z">
        <w:r w:rsidR="009D6496">
          <w:rPr>
            <w:rFonts w:ascii="Times New Roman" w:hAnsi="Times New Roman" w:cs="Times New Roman"/>
            <w:sz w:val="24"/>
            <w:szCs w:val="24"/>
          </w:rPr>
          <w:t>-</w:t>
        </w:r>
      </w:ins>
      <w:del w:id="1253" w:author="Unemo Magnus, USÖ Labmed länsklinik" w:date="2016-11-17T15:36:00Z">
        <w:r w:rsidR="0042419C" w:rsidRPr="006F644E" w:rsidDel="009D6496">
          <w:rPr>
            <w:rFonts w:ascii="Times New Roman" w:hAnsi="Times New Roman" w:cs="Times New Roman"/>
            <w:sz w:val="24"/>
            <w:szCs w:val="24"/>
          </w:rPr>
          <w:delText xml:space="preserve"> </w:delText>
        </w:r>
      </w:del>
      <w:r w:rsidR="0042419C" w:rsidRPr="006F644E">
        <w:rPr>
          <w:rFonts w:ascii="Times New Roman" w:hAnsi="Times New Roman" w:cs="Times New Roman"/>
          <w:sz w:val="24"/>
          <w:szCs w:val="24"/>
        </w:rPr>
        <w:t>response curves with multiple inflection points have been described</w:t>
      </w:r>
      <w:ins w:id="1254" w:author="Unemo Magnus, USÖ Labmed länsklinik" w:date="2016-11-14T18:37:00Z">
        <w:r w:rsidR="00AA77CE">
          <w:rPr>
            <w:rFonts w:ascii="Times New Roman" w:hAnsi="Times New Roman" w:cs="Times New Roman"/>
            <w:sz w:val="24"/>
            <w:szCs w:val="24"/>
          </w:rPr>
          <w:t>.</w:t>
        </w:r>
      </w:ins>
      <w:r w:rsidR="0042419C"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1iplc35g25","properties":{"formattedCitation":"{\\rtf \\super 16,33\\nosupersub{}}","plainCitation":"16,33"},"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16,33</w:t>
      </w:r>
      <w:r w:rsidR="0042419C" w:rsidRPr="006F644E">
        <w:rPr>
          <w:rFonts w:ascii="Times New Roman" w:hAnsi="Times New Roman" w:cs="Times New Roman"/>
          <w:sz w:val="24"/>
          <w:szCs w:val="24"/>
        </w:rPr>
        <w:fldChar w:fldCharType="end"/>
      </w:r>
      <w:del w:id="1255" w:author="Unemo Magnus, USÖ Labmed länsklinik" w:date="2016-11-14T18:37:00Z">
        <w:r w:rsidR="0042419C" w:rsidRPr="006F644E" w:rsidDel="00AA77CE">
          <w:rPr>
            <w:rFonts w:ascii="Times New Roman" w:hAnsi="Times New Roman" w:cs="Times New Roman"/>
            <w:sz w:val="24"/>
            <w:szCs w:val="24"/>
          </w:rPr>
          <w:delText>.</w:delText>
        </w:r>
      </w:del>
    </w:p>
    <w:p w14:paraId="203C234F" w14:textId="5A032373" w:rsidR="00310B24" w:rsidRPr="006F644E" w:rsidRDefault="00310B24">
      <w:pPr>
        <w:spacing w:after="0" w:line="480" w:lineRule="auto"/>
        <w:ind w:firstLine="426"/>
        <w:jc w:val="both"/>
        <w:rPr>
          <w:rFonts w:ascii="Times New Roman" w:hAnsi="Times New Roman" w:cs="Times New Roman"/>
          <w:sz w:val="24"/>
          <w:szCs w:val="24"/>
        </w:rPr>
        <w:pPrChange w:id="1256" w:author="Unemo Magnus, USÖ Labmed länsklinik" w:date="2016-11-14T18:37:00Z">
          <w:pPr>
            <w:spacing w:line="480" w:lineRule="auto"/>
            <w:jc w:val="both"/>
          </w:pPr>
        </w:pPrChange>
      </w:pPr>
      <w:r w:rsidRPr="006F644E">
        <w:rPr>
          <w:rFonts w:ascii="Times New Roman" w:hAnsi="Times New Roman" w:cs="Times New Roman"/>
          <w:sz w:val="24"/>
          <w:szCs w:val="24"/>
        </w:rPr>
        <w:t>The EC</w:t>
      </w:r>
      <w:r w:rsidRPr="006F644E">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and the </w:t>
      </w:r>
      <w:del w:id="1257" w:author="Unemo Magnus, USÖ Labmed länsklinik" w:date="2016-11-15T15:07:00Z">
        <w:r w:rsidRPr="006F644E" w:rsidDel="00AF166B">
          <w:rPr>
            <w:rFonts w:ascii="Times New Roman" w:hAnsi="Times New Roman" w:cs="Times New Roman"/>
            <w:sz w:val="24"/>
            <w:szCs w:val="24"/>
          </w:rPr>
          <w:delText xml:space="preserve">hill </w:delText>
        </w:r>
      </w:del>
      <w:ins w:id="1258"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coefficient were the two parameters that differed between the antimicrobials. The </w:t>
      </w:r>
      <w:del w:id="1259" w:author="Unemo Magnus, USÖ Labmed länsklinik" w:date="2016-11-15T15:07:00Z">
        <w:r w:rsidRPr="006F644E" w:rsidDel="00AF166B">
          <w:rPr>
            <w:rFonts w:ascii="Times New Roman" w:hAnsi="Times New Roman" w:cs="Times New Roman"/>
            <w:sz w:val="24"/>
            <w:szCs w:val="24"/>
          </w:rPr>
          <w:delText xml:space="preserve">hill </w:delText>
        </w:r>
      </w:del>
      <w:ins w:id="1260"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coefficient can potentially provide information about the pharmacodynamic</w:t>
      </w:r>
      <w:del w:id="1261" w:author="Unemo Magnus, USÖ Labmed länsklinik" w:date="2016-11-17T18:41:00Z">
        <w:r w:rsidRPr="006F644E" w:rsidDel="00E33509">
          <w:rPr>
            <w:rFonts w:ascii="Times New Roman" w:hAnsi="Times New Roman" w:cs="Times New Roman"/>
            <w:sz w:val="24"/>
            <w:szCs w:val="24"/>
          </w:rPr>
          <w:delText>s</w:delText>
        </w:r>
      </w:del>
      <w:r w:rsidRPr="006F644E">
        <w:rPr>
          <w:rFonts w:ascii="Times New Roman" w:hAnsi="Times New Roman" w:cs="Times New Roman"/>
          <w:sz w:val="24"/>
          <w:szCs w:val="24"/>
        </w:rPr>
        <w:t xml:space="preserve"> properties of an antimicrobial and has been used in modelling studies of single and dual antimicrobial effects</w:t>
      </w:r>
      <w:ins w:id="1262" w:author="Unemo Magnus, USÖ Labmed länsklinik" w:date="2016-11-14T18:37:00Z">
        <w:r w:rsidR="00AA77CE">
          <w:rPr>
            <w:rFonts w:ascii="Times New Roman" w:hAnsi="Times New Roman" w:cs="Times New Roman"/>
            <w:sz w:val="24"/>
            <w:szCs w:val="24"/>
          </w:rPr>
          <w:t>.</w:t>
        </w:r>
      </w:ins>
      <w:r w:rsidR="0042419C" w:rsidRPr="006F644E">
        <w:rPr>
          <w:rFonts w:ascii="Times New Roman" w:hAnsi="Times New Roman" w:cs="Times New Roman"/>
          <w:sz w:val="24"/>
          <w:szCs w:val="24"/>
        </w:rPr>
        <w:fldChar w:fldCharType="begin"/>
      </w:r>
      <w:r w:rsidR="00377FDC" w:rsidRPr="006F644E">
        <w:rPr>
          <w:rFonts w:ascii="Times New Roman" w:hAnsi="Times New Roman" w:cs="Times New Roman"/>
          <w:sz w:val="24"/>
          <w:szCs w:val="24"/>
        </w:rPr>
        <w:instrText xml:space="preserve"> ADDIN ZOTERO_ITEM CSL_CITATION {"citationID":"bh6yzCiW","properties":{"formattedCitation":"{\\rtf \\super 15,16,34\\uc0\\u8211{}36\\nosupersub{}}","plainCitation":"15,16,34–36"},"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sidRPr="006F644E">
        <w:rPr>
          <w:rFonts w:ascii="Cambria Math" w:hAnsi="Cambria Math" w:cs="Cambria Math"/>
          <w:sz w:val="24"/>
          <w:szCs w:val="24"/>
        </w:rPr>
        <w:instrText>ﬄ</w:instrText>
      </w:r>
      <w:r w:rsidR="00377FDC"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vertAlign w:val="superscript"/>
        </w:rPr>
        <w:t>15,16,34–36</w:t>
      </w:r>
      <w:r w:rsidR="0042419C" w:rsidRPr="006F644E">
        <w:rPr>
          <w:rFonts w:ascii="Times New Roman" w:hAnsi="Times New Roman" w:cs="Times New Roman"/>
          <w:sz w:val="24"/>
          <w:szCs w:val="24"/>
        </w:rPr>
        <w:fldChar w:fldCharType="end"/>
      </w:r>
      <w:del w:id="1263" w:author="Unemo Magnus, USÖ Labmed länsklinik" w:date="2016-11-14T18:37:00Z">
        <w:r w:rsidRPr="006F644E" w:rsidDel="00AA77CE">
          <w:rPr>
            <w:rFonts w:ascii="Times New Roman" w:hAnsi="Times New Roman" w:cs="Times New Roman"/>
            <w:sz w:val="24"/>
            <w:szCs w:val="24"/>
          </w:rPr>
          <w:delText>.</w:delText>
        </w:r>
      </w:del>
      <w:r w:rsidRPr="006F644E">
        <w:rPr>
          <w:rFonts w:ascii="Times New Roman" w:hAnsi="Times New Roman" w:cs="Times New Roman"/>
          <w:sz w:val="24"/>
          <w:szCs w:val="24"/>
        </w:rPr>
        <w:t xml:space="preserve"> However</w:t>
      </w:r>
      <w:ins w:id="1264" w:author="Unemo Magnus, USÖ Labmed länsklinik" w:date="2016-11-17T18:41:00Z">
        <w:r w:rsidR="00E33509">
          <w:rPr>
            <w:rFonts w:ascii="Times New Roman" w:hAnsi="Times New Roman" w:cs="Times New Roman"/>
            <w:sz w:val="24"/>
            <w:szCs w:val="24"/>
          </w:rPr>
          <w:t>,</w:t>
        </w:r>
      </w:ins>
      <w:r w:rsidRPr="006F644E">
        <w:rPr>
          <w:rFonts w:ascii="Times New Roman" w:hAnsi="Times New Roman" w:cs="Times New Roman"/>
          <w:sz w:val="24"/>
          <w:szCs w:val="24"/>
        </w:rPr>
        <w:t xml:space="preserve"> the interpretation and significance of </w:t>
      </w:r>
      <w:r w:rsidRPr="006F644E">
        <w:rPr>
          <w:rFonts w:ascii="Times New Roman" w:hAnsi="Times New Roman" w:cs="Times New Roman"/>
          <w:sz w:val="24"/>
          <w:szCs w:val="24"/>
        </w:rPr>
        <w:lastRenderedPageBreak/>
        <w:t xml:space="preserve">the </w:t>
      </w:r>
      <w:del w:id="1265" w:author="Unemo Magnus, USÖ Labmed länsklinik" w:date="2016-11-15T15:07:00Z">
        <w:r w:rsidRPr="006F644E" w:rsidDel="00AF166B">
          <w:rPr>
            <w:rFonts w:ascii="Times New Roman" w:hAnsi="Times New Roman" w:cs="Times New Roman"/>
            <w:sz w:val="24"/>
            <w:szCs w:val="24"/>
          </w:rPr>
          <w:delText xml:space="preserve">hill </w:delText>
        </w:r>
      </w:del>
      <w:ins w:id="1266"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 xml:space="preserve">slope has been unclear in previous studies and laborious colony counting limited these studies to few strains (1-8 strains). </w:t>
      </w:r>
      <w:commentRangeStart w:id="1267"/>
      <w:r w:rsidRPr="00AD378B">
        <w:rPr>
          <w:rFonts w:ascii="Times New Roman" w:hAnsi="Times New Roman" w:cs="Times New Roman"/>
          <w:sz w:val="24"/>
          <w:szCs w:val="24"/>
        </w:rPr>
        <w:t xml:space="preserve">Theoretically a steep Hill slope indicates that small increases in antimicrobial concentrations </w:t>
      </w:r>
      <w:del w:id="1268" w:author="Unemo Magnus, USÖ Labmed länsklinik" w:date="2016-11-17T18:41:00Z">
        <w:r w:rsidRPr="00AD378B" w:rsidDel="00E33509">
          <w:rPr>
            <w:rFonts w:ascii="Times New Roman" w:hAnsi="Times New Roman" w:cs="Times New Roman"/>
            <w:sz w:val="24"/>
            <w:szCs w:val="24"/>
          </w:rPr>
          <w:delText xml:space="preserve">results </w:delText>
        </w:r>
      </w:del>
      <w:ins w:id="1269" w:author="Unemo Magnus, USÖ Labmed länsklinik" w:date="2016-11-17T18:41:00Z">
        <w:r w:rsidR="00E33509">
          <w:rPr>
            <w:rFonts w:ascii="Times New Roman" w:hAnsi="Times New Roman" w:cs="Times New Roman"/>
            <w:sz w:val="24"/>
            <w:szCs w:val="24"/>
          </w:rPr>
          <w:t>result</w:t>
        </w:r>
        <w:r w:rsidR="00E33509" w:rsidRPr="00AD378B">
          <w:rPr>
            <w:rFonts w:ascii="Times New Roman" w:hAnsi="Times New Roman" w:cs="Times New Roman"/>
            <w:sz w:val="24"/>
            <w:szCs w:val="24"/>
          </w:rPr>
          <w:t xml:space="preserve"> </w:t>
        </w:r>
      </w:ins>
      <w:r w:rsidRPr="00AD378B">
        <w:rPr>
          <w:rFonts w:ascii="Times New Roman" w:hAnsi="Times New Roman" w:cs="Times New Roman"/>
          <w:sz w:val="24"/>
          <w:szCs w:val="24"/>
        </w:rPr>
        <w:t xml:space="preserve">in more effective killing or in terms of enzyme kinetics increased cooperativity of ligand binding. </w:t>
      </w:r>
      <w:commentRangeEnd w:id="1267"/>
      <w:r w:rsidR="00AD378B">
        <w:rPr>
          <w:rStyle w:val="CommentReference"/>
        </w:rPr>
        <w:commentReference w:id="1267"/>
      </w:r>
      <w:r w:rsidRPr="006F644E">
        <w:rPr>
          <w:rFonts w:ascii="Times New Roman" w:hAnsi="Times New Roman" w:cs="Times New Roman"/>
          <w:sz w:val="24"/>
          <w:szCs w:val="24"/>
        </w:rPr>
        <w:t xml:space="preserve">Cefixime, ceftriaxone and penicillin G had significantly </w:t>
      </w:r>
      <w:del w:id="1270" w:author="Unemo Magnus, USÖ Labmed länsklinik" w:date="2016-11-17T18:43:00Z">
        <w:r w:rsidRPr="006F644E" w:rsidDel="00E33509">
          <w:rPr>
            <w:rFonts w:ascii="Times New Roman" w:hAnsi="Times New Roman" w:cs="Times New Roman"/>
            <w:sz w:val="24"/>
            <w:szCs w:val="24"/>
          </w:rPr>
          <w:delText xml:space="preserve">shallower </w:delText>
        </w:r>
      </w:del>
      <w:ins w:id="1271" w:author="Unemo Magnus, USÖ Labmed länsklinik" w:date="2016-11-17T18:43:00Z">
        <w:r w:rsidR="00E33509">
          <w:rPr>
            <w:rFonts w:ascii="Times New Roman" w:hAnsi="Times New Roman" w:cs="Times New Roman"/>
            <w:sz w:val="24"/>
            <w:szCs w:val="24"/>
          </w:rPr>
          <w:t>flatter</w:t>
        </w:r>
        <w:r w:rsidR="00E33509"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slopes than </w:t>
      </w:r>
      <w:commentRangeStart w:id="1272"/>
      <w:r w:rsidRPr="006F644E">
        <w:rPr>
          <w:rFonts w:ascii="Times New Roman" w:hAnsi="Times New Roman" w:cs="Times New Roman"/>
          <w:sz w:val="24"/>
          <w:szCs w:val="24"/>
        </w:rPr>
        <w:t>the other antimicrobials</w:t>
      </w:r>
      <w:commentRangeEnd w:id="1272"/>
      <w:r w:rsidR="00E33509">
        <w:rPr>
          <w:rStyle w:val="CommentReference"/>
        </w:rPr>
        <w:commentReference w:id="1272"/>
      </w:r>
      <w:r w:rsidRPr="006F644E">
        <w:rPr>
          <w:rFonts w:ascii="Times New Roman" w:hAnsi="Times New Roman" w:cs="Times New Roman"/>
          <w:sz w:val="24"/>
          <w:szCs w:val="24"/>
        </w:rPr>
        <w:t xml:space="preserve">. These antimicrobials act slower than the other antimicrobials and it is likely that the maximal effect is not exhibited yet </w:t>
      </w:r>
      <w:del w:id="1273" w:author="Unemo Magnus, USÖ Labmed länsklinik" w:date="2016-11-15T15:43:00Z">
        <w:r w:rsidRPr="006F644E" w:rsidDel="009E4A85">
          <w:rPr>
            <w:rFonts w:ascii="Times New Roman" w:hAnsi="Times New Roman" w:cs="Times New Roman"/>
            <w:sz w:val="24"/>
            <w:szCs w:val="24"/>
          </w:rPr>
          <w:delText xml:space="preserve">after </w:delText>
        </w:r>
      </w:del>
      <w:ins w:id="1274" w:author="Unemo Magnus, USÖ Labmed länsklinik" w:date="2016-11-15T15:43:00Z">
        <w:r w:rsidR="009E4A85">
          <w:rPr>
            <w:rFonts w:ascii="Times New Roman" w:hAnsi="Times New Roman" w:cs="Times New Roman"/>
            <w:sz w:val="24"/>
            <w:szCs w:val="24"/>
          </w:rPr>
          <w:t>by</w:t>
        </w:r>
        <w:r w:rsidR="009E4A85" w:rsidRPr="006F644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six hours. In </w:t>
      </w:r>
      <w:commentRangeStart w:id="1275"/>
      <w:r w:rsidRPr="006F644E">
        <w:rPr>
          <w:rFonts w:ascii="Times New Roman" w:hAnsi="Times New Roman" w:cs="Times New Roman"/>
          <w:sz w:val="24"/>
          <w:szCs w:val="24"/>
        </w:rPr>
        <w:t>future studies</w:t>
      </w:r>
      <w:ins w:id="1276" w:author="Unemo Magnus, USÖ Labmed länsklinik" w:date="2016-11-17T18:44:00Z">
        <w:r w:rsidR="00E33509">
          <w:rPr>
            <w:rFonts w:ascii="Times New Roman" w:hAnsi="Times New Roman" w:cs="Times New Roman"/>
            <w:sz w:val="24"/>
            <w:szCs w:val="24"/>
          </w:rPr>
          <w:t>,</w:t>
        </w:r>
      </w:ins>
      <w:r w:rsidRPr="006F644E">
        <w:rPr>
          <w:rFonts w:ascii="Times New Roman" w:hAnsi="Times New Roman" w:cs="Times New Roman"/>
          <w:sz w:val="24"/>
          <w:szCs w:val="24"/>
        </w:rPr>
        <w:t xml:space="preserve"> </w:t>
      </w:r>
      <w:ins w:id="1277" w:author="Unemo Magnus, USÖ Labmed länsklinik" w:date="2016-11-17T18:44:00Z">
        <w:r w:rsidR="00E33509">
          <w:rPr>
            <w:rFonts w:ascii="Times New Roman" w:hAnsi="Times New Roman" w:cs="Times New Roman"/>
            <w:sz w:val="24"/>
            <w:szCs w:val="24"/>
          </w:rPr>
          <w:t xml:space="preserve">it might be valuable to extend the time for endpoint as well as monitor </w:t>
        </w:r>
      </w:ins>
      <w:del w:id="1278" w:author="Unemo Magnus, USÖ Labmed länsklinik" w:date="2016-11-17T18:45:00Z">
        <w:r w:rsidRPr="006F644E" w:rsidDel="00E33509">
          <w:rPr>
            <w:rFonts w:ascii="Times New Roman" w:hAnsi="Times New Roman" w:cs="Times New Roman"/>
            <w:sz w:val="24"/>
            <w:szCs w:val="24"/>
          </w:rPr>
          <w:delText xml:space="preserve">the time frame should be extended and the change of </w:delText>
        </w:r>
      </w:del>
      <w:r w:rsidRPr="006F644E">
        <w:rPr>
          <w:rFonts w:ascii="Times New Roman" w:hAnsi="Times New Roman" w:cs="Times New Roman"/>
          <w:sz w:val="24"/>
          <w:szCs w:val="24"/>
        </w:rPr>
        <w:t xml:space="preserve">the </w:t>
      </w:r>
      <w:del w:id="1279" w:author="Unemo Magnus, USÖ Labmed länsklinik" w:date="2016-11-15T15:07:00Z">
        <w:r w:rsidRPr="006F644E" w:rsidDel="00AF166B">
          <w:rPr>
            <w:rFonts w:ascii="Times New Roman" w:hAnsi="Times New Roman" w:cs="Times New Roman"/>
            <w:sz w:val="24"/>
            <w:szCs w:val="24"/>
          </w:rPr>
          <w:delText xml:space="preserve">hill </w:delText>
        </w:r>
      </w:del>
      <w:ins w:id="1280"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Pr="006F644E">
        <w:rPr>
          <w:rFonts w:ascii="Times New Roman" w:hAnsi="Times New Roman" w:cs="Times New Roman"/>
          <w:sz w:val="24"/>
          <w:szCs w:val="24"/>
        </w:rPr>
        <w:t>slope</w:t>
      </w:r>
      <w:del w:id="1281" w:author="Unemo Magnus, USÖ Labmed länsklinik" w:date="2016-11-17T18:45:00Z">
        <w:r w:rsidRPr="006F644E" w:rsidDel="00E33509">
          <w:rPr>
            <w:rFonts w:ascii="Times New Roman" w:hAnsi="Times New Roman" w:cs="Times New Roman"/>
            <w:sz w:val="24"/>
            <w:szCs w:val="24"/>
          </w:rPr>
          <w:delText xml:space="preserve"> monitored</w:delText>
        </w:r>
      </w:del>
      <w:r w:rsidRPr="006F644E">
        <w:rPr>
          <w:rFonts w:ascii="Times New Roman" w:hAnsi="Times New Roman" w:cs="Times New Roman"/>
          <w:sz w:val="24"/>
          <w:szCs w:val="24"/>
        </w:rPr>
        <w:t xml:space="preserve">. </w:t>
      </w:r>
      <w:commentRangeEnd w:id="1275"/>
      <w:r w:rsidR="00E33509">
        <w:rPr>
          <w:rStyle w:val="CommentReference"/>
        </w:rPr>
        <w:commentReference w:id="1275"/>
      </w:r>
    </w:p>
    <w:p w14:paraId="00B0A0F3" w14:textId="1CE3D5E2" w:rsidR="00205056" w:rsidRPr="006F644E" w:rsidRDefault="00205056">
      <w:pPr>
        <w:spacing w:after="0" w:line="480" w:lineRule="auto"/>
        <w:ind w:firstLine="426"/>
        <w:jc w:val="both"/>
        <w:rPr>
          <w:rFonts w:ascii="Times New Roman" w:hAnsi="Times New Roman" w:cs="Times New Roman"/>
          <w:sz w:val="24"/>
          <w:szCs w:val="24"/>
        </w:rPr>
        <w:pPrChange w:id="1282" w:author="Unemo Magnus, USÖ Labmed länsklinik" w:date="2016-11-14T18:37:00Z">
          <w:pPr>
            <w:spacing w:line="480" w:lineRule="auto"/>
            <w:jc w:val="both"/>
          </w:pPr>
        </w:pPrChange>
      </w:pPr>
      <w:r w:rsidRPr="006F644E">
        <w:rPr>
          <w:rFonts w:ascii="Times New Roman" w:hAnsi="Times New Roman" w:cs="Times New Roman"/>
          <w:sz w:val="24"/>
          <w:szCs w:val="24"/>
        </w:rPr>
        <w:t>In summary</w:t>
      </w:r>
      <w:ins w:id="1283" w:author="Unemo Magnus, USÖ Labmed länsklinik" w:date="2016-11-17T17:41:00Z">
        <w:r w:rsidR="003F52C7">
          <w:rPr>
            <w:rFonts w:ascii="Times New Roman" w:hAnsi="Times New Roman" w:cs="Times New Roman"/>
            <w:sz w:val="24"/>
            <w:szCs w:val="24"/>
          </w:rPr>
          <w:t>,</w:t>
        </w:r>
      </w:ins>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ins w:id="1284" w:author="Unemo Magnus, USÖ Labmed länsklinik" w:date="2016-11-17T17:41:00Z">
        <w:r w:rsidR="003F52C7">
          <w:rPr>
            <w:rFonts w:ascii="Times New Roman" w:hAnsi="Times New Roman" w:cs="Times New Roman"/>
            <w:sz w:val="24"/>
            <w:szCs w:val="24"/>
          </w:rPr>
          <w:t xml:space="preserve">developed </w:t>
        </w:r>
      </w:ins>
      <w:r w:rsidR="001B15B4" w:rsidRPr="006F644E">
        <w:rPr>
          <w:rFonts w:ascii="Times New Roman" w:hAnsi="Times New Roman" w:cs="Times New Roman"/>
          <w:sz w:val="24"/>
          <w:szCs w:val="24"/>
        </w:rPr>
        <w:t>resazurin</w:t>
      </w:r>
      <w:ins w:id="1285" w:author="Unemo Magnus, USÖ Labmed länsklinik" w:date="2016-11-17T17:41:00Z">
        <w:r w:rsidR="003F52C7">
          <w:rPr>
            <w:rFonts w:ascii="Times New Roman" w:hAnsi="Times New Roman" w:cs="Times New Roman"/>
            <w:sz w:val="24"/>
            <w:szCs w:val="24"/>
          </w:rPr>
          <w:t>-</w:t>
        </w:r>
      </w:ins>
      <w:del w:id="1286" w:author="Unemo Magnus, USÖ Labmed länsklinik" w:date="2016-11-17T17:41:00Z">
        <w:r w:rsidR="001B15B4" w:rsidRPr="006F644E" w:rsidDel="003F52C7">
          <w:rPr>
            <w:rFonts w:ascii="Times New Roman" w:hAnsi="Times New Roman" w:cs="Times New Roman"/>
            <w:sz w:val="24"/>
            <w:szCs w:val="24"/>
          </w:rPr>
          <w:delText xml:space="preserve"> </w:delText>
        </w:r>
      </w:del>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ins w:id="1287" w:author="Unemo Magnus, USÖ Labmed länsklinik" w:date="2016-11-17T17:42:00Z">
        <w:r w:rsidR="003F52C7">
          <w:rPr>
            <w:rFonts w:ascii="Times New Roman" w:hAnsi="Times New Roman" w:cs="Times New Roman"/>
            <w:sz w:val="24"/>
            <w:szCs w:val="24"/>
          </w:rPr>
          <w:t xml:space="preserve">a </w:t>
        </w:r>
      </w:ins>
      <w:r w:rsidR="001B15B4" w:rsidRPr="006F644E">
        <w:rPr>
          <w:rFonts w:ascii="Times New Roman" w:hAnsi="Times New Roman" w:cs="Times New Roman"/>
          <w:sz w:val="24"/>
          <w:szCs w:val="24"/>
        </w:rPr>
        <w:t>rapid</w:t>
      </w:r>
      <w:ins w:id="1288" w:author="Unemo Magnus, USÖ Labmed länsklinik" w:date="2016-11-17T17:41:00Z">
        <w:r w:rsidR="003F52C7">
          <w:rPr>
            <w:rFonts w:ascii="Times New Roman" w:hAnsi="Times New Roman" w:cs="Times New Roman"/>
            <w:sz w:val="24"/>
            <w:szCs w:val="24"/>
          </w:rPr>
          <w:t>, objective, high-thoughput, quantitative</w:t>
        </w:r>
      </w:ins>
      <w:r w:rsidR="001B15B4" w:rsidRPr="006F644E">
        <w:rPr>
          <w:rFonts w:ascii="Times New Roman" w:hAnsi="Times New Roman" w:cs="Times New Roman"/>
          <w:sz w:val="24"/>
          <w:szCs w:val="24"/>
        </w:rPr>
        <w:t xml:space="preserve"> and cost</w:t>
      </w:r>
      <w:ins w:id="1289" w:author="Unemo Magnus, USÖ Labmed länsklinik" w:date="2016-11-17T17:42:00Z">
        <w:r w:rsidR="003F52C7">
          <w:rPr>
            <w:rFonts w:ascii="Times New Roman" w:hAnsi="Times New Roman" w:cs="Times New Roman"/>
            <w:sz w:val="24"/>
            <w:szCs w:val="24"/>
          </w:rPr>
          <w:t>-effective</w:t>
        </w:r>
      </w:ins>
      <w:del w:id="1290" w:author="Unemo Magnus, USÖ Labmed länsklinik" w:date="2016-11-17T17:42:00Z">
        <w:r w:rsidR="001B15B4" w:rsidRPr="006F644E" w:rsidDel="003F52C7">
          <w:rPr>
            <w:rFonts w:ascii="Times New Roman" w:hAnsi="Times New Roman" w:cs="Times New Roman"/>
            <w:sz w:val="24"/>
            <w:szCs w:val="24"/>
          </w:rPr>
          <w:delText xml:space="preserve"> efficient</w:delText>
        </w:r>
      </w:del>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del w:id="1291" w:author="Unemo Magnus, USÖ Labmed länsklinik" w:date="2016-11-15T15:07:00Z">
        <w:r w:rsidR="0042419C" w:rsidRPr="006F644E" w:rsidDel="00AF166B">
          <w:rPr>
            <w:rFonts w:ascii="Times New Roman" w:hAnsi="Times New Roman" w:cs="Times New Roman"/>
            <w:sz w:val="24"/>
            <w:szCs w:val="24"/>
          </w:rPr>
          <w:delText xml:space="preserve">hill </w:delText>
        </w:r>
      </w:del>
      <w:ins w:id="1292" w:author="Unemo Magnus, USÖ Labmed länsklinik" w:date="2016-11-15T15:07:00Z">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ins>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ins w:id="1293" w:author="Unemo Magnus, USÖ Labmed länsklinik" w:date="2016-11-17T17:42:00Z">
        <w:r w:rsidR="00DE7899">
          <w:rPr>
            <w:rFonts w:ascii="Times New Roman" w:hAnsi="Times New Roman" w:cs="Times New Roman"/>
            <w:sz w:val="24"/>
            <w:szCs w:val="24"/>
          </w:rPr>
          <w:t xml:space="preserve">evaluation of </w:t>
        </w:r>
      </w:ins>
      <w:del w:id="1294" w:author="Unemo Magnus, USÖ Labmed länsklinik" w:date="2016-11-17T17:42:00Z">
        <w:r w:rsidR="001B15B4" w:rsidRPr="006F644E" w:rsidDel="00DE7899">
          <w:rPr>
            <w:rFonts w:ascii="Times New Roman" w:hAnsi="Times New Roman" w:cs="Times New Roman"/>
            <w:sz w:val="24"/>
            <w:szCs w:val="24"/>
          </w:rPr>
          <w:delText xml:space="preserve">development of </w:delText>
        </w:r>
      </w:del>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ins w:id="1295" w:author="Unemo Magnus, USÖ Labmed länsklinik" w:date="2016-11-14T18:37:00Z"/>
          <w:rFonts w:ascii="Times New Roman" w:hAnsi="Times New Roman" w:cs="Times New Roman"/>
          <w:b/>
          <w:sz w:val="24"/>
          <w:szCs w:val="24"/>
        </w:rPr>
      </w:pPr>
    </w:p>
    <w:p w14:paraId="447E542F" w14:textId="2216A4E4" w:rsidR="00F07649" w:rsidRPr="006F644E" w:rsidRDefault="00F07649" w:rsidP="006F644E">
      <w:pPr>
        <w:spacing w:after="0" w:line="480" w:lineRule="auto"/>
        <w:rPr>
          <w:rFonts w:ascii="Times New Roman" w:hAnsi="Times New Roman" w:cs="Times New Roman"/>
          <w:b/>
          <w:sz w:val="24"/>
          <w:szCs w:val="24"/>
        </w:rPr>
      </w:pPr>
      <w:del w:id="1296" w:author="Unemo Magnus, USÖ Labmed länsklinik" w:date="2016-11-14T18:37:00Z">
        <w:r w:rsidRPr="006F644E" w:rsidDel="00AA77CE">
          <w:rPr>
            <w:rFonts w:ascii="Times New Roman" w:hAnsi="Times New Roman" w:cs="Times New Roman"/>
            <w:b/>
            <w:sz w:val="24"/>
            <w:szCs w:val="24"/>
          </w:rPr>
          <w:delText>ACKNOWLEDGEMENTS</w:delText>
        </w:r>
      </w:del>
      <w:ins w:id="1297" w:author="Unemo Magnus, USÖ Labmed länsklinik" w:date="2016-11-14T18:37:00Z">
        <w:r w:rsidR="00AA77CE">
          <w:rPr>
            <w:rFonts w:ascii="Times New Roman" w:hAnsi="Times New Roman" w:cs="Times New Roman"/>
            <w:b/>
            <w:sz w:val="24"/>
            <w:szCs w:val="24"/>
          </w:rPr>
          <w:t>Funding</w:t>
        </w:r>
      </w:ins>
    </w:p>
    <w:p w14:paraId="3D707085" w14:textId="1549195E" w:rsidR="00F07649" w:rsidRPr="006F644E" w:rsidRDefault="00F07649">
      <w:pPr>
        <w:spacing w:after="0" w:line="480" w:lineRule="auto"/>
        <w:jc w:val="both"/>
        <w:rPr>
          <w:rFonts w:ascii="Times New Roman" w:hAnsi="Times New Roman" w:cs="Times New Roman"/>
          <w:sz w:val="24"/>
          <w:szCs w:val="24"/>
        </w:rPr>
        <w:pPrChange w:id="1298" w:author="Unemo Magnus, USÖ Labmed länsklinik" w:date="2016-11-14T18:37:00Z">
          <w:pPr>
            <w:spacing w:line="480" w:lineRule="auto"/>
          </w:pPr>
        </w:pPrChange>
      </w:pPr>
      <w:r w:rsidRPr="006F644E">
        <w:rPr>
          <w:rFonts w:ascii="Times New Roman" w:hAnsi="Times New Roman" w:cs="Times New Roman"/>
          <w:sz w:val="24"/>
          <w:szCs w:val="24"/>
        </w:rPr>
        <w:t>The present study was funded through an Interdisciplinary PhD (IPhD) project from SystemsX.ch (The Swiss Initiative for Systems Biology), R</w:t>
      </w:r>
      <w:ins w:id="1299" w:author="Christian Althaus" w:date="2016-11-28T21:47:00Z">
        <w:r w:rsidR="005134EB">
          <w:rPr>
            <w:rFonts w:ascii="Times New Roman" w:hAnsi="Times New Roman" w:cs="Times New Roman"/>
            <w:sz w:val="24"/>
            <w:szCs w:val="24"/>
          </w:rPr>
          <w:t>a</w:t>
        </w:r>
      </w:ins>
      <w:del w:id="1300" w:author="Christian Althaus" w:date="2016-11-28T21:47:00Z">
        <w:r w:rsidRPr="006F644E" w:rsidDel="005134EB">
          <w:rPr>
            <w:rFonts w:ascii="Times New Roman" w:hAnsi="Times New Roman" w:cs="Times New Roman"/>
            <w:sz w:val="24"/>
            <w:szCs w:val="24"/>
          </w:rPr>
          <w:delText>A</w:delText>
        </w:r>
      </w:del>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E417D" w:rsidRDefault="00677C2F">
      <w:pPr>
        <w:spacing w:after="0" w:line="480" w:lineRule="auto"/>
        <w:rPr>
          <w:ins w:id="1301" w:author="Unemo Magnus, USÖ Labmed länsklinik" w:date="2016-11-14T18:37:00Z"/>
          <w:rFonts w:ascii="Times New Roman" w:hAnsi="Times New Roman" w:cs="Times New Roman"/>
          <w:b/>
          <w:sz w:val="24"/>
          <w:szCs w:val="24"/>
          <w:rPrChange w:id="1302" w:author="valdes" w:date="2016-12-04T12:09:00Z">
            <w:rPr>
              <w:ins w:id="1303" w:author="Unemo Magnus, USÖ Labmed länsklinik" w:date="2016-11-14T18:37:00Z"/>
              <w:rFonts w:ascii="Times New Roman" w:hAnsi="Times New Roman" w:cs="Times New Roman"/>
              <w:b/>
              <w:sz w:val="24"/>
              <w:szCs w:val="24"/>
              <w:lang w:val="de-CH"/>
            </w:rPr>
          </w:rPrChange>
        </w:rPr>
        <w:pPrChange w:id="1304"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1305" w:author="Unemo Magnus, USÖ Labmed länsklinik" w:date="2016-11-14T17:51:00Z">
          <w:pPr>
            <w:spacing w:line="480" w:lineRule="auto"/>
          </w:pPr>
        </w:pPrChange>
      </w:pPr>
      <w:commentRangeStart w:id="1306"/>
      <w:r w:rsidRPr="006F644E">
        <w:rPr>
          <w:rFonts w:ascii="Times New Roman" w:hAnsi="Times New Roman" w:cs="Times New Roman"/>
          <w:b/>
          <w:sz w:val="24"/>
          <w:szCs w:val="24"/>
          <w:lang w:val="de-CH"/>
        </w:rPr>
        <w:t>References</w:t>
      </w:r>
      <w:commentRangeEnd w:id="1306"/>
      <w:r w:rsidR="003E0CDD">
        <w:rPr>
          <w:rStyle w:val="CommentReference"/>
        </w:rPr>
        <w:commentReference w:id="1306"/>
      </w:r>
    </w:p>
    <w:p w14:paraId="149D7E46" w14:textId="77777777" w:rsidR="00377FDC" w:rsidRPr="006F644E" w:rsidRDefault="000B46D8">
      <w:pPr>
        <w:pStyle w:val="Bibliography"/>
        <w:spacing w:after="0" w:line="480" w:lineRule="auto"/>
        <w:jc w:val="both"/>
        <w:rPr>
          <w:rFonts w:ascii="Times New Roman" w:hAnsi="Times New Roman" w:cs="Times New Roman"/>
          <w:sz w:val="24"/>
          <w:szCs w:val="24"/>
          <w:rPrChange w:id="1307" w:author="Unemo Magnus, USÖ Labmed länsklinik" w:date="2016-11-14T17:51:00Z">
            <w:rPr>
              <w:rFonts w:ascii="Calibri" w:hAnsi="Calibri"/>
            </w:rPr>
          </w:rPrChange>
        </w:rPr>
        <w:pPrChange w:id="1308" w:author="Unemo Magnus, USÖ Labmed länsklinik" w:date="2016-11-14T18:38:00Z">
          <w:pPr>
            <w:pStyle w:val="Bibliography"/>
          </w:pPr>
        </w:pPrChange>
      </w:pPr>
      <w:r w:rsidRPr="006F644E">
        <w:rPr>
          <w:rFonts w:ascii="Times New Roman" w:hAnsi="Times New Roman" w:cs="Times New Roman"/>
          <w:sz w:val="24"/>
          <w:szCs w:val="24"/>
        </w:rPr>
        <w:lastRenderedPageBreak/>
        <w:fldChar w:fldCharType="begin"/>
      </w:r>
      <w:r w:rsidR="0054156B" w:rsidRPr="006F644E">
        <w:rPr>
          <w:rFonts w:ascii="Times New Roman" w:hAnsi="Times New Roman" w:cs="Times New Roman"/>
          <w:sz w:val="24"/>
          <w:szCs w:val="24"/>
          <w:lang w:val="de-CH"/>
          <w:rPrChange w:id="1309" w:author="Unemo Magnus, USÖ Labmed länsklinik" w:date="2016-11-14T17:51:00Z">
            <w:rPr>
              <w:lang w:val="de-CH"/>
            </w:rPr>
          </w:rPrChange>
        </w:rPr>
        <w:instrText xml:space="preserve"> ADDIN ZOTERO_BIBL {"custom":[]} CSL_BIBLIOGRAPHY </w:instrText>
      </w:r>
      <w:r w:rsidRPr="006F644E">
        <w:rPr>
          <w:rFonts w:ascii="Times New Roman" w:hAnsi="Times New Roman" w:cs="Times New Roman"/>
          <w:sz w:val="24"/>
          <w:szCs w:val="24"/>
        </w:rPr>
        <w:fldChar w:fldCharType="separate"/>
      </w:r>
      <w:r w:rsidR="00377FDC" w:rsidRPr="006F644E">
        <w:rPr>
          <w:rFonts w:ascii="Times New Roman" w:hAnsi="Times New Roman" w:cs="Times New Roman"/>
          <w:sz w:val="24"/>
          <w:szCs w:val="24"/>
          <w:lang w:val="de-CH"/>
          <w:rPrChange w:id="1310" w:author="Unemo Magnus, USÖ Labmed länsklinik" w:date="2016-11-14T17:51:00Z">
            <w:rPr>
              <w:rFonts w:ascii="Calibri" w:hAnsi="Calibri"/>
              <w:lang w:val="de-CH"/>
            </w:rPr>
          </w:rPrChange>
        </w:rPr>
        <w:t xml:space="preserve">1. Biedenbach DJ, Jones RN. </w:t>
      </w:r>
      <w:r w:rsidR="00377FDC" w:rsidRPr="006F644E">
        <w:rPr>
          <w:rFonts w:ascii="Times New Roman" w:hAnsi="Times New Roman" w:cs="Times New Roman"/>
          <w:sz w:val="24"/>
          <w:szCs w:val="24"/>
          <w:rPrChange w:id="1311" w:author="Unemo Magnus, USÖ Labmed länsklinik" w:date="2016-11-14T17:51:00Z">
            <w:rPr>
              <w:rFonts w:ascii="Calibri" w:hAnsi="Calibri"/>
            </w:rPr>
          </w:rPrChange>
        </w:rPr>
        <w:t xml:space="preserve">Comparative assessment of Etest for testing susceptibilities of </w:t>
      </w:r>
      <w:r w:rsidR="00377FDC" w:rsidRPr="004333CD">
        <w:rPr>
          <w:rFonts w:ascii="Times New Roman" w:hAnsi="Times New Roman" w:cs="Times New Roman"/>
          <w:i/>
          <w:sz w:val="24"/>
          <w:szCs w:val="24"/>
          <w:rPrChange w:id="1312" w:author="Unemo Magnus, USÖ Labmed länsklinik" w:date="2016-11-14T18:38:00Z">
            <w:rPr>
              <w:rFonts w:ascii="Calibri" w:hAnsi="Calibri"/>
            </w:rPr>
          </w:rPrChange>
        </w:rPr>
        <w:t>Neisseria gonorrhoeae</w:t>
      </w:r>
      <w:r w:rsidR="00377FDC" w:rsidRPr="006F644E">
        <w:rPr>
          <w:rFonts w:ascii="Times New Roman" w:hAnsi="Times New Roman" w:cs="Times New Roman"/>
          <w:sz w:val="24"/>
          <w:szCs w:val="24"/>
          <w:rPrChange w:id="1313" w:author="Unemo Magnus, USÖ Labmed länsklinik" w:date="2016-11-14T17:51:00Z">
            <w:rPr>
              <w:rFonts w:ascii="Calibri" w:hAnsi="Calibri"/>
            </w:rPr>
          </w:rPrChange>
        </w:rPr>
        <w:t xml:space="preserve"> to penicillin, tetracycline, ceftriaxone, cefotaxime, and ciprofloxacin: investigation using 510(k) review criteria, recommended by the Food and Drug Administration. </w:t>
      </w:r>
      <w:r w:rsidR="00377FDC" w:rsidRPr="006F644E">
        <w:rPr>
          <w:rFonts w:ascii="Times New Roman" w:hAnsi="Times New Roman" w:cs="Times New Roman"/>
          <w:i/>
          <w:iCs/>
          <w:sz w:val="24"/>
          <w:szCs w:val="24"/>
          <w:rPrChange w:id="1314" w:author="Unemo Magnus, USÖ Labmed länsklinik" w:date="2016-11-14T17:51:00Z">
            <w:rPr>
              <w:rFonts w:ascii="Calibri" w:hAnsi="Calibri"/>
              <w:i/>
              <w:iCs/>
            </w:rPr>
          </w:rPrChange>
        </w:rPr>
        <w:t>J Clin Microbiol</w:t>
      </w:r>
      <w:r w:rsidR="00377FDC" w:rsidRPr="006F644E">
        <w:rPr>
          <w:rFonts w:ascii="Times New Roman" w:hAnsi="Times New Roman" w:cs="Times New Roman"/>
          <w:sz w:val="24"/>
          <w:szCs w:val="24"/>
          <w:rPrChange w:id="1315" w:author="Unemo Magnus, USÖ Labmed länsklinik" w:date="2016-11-14T17:51:00Z">
            <w:rPr>
              <w:rFonts w:ascii="Calibri" w:hAnsi="Calibri"/>
            </w:rPr>
          </w:rPrChange>
        </w:rPr>
        <w:t xml:space="preserve"> 1996; </w:t>
      </w:r>
      <w:r w:rsidR="00377FDC" w:rsidRPr="006F644E">
        <w:rPr>
          <w:rFonts w:ascii="Times New Roman" w:hAnsi="Times New Roman" w:cs="Times New Roman"/>
          <w:b/>
          <w:bCs/>
          <w:sz w:val="24"/>
          <w:szCs w:val="24"/>
          <w:rPrChange w:id="1316" w:author="Unemo Magnus, USÖ Labmed länsklinik" w:date="2016-11-14T17:51:00Z">
            <w:rPr>
              <w:rFonts w:ascii="Calibri" w:hAnsi="Calibri"/>
              <w:b/>
              <w:bCs/>
            </w:rPr>
          </w:rPrChange>
        </w:rPr>
        <w:t>34</w:t>
      </w:r>
      <w:r w:rsidR="00377FDC" w:rsidRPr="006F644E">
        <w:rPr>
          <w:rFonts w:ascii="Times New Roman" w:hAnsi="Times New Roman" w:cs="Times New Roman"/>
          <w:sz w:val="24"/>
          <w:szCs w:val="24"/>
          <w:rPrChange w:id="1317" w:author="Unemo Magnus, USÖ Labmed länsklinik" w:date="2016-11-14T17:51:00Z">
            <w:rPr>
              <w:rFonts w:ascii="Calibri" w:hAnsi="Calibri"/>
            </w:rPr>
          </w:rPrChange>
        </w:rPr>
        <w:t>: 3214–7.</w:t>
      </w:r>
    </w:p>
    <w:p w14:paraId="79020E5B" w14:textId="541F83AF" w:rsidR="00377FDC" w:rsidRPr="00AF166B" w:rsidRDefault="00377FDC">
      <w:pPr>
        <w:pStyle w:val="Bibliography"/>
        <w:spacing w:after="0" w:line="480" w:lineRule="auto"/>
        <w:jc w:val="both"/>
        <w:rPr>
          <w:rFonts w:ascii="Times New Roman" w:hAnsi="Times New Roman" w:cs="Times New Roman"/>
          <w:sz w:val="24"/>
          <w:szCs w:val="24"/>
          <w:lang w:val="sv-SE"/>
          <w:rPrChange w:id="1318" w:author="Unemo Magnus, USÖ Labmed länsklinik" w:date="2016-11-15T15:02:00Z">
            <w:rPr>
              <w:rFonts w:ascii="Calibri" w:hAnsi="Calibri"/>
            </w:rPr>
          </w:rPrChange>
        </w:rPr>
        <w:pPrChange w:id="1319" w:author="Unemo Magnus, USÖ Labmed länsklinik" w:date="2016-11-14T18:38:00Z">
          <w:pPr>
            <w:pStyle w:val="Bibliography"/>
          </w:pPr>
        </w:pPrChange>
      </w:pPr>
      <w:bookmarkStart w:id="1320" w:name="_GoBack"/>
      <w:r w:rsidRPr="006F644E">
        <w:rPr>
          <w:rFonts w:ascii="Times New Roman" w:hAnsi="Times New Roman" w:cs="Times New Roman"/>
          <w:sz w:val="24"/>
          <w:szCs w:val="24"/>
          <w:rPrChange w:id="1321" w:author="Unemo Magnus, USÖ Labmed länsklinik" w:date="2016-11-14T17:51:00Z">
            <w:rPr>
              <w:rFonts w:ascii="Calibri" w:hAnsi="Calibri"/>
            </w:rPr>
          </w:rPrChange>
        </w:rPr>
        <w:t>2. Liu H, Taylor TH, Pettus K</w:t>
      </w:r>
      <w:ins w:id="1322" w:author="Unemo Magnus, USÖ Labmed länsklinik" w:date="2016-11-14T18:39:00Z">
        <w:r w:rsidR="004333CD">
          <w:rPr>
            <w:rFonts w:ascii="Times New Roman" w:hAnsi="Times New Roman" w:cs="Times New Roman"/>
            <w:sz w:val="24"/>
            <w:szCs w:val="24"/>
          </w:rPr>
          <w:t xml:space="preserve"> </w:t>
        </w:r>
        <w:r w:rsidR="004333CD">
          <w:rPr>
            <w:rFonts w:ascii="Times New Roman" w:hAnsi="Times New Roman" w:cs="Times New Roman"/>
            <w:i/>
            <w:sz w:val="24"/>
            <w:szCs w:val="24"/>
          </w:rPr>
          <w:t>et al</w:t>
        </w:r>
      </w:ins>
      <w:del w:id="1323" w:author="Unemo Magnus, USÖ Labmed länsklinik" w:date="2016-11-14T18:39:00Z">
        <w:r w:rsidRPr="006F644E" w:rsidDel="004333CD">
          <w:rPr>
            <w:rFonts w:ascii="Times New Roman" w:hAnsi="Times New Roman" w:cs="Times New Roman"/>
            <w:sz w:val="24"/>
            <w:szCs w:val="24"/>
            <w:rPrChange w:id="1324" w:author="Unemo Magnus, USÖ Labmed länsklinik" w:date="2016-11-14T17:51:00Z">
              <w:rPr>
                <w:rFonts w:ascii="Calibri" w:hAnsi="Calibri"/>
              </w:rPr>
            </w:rPrChange>
          </w:rPr>
          <w:delText>, Trees D</w:delText>
        </w:r>
      </w:del>
      <w:r w:rsidRPr="006F644E">
        <w:rPr>
          <w:rFonts w:ascii="Times New Roman" w:hAnsi="Times New Roman" w:cs="Times New Roman"/>
          <w:sz w:val="24"/>
          <w:szCs w:val="24"/>
          <w:rPrChange w:id="1325" w:author="Unemo Magnus, USÖ Labmed länsklinik" w:date="2016-11-14T17:51:00Z">
            <w:rPr>
              <w:rFonts w:ascii="Calibri" w:hAnsi="Calibri"/>
            </w:rPr>
          </w:rPrChange>
        </w:rPr>
        <w:t xml:space="preserve">. Assessment of Etest as an </w:t>
      </w:r>
      <w:del w:id="1326" w:author="Unemo Magnus, USÖ Labmed länsklinik" w:date="2016-11-14T18:39:00Z">
        <w:r w:rsidRPr="006F644E" w:rsidDel="004333CD">
          <w:rPr>
            <w:rFonts w:ascii="Times New Roman" w:hAnsi="Times New Roman" w:cs="Times New Roman"/>
            <w:sz w:val="24"/>
            <w:szCs w:val="24"/>
            <w:rPrChange w:id="1327" w:author="Unemo Magnus, USÖ Labmed länsklinik" w:date="2016-11-14T17:51:00Z">
              <w:rPr>
                <w:rFonts w:ascii="Calibri" w:hAnsi="Calibri"/>
              </w:rPr>
            </w:rPrChange>
          </w:rPr>
          <w:delText xml:space="preserve">Alternative </w:delText>
        </w:r>
      </w:del>
      <w:ins w:id="1328" w:author="Unemo Magnus, USÖ Labmed länsklinik" w:date="2016-11-14T18:39:00Z">
        <w:r w:rsidR="004333CD">
          <w:rPr>
            <w:rFonts w:ascii="Times New Roman" w:hAnsi="Times New Roman" w:cs="Times New Roman"/>
            <w:sz w:val="24"/>
            <w:szCs w:val="24"/>
          </w:rPr>
          <w:t>a</w:t>
        </w:r>
        <w:r w:rsidR="004333CD" w:rsidRPr="006F644E">
          <w:rPr>
            <w:rFonts w:ascii="Times New Roman" w:hAnsi="Times New Roman" w:cs="Times New Roman"/>
            <w:sz w:val="24"/>
            <w:szCs w:val="24"/>
            <w:rPrChange w:id="1329" w:author="Unemo Magnus, USÖ Labmed länsklinik" w:date="2016-11-14T17:51:00Z">
              <w:rPr>
                <w:rFonts w:ascii="Calibri" w:hAnsi="Calibri"/>
              </w:rPr>
            </w:rPrChange>
          </w:rPr>
          <w:t xml:space="preserve">lternative </w:t>
        </w:r>
      </w:ins>
      <w:r w:rsidRPr="006F644E">
        <w:rPr>
          <w:rFonts w:ascii="Times New Roman" w:hAnsi="Times New Roman" w:cs="Times New Roman"/>
          <w:sz w:val="24"/>
          <w:szCs w:val="24"/>
          <w:rPrChange w:id="1330" w:author="Unemo Magnus, USÖ Labmed länsklinik" w:date="2016-11-14T17:51:00Z">
            <w:rPr>
              <w:rFonts w:ascii="Calibri" w:hAnsi="Calibri"/>
            </w:rPr>
          </w:rPrChange>
        </w:rPr>
        <w:t xml:space="preserve">to </w:t>
      </w:r>
      <w:del w:id="1331" w:author="Unemo Magnus, USÖ Labmed länsklinik" w:date="2016-11-14T18:39:00Z">
        <w:r w:rsidRPr="006F644E" w:rsidDel="004333CD">
          <w:rPr>
            <w:rFonts w:ascii="Times New Roman" w:hAnsi="Times New Roman" w:cs="Times New Roman"/>
            <w:sz w:val="24"/>
            <w:szCs w:val="24"/>
            <w:rPrChange w:id="1332" w:author="Unemo Magnus, USÖ Labmed länsklinik" w:date="2016-11-14T17:51:00Z">
              <w:rPr>
                <w:rFonts w:ascii="Calibri" w:hAnsi="Calibri"/>
              </w:rPr>
            </w:rPrChange>
          </w:rPr>
          <w:delText xml:space="preserve">Agar </w:delText>
        </w:r>
      </w:del>
      <w:ins w:id="1333" w:author="Unemo Magnus, USÖ Labmed länsklinik" w:date="2016-11-14T18:39:00Z">
        <w:r w:rsidR="004333CD">
          <w:rPr>
            <w:rFonts w:ascii="Times New Roman" w:hAnsi="Times New Roman" w:cs="Times New Roman"/>
            <w:sz w:val="24"/>
            <w:szCs w:val="24"/>
          </w:rPr>
          <w:t>a</w:t>
        </w:r>
        <w:r w:rsidR="004333CD" w:rsidRPr="006F644E">
          <w:rPr>
            <w:rFonts w:ascii="Times New Roman" w:hAnsi="Times New Roman" w:cs="Times New Roman"/>
            <w:sz w:val="24"/>
            <w:szCs w:val="24"/>
            <w:rPrChange w:id="1334" w:author="Unemo Magnus, USÖ Labmed länsklinik" w:date="2016-11-14T17:51:00Z">
              <w:rPr>
                <w:rFonts w:ascii="Calibri" w:hAnsi="Calibri"/>
              </w:rPr>
            </w:rPrChange>
          </w:rPr>
          <w:t xml:space="preserve">gar </w:t>
        </w:r>
      </w:ins>
      <w:del w:id="1335" w:author="Unemo Magnus, USÖ Labmed länsklinik" w:date="2016-11-14T18:39:00Z">
        <w:r w:rsidRPr="006F644E" w:rsidDel="004333CD">
          <w:rPr>
            <w:rFonts w:ascii="Times New Roman" w:hAnsi="Times New Roman" w:cs="Times New Roman"/>
            <w:sz w:val="24"/>
            <w:szCs w:val="24"/>
            <w:rPrChange w:id="1336" w:author="Unemo Magnus, USÖ Labmed länsklinik" w:date="2016-11-14T17:51:00Z">
              <w:rPr>
                <w:rFonts w:ascii="Calibri" w:hAnsi="Calibri"/>
              </w:rPr>
            </w:rPrChange>
          </w:rPr>
          <w:delText xml:space="preserve">Dilution </w:delText>
        </w:r>
      </w:del>
      <w:ins w:id="1337" w:author="Unemo Magnus, USÖ Labmed länsklinik" w:date="2016-11-14T18:39:00Z">
        <w:r w:rsidR="004333CD">
          <w:rPr>
            <w:rFonts w:ascii="Times New Roman" w:hAnsi="Times New Roman" w:cs="Times New Roman"/>
            <w:sz w:val="24"/>
            <w:szCs w:val="24"/>
          </w:rPr>
          <w:t>d</w:t>
        </w:r>
        <w:r w:rsidR="004333CD" w:rsidRPr="006F644E">
          <w:rPr>
            <w:rFonts w:ascii="Times New Roman" w:hAnsi="Times New Roman" w:cs="Times New Roman"/>
            <w:sz w:val="24"/>
            <w:szCs w:val="24"/>
            <w:rPrChange w:id="1338" w:author="Unemo Magnus, USÖ Labmed länsklinik" w:date="2016-11-14T17:51:00Z">
              <w:rPr>
                <w:rFonts w:ascii="Calibri" w:hAnsi="Calibri"/>
              </w:rPr>
            </w:rPrChange>
          </w:rPr>
          <w:t xml:space="preserve">ilution </w:t>
        </w:r>
      </w:ins>
      <w:r w:rsidRPr="006F644E">
        <w:rPr>
          <w:rFonts w:ascii="Times New Roman" w:hAnsi="Times New Roman" w:cs="Times New Roman"/>
          <w:sz w:val="24"/>
          <w:szCs w:val="24"/>
          <w:rPrChange w:id="1339" w:author="Unemo Magnus, USÖ Labmed länsklinik" w:date="2016-11-14T17:51:00Z">
            <w:rPr>
              <w:rFonts w:ascii="Calibri" w:hAnsi="Calibri"/>
            </w:rPr>
          </w:rPrChange>
        </w:rPr>
        <w:t xml:space="preserve">for </w:t>
      </w:r>
      <w:del w:id="1340" w:author="Unemo Magnus, USÖ Labmed länsklinik" w:date="2016-11-14T18:39:00Z">
        <w:r w:rsidRPr="006F644E" w:rsidDel="004333CD">
          <w:rPr>
            <w:rFonts w:ascii="Times New Roman" w:hAnsi="Times New Roman" w:cs="Times New Roman"/>
            <w:sz w:val="24"/>
            <w:szCs w:val="24"/>
            <w:rPrChange w:id="1341" w:author="Unemo Magnus, USÖ Labmed länsklinik" w:date="2016-11-14T17:51:00Z">
              <w:rPr>
                <w:rFonts w:ascii="Calibri" w:hAnsi="Calibri"/>
              </w:rPr>
            </w:rPrChange>
          </w:rPr>
          <w:delText xml:space="preserve">Antimicrobial </w:delText>
        </w:r>
      </w:del>
      <w:ins w:id="1342" w:author="Unemo Magnus, USÖ Labmed länsklinik" w:date="2016-11-14T18:39:00Z">
        <w:r w:rsidR="004333CD">
          <w:rPr>
            <w:rFonts w:ascii="Times New Roman" w:hAnsi="Times New Roman" w:cs="Times New Roman"/>
            <w:sz w:val="24"/>
            <w:szCs w:val="24"/>
          </w:rPr>
          <w:t>a</w:t>
        </w:r>
        <w:r w:rsidR="004333CD" w:rsidRPr="006F644E">
          <w:rPr>
            <w:rFonts w:ascii="Times New Roman" w:hAnsi="Times New Roman" w:cs="Times New Roman"/>
            <w:sz w:val="24"/>
            <w:szCs w:val="24"/>
            <w:rPrChange w:id="1343" w:author="Unemo Magnus, USÖ Labmed länsklinik" w:date="2016-11-14T17:51:00Z">
              <w:rPr>
                <w:rFonts w:ascii="Calibri" w:hAnsi="Calibri"/>
              </w:rPr>
            </w:rPrChange>
          </w:rPr>
          <w:t xml:space="preserve">ntimicrobial </w:t>
        </w:r>
      </w:ins>
      <w:del w:id="1344" w:author="Unemo Magnus, USÖ Labmed länsklinik" w:date="2016-11-14T18:39:00Z">
        <w:r w:rsidRPr="006F644E" w:rsidDel="004333CD">
          <w:rPr>
            <w:rFonts w:ascii="Times New Roman" w:hAnsi="Times New Roman" w:cs="Times New Roman"/>
            <w:sz w:val="24"/>
            <w:szCs w:val="24"/>
            <w:rPrChange w:id="1345" w:author="Unemo Magnus, USÖ Labmed länsklinik" w:date="2016-11-14T17:51:00Z">
              <w:rPr>
                <w:rFonts w:ascii="Calibri" w:hAnsi="Calibri"/>
              </w:rPr>
            </w:rPrChange>
          </w:rPr>
          <w:delText xml:space="preserve">Susceptibility </w:delText>
        </w:r>
      </w:del>
      <w:ins w:id="1346" w:author="Unemo Magnus, USÖ Labmed länsklinik" w:date="2016-11-14T18:39:00Z">
        <w:r w:rsidR="004333CD">
          <w:rPr>
            <w:rFonts w:ascii="Times New Roman" w:hAnsi="Times New Roman" w:cs="Times New Roman"/>
            <w:sz w:val="24"/>
            <w:szCs w:val="24"/>
          </w:rPr>
          <w:t>s</w:t>
        </w:r>
        <w:r w:rsidR="004333CD" w:rsidRPr="006F644E">
          <w:rPr>
            <w:rFonts w:ascii="Times New Roman" w:hAnsi="Times New Roman" w:cs="Times New Roman"/>
            <w:sz w:val="24"/>
            <w:szCs w:val="24"/>
            <w:rPrChange w:id="1347" w:author="Unemo Magnus, USÖ Labmed länsklinik" w:date="2016-11-14T17:51:00Z">
              <w:rPr>
                <w:rFonts w:ascii="Calibri" w:hAnsi="Calibri"/>
              </w:rPr>
            </w:rPrChange>
          </w:rPr>
          <w:t xml:space="preserve">usceptibility </w:t>
        </w:r>
      </w:ins>
      <w:del w:id="1348" w:author="Unemo Magnus, USÖ Labmed länsklinik" w:date="2016-11-14T18:39:00Z">
        <w:r w:rsidRPr="006F644E" w:rsidDel="004333CD">
          <w:rPr>
            <w:rFonts w:ascii="Times New Roman" w:hAnsi="Times New Roman" w:cs="Times New Roman"/>
            <w:sz w:val="24"/>
            <w:szCs w:val="24"/>
            <w:rPrChange w:id="1349" w:author="Unemo Magnus, USÖ Labmed länsklinik" w:date="2016-11-14T17:51:00Z">
              <w:rPr>
                <w:rFonts w:ascii="Calibri" w:hAnsi="Calibri"/>
              </w:rPr>
            </w:rPrChange>
          </w:rPr>
          <w:delText xml:space="preserve">Testing </w:delText>
        </w:r>
      </w:del>
      <w:ins w:id="1350" w:author="Unemo Magnus, USÖ Labmed länsklinik" w:date="2016-11-14T18:39:00Z">
        <w:r w:rsidR="004333CD">
          <w:rPr>
            <w:rFonts w:ascii="Times New Roman" w:hAnsi="Times New Roman" w:cs="Times New Roman"/>
            <w:sz w:val="24"/>
            <w:szCs w:val="24"/>
          </w:rPr>
          <w:t>t</w:t>
        </w:r>
        <w:r w:rsidR="004333CD" w:rsidRPr="006F644E">
          <w:rPr>
            <w:rFonts w:ascii="Times New Roman" w:hAnsi="Times New Roman" w:cs="Times New Roman"/>
            <w:sz w:val="24"/>
            <w:szCs w:val="24"/>
            <w:rPrChange w:id="1351" w:author="Unemo Magnus, USÖ Labmed länsklinik" w:date="2016-11-14T17:51:00Z">
              <w:rPr>
                <w:rFonts w:ascii="Calibri" w:hAnsi="Calibri"/>
              </w:rPr>
            </w:rPrChange>
          </w:rPr>
          <w:t xml:space="preserve">esting </w:t>
        </w:r>
      </w:ins>
      <w:r w:rsidRPr="006F644E">
        <w:rPr>
          <w:rFonts w:ascii="Times New Roman" w:hAnsi="Times New Roman" w:cs="Times New Roman"/>
          <w:sz w:val="24"/>
          <w:szCs w:val="24"/>
          <w:rPrChange w:id="1352" w:author="Unemo Magnus, USÖ Labmed länsklinik" w:date="2016-11-14T17:51:00Z">
            <w:rPr>
              <w:rFonts w:ascii="Calibri" w:hAnsi="Calibri"/>
            </w:rPr>
          </w:rPrChange>
        </w:rPr>
        <w:t xml:space="preserve">of </w:t>
      </w:r>
      <w:r w:rsidRPr="004333CD">
        <w:rPr>
          <w:rFonts w:ascii="Times New Roman" w:hAnsi="Times New Roman" w:cs="Times New Roman"/>
          <w:i/>
          <w:sz w:val="24"/>
          <w:szCs w:val="24"/>
          <w:rPrChange w:id="1353" w:author="Unemo Magnus, USÖ Labmed länsklinik" w:date="2016-11-14T18:39:00Z">
            <w:rPr>
              <w:rFonts w:ascii="Calibri" w:hAnsi="Calibri"/>
            </w:rPr>
          </w:rPrChange>
        </w:rPr>
        <w:t>Neisseria gonorrhoeae</w:t>
      </w:r>
      <w:r w:rsidRPr="006F644E">
        <w:rPr>
          <w:rFonts w:ascii="Times New Roman" w:hAnsi="Times New Roman" w:cs="Times New Roman"/>
          <w:sz w:val="24"/>
          <w:szCs w:val="24"/>
          <w:rPrChange w:id="1354" w:author="Unemo Magnus, USÖ Labmed länsklinik" w:date="2016-11-14T17:51:00Z">
            <w:rPr>
              <w:rFonts w:ascii="Calibri" w:hAnsi="Calibri"/>
            </w:rPr>
          </w:rPrChange>
        </w:rPr>
        <w:t xml:space="preserve">. </w:t>
      </w:r>
      <w:r w:rsidRPr="00AF166B">
        <w:rPr>
          <w:rFonts w:ascii="Times New Roman" w:hAnsi="Times New Roman" w:cs="Times New Roman"/>
          <w:i/>
          <w:iCs/>
          <w:sz w:val="24"/>
          <w:szCs w:val="24"/>
          <w:lang w:val="sv-SE"/>
          <w:rPrChange w:id="1355" w:author="Unemo Magnus, USÖ Labmed länsklinik" w:date="2016-11-15T15:02:00Z">
            <w:rPr>
              <w:rFonts w:ascii="Calibri" w:hAnsi="Calibri"/>
              <w:i/>
              <w:iCs/>
            </w:rPr>
          </w:rPrChange>
        </w:rPr>
        <w:t>J Clin Microbiol</w:t>
      </w:r>
      <w:r w:rsidRPr="00AF166B">
        <w:rPr>
          <w:rFonts w:ascii="Times New Roman" w:hAnsi="Times New Roman" w:cs="Times New Roman"/>
          <w:sz w:val="24"/>
          <w:szCs w:val="24"/>
          <w:lang w:val="sv-SE"/>
          <w:rPrChange w:id="1356" w:author="Unemo Magnus, USÖ Labmed länsklinik" w:date="2016-11-15T15:02:00Z">
            <w:rPr>
              <w:rFonts w:ascii="Calibri" w:hAnsi="Calibri"/>
            </w:rPr>
          </w:rPrChange>
        </w:rPr>
        <w:t xml:space="preserve"> 2014; </w:t>
      </w:r>
      <w:r w:rsidRPr="00AF166B">
        <w:rPr>
          <w:rFonts w:ascii="Times New Roman" w:hAnsi="Times New Roman" w:cs="Times New Roman"/>
          <w:b/>
          <w:bCs/>
          <w:sz w:val="24"/>
          <w:szCs w:val="24"/>
          <w:lang w:val="sv-SE"/>
          <w:rPrChange w:id="1357" w:author="Unemo Magnus, USÖ Labmed länsklinik" w:date="2016-11-15T15:02:00Z">
            <w:rPr>
              <w:rFonts w:ascii="Calibri" w:hAnsi="Calibri"/>
              <w:b/>
              <w:bCs/>
            </w:rPr>
          </w:rPrChange>
        </w:rPr>
        <w:t>52</w:t>
      </w:r>
      <w:r w:rsidRPr="00AF166B">
        <w:rPr>
          <w:rFonts w:ascii="Times New Roman" w:hAnsi="Times New Roman" w:cs="Times New Roman"/>
          <w:sz w:val="24"/>
          <w:szCs w:val="24"/>
          <w:lang w:val="sv-SE"/>
          <w:rPrChange w:id="1358" w:author="Unemo Magnus, USÖ Labmed länsklinik" w:date="2016-11-15T15:02:00Z">
            <w:rPr>
              <w:rFonts w:ascii="Calibri" w:hAnsi="Calibri"/>
            </w:rPr>
          </w:rPrChange>
        </w:rPr>
        <w:t>: 1435–40.</w:t>
      </w:r>
    </w:p>
    <w:bookmarkEnd w:id="1320"/>
    <w:p w14:paraId="5EEDAB79" w14:textId="11647C34" w:rsidR="00377FDC" w:rsidRPr="00664166" w:rsidRDefault="00377FDC" w:rsidP="00664166">
      <w:pPr>
        <w:pStyle w:val="Bibliography"/>
        <w:spacing w:after="0" w:line="480" w:lineRule="auto"/>
        <w:jc w:val="both"/>
        <w:rPr>
          <w:rFonts w:ascii="Times New Roman" w:hAnsi="Times New Roman" w:cs="Times New Roman"/>
          <w:sz w:val="24"/>
          <w:szCs w:val="24"/>
        </w:rPr>
      </w:pPr>
      <w:r w:rsidRPr="00AF166B">
        <w:rPr>
          <w:rFonts w:ascii="Times New Roman" w:hAnsi="Times New Roman" w:cs="Times New Roman"/>
          <w:sz w:val="24"/>
          <w:szCs w:val="24"/>
          <w:lang w:val="sv-SE"/>
          <w:rPrChange w:id="1359" w:author="Unemo Magnus, USÖ Labmed länsklinik" w:date="2016-11-15T15:02:00Z">
            <w:rPr>
              <w:rFonts w:ascii="Calibri" w:hAnsi="Calibri"/>
            </w:rPr>
          </w:rPrChange>
        </w:rPr>
        <w:t>3. Singh V, Bala M, Kakr</w:t>
      </w:r>
      <w:r w:rsidRPr="00664166">
        <w:rPr>
          <w:rFonts w:ascii="Times New Roman" w:hAnsi="Times New Roman" w:cs="Times New Roman"/>
          <w:sz w:val="24"/>
          <w:szCs w:val="24"/>
          <w:lang w:val="sv-SE"/>
        </w:rPr>
        <w:t>an M</w:t>
      </w:r>
      <w:r w:rsidR="003E0CDD" w:rsidRPr="00664166">
        <w:rPr>
          <w:rFonts w:ascii="Times New Roman" w:hAnsi="Times New Roman" w:cs="Times New Roman"/>
          <w:sz w:val="24"/>
          <w:szCs w:val="24"/>
          <w:lang w:val="sv-SE"/>
        </w:rPr>
        <w:t xml:space="preserve"> </w:t>
      </w:r>
      <w:r w:rsidR="003E0CDD" w:rsidRPr="00664166">
        <w:rPr>
          <w:rFonts w:ascii="Times New Roman" w:hAnsi="Times New Roman" w:cs="Times New Roman"/>
          <w:i/>
          <w:sz w:val="24"/>
          <w:szCs w:val="24"/>
          <w:lang w:val="sv-SE"/>
        </w:rPr>
        <w:t>et al</w:t>
      </w:r>
      <w:r w:rsidRPr="00664166">
        <w:rPr>
          <w:rFonts w:ascii="Times New Roman" w:hAnsi="Times New Roman" w:cs="Times New Roman"/>
          <w:sz w:val="24"/>
          <w:szCs w:val="24"/>
          <w:lang w:val="sv-SE"/>
        </w:rPr>
        <w:t xml:space="preserve">. </w:t>
      </w:r>
      <w:r w:rsidRPr="00664166">
        <w:rPr>
          <w:rFonts w:ascii="Times New Roman" w:hAnsi="Times New Roman" w:cs="Times New Roman"/>
          <w:sz w:val="24"/>
          <w:szCs w:val="24"/>
        </w:rPr>
        <w:t xml:space="preserve">Comparative assessment of CDS, CLSI disc diffusion and Etest techniques for antimicrobial susceptibility testing of </w:t>
      </w:r>
      <w:r w:rsidRPr="00664166">
        <w:rPr>
          <w:rFonts w:ascii="Times New Roman" w:hAnsi="Times New Roman" w:cs="Times New Roman"/>
          <w:i/>
          <w:sz w:val="24"/>
          <w:szCs w:val="24"/>
        </w:rPr>
        <w:t>Neisseria gonorrhoeae</w:t>
      </w:r>
      <w:r w:rsidRPr="00664166">
        <w:rPr>
          <w:rFonts w:ascii="Times New Roman" w:hAnsi="Times New Roman" w:cs="Times New Roman"/>
          <w:sz w:val="24"/>
          <w:szCs w:val="24"/>
        </w:rPr>
        <w:t xml:space="preserve">: a 6-year study. </w:t>
      </w:r>
      <w:r w:rsidRPr="00664166">
        <w:rPr>
          <w:rFonts w:ascii="Times New Roman" w:hAnsi="Times New Roman" w:cs="Times New Roman"/>
          <w:i/>
          <w:iCs/>
          <w:sz w:val="24"/>
          <w:szCs w:val="24"/>
        </w:rPr>
        <w:t>BMJ Open</w:t>
      </w:r>
      <w:r w:rsidRPr="00664166">
        <w:rPr>
          <w:rFonts w:ascii="Times New Roman" w:hAnsi="Times New Roman" w:cs="Times New Roman"/>
          <w:sz w:val="24"/>
          <w:szCs w:val="24"/>
        </w:rPr>
        <w:t xml:space="preserve"> 2012; </w:t>
      </w:r>
      <w:r w:rsidRPr="00664166">
        <w:rPr>
          <w:rFonts w:ascii="Times New Roman" w:hAnsi="Times New Roman" w:cs="Times New Roman"/>
          <w:b/>
          <w:bCs/>
          <w:sz w:val="24"/>
          <w:szCs w:val="24"/>
        </w:rPr>
        <w:t>2</w:t>
      </w:r>
      <w:r w:rsidRPr="00664166">
        <w:rPr>
          <w:rFonts w:ascii="Times New Roman" w:hAnsi="Times New Roman" w:cs="Times New Roman"/>
          <w:sz w:val="24"/>
          <w:szCs w:val="24"/>
        </w:rPr>
        <w:t>: e000969.</w:t>
      </w:r>
    </w:p>
    <w:p w14:paraId="5ED828E2" w14:textId="72322CAA" w:rsidR="00377FDC" w:rsidRPr="006F644E" w:rsidRDefault="00377FDC">
      <w:pPr>
        <w:pStyle w:val="Bibliography"/>
        <w:spacing w:after="0" w:line="480" w:lineRule="auto"/>
        <w:jc w:val="both"/>
        <w:rPr>
          <w:rFonts w:ascii="Times New Roman" w:hAnsi="Times New Roman" w:cs="Times New Roman"/>
          <w:sz w:val="24"/>
          <w:szCs w:val="24"/>
          <w:rPrChange w:id="1360" w:author="Unemo Magnus, USÖ Labmed länsklinik" w:date="2016-11-14T17:51:00Z">
            <w:rPr>
              <w:rFonts w:ascii="Calibri" w:hAnsi="Calibri"/>
            </w:rPr>
          </w:rPrChange>
        </w:rPr>
        <w:pPrChange w:id="1361" w:author="Unemo Magnus, USÖ Labmed länsklinik" w:date="2016-11-14T18:38:00Z">
          <w:pPr>
            <w:pStyle w:val="Bibliography"/>
          </w:pPr>
        </w:pPrChange>
      </w:pPr>
      <w:r w:rsidRPr="00664166">
        <w:rPr>
          <w:rFonts w:ascii="Times New Roman" w:hAnsi="Times New Roman" w:cs="Times New Roman"/>
          <w:sz w:val="24"/>
          <w:szCs w:val="24"/>
        </w:rPr>
        <w:t>4. Gose S, Kong CJ, Lee Y</w:t>
      </w:r>
      <w:del w:id="1362" w:author="Unemo Magnus, USÖ Labmed länsklinik" w:date="2016-11-14T18:40:00Z">
        <w:r w:rsidRPr="00664166" w:rsidDel="003E0CDD">
          <w:rPr>
            <w:rFonts w:ascii="Times New Roman" w:hAnsi="Times New Roman" w:cs="Times New Roman"/>
            <w:sz w:val="24"/>
            <w:szCs w:val="24"/>
          </w:rPr>
          <w:delText>,</w:delText>
        </w:r>
      </w:del>
      <w:r w:rsidRPr="00664166">
        <w:rPr>
          <w:rFonts w:ascii="Times New Roman" w:hAnsi="Times New Roman" w:cs="Times New Roman"/>
          <w:sz w:val="24"/>
          <w:szCs w:val="24"/>
        </w:rPr>
        <w:t xml:space="preserve"> </w:t>
      </w:r>
      <w:r w:rsidRPr="00664166">
        <w:rPr>
          <w:rFonts w:ascii="Times New Roman" w:hAnsi="Times New Roman" w:cs="Times New Roman"/>
          <w:i/>
          <w:iCs/>
          <w:sz w:val="24"/>
          <w:szCs w:val="24"/>
        </w:rPr>
        <w:t>et al.</w:t>
      </w:r>
      <w:r w:rsidRPr="00664166">
        <w:rPr>
          <w:rFonts w:ascii="Times New Roman" w:hAnsi="Times New Roman" w:cs="Times New Roman"/>
          <w:sz w:val="24"/>
          <w:szCs w:val="24"/>
        </w:rPr>
        <w:t xml:space="preserve"> Comparison of </w:t>
      </w:r>
      <w:r w:rsidRPr="003E0CDD">
        <w:rPr>
          <w:rFonts w:ascii="Times New Roman" w:hAnsi="Times New Roman" w:cs="Times New Roman"/>
          <w:i/>
          <w:sz w:val="24"/>
          <w:szCs w:val="24"/>
          <w:rPrChange w:id="1363" w:author="Unemo Magnus, USÖ Labmed länsklinik" w:date="2016-11-14T18:40:00Z">
            <w:rPr>
              <w:rFonts w:ascii="Calibri" w:hAnsi="Calibri"/>
            </w:rPr>
          </w:rPrChange>
        </w:rPr>
        <w:t>Neisseria gonorrhoeae</w:t>
      </w:r>
      <w:r w:rsidRPr="006F644E">
        <w:rPr>
          <w:rFonts w:ascii="Times New Roman" w:hAnsi="Times New Roman" w:cs="Times New Roman"/>
          <w:sz w:val="24"/>
          <w:szCs w:val="24"/>
          <w:rPrChange w:id="1364" w:author="Unemo Magnus, USÖ Labmed länsklinik" w:date="2016-11-14T17:51:00Z">
            <w:rPr>
              <w:rFonts w:ascii="Calibri" w:hAnsi="Calibri"/>
            </w:rPr>
          </w:rPrChange>
        </w:rPr>
        <w:t xml:space="preserve"> MICs obtained by Etest and agar dilution for ceftriaxone, cefpodoxime, cefixime and azithromycin. </w:t>
      </w:r>
      <w:r w:rsidRPr="006F644E">
        <w:rPr>
          <w:rFonts w:ascii="Times New Roman" w:hAnsi="Times New Roman" w:cs="Times New Roman"/>
          <w:i/>
          <w:iCs/>
          <w:sz w:val="24"/>
          <w:szCs w:val="24"/>
          <w:rPrChange w:id="1365" w:author="Unemo Magnus, USÖ Labmed länsklinik" w:date="2016-11-14T17:51:00Z">
            <w:rPr>
              <w:rFonts w:ascii="Calibri" w:hAnsi="Calibri"/>
              <w:i/>
              <w:iCs/>
            </w:rPr>
          </w:rPrChange>
        </w:rPr>
        <w:t>J Microbiol Methods</w:t>
      </w:r>
      <w:r w:rsidRPr="006F644E">
        <w:rPr>
          <w:rFonts w:ascii="Times New Roman" w:hAnsi="Times New Roman" w:cs="Times New Roman"/>
          <w:sz w:val="24"/>
          <w:szCs w:val="24"/>
          <w:rPrChange w:id="1366" w:author="Unemo Magnus, USÖ Labmed länsklinik" w:date="2016-11-14T17:51:00Z">
            <w:rPr>
              <w:rFonts w:ascii="Calibri" w:hAnsi="Calibri"/>
            </w:rPr>
          </w:rPrChange>
        </w:rPr>
        <w:t xml:space="preserve"> 2013; </w:t>
      </w:r>
      <w:r w:rsidRPr="006F644E">
        <w:rPr>
          <w:rFonts w:ascii="Times New Roman" w:hAnsi="Times New Roman" w:cs="Times New Roman"/>
          <w:b/>
          <w:bCs/>
          <w:sz w:val="24"/>
          <w:szCs w:val="24"/>
          <w:rPrChange w:id="1367" w:author="Unemo Magnus, USÖ Labmed länsklinik" w:date="2016-11-14T17:51:00Z">
            <w:rPr>
              <w:rFonts w:ascii="Calibri" w:hAnsi="Calibri"/>
              <w:b/>
              <w:bCs/>
            </w:rPr>
          </w:rPrChange>
        </w:rPr>
        <w:t>95</w:t>
      </w:r>
      <w:r w:rsidRPr="006F644E">
        <w:rPr>
          <w:rFonts w:ascii="Times New Roman" w:hAnsi="Times New Roman" w:cs="Times New Roman"/>
          <w:sz w:val="24"/>
          <w:szCs w:val="24"/>
          <w:rPrChange w:id="1368" w:author="Unemo Magnus, USÖ Labmed länsklinik" w:date="2016-11-14T17:51:00Z">
            <w:rPr>
              <w:rFonts w:ascii="Calibri" w:hAnsi="Calibri"/>
            </w:rPr>
          </w:rPrChange>
        </w:rPr>
        <w:t>: 379–80.</w:t>
      </w:r>
    </w:p>
    <w:p w14:paraId="25A53D78" w14:textId="2B17D7F2" w:rsidR="00377FDC" w:rsidRPr="00032A9C" w:rsidRDefault="00377FDC">
      <w:pPr>
        <w:pStyle w:val="Bibliography"/>
        <w:spacing w:after="0" w:line="480" w:lineRule="auto"/>
        <w:jc w:val="both"/>
        <w:rPr>
          <w:rFonts w:ascii="Times New Roman" w:hAnsi="Times New Roman" w:cs="Times New Roman"/>
          <w:sz w:val="24"/>
          <w:szCs w:val="24"/>
          <w:lang w:val="fr-CH"/>
          <w:rPrChange w:id="1369" w:author="valdes" w:date="2016-12-04T12:37:00Z">
            <w:rPr>
              <w:rFonts w:ascii="Calibri" w:hAnsi="Calibri"/>
            </w:rPr>
          </w:rPrChange>
        </w:rPr>
        <w:pPrChange w:id="1370" w:author="Unemo Magnus, USÖ Labmed länsklinik" w:date="2016-11-14T18:38:00Z">
          <w:pPr>
            <w:pStyle w:val="Bibliography"/>
          </w:pPr>
        </w:pPrChange>
      </w:pPr>
      <w:r w:rsidRPr="006F644E">
        <w:rPr>
          <w:rFonts w:ascii="Times New Roman" w:hAnsi="Times New Roman" w:cs="Times New Roman"/>
          <w:sz w:val="24"/>
          <w:szCs w:val="24"/>
          <w:rPrChange w:id="1371" w:author="Unemo Magnus, USÖ Labmed länsklinik" w:date="2016-11-14T17:51:00Z">
            <w:rPr>
              <w:rFonts w:ascii="Calibri" w:hAnsi="Calibri"/>
            </w:rPr>
          </w:rPrChange>
        </w:rPr>
        <w:t>5. Liao C-H, Lai C-C, Hsu M-S</w:t>
      </w:r>
      <w:del w:id="1372" w:author="Unemo Magnus, USÖ Labmed länsklinik" w:date="2016-11-14T18:40:00Z">
        <w:r w:rsidRPr="006F644E" w:rsidDel="003E0CDD">
          <w:rPr>
            <w:rFonts w:ascii="Times New Roman" w:hAnsi="Times New Roman" w:cs="Times New Roman"/>
            <w:sz w:val="24"/>
            <w:szCs w:val="24"/>
            <w:rPrChange w:id="1373" w:author="Unemo Magnus, USÖ Labmed länsklinik" w:date="2016-11-14T17:51:00Z">
              <w:rPr>
                <w:rFonts w:ascii="Calibri" w:hAnsi="Calibri"/>
              </w:rPr>
            </w:rPrChange>
          </w:rPr>
          <w:delText>,</w:delText>
        </w:r>
      </w:del>
      <w:r w:rsidRPr="006F644E">
        <w:rPr>
          <w:rFonts w:ascii="Times New Roman" w:hAnsi="Times New Roman" w:cs="Times New Roman"/>
          <w:sz w:val="24"/>
          <w:szCs w:val="24"/>
          <w:rPrChange w:id="1374"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375" w:author="Unemo Magnus, USÖ Labmed länsklinik" w:date="2016-11-14T17:51:00Z">
            <w:rPr>
              <w:rFonts w:ascii="Calibri" w:hAnsi="Calibri"/>
              <w:i/>
              <w:iCs/>
            </w:rPr>
          </w:rPrChange>
        </w:rPr>
        <w:t>et al.</w:t>
      </w:r>
      <w:r w:rsidRPr="006F644E">
        <w:rPr>
          <w:rFonts w:ascii="Times New Roman" w:hAnsi="Times New Roman" w:cs="Times New Roman"/>
          <w:sz w:val="24"/>
          <w:szCs w:val="24"/>
          <w:rPrChange w:id="1376" w:author="Unemo Magnus, USÖ Labmed länsklinik" w:date="2016-11-14T17:51:00Z">
            <w:rPr>
              <w:rFonts w:ascii="Calibri" w:hAnsi="Calibri"/>
            </w:rPr>
          </w:rPrChange>
        </w:rPr>
        <w:t xml:space="preserve"> Antimicrobial susceptibility of </w:t>
      </w:r>
      <w:r w:rsidRPr="003E0CDD">
        <w:rPr>
          <w:rFonts w:ascii="Times New Roman" w:hAnsi="Times New Roman" w:cs="Times New Roman"/>
          <w:i/>
          <w:sz w:val="24"/>
          <w:szCs w:val="24"/>
          <w:rPrChange w:id="1377" w:author="Unemo Magnus, USÖ Labmed länsklinik" w:date="2016-11-14T18:40:00Z">
            <w:rPr>
              <w:rFonts w:ascii="Calibri" w:hAnsi="Calibri"/>
            </w:rPr>
          </w:rPrChange>
        </w:rPr>
        <w:t>Neisseria gonorrhoeae</w:t>
      </w:r>
      <w:r w:rsidRPr="006F644E">
        <w:rPr>
          <w:rFonts w:ascii="Times New Roman" w:hAnsi="Times New Roman" w:cs="Times New Roman"/>
          <w:sz w:val="24"/>
          <w:szCs w:val="24"/>
          <w:rPrChange w:id="1378" w:author="Unemo Magnus, USÖ Labmed länsklinik" w:date="2016-11-14T17:51:00Z">
            <w:rPr>
              <w:rFonts w:ascii="Calibri" w:hAnsi="Calibri"/>
            </w:rPr>
          </w:rPrChange>
        </w:rPr>
        <w:t xml:space="preserve"> isolates determined by the agar dilution, disk diffusion and Etest methods: comparison of results using GC agar and chocolate agar. </w:t>
      </w:r>
      <w:r w:rsidRPr="00032A9C">
        <w:rPr>
          <w:rFonts w:ascii="Times New Roman" w:hAnsi="Times New Roman" w:cs="Times New Roman"/>
          <w:i/>
          <w:iCs/>
          <w:sz w:val="24"/>
          <w:szCs w:val="24"/>
          <w:lang w:val="fr-CH"/>
          <w:rPrChange w:id="1379" w:author="valdes" w:date="2016-12-04T12:37:00Z">
            <w:rPr>
              <w:rFonts w:ascii="Calibri" w:hAnsi="Calibri"/>
              <w:i/>
              <w:iCs/>
            </w:rPr>
          </w:rPrChange>
        </w:rPr>
        <w:t>Int J Antimicrob Agents</w:t>
      </w:r>
      <w:r w:rsidRPr="00032A9C">
        <w:rPr>
          <w:rFonts w:ascii="Times New Roman" w:hAnsi="Times New Roman" w:cs="Times New Roman"/>
          <w:sz w:val="24"/>
          <w:szCs w:val="24"/>
          <w:lang w:val="fr-CH"/>
          <w:rPrChange w:id="1380" w:author="valdes" w:date="2016-12-04T12:37:00Z">
            <w:rPr>
              <w:rFonts w:ascii="Calibri" w:hAnsi="Calibri"/>
            </w:rPr>
          </w:rPrChange>
        </w:rPr>
        <w:t xml:space="preserve"> 2010; </w:t>
      </w:r>
      <w:r w:rsidRPr="00032A9C">
        <w:rPr>
          <w:rFonts w:ascii="Times New Roman" w:hAnsi="Times New Roman" w:cs="Times New Roman"/>
          <w:b/>
          <w:bCs/>
          <w:sz w:val="24"/>
          <w:szCs w:val="24"/>
          <w:lang w:val="fr-CH"/>
          <w:rPrChange w:id="1381" w:author="valdes" w:date="2016-12-04T12:37:00Z">
            <w:rPr>
              <w:rFonts w:ascii="Calibri" w:hAnsi="Calibri"/>
              <w:b/>
              <w:bCs/>
            </w:rPr>
          </w:rPrChange>
        </w:rPr>
        <w:t>35</w:t>
      </w:r>
      <w:r w:rsidRPr="00032A9C">
        <w:rPr>
          <w:rFonts w:ascii="Times New Roman" w:hAnsi="Times New Roman" w:cs="Times New Roman"/>
          <w:sz w:val="24"/>
          <w:szCs w:val="24"/>
          <w:lang w:val="fr-CH"/>
          <w:rPrChange w:id="1382" w:author="valdes" w:date="2016-12-04T12:37:00Z">
            <w:rPr>
              <w:rFonts w:ascii="Calibri" w:hAnsi="Calibri"/>
            </w:rPr>
          </w:rPrChange>
        </w:rPr>
        <w:t>: 457–60.</w:t>
      </w:r>
    </w:p>
    <w:p w14:paraId="4F33F67D" w14:textId="4A8EB2BA" w:rsidR="00377FDC" w:rsidRPr="006F644E" w:rsidRDefault="00377FDC">
      <w:pPr>
        <w:pStyle w:val="Bibliography"/>
        <w:spacing w:after="0" w:line="480" w:lineRule="auto"/>
        <w:jc w:val="both"/>
        <w:rPr>
          <w:rFonts w:ascii="Times New Roman" w:hAnsi="Times New Roman" w:cs="Times New Roman"/>
          <w:sz w:val="24"/>
          <w:szCs w:val="24"/>
          <w:lang w:val="de-CH"/>
          <w:rPrChange w:id="1383" w:author="Unemo Magnus, USÖ Labmed länsklinik" w:date="2016-11-14T17:51:00Z">
            <w:rPr>
              <w:rFonts w:ascii="Calibri" w:hAnsi="Calibri"/>
              <w:lang w:val="de-CH"/>
            </w:rPr>
          </w:rPrChange>
        </w:rPr>
        <w:pPrChange w:id="1384" w:author="Unemo Magnus, USÖ Labmed länsklinik" w:date="2016-11-14T18:38:00Z">
          <w:pPr>
            <w:pStyle w:val="Bibliography"/>
          </w:pPr>
        </w:pPrChange>
      </w:pPr>
      <w:r w:rsidRPr="00032A9C">
        <w:rPr>
          <w:rFonts w:ascii="Times New Roman" w:hAnsi="Times New Roman" w:cs="Times New Roman"/>
          <w:sz w:val="24"/>
          <w:szCs w:val="24"/>
          <w:lang w:val="fr-CH"/>
          <w:rPrChange w:id="1385" w:author="valdes" w:date="2016-12-04T12:37:00Z">
            <w:rPr>
              <w:rFonts w:ascii="Calibri" w:hAnsi="Calibri"/>
            </w:rPr>
          </w:rPrChange>
        </w:rPr>
        <w:t>6. Ison CA, Martin IMC, Lowndes CM</w:t>
      </w:r>
      <w:ins w:id="1386" w:author="Unemo Magnus, USÖ Labmed länsklinik" w:date="2016-11-14T18:40:00Z">
        <w:r w:rsidR="003E0CDD" w:rsidRPr="00032A9C">
          <w:rPr>
            <w:rFonts w:ascii="Times New Roman" w:hAnsi="Times New Roman" w:cs="Times New Roman"/>
            <w:sz w:val="24"/>
            <w:szCs w:val="24"/>
            <w:lang w:val="fr-CH"/>
            <w:rPrChange w:id="1387" w:author="valdes" w:date="2016-12-04T12:37:00Z">
              <w:rPr>
                <w:rFonts w:ascii="Times New Roman" w:hAnsi="Times New Roman" w:cs="Times New Roman"/>
                <w:sz w:val="24"/>
                <w:szCs w:val="24"/>
              </w:rPr>
            </w:rPrChange>
          </w:rPr>
          <w:t xml:space="preserve"> </w:t>
        </w:r>
        <w:r w:rsidR="003E0CDD" w:rsidRPr="00032A9C">
          <w:rPr>
            <w:rFonts w:ascii="Times New Roman" w:hAnsi="Times New Roman" w:cs="Times New Roman"/>
            <w:i/>
            <w:sz w:val="24"/>
            <w:szCs w:val="24"/>
            <w:lang w:val="fr-CH"/>
            <w:rPrChange w:id="1388" w:author="valdes" w:date="2016-12-04T12:37:00Z">
              <w:rPr>
                <w:rFonts w:ascii="Times New Roman" w:hAnsi="Times New Roman" w:cs="Times New Roman"/>
                <w:i/>
                <w:sz w:val="24"/>
                <w:szCs w:val="24"/>
              </w:rPr>
            </w:rPrChange>
          </w:rPr>
          <w:t>et al</w:t>
        </w:r>
      </w:ins>
      <w:del w:id="1389" w:author="Unemo Magnus, USÖ Labmed länsklinik" w:date="2016-11-14T18:40:00Z">
        <w:r w:rsidRPr="00032A9C" w:rsidDel="003E0CDD">
          <w:rPr>
            <w:rFonts w:ascii="Times New Roman" w:hAnsi="Times New Roman" w:cs="Times New Roman"/>
            <w:sz w:val="24"/>
            <w:szCs w:val="24"/>
            <w:lang w:val="fr-CH"/>
            <w:rPrChange w:id="1390" w:author="valdes" w:date="2016-12-04T12:37:00Z">
              <w:rPr>
                <w:rFonts w:ascii="Calibri" w:hAnsi="Calibri"/>
              </w:rPr>
            </w:rPrChange>
          </w:rPr>
          <w:delText>, Fenton KA, ESSTI Network</w:delText>
        </w:r>
      </w:del>
      <w:r w:rsidRPr="00032A9C">
        <w:rPr>
          <w:rFonts w:ascii="Times New Roman" w:hAnsi="Times New Roman" w:cs="Times New Roman"/>
          <w:sz w:val="24"/>
          <w:szCs w:val="24"/>
          <w:lang w:val="fr-CH"/>
          <w:rPrChange w:id="1391" w:author="valdes" w:date="2016-12-04T12:37:00Z">
            <w:rPr>
              <w:rFonts w:ascii="Calibri" w:hAnsi="Calibri"/>
            </w:rPr>
          </w:rPrChange>
        </w:rPr>
        <w:t xml:space="preserve">. </w:t>
      </w:r>
      <w:r w:rsidRPr="006F644E">
        <w:rPr>
          <w:rFonts w:ascii="Times New Roman" w:hAnsi="Times New Roman" w:cs="Times New Roman"/>
          <w:sz w:val="24"/>
          <w:szCs w:val="24"/>
          <w:rPrChange w:id="1392" w:author="Unemo Magnus, USÖ Labmed länsklinik" w:date="2016-11-14T17:51:00Z">
            <w:rPr>
              <w:rFonts w:ascii="Calibri" w:hAnsi="Calibri"/>
            </w:rPr>
          </w:rPrChange>
        </w:rPr>
        <w:t xml:space="preserve">Comparability of laboratory diagnosis and antimicrobial susceptibility testing of </w:t>
      </w:r>
      <w:r w:rsidRPr="003E0CDD">
        <w:rPr>
          <w:rFonts w:ascii="Times New Roman" w:hAnsi="Times New Roman" w:cs="Times New Roman"/>
          <w:i/>
          <w:sz w:val="24"/>
          <w:szCs w:val="24"/>
          <w:rPrChange w:id="1393"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394" w:author="Unemo Magnus, USÖ Labmed länsklinik" w:date="2016-11-14T17:51:00Z">
            <w:rPr>
              <w:rFonts w:ascii="Calibri" w:hAnsi="Calibri"/>
            </w:rPr>
          </w:rPrChange>
        </w:rPr>
        <w:t xml:space="preserve"> from reference laboratories in Western Europe. </w:t>
      </w:r>
      <w:r w:rsidRPr="006F644E">
        <w:rPr>
          <w:rFonts w:ascii="Times New Roman" w:hAnsi="Times New Roman" w:cs="Times New Roman"/>
          <w:i/>
          <w:iCs/>
          <w:sz w:val="24"/>
          <w:szCs w:val="24"/>
          <w:lang w:val="de-CH"/>
          <w:rPrChange w:id="1395" w:author="Unemo Magnus, USÖ Labmed länsklinik" w:date="2016-11-14T17:51:00Z">
            <w:rPr>
              <w:rFonts w:ascii="Calibri" w:hAnsi="Calibri"/>
              <w:i/>
              <w:iCs/>
              <w:lang w:val="de-CH"/>
            </w:rPr>
          </w:rPrChange>
        </w:rPr>
        <w:t>J Antimicrob Chemother</w:t>
      </w:r>
      <w:r w:rsidRPr="006F644E">
        <w:rPr>
          <w:rFonts w:ascii="Times New Roman" w:hAnsi="Times New Roman" w:cs="Times New Roman"/>
          <w:sz w:val="24"/>
          <w:szCs w:val="24"/>
          <w:lang w:val="de-CH"/>
          <w:rPrChange w:id="1396" w:author="Unemo Magnus, USÖ Labmed länsklinik" w:date="2016-11-14T17:51:00Z">
            <w:rPr>
              <w:rFonts w:ascii="Calibri" w:hAnsi="Calibri"/>
              <w:lang w:val="de-CH"/>
            </w:rPr>
          </w:rPrChange>
        </w:rPr>
        <w:t xml:space="preserve"> 2006; </w:t>
      </w:r>
      <w:r w:rsidRPr="006F644E">
        <w:rPr>
          <w:rFonts w:ascii="Times New Roman" w:hAnsi="Times New Roman" w:cs="Times New Roman"/>
          <w:b/>
          <w:bCs/>
          <w:sz w:val="24"/>
          <w:szCs w:val="24"/>
          <w:lang w:val="de-CH"/>
          <w:rPrChange w:id="1397" w:author="Unemo Magnus, USÖ Labmed länsklinik" w:date="2016-11-14T17:51:00Z">
            <w:rPr>
              <w:rFonts w:ascii="Calibri" w:hAnsi="Calibri"/>
              <w:b/>
              <w:bCs/>
              <w:lang w:val="de-CH"/>
            </w:rPr>
          </w:rPrChange>
        </w:rPr>
        <w:t>58</w:t>
      </w:r>
      <w:r w:rsidRPr="006F644E">
        <w:rPr>
          <w:rFonts w:ascii="Times New Roman" w:hAnsi="Times New Roman" w:cs="Times New Roman"/>
          <w:sz w:val="24"/>
          <w:szCs w:val="24"/>
          <w:lang w:val="de-CH"/>
          <w:rPrChange w:id="1398" w:author="Unemo Magnus, USÖ Labmed länsklinik" w:date="2016-11-14T17:51:00Z">
            <w:rPr>
              <w:rFonts w:ascii="Calibri" w:hAnsi="Calibri"/>
              <w:lang w:val="de-CH"/>
            </w:rPr>
          </w:rPrChange>
        </w:rPr>
        <w:t>: 580–6.</w:t>
      </w:r>
    </w:p>
    <w:p w14:paraId="178407B5" w14:textId="0E8C1E20" w:rsidR="00377FDC" w:rsidRPr="006F644E" w:rsidRDefault="00377FDC">
      <w:pPr>
        <w:pStyle w:val="Bibliography"/>
        <w:spacing w:after="0" w:line="480" w:lineRule="auto"/>
        <w:jc w:val="both"/>
        <w:rPr>
          <w:rFonts w:ascii="Times New Roman" w:hAnsi="Times New Roman" w:cs="Times New Roman"/>
          <w:sz w:val="24"/>
          <w:szCs w:val="24"/>
          <w:rPrChange w:id="1399" w:author="Unemo Magnus, USÖ Labmed länsklinik" w:date="2016-11-14T17:51:00Z">
            <w:rPr>
              <w:rFonts w:ascii="Calibri" w:hAnsi="Calibri"/>
            </w:rPr>
          </w:rPrChange>
        </w:rPr>
        <w:pPrChange w:id="1400" w:author="Unemo Magnus, USÖ Labmed länsklinik" w:date="2016-11-14T18:38:00Z">
          <w:pPr>
            <w:pStyle w:val="Bibliography"/>
          </w:pPr>
        </w:pPrChange>
      </w:pPr>
      <w:r w:rsidRPr="006F644E">
        <w:rPr>
          <w:rFonts w:ascii="Times New Roman" w:hAnsi="Times New Roman" w:cs="Times New Roman"/>
          <w:sz w:val="24"/>
          <w:szCs w:val="24"/>
          <w:lang w:val="de-CH"/>
          <w:rPrChange w:id="1401" w:author="Unemo Magnus, USÖ Labmed länsklinik" w:date="2016-11-14T17:51:00Z">
            <w:rPr>
              <w:rFonts w:ascii="Calibri" w:hAnsi="Calibri"/>
              <w:lang w:val="de-CH"/>
            </w:rPr>
          </w:rPrChange>
        </w:rPr>
        <w:t>7. Reller LB, Weinstein M, Jorgensen JH</w:t>
      </w:r>
      <w:ins w:id="1402" w:author="Unemo Magnus, USÖ Labmed länsklinik" w:date="2016-11-14T18:41:00Z">
        <w:r w:rsidR="003E0CDD">
          <w:rPr>
            <w:rFonts w:ascii="Times New Roman" w:hAnsi="Times New Roman" w:cs="Times New Roman"/>
            <w:sz w:val="24"/>
            <w:szCs w:val="24"/>
            <w:lang w:val="de-CH"/>
          </w:rPr>
          <w:t xml:space="preserve"> </w:t>
        </w:r>
        <w:r w:rsidR="003E0CDD" w:rsidRPr="00032A9C">
          <w:rPr>
            <w:rFonts w:ascii="Times New Roman" w:hAnsi="Times New Roman" w:cs="Times New Roman"/>
            <w:i/>
            <w:sz w:val="24"/>
            <w:szCs w:val="24"/>
            <w:lang w:val="de-CH"/>
            <w:rPrChange w:id="1403" w:author="valdes" w:date="2016-12-04T12:37:00Z">
              <w:rPr>
                <w:rFonts w:ascii="Times New Roman" w:hAnsi="Times New Roman" w:cs="Times New Roman"/>
                <w:i/>
                <w:sz w:val="24"/>
                <w:szCs w:val="24"/>
              </w:rPr>
            </w:rPrChange>
          </w:rPr>
          <w:t>et al</w:t>
        </w:r>
      </w:ins>
      <w:del w:id="1404" w:author="Unemo Magnus, USÖ Labmed länsklinik" w:date="2016-11-14T18:41:00Z">
        <w:r w:rsidRPr="006F644E" w:rsidDel="003E0CDD">
          <w:rPr>
            <w:rFonts w:ascii="Times New Roman" w:hAnsi="Times New Roman" w:cs="Times New Roman"/>
            <w:sz w:val="24"/>
            <w:szCs w:val="24"/>
            <w:lang w:val="de-CH"/>
            <w:rPrChange w:id="1405" w:author="Unemo Magnus, USÖ Labmed länsklinik" w:date="2016-11-14T17:51:00Z">
              <w:rPr>
                <w:rFonts w:ascii="Calibri" w:hAnsi="Calibri"/>
                <w:lang w:val="de-CH"/>
              </w:rPr>
            </w:rPrChange>
          </w:rPr>
          <w:delText>, Ferraro MJ</w:delText>
        </w:r>
      </w:del>
      <w:r w:rsidRPr="006F644E">
        <w:rPr>
          <w:rFonts w:ascii="Times New Roman" w:hAnsi="Times New Roman" w:cs="Times New Roman"/>
          <w:sz w:val="24"/>
          <w:szCs w:val="24"/>
          <w:lang w:val="de-CH"/>
          <w:rPrChange w:id="1406" w:author="Unemo Magnus, USÖ Labmed länsklinik" w:date="2016-11-14T17:51:00Z">
            <w:rPr>
              <w:rFonts w:ascii="Calibri" w:hAnsi="Calibri"/>
              <w:lang w:val="de-CH"/>
            </w:rPr>
          </w:rPrChange>
        </w:rPr>
        <w:t xml:space="preserve">. </w:t>
      </w:r>
      <w:r w:rsidRPr="006F644E">
        <w:rPr>
          <w:rFonts w:ascii="Times New Roman" w:hAnsi="Times New Roman" w:cs="Times New Roman"/>
          <w:sz w:val="24"/>
          <w:szCs w:val="24"/>
          <w:rPrChange w:id="1407" w:author="Unemo Magnus, USÖ Labmed länsklinik" w:date="2016-11-14T17:51:00Z">
            <w:rPr>
              <w:rFonts w:ascii="Calibri" w:hAnsi="Calibri"/>
            </w:rPr>
          </w:rPrChange>
        </w:rPr>
        <w:t xml:space="preserve">Antimicrobial </w:t>
      </w:r>
      <w:del w:id="1408" w:author="Unemo Magnus, USÖ Labmed länsklinik" w:date="2016-11-14T18:41:00Z">
        <w:r w:rsidRPr="006F644E" w:rsidDel="003E0CDD">
          <w:rPr>
            <w:rFonts w:ascii="Times New Roman" w:hAnsi="Times New Roman" w:cs="Times New Roman"/>
            <w:sz w:val="24"/>
            <w:szCs w:val="24"/>
            <w:rPrChange w:id="1409" w:author="Unemo Magnus, USÖ Labmed länsklinik" w:date="2016-11-14T17:51:00Z">
              <w:rPr>
                <w:rFonts w:ascii="Calibri" w:hAnsi="Calibri"/>
              </w:rPr>
            </w:rPrChange>
          </w:rPr>
          <w:delText xml:space="preserve">Susceptibility </w:delText>
        </w:r>
      </w:del>
      <w:ins w:id="1410" w:author="Unemo Magnus, USÖ Labmed länsklinik" w:date="2016-11-14T18:41:00Z">
        <w:r w:rsidR="003E0CDD">
          <w:rPr>
            <w:rFonts w:ascii="Times New Roman" w:hAnsi="Times New Roman" w:cs="Times New Roman"/>
            <w:sz w:val="24"/>
            <w:szCs w:val="24"/>
          </w:rPr>
          <w:t>s</w:t>
        </w:r>
        <w:r w:rsidR="003E0CDD" w:rsidRPr="006F644E">
          <w:rPr>
            <w:rFonts w:ascii="Times New Roman" w:hAnsi="Times New Roman" w:cs="Times New Roman"/>
            <w:sz w:val="24"/>
            <w:szCs w:val="24"/>
            <w:rPrChange w:id="1411" w:author="Unemo Magnus, USÖ Labmed länsklinik" w:date="2016-11-14T17:51:00Z">
              <w:rPr>
                <w:rFonts w:ascii="Calibri" w:hAnsi="Calibri"/>
              </w:rPr>
            </w:rPrChange>
          </w:rPr>
          <w:t xml:space="preserve">usceptibility </w:t>
        </w:r>
      </w:ins>
      <w:del w:id="1412" w:author="Unemo Magnus, USÖ Labmed länsklinik" w:date="2016-11-14T18:41:00Z">
        <w:r w:rsidRPr="006F644E" w:rsidDel="003E0CDD">
          <w:rPr>
            <w:rFonts w:ascii="Times New Roman" w:hAnsi="Times New Roman" w:cs="Times New Roman"/>
            <w:sz w:val="24"/>
            <w:szCs w:val="24"/>
            <w:rPrChange w:id="1413" w:author="Unemo Magnus, USÖ Labmed länsklinik" w:date="2016-11-14T17:51:00Z">
              <w:rPr>
                <w:rFonts w:ascii="Calibri" w:hAnsi="Calibri"/>
              </w:rPr>
            </w:rPrChange>
          </w:rPr>
          <w:delText>Testing</w:delText>
        </w:r>
      </w:del>
      <w:ins w:id="1414" w:author="Unemo Magnus, USÖ Labmed länsklinik" w:date="2016-11-14T18:41:00Z">
        <w:r w:rsidR="003E0CDD">
          <w:rPr>
            <w:rFonts w:ascii="Times New Roman" w:hAnsi="Times New Roman" w:cs="Times New Roman"/>
            <w:sz w:val="24"/>
            <w:szCs w:val="24"/>
          </w:rPr>
          <w:t>t</w:t>
        </w:r>
        <w:r w:rsidR="003E0CDD" w:rsidRPr="006F644E">
          <w:rPr>
            <w:rFonts w:ascii="Times New Roman" w:hAnsi="Times New Roman" w:cs="Times New Roman"/>
            <w:sz w:val="24"/>
            <w:szCs w:val="24"/>
            <w:rPrChange w:id="1415" w:author="Unemo Magnus, USÖ Labmed länsklinik" w:date="2016-11-14T17:51:00Z">
              <w:rPr>
                <w:rFonts w:ascii="Calibri" w:hAnsi="Calibri"/>
              </w:rPr>
            </w:rPrChange>
          </w:rPr>
          <w:t>esting</w:t>
        </w:r>
      </w:ins>
      <w:r w:rsidRPr="006F644E">
        <w:rPr>
          <w:rFonts w:ascii="Times New Roman" w:hAnsi="Times New Roman" w:cs="Times New Roman"/>
          <w:sz w:val="24"/>
          <w:szCs w:val="24"/>
          <w:rPrChange w:id="1416" w:author="Unemo Magnus, USÖ Labmed länsklinik" w:date="2016-11-14T17:51:00Z">
            <w:rPr>
              <w:rFonts w:ascii="Calibri" w:hAnsi="Calibri"/>
            </w:rPr>
          </w:rPrChange>
        </w:rPr>
        <w:t xml:space="preserve">: </w:t>
      </w:r>
      <w:del w:id="1417" w:author="Unemo Magnus, USÖ Labmed länsklinik" w:date="2016-11-14T18:41:00Z">
        <w:r w:rsidRPr="006F644E" w:rsidDel="003E0CDD">
          <w:rPr>
            <w:rFonts w:ascii="Times New Roman" w:hAnsi="Times New Roman" w:cs="Times New Roman"/>
            <w:sz w:val="24"/>
            <w:szCs w:val="24"/>
            <w:rPrChange w:id="1418" w:author="Unemo Magnus, USÖ Labmed länsklinik" w:date="2016-11-14T17:51:00Z">
              <w:rPr>
                <w:rFonts w:ascii="Calibri" w:hAnsi="Calibri"/>
              </w:rPr>
            </w:rPrChange>
          </w:rPr>
          <w:delText xml:space="preserve">A </w:delText>
        </w:r>
      </w:del>
      <w:ins w:id="1419" w:author="Unemo Magnus, USÖ Labmed länsklinik" w:date="2016-11-14T18:41:00Z">
        <w:r w:rsidR="003E0CDD">
          <w:rPr>
            <w:rFonts w:ascii="Times New Roman" w:hAnsi="Times New Roman" w:cs="Times New Roman"/>
            <w:sz w:val="24"/>
            <w:szCs w:val="24"/>
          </w:rPr>
          <w:t>a</w:t>
        </w:r>
        <w:r w:rsidR="003E0CDD" w:rsidRPr="006F644E">
          <w:rPr>
            <w:rFonts w:ascii="Times New Roman" w:hAnsi="Times New Roman" w:cs="Times New Roman"/>
            <w:sz w:val="24"/>
            <w:szCs w:val="24"/>
            <w:rPrChange w:id="1420" w:author="Unemo Magnus, USÖ Labmed länsklinik" w:date="2016-11-14T17:51:00Z">
              <w:rPr>
                <w:rFonts w:ascii="Calibri" w:hAnsi="Calibri"/>
              </w:rPr>
            </w:rPrChange>
          </w:rPr>
          <w:t xml:space="preserve"> </w:t>
        </w:r>
      </w:ins>
      <w:del w:id="1421" w:author="Unemo Magnus, USÖ Labmed länsklinik" w:date="2016-11-14T18:41:00Z">
        <w:r w:rsidRPr="006F644E" w:rsidDel="003E0CDD">
          <w:rPr>
            <w:rFonts w:ascii="Times New Roman" w:hAnsi="Times New Roman" w:cs="Times New Roman"/>
            <w:sz w:val="24"/>
            <w:szCs w:val="24"/>
            <w:rPrChange w:id="1422" w:author="Unemo Magnus, USÖ Labmed länsklinik" w:date="2016-11-14T17:51:00Z">
              <w:rPr>
                <w:rFonts w:ascii="Calibri" w:hAnsi="Calibri"/>
              </w:rPr>
            </w:rPrChange>
          </w:rPr>
          <w:delText xml:space="preserve">Review </w:delText>
        </w:r>
      </w:del>
      <w:ins w:id="1423" w:author="Unemo Magnus, USÖ Labmed länsklinik" w:date="2016-11-14T18:41:00Z">
        <w:r w:rsidR="003E0CDD">
          <w:rPr>
            <w:rFonts w:ascii="Times New Roman" w:hAnsi="Times New Roman" w:cs="Times New Roman"/>
            <w:sz w:val="24"/>
            <w:szCs w:val="24"/>
          </w:rPr>
          <w:t>r</w:t>
        </w:r>
        <w:r w:rsidR="003E0CDD" w:rsidRPr="006F644E">
          <w:rPr>
            <w:rFonts w:ascii="Times New Roman" w:hAnsi="Times New Roman" w:cs="Times New Roman"/>
            <w:sz w:val="24"/>
            <w:szCs w:val="24"/>
            <w:rPrChange w:id="1424" w:author="Unemo Magnus, USÖ Labmed länsklinik" w:date="2016-11-14T17:51:00Z">
              <w:rPr>
                <w:rFonts w:ascii="Calibri" w:hAnsi="Calibri"/>
              </w:rPr>
            </w:rPrChange>
          </w:rPr>
          <w:t xml:space="preserve">eview </w:t>
        </w:r>
      </w:ins>
      <w:r w:rsidRPr="006F644E">
        <w:rPr>
          <w:rFonts w:ascii="Times New Roman" w:hAnsi="Times New Roman" w:cs="Times New Roman"/>
          <w:sz w:val="24"/>
          <w:szCs w:val="24"/>
          <w:rPrChange w:id="1425" w:author="Unemo Magnus, USÖ Labmed länsklinik" w:date="2016-11-14T17:51:00Z">
            <w:rPr>
              <w:rFonts w:ascii="Calibri" w:hAnsi="Calibri"/>
            </w:rPr>
          </w:rPrChange>
        </w:rPr>
        <w:t xml:space="preserve">of </w:t>
      </w:r>
      <w:del w:id="1426" w:author="Unemo Magnus, USÖ Labmed länsklinik" w:date="2016-11-14T18:41:00Z">
        <w:r w:rsidRPr="006F644E" w:rsidDel="003E0CDD">
          <w:rPr>
            <w:rFonts w:ascii="Times New Roman" w:hAnsi="Times New Roman" w:cs="Times New Roman"/>
            <w:sz w:val="24"/>
            <w:szCs w:val="24"/>
            <w:rPrChange w:id="1427" w:author="Unemo Magnus, USÖ Labmed länsklinik" w:date="2016-11-14T17:51:00Z">
              <w:rPr>
                <w:rFonts w:ascii="Calibri" w:hAnsi="Calibri"/>
              </w:rPr>
            </w:rPrChange>
          </w:rPr>
          <w:delText xml:space="preserve">General </w:delText>
        </w:r>
      </w:del>
      <w:ins w:id="1428" w:author="Unemo Magnus, USÖ Labmed länsklinik" w:date="2016-11-14T18:41:00Z">
        <w:r w:rsidR="003E0CDD">
          <w:rPr>
            <w:rFonts w:ascii="Times New Roman" w:hAnsi="Times New Roman" w:cs="Times New Roman"/>
            <w:sz w:val="24"/>
            <w:szCs w:val="24"/>
          </w:rPr>
          <w:t>g</w:t>
        </w:r>
        <w:r w:rsidR="003E0CDD" w:rsidRPr="006F644E">
          <w:rPr>
            <w:rFonts w:ascii="Times New Roman" w:hAnsi="Times New Roman" w:cs="Times New Roman"/>
            <w:sz w:val="24"/>
            <w:szCs w:val="24"/>
            <w:rPrChange w:id="1429" w:author="Unemo Magnus, USÖ Labmed länsklinik" w:date="2016-11-14T17:51:00Z">
              <w:rPr>
                <w:rFonts w:ascii="Calibri" w:hAnsi="Calibri"/>
              </w:rPr>
            </w:rPrChange>
          </w:rPr>
          <w:t xml:space="preserve">eneral </w:t>
        </w:r>
      </w:ins>
      <w:del w:id="1430" w:author="Unemo Magnus, USÖ Labmed länsklinik" w:date="2016-11-14T18:41:00Z">
        <w:r w:rsidRPr="006F644E" w:rsidDel="003E0CDD">
          <w:rPr>
            <w:rFonts w:ascii="Times New Roman" w:hAnsi="Times New Roman" w:cs="Times New Roman"/>
            <w:sz w:val="24"/>
            <w:szCs w:val="24"/>
            <w:rPrChange w:id="1431" w:author="Unemo Magnus, USÖ Labmed länsklinik" w:date="2016-11-14T17:51:00Z">
              <w:rPr>
                <w:rFonts w:ascii="Calibri" w:hAnsi="Calibri"/>
              </w:rPr>
            </w:rPrChange>
          </w:rPr>
          <w:delText xml:space="preserve">Principles </w:delText>
        </w:r>
      </w:del>
      <w:ins w:id="1432" w:author="Unemo Magnus, USÖ Labmed länsklinik" w:date="2016-11-14T18:41:00Z">
        <w:r w:rsidR="003E0CDD">
          <w:rPr>
            <w:rFonts w:ascii="Times New Roman" w:hAnsi="Times New Roman" w:cs="Times New Roman"/>
            <w:sz w:val="24"/>
            <w:szCs w:val="24"/>
          </w:rPr>
          <w:t>p</w:t>
        </w:r>
        <w:r w:rsidR="003E0CDD" w:rsidRPr="006F644E">
          <w:rPr>
            <w:rFonts w:ascii="Times New Roman" w:hAnsi="Times New Roman" w:cs="Times New Roman"/>
            <w:sz w:val="24"/>
            <w:szCs w:val="24"/>
            <w:rPrChange w:id="1433" w:author="Unemo Magnus, USÖ Labmed länsklinik" w:date="2016-11-14T17:51:00Z">
              <w:rPr>
                <w:rFonts w:ascii="Calibri" w:hAnsi="Calibri"/>
              </w:rPr>
            </w:rPrChange>
          </w:rPr>
          <w:t xml:space="preserve">rinciples </w:t>
        </w:r>
      </w:ins>
      <w:r w:rsidRPr="006F644E">
        <w:rPr>
          <w:rFonts w:ascii="Times New Roman" w:hAnsi="Times New Roman" w:cs="Times New Roman"/>
          <w:sz w:val="24"/>
          <w:szCs w:val="24"/>
          <w:rPrChange w:id="1434" w:author="Unemo Magnus, USÖ Labmed länsklinik" w:date="2016-11-14T17:51:00Z">
            <w:rPr>
              <w:rFonts w:ascii="Calibri" w:hAnsi="Calibri"/>
            </w:rPr>
          </w:rPrChange>
        </w:rPr>
        <w:t xml:space="preserve">and </w:t>
      </w:r>
      <w:del w:id="1435" w:author="Unemo Magnus, USÖ Labmed länsklinik" w:date="2016-11-14T18:41:00Z">
        <w:r w:rsidRPr="006F644E" w:rsidDel="003E0CDD">
          <w:rPr>
            <w:rFonts w:ascii="Times New Roman" w:hAnsi="Times New Roman" w:cs="Times New Roman"/>
            <w:sz w:val="24"/>
            <w:szCs w:val="24"/>
            <w:rPrChange w:id="1436" w:author="Unemo Magnus, USÖ Labmed länsklinik" w:date="2016-11-14T17:51:00Z">
              <w:rPr>
                <w:rFonts w:ascii="Calibri" w:hAnsi="Calibri"/>
              </w:rPr>
            </w:rPrChange>
          </w:rPr>
          <w:delText xml:space="preserve">Contemporary </w:delText>
        </w:r>
      </w:del>
      <w:ins w:id="1437" w:author="Unemo Magnus, USÖ Labmed länsklinik" w:date="2016-11-14T18:41:00Z">
        <w:r w:rsidR="003E0CDD">
          <w:rPr>
            <w:rFonts w:ascii="Times New Roman" w:hAnsi="Times New Roman" w:cs="Times New Roman"/>
            <w:sz w:val="24"/>
            <w:szCs w:val="24"/>
          </w:rPr>
          <w:t>c</w:t>
        </w:r>
        <w:r w:rsidR="003E0CDD" w:rsidRPr="006F644E">
          <w:rPr>
            <w:rFonts w:ascii="Times New Roman" w:hAnsi="Times New Roman" w:cs="Times New Roman"/>
            <w:sz w:val="24"/>
            <w:szCs w:val="24"/>
            <w:rPrChange w:id="1438" w:author="Unemo Magnus, USÖ Labmed länsklinik" w:date="2016-11-14T17:51:00Z">
              <w:rPr>
                <w:rFonts w:ascii="Calibri" w:hAnsi="Calibri"/>
              </w:rPr>
            </w:rPrChange>
          </w:rPr>
          <w:t xml:space="preserve">ontemporary </w:t>
        </w:r>
      </w:ins>
      <w:del w:id="1439" w:author="Unemo Magnus, USÖ Labmed länsklinik" w:date="2016-11-14T18:41:00Z">
        <w:r w:rsidRPr="006F644E" w:rsidDel="003E0CDD">
          <w:rPr>
            <w:rFonts w:ascii="Times New Roman" w:hAnsi="Times New Roman" w:cs="Times New Roman"/>
            <w:sz w:val="24"/>
            <w:szCs w:val="24"/>
            <w:rPrChange w:id="1440" w:author="Unemo Magnus, USÖ Labmed länsklinik" w:date="2016-11-14T17:51:00Z">
              <w:rPr>
                <w:rFonts w:ascii="Calibri" w:hAnsi="Calibri"/>
              </w:rPr>
            </w:rPrChange>
          </w:rPr>
          <w:delText>Practices</w:delText>
        </w:r>
      </w:del>
      <w:ins w:id="1441" w:author="Unemo Magnus, USÖ Labmed länsklinik" w:date="2016-11-14T18:41:00Z">
        <w:r w:rsidR="003E0CDD">
          <w:rPr>
            <w:rFonts w:ascii="Times New Roman" w:hAnsi="Times New Roman" w:cs="Times New Roman"/>
            <w:sz w:val="24"/>
            <w:szCs w:val="24"/>
          </w:rPr>
          <w:t>p</w:t>
        </w:r>
        <w:r w:rsidR="003E0CDD" w:rsidRPr="006F644E">
          <w:rPr>
            <w:rFonts w:ascii="Times New Roman" w:hAnsi="Times New Roman" w:cs="Times New Roman"/>
            <w:sz w:val="24"/>
            <w:szCs w:val="24"/>
            <w:rPrChange w:id="1442" w:author="Unemo Magnus, USÖ Labmed länsklinik" w:date="2016-11-14T17:51:00Z">
              <w:rPr>
                <w:rFonts w:ascii="Calibri" w:hAnsi="Calibri"/>
              </w:rPr>
            </w:rPrChange>
          </w:rPr>
          <w:t>ractices</w:t>
        </w:r>
      </w:ins>
      <w:r w:rsidRPr="006F644E">
        <w:rPr>
          <w:rFonts w:ascii="Times New Roman" w:hAnsi="Times New Roman" w:cs="Times New Roman"/>
          <w:sz w:val="24"/>
          <w:szCs w:val="24"/>
          <w:rPrChange w:id="1443"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444" w:author="Unemo Magnus, USÖ Labmed länsklinik" w:date="2016-11-14T17:51:00Z">
            <w:rPr>
              <w:rFonts w:ascii="Calibri" w:hAnsi="Calibri"/>
              <w:i/>
              <w:iCs/>
            </w:rPr>
          </w:rPrChange>
        </w:rPr>
        <w:t>Clin Infect Dis</w:t>
      </w:r>
      <w:r w:rsidRPr="006F644E">
        <w:rPr>
          <w:rFonts w:ascii="Times New Roman" w:hAnsi="Times New Roman" w:cs="Times New Roman"/>
          <w:sz w:val="24"/>
          <w:szCs w:val="24"/>
          <w:rPrChange w:id="1445" w:author="Unemo Magnus, USÖ Labmed länsklinik" w:date="2016-11-14T17:51:00Z">
            <w:rPr>
              <w:rFonts w:ascii="Calibri" w:hAnsi="Calibri"/>
            </w:rPr>
          </w:rPrChange>
        </w:rPr>
        <w:t xml:space="preserve"> 2009; </w:t>
      </w:r>
      <w:r w:rsidRPr="006F644E">
        <w:rPr>
          <w:rFonts w:ascii="Times New Roman" w:hAnsi="Times New Roman" w:cs="Times New Roman"/>
          <w:b/>
          <w:bCs/>
          <w:sz w:val="24"/>
          <w:szCs w:val="24"/>
          <w:rPrChange w:id="1446" w:author="Unemo Magnus, USÖ Labmed länsklinik" w:date="2016-11-14T17:51:00Z">
            <w:rPr>
              <w:rFonts w:ascii="Calibri" w:hAnsi="Calibri"/>
              <w:b/>
              <w:bCs/>
            </w:rPr>
          </w:rPrChange>
        </w:rPr>
        <w:t>49</w:t>
      </w:r>
      <w:r w:rsidRPr="006F644E">
        <w:rPr>
          <w:rFonts w:ascii="Times New Roman" w:hAnsi="Times New Roman" w:cs="Times New Roman"/>
          <w:sz w:val="24"/>
          <w:szCs w:val="24"/>
          <w:rPrChange w:id="1447" w:author="Unemo Magnus, USÖ Labmed länsklinik" w:date="2016-11-14T17:51:00Z">
            <w:rPr>
              <w:rFonts w:ascii="Calibri" w:hAnsi="Calibri"/>
            </w:rPr>
          </w:rPrChange>
        </w:rPr>
        <w:t>: 1749–55.</w:t>
      </w:r>
    </w:p>
    <w:p w14:paraId="3F286C9E" w14:textId="77777777" w:rsidR="00377FDC" w:rsidRPr="00AF166B" w:rsidRDefault="00377FDC">
      <w:pPr>
        <w:pStyle w:val="Bibliography"/>
        <w:spacing w:after="0" w:line="480" w:lineRule="auto"/>
        <w:jc w:val="both"/>
        <w:rPr>
          <w:rFonts w:ascii="Times New Roman" w:hAnsi="Times New Roman" w:cs="Times New Roman"/>
          <w:sz w:val="24"/>
          <w:szCs w:val="24"/>
          <w:lang w:val="sv-SE"/>
          <w:rPrChange w:id="1448" w:author="Unemo Magnus, USÖ Labmed länsklinik" w:date="2016-11-15T15:02:00Z">
            <w:rPr>
              <w:rFonts w:ascii="Calibri" w:hAnsi="Calibri"/>
            </w:rPr>
          </w:rPrChange>
        </w:rPr>
        <w:pPrChange w:id="1449" w:author="Unemo Magnus, USÖ Labmed länsklinik" w:date="2016-11-14T18:38:00Z">
          <w:pPr>
            <w:pStyle w:val="Bibliography"/>
          </w:pPr>
        </w:pPrChange>
      </w:pPr>
      <w:r w:rsidRPr="006F644E">
        <w:rPr>
          <w:rFonts w:ascii="Times New Roman" w:hAnsi="Times New Roman" w:cs="Times New Roman"/>
          <w:sz w:val="24"/>
          <w:szCs w:val="24"/>
          <w:rPrChange w:id="1450" w:author="Unemo Magnus, USÖ Labmed länsklinik" w:date="2016-11-14T17:51:00Z">
            <w:rPr>
              <w:rFonts w:ascii="Calibri" w:hAnsi="Calibri"/>
            </w:rPr>
          </w:rPrChange>
        </w:rPr>
        <w:t xml:space="preserve">8. Wiegand I, Hilpert K, Hancock REW. Agar and broth dilution methods to determine the minimal inhibitory concentration (MIC) of antimicrobial substances. </w:t>
      </w:r>
      <w:r w:rsidRPr="00AF166B">
        <w:rPr>
          <w:rFonts w:ascii="Times New Roman" w:hAnsi="Times New Roman" w:cs="Times New Roman"/>
          <w:i/>
          <w:iCs/>
          <w:sz w:val="24"/>
          <w:szCs w:val="24"/>
          <w:lang w:val="sv-SE"/>
          <w:rPrChange w:id="1451" w:author="Unemo Magnus, USÖ Labmed länsklinik" w:date="2016-11-15T15:02:00Z">
            <w:rPr>
              <w:rFonts w:ascii="Calibri" w:hAnsi="Calibri"/>
              <w:i/>
              <w:iCs/>
            </w:rPr>
          </w:rPrChange>
        </w:rPr>
        <w:t>Nat Protoc</w:t>
      </w:r>
      <w:r w:rsidRPr="00AF166B">
        <w:rPr>
          <w:rFonts w:ascii="Times New Roman" w:hAnsi="Times New Roman" w:cs="Times New Roman"/>
          <w:sz w:val="24"/>
          <w:szCs w:val="24"/>
          <w:lang w:val="sv-SE"/>
          <w:rPrChange w:id="1452" w:author="Unemo Magnus, USÖ Labmed länsklinik" w:date="2016-11-15T15:02:00Z">
            <w:rPr>
              <w:rFonts w:ascii="Calibri" w:hAnsi="Calibri"/>
            </w:rPr>
          </w:rPrChange>
        </w:rPr>
        <w:t xml:space="preserve"> 2008; </w:t>
      </w:r>
      <w:r w:rsidRPr="00AF166B">
        <w:rPr>
          <w:rFonts w:ascii="Times New Roman" w:hAnsi="Times New Roman" w:cs="Times New Roman"/>
          <w:b/>
          <w:bCs/>
          <w:sz w:val="24"/>
          <w:szCs w:val="24"/>
          <w:lang w:val="sv-SE"/>
          <w:rPrChange w:id="1453" w:author="Unemo Magnus, USÖ Labmed länsklinik" w:date="2016-11-15T15:02:00Z">
            <w:rPr>
              <w:rFonts w:ascii="Calibri" w:hAnsi="Calibri"/>
              <w:b/>
              <w:bCs/>
            </w:rPr>
          </w:rPrChange>
        </w:rPr>
        <w:t>3</w:t>
      </w:r>
      <w:r w:rsidRPr="00AF166B">
        <w:rPr>
          <w:rFonts w:ascii="Times New Roman" w:hAnsi="Times New Roman" w:cs="Times New Roman"/>
          <w:sz w:val="24"/>
          <w:szCs w:val="24"/>
          <w:lang w:val="sv-SE"/>
          <w:rPrChange w:id="1454" w:author="Unemo Magnus, USÖ Labmed länsklinik" w:date="2016-11-15T15:02:00Z">
            <w:rPr>
              <w:rFonts w:ascii="Calibri" w:hAnsi="Calibri"/>
            </w:rPr>
          </w:rPrChange>
        </w:rPr>
        <w:t>: 163–75.</w:t>
      </w:r>
    </w:p>
    <w:p w14:paraId="0CDBB647" w14:textId="05D3C581" w:rsidR="00377FDC" w:rsidRPr="006F644E" w:rsidRDefault="00377FDC">
      <w:pPr>
        <w:pStyle w:val="Bibliography"/>
        <w:spacing w:after="0" w:line="480" w:lineRule="auto"/>
        <w:jc w:val="both"/>
        <w:rPr>
          <w:rFonts w:ascii="Times New Roman" w:hAnsi="Times New Roman" w:cs="Times New Roman"/>
          <w:sz w:val="24"/>
          <w:szCs w:val="24"/>
          <w:rPrChange w:id="1455" w:author="Unemo Magnus, USÖ Labmed länsklinik" w:date="2016-11-14T17:51:00Z">
            <w:rPr>
              <w:rFonts w:ascii="Calibri" w:hAnsi="Calibri"/>
            </w:rPr>
          </w:rPrChange>
        </w:rPr>
        <w:pPrChange w:id="1456" w:author="Unemo Magnus, USÖ Labmed länsklinik" w:date="2016-11-14T18:38:00Z">
          <w:pPr>
            <w:pStyle w:val="Bibliography"/>
          </w:pPr>
        </w:pPrChange>
      </w:pPr>
      <w:r w:rsidRPr="00AF166B">
        <w:rPr>
          <w:rFonts w:ascii="Times New Roman" w:hAnsi="Times New Roman" w:cs="Times New Roman"/>
          <w:sz w:val="24"/>
          <w:szCs w:val="24"/>
          <w:lang w:val="sv-SE"/>
          <w:rPrChange w:id="1457" w:author="Unemo Magnus, USÖ Labmed länsklinik" w:date="2016-11-15T15:02:00Z">
            <w:rPr>
              <w:rFonts w:ascii="Calibri" w:hAnsi="Calibri"/>
            </w:rPr>
          </w:rPrChange>
        </w:rPr>
        <w:lastRenderedPageBreak/>
        <w:t>9. Takei M, Yamaguchi Y, Fukuda H</w:t>
      </w:r>
      <w:ins w:id="1458" w:author="Unemo Magnus, USÖ Labmed länsklinik" w:date="2016-11-14T18:41:00Z">
        <w:r w:rsidR="003E0CDD" w:rsidRPr="00AF166B">
          <w:rPr>
            <w:rFonts w:ascii="Times New Roman" w:hAnsi="Times New Roman" w:cs="Times New Roman"/>
            <w:sz w:val="24"/>
            <w:szCs w:val="24"/>
            <w:lang w:val="sv-SE"/>
            <w:rPrChange w:id="1459" w:author="Unemo Magnus, USÖ Labmed länsklinik" w:date="2016-11-15T15:02:00Z">
              <w:rPr>
                <w:rFonts w:ascii="Times New Roman" w:hAnsi="Times New Roman" w:cs="Times New Roman"/>
                <w:sz w:val="24"/>
                <w:szCs w:val="24"/>
              </w:rPr>
            </w:rPrChange>
          </w:rPr>
          <w:t xml:space="preserve"> </w:t>
        </w:r>
        <w:r w:rsidR="003E0CDD" w:rsidRPr="00AF166B">
          <w:rPr>
            <w:rFonts w:ascii="Times New Roman" w:hAnsi="Times New Roman" w:cs="Times New Roman"/>
            <w:i/>
            <w:sz w:val="24"/>
            <w:szCs w:val="24"/>
            <w:lang w:val="sv-SE"/>
            <w:rPrChange w:id="1460" w:author="Unemo Magnus, USÖ Labmed länsklinik" w:date="2016-11-15T15:02:00Z">
              <w:rPr>
                <w:rFonts w:ascii="Times New Roman" w:hAnsi="Times New Roman" w:cs="Times New Roman"/>
                <w:i/>
                <w:sz w:val="24"/>
                <w:szCs w:val="24"/>
              </w:rPr>
            </w:rPrChange>
          </w:rPr>
          <w:t>et al</w:t>
        </w:r>
      </w:ins>
      <w:del w:id="1461" w:author="Unemo Magnus, USÖ Labmed länsklinik" w:date="2016-11-14T18:41:00Z">
        <w:r w:rsidRPr="00AF166B" w:rsidDel="003E0CDD">
          <w:rPr>
            <w:rFonts w:ascii="Times New Roman" w:hAnsi="Times New Roman" w:cs="Times New Roman"/>
            <w:sz w:val="24"/>
            <w:szCs w:val="24"/>
            <w:lang w:val="sv-SE"/>
            <w:rPrChange w:id="1462" w:author="Unemo Magnus, USÖ Labmed länsklinik" w:date="2016-11-15T15:02:00Z">
              <w:rPr>
                <w:rFonts w:ascii="Calibri" w:hAnsi="Calibri"/>
              </w:rPr>
            </w:rPrChange>
          </w:rPr>
          <w:delText>, Yasuda M, Deguchi T</w:delText>
        </w:r>
      </w:del>
      <w:r w:rsidRPr="00AF166B">
        <w:rPr>
          <w:rFonts w:ascii="Times New Roman" w:hAnsi="Times New Roman" w:cs="Times New Roman"/>
          <w:sz w:val="24"/>
          <w:szCs w:val="24"/>
          <w:lang w:val="sv-SE"/>
          <w:rPrChange w:id="1463" w:author="Unemo Magnus, USÖ Labmed länsklinik" w:date="2016-11-15T15:02:00Z">
            <w:rPr>
              <w:rFonts w:ascii="Calibri" w:hAnsi="Calibri"/>
            </w:rPr>
          </w:rPrChange>
        </w:rPr>
        <w:t xml:space="preserve">. </w:t>
      </w:r>
      <w:r w:rsidRPr="006F644E">
        <w:rPr>
          <w:rFonts w:ascii="Times New Roman" w:hAnsi="Times New Roman" w:cs="Times New Roman"/>
          <w:sz w:val="24"/>
          <w:szCs w:val="24"/>
          <w:rPrChange w:id="1464" w:author="Unemo Magnus, USÖ Labmed länsklinik" w:date="2016-11-14T17:51:00Z">
            <w:rPr>
              <w:rFonts w:ascii="Calibri" w:hAnsi="Calibri"/>
            </w:rPr>
          </w:rPrChange>
        </w:rPr>
        <w:t xml:space="preserve">Cultivation of </w:t>
      </w:r>
      <w:r w:rsidRPr="003E0CDD">
        <w:rPr>
          <w:rFonts w:ascii="Times New Roman" w:hAnsi="Times New Roman" w:cs="Times New Roman"/>
          <w:i/>
          <w:sz w:val="24"/>
          <w:szCs w:val="24"/>
          <w:rPrChange w:id="1465"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466" w:author="Unemo Magnus, USÖ Labmed länsklinik" w:date="2016-11-14T17:51:00Z">
            <w:rPr>
              <w:rFonts w:ascii="Calibri" w:hAnsi="Calibri"/>
            </w:rPr>
          </w:rPrChange>
        </w:rPr>
        <w:t xml:space="preserve"> in liquid media and determination of its in vitro susceptibilities to quinolones. </w:t>
      </w:r>
      <w:r w:rsidRPr="006F644E">
        <w:rPr>
          <w:rFonts w:ascii="Times New Roman" w:hAnsi="Times New Roman" w:cs="Times New Roman"/>
          <w:i/>
          <w:iCs/>
          <w:sz w:val="24"/>
          <w:szCs w:val="24"/>
          <w:rPrChange w:id="1467" w:author="Unemo Magnus, USÖ Labmed länsklinik" w:date="2016-11-14T17:51:00Z">
            <w:rPr>
              <w:rFonts w:ascii="Calibri" w:hAnsi="Calibri"/>
              <w:i/>
              <w:iCs/>
            </w:rPr>
          </w:rPrChange>
        </w:rPr>
        <w:t>J Clin Microbiol</w:t>
      </w:r>
      <w:r w:rsidRPr="006F644E">
        <w:rPr>
          <w:rFonts w:ascii="Times New Roman" w:hAnsi="Times New Roman" w:cs="Times New Roman"/>
          <w:sz w:val="24"/>
          <w:szCs w:val="24"/>
          <w:rPrChange w:id="1468" w:author="Unemo Magnus, USÖ Labmed länsklinik" w:date="2016-11-14T17:51:00Z">
            <w:rPr>
              <w:rFonts w:ascii="Calibri" w:hAnsi="Calibri"/>
            </w:rPr>
          </w:rPrChange>
        </w:rPr>
        <w:t xml:space="preserve"> 2005; </w:t>
      </w:r>
      <w:r w:rsidRPr="006F644E">
        <w:rPr>
          <w:rFonts w:ascii="Times New Roman" w:hAnsi="Times New Roman" w:cs="Times New Roman"/>
          <w:b/>
          <w:bCs/>
          <w:sz w:val="24"/>
          <w:szCs w:val="24"/>
          <w:rPrChange w:id="1469" w:author="Unemo Magnus, USÖ Labmed länsklinik" w:date="2016-11-14T17:51:00Z">
            <w:rPr>
              <w:rFonts w:ascii="Calibri" w:hAnsi="Calibri"/>
              <w:b/>
              <w:bCs/>
            </w:rPr>
          </w:rPrChange>
        </w:rPr>
        <w:t>43</w:t>
      </w:r>
      <w:r w:rsidRPr="006F644E">
        <w:rPr>
          <w:rFonts w:ascii="Times New Roman" w:hAnsi="Times New Roman" w:cs="Times New Roman"/>
          <w:sz w:val="24"/>
          <w:szCs w:val="24"/>
          <w:rPrChange w:id="1470" w:author="Unemo Magnus, USÖ Labmed länsklinik" w:date="2016-11-14T17:51:00Z">
            <w:rPr>
              <w:rFonts w:ascii="Calibri" w:hAnsi="Calibri"/>
            </w:rPr>
          </w:rPrChange>
        </w:rPr>
        <w:t>: 4321–7.</w:t>
      </w:r>
    </w:p>
    <w:p w14:paraId="63EC8334" w14:textId="77777777" w:rsidR="00377FDC" w:rsidRPr="006F644E" w:rsidRDefault="00377FDC">
      <w:pPr>
        <w:pStyle w:val="Bibliography"/>
        <w:spacing w:after="0" w:line="480" w:lineRule="auto"/>
        <w:jc w:val="both"/>
        <w:rPr>
          <w:rFonts w:ascii="Times New Roman" w:hAnsi="Times New Roman" w:cs="Times New Roman"/>
          <w:sz w:val="24"/>
          <w:szCs w:val="24"/>
          <w:rPrChange w:id="1471" w:author="Unemo Magnus, USÖ Labmed länsklinik" w:date="2016-11-14T17:51:00Z">
            <w:rPr>
              <w:rFonts w:ascii="Calibri" w:hAnsi="Calibri"/>
            </w:rPr>
          </w:rPrChange>
        </w:rPr>
        <w:pPrChange w:id="1472" w:author="Unemo Magnus, USÖ Labmed länsklinik" w:date="2016-11-14T18:38:00Z">
          <w:pPr>
            <w:pStyle w:val="Bibliography"/>
          </w:pPr>
        </w:pPrChange>
      </w:pPr>
      <w:r w:rsidRPr="006F644E">
        <w:rPr>
          <w:rFonts w:ascii="Times New Roman" w:hAnsi="Times New Roman" w:cs="Times New Roman"/>
          <w:sz w:val="24"/>
          <w:szCs w:val="24"/>
          <w:rPrChange w:id="1473" w:author="Unemo Magnus, USÖ Labmed länsklinik" w:date="2016-11-14T17:51:00Z">
            <w:rPr>
              <w:rFonts w:ascii="Calibri" w:hAnsi="Calibri"/>
            </w:rPr>
          </w:rPrChange>
        </w:rPr>
        <w:t xml:space="preserve">10. Geers TA, Donabedian AM. Comparison of broth microdilution and agar dilution for susceptibility testing of </w:t>
      </w:r>
      <w:r w:rsidRPr="00C868FE">
        <w:rPr>
          <w:rFonts w:ascii="Times New Roman" w:hAnsi="Times New Roman" w:cs="Times New Roman"/>
          <w:i/>
          <w:sz w:val="24"/>
          <w:szCs w:val="24"/>
          <w:rPrChange w:id="1474"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475"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476"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477" w:author="Unemo Magnus, USÖ Labmed länsklinik" w:date="2016-11-14T17:51:00Z">
            <w:rPr>
              <w:rFonts w:ascii="Calibri" w:hAnsi="Calibri"/>
            </w:rPr>
          </w:rPrChange>
        </w:rPr>
        <w:t xml:space="preserve"> 1989; </w:t>
      </w:r>
      <w:r w:rsidRPr="006F644E">
        <w:rPr>
          <w:rFonts w:ascii="Times New Roman" w:hAnsi="Times New Roman" w:cs="Times New Roman"/>
          <w:b/>
          <w:bCs/>
          <w:sz w:val="24"/>
          <w:szCs w:val="24"/>
          <w:rPrChange w:id="1478" w:author="Unemo Magnus, USÖ Labmed länsklinik" w:date="2016-11-14T17:51:00Z">
            <w:rPr>
              <w:rFonts w:ascii="Calibri" w:hAnsi="Calibri"/>
              <w:b/>
              <w:bCs/>
            </w:rPr>
          </w:rPrChange>
        </w:rPr>
        <w:t>33</w:t>
      </w:r>
      <w:r w:rsidRPr="006F644E">
        <w:rPr>
          <w:rFonts w:ascii="Times New Roman" w:hAnsi="Times New Roman" w:cs="Times New Roman"/>
          <w:sz w:val="24"/>
          <w:szCs w:val="24"/>
          <w:rPrChange w:id="1479" w:author="Unemo Magnus, USÖ Labmed länsklinik" w:date="2016-11-14T17:51:00Z">
            <w:rPr>
              <w:rFonts w:ascii="Calibri" w:hAnsi="Calibri"/>
            </w:rPr>
          </w:rPrChange>
        </w:rPr>
        <w:t>: 233–4.</w:t>
      </w:r>
    </w:p>
    <w:p w14:paraId="037251B0" w14:textId="77777777" w:rsidR="00377FDC" w:rsidRPr="006F644E" w:rsidRDefault="00377FDC">
      <w:pPr>
        <w:pStyle w:val="Bibliography"/>
        <w:spacing w:after="0" w:line="480" w:lineRule="auto"/>
        <w:jc w:val="both"/>
        <w:rPr>
          <w:rFonts w:ascii="Times New Roman" w:hAnsi="Times New Roman" w:cs="Times New Roman"/>
          <w:sz w:val="24"/>
          <w:szCs w:val="24"/>
          <w:rPrChange w:id="1480" w:author="Unemo Magnus, USÖ Labmed länsklinik" w:date="2016-11-14T17:51:00Z">
            <w:rPr>
              <w:rFonts w:ascii="Calibri" w:hAnsi="Calibri"/>
            </w:rPr>
          </w:rPrChange>
        </w:rPr>
        <w:pPrChange w:id="1481" w:author="Unemo Magnus, USÖ Labmed länsklinik" w:date="2016-11-14T18:38:00Z">
          <w:pPr>
            <w:pStyle w:val="Bibliography"/>
          </w:pPr>
        </w:pPrChange>
      </w:pPr>
      <w:r w:rsidRPr="006F644E">
        <w:rPr>
          <w:rFonts w:ascii="Times New Roman" w:hAnsi="Times New Roman" w:cs="Times New Roman"/>
          <w:sz w:val="24"/>
          <w:szCs w:val="24"/>
          <w:rPrChange w:id="1482" w:author="Unemo Magnus, USÖ Labmed länsklinik" w:date="2016-11-14T17:51:00Z">
            <w:rPr>
              <w:rFonts w:ascii="Calibri" w:hAnsi="Calibri"/>
            </w:rPr>
          </w:rPrChange>
        </w:rPr>
        <w:t xml:space="preserve">11. Shapiro MA, Heifetz CL, Sesnie JC. Comparison of microdilution and agar dilution procedures for testing antibiotic susceptibility of </w:t>
      </w:r>
      <w:r w:rsidRPr="00C868FE">
        <w:rPr>
          <w:rFonts w:ascii="Times New Roman" w:hAnsi="Times New Roman" w:cs="Times New Roman"/>
          <w:i/>
          <w:sz w:val="24"/>
          <w:szCs w:val="24"/>
          <w:rPrChange w:id="1483" w:author="Unemo Magnus, USÖ Labmed länsklinik" w:date="2016-11-14T18:41:00Z">
            <w:rPr>
              <w:rFonts w:ascii="Calibri" w:hAnsi="Calibri"/>
            </w:rPr>
          </w:rPrChange>
        </w:rPr>
        <w:t>Neisseria gonorrhoeae</w:t>
      </w:r>
      <w:r w:rsidRPr="006F644E">
        <w:rPr>
          <w:rFonts w:ascii="Times New Roman" w:hAnsi="Times New Roman" w:cs="Times New Roman"/>
          <w:sz w:val="24"/>
          <w:szCs w:val="24"/>
          <w:rPrChange w:id="1484"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485" w:author="Unemo Magnus, USÖ Labmed länsklinik" w:date="2016-11-14T17:51:00Z">
            <w:rPr>
              <w:rFonts w:ascii="Calibri" w:hAnsi="Calibri"/>
              <w:i/>
              <w:iCs/>
            </w:rPr>
          </w:rPrChange>
        </w:rPr>
        <w:t>J Clin Microbiol</w:t>
      </w:r>
      <w:r w:rsidRPr="006F644E">
        <w:rPr>
          <w:rFonts w:ascii="Times New Roman" w:hAnsi="Times New Roman" w:cs="Times New Roman"/>
          <w:sz w:val="24"/>
          <w:szCs w:val="24"/>
          <w:rPrChange w:id="1486" w:author="Unemo Magnus, USÖ Labmed länsklinik" w:date="2016-11-14T17:51:00Z">
            <w:rPr>
              <w:rFonts w:ascii="Calibri" w:hAnsi="Calibri"/>
            </w:rPr>
          </w:rPrChange>
        </w:rPr>
        <w:t xml:space="preserve"> 1984; </w:t>
      </w:r>
      <w:r w:rsidRPr="006F644E">
        <w:rPr>
          <w:rFonts w:ascii="Times New Roman" w:hAnsi="Times New Roman" w:cs="Times New Roman"/>
          <w:b/>
          <w:bCs/>
          <w:sz w:val="24"/>
          <w:szCs w:val="24"/>
          <w:rPrChange w:id="1487" w:author="Unemo Magnus, USÖ Labmed länsklinik" w:date="2016-11-14T17:51:00Z">
            <w:rPr>
              <w:rFonts w:ascii="Calibri" w:hAnsi="Calibri"/>
              <w:b/>
              <w:bCs/>
            </w:rPr>
          </w:rPrChange>
        </w:rPr>
        <w:t>20</w:t>
      </w:r>
      <w:r w:rsidRPr="006F644E">
        <w:rPr>
          <w:rFonts w:ascii="Times New Roman" w:hAnsi="Times New Roman" w:cs="Times New Roman"/>
          <w:sz w:val="24"/>
          <w:szCs w:val="24"/>
          <w:rPrChange w:id="1488" w:author="Unemo Magnus, USÖ Labmed länsklinik" w:date="2016-11-14T17:51:00Z">
            <w:rPr>
              <w:rFonts w:ascii="Calibri" w:hAnsi="Calibri"/>
            </w:rPr>
          </w:rPrChange>
        </w:rPr>
        <w:t>: 828–30.</w:t>
      </w:r>
    </w:p>
    <w:p w14:paraId="53B480B6" w14:textId="77777777" w:rsidR="00377FDC" w:rsidRPr="006F644E" w:rsidRDefault="00377FDC">
      <w:pPr>
        <w:pStyle w:val="Bibliography"/>
        <w:spacing w:after="0" w:line="480" w:lineRule="auto"/>
        <w:jc w:val="both"/>
        <w:rPr>
          <w:rFonts w:ascii="Times New Roman" w:hAnsi="Times New Roman" w:cs="Times New Roman"/>
          <w:sz w:val="24"/>
          <w:szCs w:val="24"/>
          <w:rPrChange w:id="1489" w:author="Unemo Magnus, USÖ Labmed länsklinik" w:date="2016-11-14T17:51:00Z">
            <w:rPr>
              <w:rFonts w:ascii="Calibri" w:hAnsi="Calibri"/>
            </w:rPr>
          </w:rPrChange>
        </w:rPr>
        <w:pPrChange w:id="1490" w:author="Unemo Magnus, USÖ Labmed länsklinik" w:date="2016-11-14T18:38:00Z">
          <w:pPr>
            <w:pStyle w:val="Bibliography"/>
          </w:pPr>
        </w:pPrChange>
      </w:pPr>
      <w:r w:rsidRPr="006F644E">
        <w:rPr>
          <w:rFonts w:ascii="Times New Roman" w:hAnsi="Times New Roman" w:cs="Times New Roman"/>
          <w:sz w:val="24"/>
          <w:szCs w:val="24"/>
          <w:rPrChange w:id="1491" w:author="Unemo Magnus, USÖ Labmed länsklinik" w:date="2016-11-14T17:51:00Z">
            <w:rPr>
              <w:rFonts w:ascii="Calibri" w:hAnsi="Calibri"/>
            </w:rPr>
          </w:rPrChange>
        </w:rPr>
        <w:t xml:space="preserve">12. Dillard JP, Seifert HS. A peptidoglycan hydrolase similar to bacteriophage endolysins acts as an autolysin in </w:t>
      </w:r>
      <w:r w:rsidRPr="00C868FE">
        <w:rPr>
          <w:rFonts w:ascii="Times New Roman" w:hAnsi="Times New Roman" w:cs="Times New Roman"/>
          <w:i/>
          <w:sz w:val="24"/>
          <w:szCs w:val="24"/>
          <w:rPrChange w:id="1492" w:author="Unemo Magnus, USÖ Labmed länsklinik" w:date="2016-11-14T18:42:00Z">
            <w:rPr>
              <w:rFonts w:ascii="Calibri" w:hAnsi="Calibri"/>
            </w:rPr>
          </w:rPrChange>
        </w:rPr>
        <w:t>Neisseria gonorrhoeae</w:t>
      </w:r>
      <w:r w:rsidRPr="006F644E">
        <w:rPr>
          <w:rFonts w:ascii="Times New Roman" w:hAnsi="Times New Roman" w:cs="Times New Roman"/>
          <w:sz w:val="24"/>
          <w:szCs w:val="24"/>
          <w:rPrChange w:id="1493"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494" w:author="Unemo Magnus, USÖ Labmed länsklinik" w:date="2016-11-14T17:51:00Z">
            <w:rPr>
              <w:rFonts w:ascii="Calibri" w:hAnsi="Calibri"/>
              <w:i/>
              <w:iCs/>
            </w:rPr>
          </w:rPrChange>
        </w:rPr>
        <w:t>Mol Microbiol</w:t>
      </w:r>
      <w:r w:rsidRPr="006F644E">
        <w:rPr>
          <w:rFonts w:ascii="Times New Roman" w:hAnsi="Times New Roman" w:cs="Times New Roman"/>
          <w:sz w:val="24"/>
          <w:szCs w:val="24"/>
          <w:rPrChange w:id="1495" w:author="Unemo Magnus, USÖ Labmed länsklinik" w:date="2016-11-14T17:51:00Z">
            <w:rPr>
              <w:rFonts w:ascii="Calibri" w:hAnsi="Calibri"/>
            </w:rPr>
          </w:rPrChange>
        </w:rPr>
        <w:t xml:space="preserve"> 1997; </w:t>
      </w:r>
      <w:r w:rsidRPr="006F644E">
        <w:rPr>
          <w:rFonts w:ascii="Times New Roman" w:hAnsi="Times New Roman" w:cs="Times New Roman"/>
          <w:b/>
          <w:bCs/>
          <w:sz w:val="24"/>
          <w:szCs w:val="24"/>
          <w:rPrChange w:id="1496" w:author="Unemo Magnus, USÖ Labmed länsklinik" w:date="2016-11-14T17:51:00Z">
            <w:rPr>
              <w:rFonts w:ascii="Calibri" w:hAnsi="Calibri"/>
              <w:b/>
              <w:bCs/>
            </w:rPr>
          </w:rPrChange>
        </w:rPr>
        <w:t>25</w:t>
      </w:r>
      <w:r w:rsidRPr="006F644E">
        <w:rPr>
          <w:rFonts w:ascii="Times New Roman" w:hAnsi="Times New Roman" w:cs="Times New Roman"/>
          <w:sz w:val="24"/>
          <w:szCs w:val="24"/>
          <w:rPrChange w:id="1497" w:author="Unemo Magnus, USÖ Labmed länsklinik" w:date="2016-11-14T17:51:00Z">
            <w:rPr>
              <w:rFonts w:ascii="Calibri" w:hAnsi="Calibri"/>
            </w:rPr>
          </w:rPrChange>
        </w:rPr>
        <w:t>: 893–901.</w:t>
      </w:r>
    </w:p>
    <w:p w14:paraId="4EBAB3A9" w14:textId="77777777" w:rsidR="00377FDC" w:rsidRPr="006F644E" w:rsidRDefault="00377FDC">
      <w:pPr>
        <w:pStyle w:val="Bibliography"/>
        <w:spacing w:after="0" w:line="480" w:lineRule="auto"/>
        <w:jc w:val="both"/>
        <w:rPr>
          <w:rFonts w:ascii="Times New Roman" w:hAnsi="Times New Roman" w:cs="Times New Roman"/>
          <w:sz w:val="24"/>
          <w:szCs w:val="24"/>
          <w:rPrChange w:id="1498" w:author="Unemo Magnus, USÖ Labmed länsklinik" w:date="2016-11-14T17:51:00Z">
            <w:rPr>
              <w:rFonts w:ascii="Calibri" w:hAnsi="Calibri"/>
            </w:rPr>
          </w:rPrChange>
        </w:rPr>
        <w:pPrChange w:id="1499" w:author="Unemo Magnus, USÖ Labmed länsklinik" w:date="2016-11-14T18:38:00Z">
          <w:pPr>
            <w:pStyle w:val="Bibliography"/>
          </w:pPr>
        </w:pPrChange>
      </w:pPr>
      <w:r w:rsidRPr="006F644E">
        <w:rPr>
          <w:rFonts w:ascii="Times New Roman" w:hAnsi="Times New Roman" w:cs="Times New Roman"/>
          <w:sz w:val="24"/>
          <w:szCs w:val="24"/>
          <w:rPrChange w:id="1500" w:author="Unemo Magnus, USÖ Labmed länsklinik" w:date="2016-11-14T17:51:00Z">
            <w:rPr>
              <w:rFonts w:ascii="Calibri" w:hAnsi="Calibri"/>
            </w:rPr>
          </w:rPrChange>
        </w:rPr>
        <w:t xml:space="preserve">13. Elmros T, Burman LG, Bloom GD. Autolysis of </w:t>
      </w:r>
      <w:r w:rsidRPr="00C868FE">
        <w:rPr>
          <w:rFonts w:ascii="Times New Roman" w:hAnsi="Times New Roman" w:cs="Times New Roman"/>
          <w:i/>
          <w:sz w:val="24"/>
          <w:szCs w:val="24"/>
          <w:rPrChange w:id="1501" w:author="Unemo Magnus, USÖ Labmed länsklinik" w:date="2016-11-14T18:42:00Z">
            <w:rPr>
              <w:rFonts w:ascii="Calibri" w:hAnsi="Calibri"/>
            </w:rPr>
          </w:rPrChange>
        </w:rPr>
        <w:t>Neisseria gonorrhoeae</w:t>
      </w:r>
      <w:r w:rsidRPr="006F644E">
        <w:rPr>
          <w:rFonts w:ascii="Times New Roman" w:hAnsi="Times New Roman" w:cs="Times New Roman"/>
          <w:sz w:val="24"/>
          <w:szCs w:val="24"/>
          <w:rPrChange w:id="1502"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03" w:author="Unemo Magnus, USÖ Labmed länsklinik" w:date="2016-11-14T17:51:00Z">
            <w:rPr>
              <w:rFonts w:ascii="Calibri" w:hAnsi="Calibri"/>
              <w:i/>
              <w:iCs/>
            </w:rPr>
          </w:rPrChange>
        </w:rPr>
        <w:t>J Bacteriol</w:t>
      </w:r>
      <w:r w:rsidRPr="006F644E">
        <w:rPr>
          <w:rFonts w:ascii="Times New Roman" w:hAnsi="Times New Roman" w:cs="Times New Roman"/>
          <w:sz w:val="24"/>
          <w:szCs w:val="24"/>
          <w:rPrChange w:id="1504" w:author="Unemo Magnus, USÖ Labmed länsklinik" w:date="2016-11-14T17:51:00Z">
            <w:rPr>
              <w:rFonts w:ascii="Calibri" w:hAnsi="Calibri"/>
            </w:rPr>
          </w:rPrChange>
        </w:rPr>
        <w:t xml:space="preserve"> 1976; </w:t>
      </w:r>
      <w:r w:rsidRPr="006F644E">
        <w:rPr>
          <w:rFonts w:ascii="Times New Roman" w:hAnsi="Times New Roman" w:cs="Times New Roman"/>
          <w:b/>
          <w:bCs/>
          <w:sz w:val="24"/>
          <w:szCs w:val="24"/>
          <w:rPrChange w:id="1505" w:author="Unemo Magnus, USÖ Labmed länsklinik" w:date="2016-11-14T17:51:00Z">
            <w:rPr>
              <w:rFonts w:ascii="Calibri" w:hAnsi="Calibri"/>
              <w:b/>
              <w:bCs/>
            </w:rPr>
          </w:rPrChange>
        </w:rPr>
        <w:t>126</w:t>
      </w:r>
      <w:r w:rsidRPr="006F644E">
        <w:rPr>
          <w:rFonts w:ascii="Times New Roman" w:hAnsi="Times New Roman" w:cs="Times New Roman"/>
          <w:sz w:val="24"/>
          <w:szCs w:val="24"/>
          <w:rPrChange w:id="1506" w:author="Unemo Magnus, USÖ Labmed länsklinik" w:date="2016-11-14T17:51:00Z">
            <w:rPr>
              <w:rFonts w:ascii="Calibri" w:hAnsi="Calibri"/>
            </w:rPr>
          </w:rPrChange>
        </w:rPr>
        <w:t>: 969–76.</w:t>
      </w:r>
    </w:p>
    <w:p w14:paraId="6B8B49A9" w14:textId="075AB3E5" w:rsidR="00377FDC" w:rsidRPr="006F644E" w:rsidRDefault="00377FDC">
      <w:pPr>
        <w:pStyle w:val="Bibliography"/>
        <w:spacing w:after="0" w:line="480" w:lineRule="auto"/>
        <w:jc w:val="both"/>
        <w:rPr>
          <w:rFonts w:ascii="Times New Roman" w:hAnsi="Times New Roman" w:cs="Times New Roman"/>
          <w:sz w:val="24"/>
          <w:szCs w:val="24"/>
          <w:rPrChange w:id="1507" w:author="Unemo Magnus, USÖ Labmed länsklinik" w:date="2016-11-14T17:51:00Z">
            <w:rPr>
              <w:rFonts w:ascii="Calibri" w:hAnsi="Calibri"/>
            </w:rPr>
          </w:rPrChange>
        </w:rPr>
        <w:pPrChange w:id="1508" w:author="Unemo Magnus, USÖ Labmed länsklinik" w:date="2016-11-14T18:38:00Z">
          <w:pPr>
            <w:pStyle w:val="Bibliography"/>
          </w:pPr>
        </w:pPrChange>
      </w:pPr>
      <w:r w:rsidRPr="006F644E">
        <w:rPr>
          <w:rFonts w:ascii="Times New Roman" w:hAnsi="Times New Roman" w:cs="Times New Roman"/>
          <w:sz w:val="24"/>
          <w:szCs w:val="24"/>
          <w:rPrChange w:id="1509" w:author="Unemo Magnus, USÖ Labmed länsklinik" w:date="2016-11-14T17:51:00Z">
            <w:rPr>
              <w:rFonts w:ascii="Calibri" w:hAnsi="Calibri"/>
            </w:rPr>
          </w:rPrChange>
        </w:rPr>
        <w:t xml:space="preserve">14. Chan YA, Hackett KT, Dillard JP. The </w:t>
      </w:r>
      <w:del w:id="1510" w:author="Unemo Magnus, USÖ Labmed länsklinik" w:date="2016-11-14T18:42:00Z">
        <w:r w:rsidRPr="006F644E" w:rsidDel="00C868FE">
          <w:rPr>
            <w:rFonts w:ascii="Times New Roman" w:hAnsi="Times New Roman" w:cs="Times New Roman"/>
            <w:sz w:val="24"/>
            <w:szCs w:val="24"/>
            <w:rPrChange w:id="1511" w:author="Unemo Magnus, USÖ Labmed länsklinik" w:date="2016-11-14T17:51:00Z">
              <w:rPr>
                <w:rFonts w:ascii="Calibri" w:hAnsi="Calibri"/>
              </w:rPr>
            </w:rPrChange>
          </w:rPr>
          <w:delText xml:space="preserve">Lytic </w:delText>
        </w:r>
      </w:del>
      <w:ins w:id="1512" w:author="Unemo Magnus, USÖ Labmed länsklinik" w:date="2016-11-14T18:42:00Z">
        <w:r w:rsidR="00C868FE">
          <w:rPr>
            <w:rFonts w:ascii="Times New Roman" w:hAnsi="Times New Roman" w:cs="Times New Roman"/>
            <w:sz w:val="24"/>
            <w:szCs w:val="24"/>
          </w:rPr>
          <w:t>l</w:t>
        </w:r>
        <w:r w:rsidR="00C868FE" w:rsidRPr="006F644E">
          <w:rPr>
            <w:rFonts w:ascii="Times New Roman" w:hAnsi="Times New Roman" w:cs="Times New Roman"/>
            <w:sz w:val="24"/>
            <w:szCs w:val="24"/>
            <w:rPrChange w:id="1513" w:author="Unemo Magnus, USÖ Labmed länsklinik" w:date="2016-11-14T17:51:00Z">
              <w:rPr>
                <w:rFonts w:ascii="Calibri" w:hAnsi="Calibri"/>
              </w:rPr>
            </w:rPrChange>
          </w:rPr>
          <w:t xml:space="preserve">ytic </w:t>
        </w:r>
      </w:ins>
      <w:del w:id="1514" w:author="Unemo Magnus, USÖ Labmed länsklinik" w:date="2016-11-14T18:42:00Z">
        <w:r w:rsidRPr="006F644E" w:rsidDel="00C868FE">
          <w:rPr>
            <w:rFonts w:ascii="Times New Roman" w:hAnsi="Times New Roman" w:cs="Times New Roman"/>
            <w:sz w:val="24"/>
            <w:szCs w:val="24"/>
            <w:rPrChange w:id="1515" w:author="Unemo Magnus, USÖ Labmed länsklinik" w:date="2016-11-14T17:51:00Z">
              <w:rPr>
                <w:rFonts w:ascii="Calibri" w:hAnsi="Calibri"/>
              </w:rPr>
            </w:rPrChange>
          </w:rPr>
          <w:delText xml:space="preserve">Transglycosylases </w:delText>
        </w:r>
      </w:del>
      <w:ins w:id="1516" w:author="Unemo Magnus, USÖ Labmed länsklinik" w:date="2016-11-14T18:42:00Z">
        <w:r w:rsidR="00C868FE">
          <w:rPr>
            <w:rFonts w:ascii="Times New Roman" w:hAnsi="Times New Roman" w:cs="Times New Roman"/>
            <w:sz w:val="24"/>
            <w:szCs w:val="24"/>
          </w:rPr>
          <w:t>t</w:t>
        </w:r>
        <w:r w:rsidR="00C868FE" w:rsidRPr="006F644E">
          <w:rPr>
            <w:rFonts w:ascii="Times New Roman" w:hAnsi="Times New Roman" w:cs="Times New Roman"/>
            <w:sz w:val="24"/>
            <w:szCs w:val="24"/>
            <w:rPrChange w:id="1517" w:author="Unemo Magnus, USÖ Labmed länsklinik" w:date="2016-11-14T17:51:00Z">
              <w:rPr>
                <w:rFonts w:ascii="Calibri" w:hAnsi="Calibri"/>
              </w:rPr>
            </w:rPrChange>
          </w:rPr>
          <w:t xml:space="preserve">ransglycosylases </w:t>
        </w:r>
      </w:ins>
      <w:r w:rsidRPr="006F644E">
        <w:rPr>
          <w:rFonts w:ascii="Times New Roman" w:hAnsi="Times New Roman" w:cs="Times New Roman"/>
          <w:sz w:val="24"/>
          <w:szCs w:val="24"/>
          <w:rPrChange w:id="1518" w:author="Unemo Magnus, USÖ Labmed länsklinik" w:date="2016-11-14T17:51:00Z">
            <w:rPr>
              <w:rFonts w:ascii="Calibri" w:hAnsi="Calibri"/>
            </w:rPr>
          </w:rPrChange>
        </w:rPr>
        <w:t xml:space="preserve">of </w:t>
      </w:r>
      <w:r w:rsidRPr="00C868FE">
        <w:rPr>
          <w:rFonts w:ascii="Times New Roman" w:hAnsi="Times New Roman" w:cs="Times New Roman"/>
          <w:i/>
          <w:sz w:val="24"/>
          <w:szCs w:val="24"/>
          <w:rPrChange w:id="1519" w:author="Unemo Magnus, USÖ Labmed länsklinik" w:date="2016-11-14T18:42:00Z">
            <w:rPr>
              <w:rFonts w:ascii="Calibri" w:hAnsi="Calibri"/>
            </w:rPr>
          </w:rPrChange>
        </w:rPr>
        <w:t>Neisseria gonorrhoeae</w:t>
      </w:r>
      <w:r w:rsidRPr="006F644E">
        <w:rPr>
          <w:rFonts w:ascii="Times New Roman" w:hAnsi="Times New Roman" w:cs="Times New Roman"/>
          <w:sz w:val="24"/>
          <w:szCs w:val="24"/>
          <w:rPrChange w:id="1520"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21" w:author="Unemo Magnus, USÖ Labmed länsklinik" w:date="2016-11-14T17:51:00Z">
            <w:rPr>
              <w:rFonts w:ascii="Calibri" w:hAnsi="Calibri"/>
              <w:i/>
              <w:iCs/>
            </w:rPr>
          </w:rPrChange>
        </w:rPr>
        <w:t>Microb Drug Resist</w:t>
      </w:r>
      <w:r w:rsidRPr="006F644E">
        <w:rPr>
          <w:rFonts w:ascii="Times New Roman" w:hAnsi="Times New Roman" w:cs="Times New Roman"/>
          <w:sz w:val="24"/>
          <w:szCs w:val="24"/>
          <w:rPrChange w:id="1522" w:author="Unemo Magnus, USÖ Labmed länsklinik" w:date="2016-11-14T17:51:00Z">
            <w:rPr>
              <w:rFonts w:ascii="Calibri" w:hAnsi="Calibri"/>
            </w:rPr>
          </w:rPrChange>
        </w:rPr>
        <w:t xml:space="preserve"> 2012; </w:t>
      </w:r>
      <w:r w:rsidRPr="006F644E">
        <w:rPr>
          <w:rFonts w:ascii="Times New Roman" w:hAnsi="Times New Roman" w:cs="Times New Roman"/>
          <w:b/>
          <w:bCs/>
          <w:sz w:val="24"/>
          <w:szCs w:val="24"/>
          <w:rPrChange w:id="1523" w:author="Unemo Magnus, USÖ Labmed länsklinik" w:date="2016-11-14T17:51:00Z">
            <w:rPr>
              <w:rFonts w:ascii="Calibri" w:hAnsi="Calibri"/>
              <w:b/>
              <w:bCs/>
            </w:rPr>
          </w:rPrChange>
        </w:rPr>
        <w:t>18</w:t>
      </w:r>
      <w:r w:rsidRPr="006F644E">
        <w:rPr>
          <w:rFonts w:ascii="Times New Roman" w:hAnsi="Times New Roman" w:cs="Times New Roman"/>
          <w:sz w:val="24"/>
          <w:szCs w:val="24"/>
          <w:rPrChange w:id="1524" w:author="Unemo Magnus, USÖ Labmed länsklinik" w:date="2016-11-14T17:51:00Z">
            <w:rPr>
              <w:rFonts w:ascii="Calibri" w:hAnsi="Calibri"/>
            </w:rPr>
          </w:rPrChange>
        </w:rPr>
        <w:t>: 271–9.</w:t>
      </w:r>
    </w:p>
    <w:p w14:paraId="5995CE7B" w14:textId="7B685F70" w:rsidR="00377FDC" w:rsidRPr="006F644E" w:rsidRDefault="00377FDC">
      <w:pPr>
        <w:pStyle w:val="Bibliography"/>
        <w:spacing w:after="0" w:line="480" w:lineRule="auto"/>
        <w:jc w:val="both"/>
        <w:rPr>
          <w:rFonts w:ascii="Times New Roman" w:hAnsi="Times New Roman" w:cs="Times New Roman"/>
          <w:sz w:val="24"/>
          <w:szCs w:val="24"/>
          <w:rPrChange w:id="1525" w:author="Unemo Magnus, USÖ Labmed länsklinik" w:date="2016-11-14T17:51:00Z">
            <w:rPr>
              <w:rFonts w:ascii="Calibri" w:hAnsi="Calibri"/>
            </w:rPr>
          </w:rPrChange>
        </w:rPr>
        <w:pPrChange w:id="1526" w:author="Unemo Magnus, USÖ Labmed länsklinik" w:date="2016-11-14T18:38:00Z">
          <w:pPr>
            <w:pStyle w:val="Bibliography"/>
          </w:pPr>
        </w:pPrChange>
      </w:pPr>
      <w:r w:rsidRPr="006F644E">
        <w:rPr>
          <w:rFonts w:ascii="Times New Roman" w:hAnsi="Times New Roman" w:cs="Times New Roman"/>
          <w:sz w:val="24"/>
          <w:szCs w:val="24"/>
          <w:rPrChange w:id="1527" w:author="Unemo Magnus, USÖ Labmed länsklinik" w:date="2016-11-14T17:51:00Z">
            <w:rPr>
              <w:rFonts w:ascii="Calibri" w:hAnsi="Calibri"/>
            </w:rPr>
          </w:rPrChange>
        </w:rPr>
        <w:t>15. Foerster S, Golparian D, Jacobsson S</w:t>
      </w:r>
      <w:del w:id="1528" w:author="Unemo Magnus, USÖ Labmed länsklinik" w:date="2016-11-14T18:42:00Z">
        <w:r w:rsidRPr="006F644E" w:rsidDel="0058000A">
          <w:rPr>
            <w:rFonts w:ascii="Times New Roman" w:hAnsi="Times New Roman" w:cs="Times New Roman"/>
            <w:sz w:val="24"/>
            <w:szCs w:val="24"/>
            <w:rPrChange w:id="1529" w:author="Unemo Magnus, USÖ Labmed länsklinik" w:date="2016-11-14T17:51:00Z">
              <w:rPr>
                <w:rFonts w:ascii="Calibri" w:hAnsi="Calibri"/>
              </w:rPr>
            </w:rPrChange>
          </w:rPr>
          <w:delText>,</w:delText>
        </w:r>
      </w:del>
      <w:r w:rsidRPr="006F644E">
        <w:rPr>
          <w:rFonts w:ascii="Times New Roman" w:hAnsi="Times New Roman" w:cs="Times New Roman"/>
          <w:sz w:val="24"/>
          <w:szCs w:val="24"/>
          <w:rPrChange w:id="1530"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531" w:author="Unemo Magnus, USÖ Labmed länsklinik" w:date="2016-11-14T17:51:00Z">
            <w:rPr>
              <w:rFonts w:ascii="Calibri" w:hAnsi="Calibri"/>
              <w:i/>
              <w:iCs/>
            </w:rPr>
          </w:rPrChange>
        </w:rPr>
        <w:t>et al.</w:t>
      </w:r>
      <w:r w:rsidRPr="006F644E">
        <w:rPr>
          <w:rFonts w:ascii="Times New Roman" w:hAnsi="Times New Roman" w:cs="Times New Roman"/>
          <w:sz w:val="24"/>
          <w:szCs w:val="24"/>
          <w:rPrChange w:id="1532" w:author="Unemo Magnus, USÖ Labmed länsklinik" w:date="2016-11-14T17:51:00Z">
            <w:rPr>
              <w:rFonts w:ascii="Calibri" w:hAnsi="Calibri"/>
            </w:rPr>
          </w:rPrChange>
        </w:rPr>
        <w:t xml:space="preserve"> Genetic </w:t>
      </w:r>
      <w:del w:id="1533" w:author="Unemo Magnus, USÖ Labmed länsklinik" w:date="2016-11-14T18:42:00Z">
        <w:r w:rsidRPr="006F644E" w:rsidDel="0058000A">
          <w:rPr>
            <w:rFonts w:ascii="Times New Roman" w:hAnsi="Times New Roman" w:cs="Times New Roman"/>
            <w:sz w:val="24"/>
            <w:szCs w:val="24"/>
            <w:rPrChange w:id="1534" w:author="Unemo Magnus, USÖ Labmed länsklinik" w:date="2016-11-14T17:51:00Z">
              <w:rPr>
                <w:rFonts w:ascii="Calibri" w:hAnsi="Calibri"/>
              </w:rPr>
            </w:rPrChange>
          </w:rPr>
          <w:delText xml:space="preserve">Resistance </w:delText>
        </w:r>
      </w:del>
      <w:ins w:id="1535" w:author="Unemo Magnus, USÖ Labmed länsklinik" w:date="2016-11-14T18:42:00Z">
        <w:r w:rsidR="0058000A">
          <w:rPr>
            <w:rFonts w:ascii="Times New Roman" w:hAnsi="Times New Roman" w:cs="Times New Roman"/>
            <w:sz w:val="24"/>
            <w:szCs w:val="24"/>
          </w:rPr>
          <w:t>r</w:t>
        </w:r>
        <w:r w:rsidR="0058000A" w:rsidRPr="006F644E">
          <w:rPr>
            <w:rFonts w:ascii="Times New Roman" w:hAnsi="Times New Roman" w:cs="Times New Roman"/>
            <w:sz w:val="24"/>
            <w:szCs w:val="24"/>
            <w:rPrChange w:id="1536" w:author="Unemo Magnus, USÖ Labmed länsklinik" w:date="2016-11-14T17:51:00Z">
              <w:rPr>
                <w:rFonts w:ascii="Calibri" w:hAnsi="Calibri"/>
              </w:rPr>
            </w:rPrChange>
          </w:rPr>
          <w:t xml:space="preserve">esistance </w:t>
        </w:r>
      </w:ins>
      <w:del w:id="1537" w:author="Unemo Magnus, USÖ Labmed länsklinik" w:date="2016-11-14T18:42:00Z">
        <w:r w:rsidRPr="006F644E" w:rsidDel="0058000A">
          <w:rPr>
            <w:rFonts w:ascii="Times New Roman" w:hAnsi="Times New Roman" w:cs="Times New Roman"/>
            <w:sz w:val="24"/>
            <w:szCs w:val="24"/>
            <w:rPrChange w:id="1538" w:author="Unemo Magnus, USÖ Labmed länsklinik" w:date="2016-11-14T17:51:00Z">
              <w:rPr>
                <w:rFonts w:ascii="Calibri" w:hAnsi="Calibri"/>
              </w:rPr>
            </w:rPrChange>
          </w:rPr>
          <w:delText>Determinants</w:delText>
        </w:r>
      </w:del>
      <w:ins w:id="1539" w:author="Unemo Magnus, USÖ Labmed länsklinik" w:date="2016-11-14T18:42:00Z">
        <w:r w:rsidR="0058000A">
          <w:rPr>
            <w:rFonts w:ascii="Times New Roman" w:hAnsi="Times New Roman" w:cs="Times New Roman"/>
            <w:sz w:val="24"/>
            <w:szCs w:val="24"/>
          </w:rPr>
          <w:t>d</w:t>
        </w:r>
        <w:r w:rsidR="0058000A" w:rsidRPr="006F644E">
          <w:rPr>
            <w:rFonts w:ascii="Times New Roman" w:hAnsi="Times New Roman" w:cs="Times New Roman"/>
            <w:sz w:val="24"/>
            <w:szCs w:val="24"/>
            <w:rPrChange w:id="1540" w:author="Unemo Magnus, USÖ Labmed länsklinik" w:date="2016-11-14T17:51:00Z">
              <w:rPr>
                <w:rFonts w:ascii="Calibri" w:hAnsi="Calibri"/>
              </w:rPr>
            </w:rPrChange>
          </w:rPr>
          <w:t>eterminants</w:t>
        </w:r>
      </w:ins>
      <w:r w:rsidRPr="006F644E">
        <w:rPr>
          <w:rFonts w:ascii="Times New Roman" w:hAnsi="Times New Roman" w:cs="Times New Roman"/>
          <w:sz w:val="24"/>
          <w:szCs w:val="24"/>
          <w:rPrChange w:id="1541" w:author="Unemo Magnus, USÖ Labmed länsklinik" w:date="2016-11-14T17:51:00Z">
            <w:rPr>
              <w:rFonts w:ascii="Calibri" w:hAnsi="Calibri"/>
            </w:rPr>
          </w:rPrChange>
        </w:rPr>
        <w:t xml:space="preserve">, </w:t>
      </w:r>
      <w:del w:id="1542" w:author="Unemo Magnus, USÖ Labmed länsklinik" w:date="2016-11-14T18:42:00Z">
        <w:r w:rsidRPr="006F644E" w:rsidDel="0058000A">
          <w:rPr>
            <w:rFonts w:ascii="Times New Roman" w:hAnsi="Times New Roman" w:cs="Times New Roman"/>
            <w:sz w:val="24"/>
            <w:szCs w:val="24"/>
            <w:rPrChange w:id="1543" w:author="Unemo Magnus, USÖ Labmed länsklinik" w:date="2016-11-14T17:51:00Z">
              <w:rPr>
                <w:rFonts w:ascii="Calibri" w:hAnsi="Calibri"/>
              </w:rPr>
            </w:rPrChange>
          </w:rPr>
          <w:delText xml:space="preserve">In </w:delText>
        </w:r>
      </w:del>
      <w:ins w:id="1544" w:author="Unemo Magnus, USÖ Labmed länsklinik" w:date="2016-11-14T18:42:00Z">
        <w:r w:rsidR="0058000A">
          <w:rPr>
            <w:rFonts w:ascii="Times New Roman" w:hAnsi="Times New Roman" w:cs="Times New Roman"/>
            <w:sz w:val="24"/>
            <w:szCs w:val="24"/>
          </w:rPr>
          <w:t>i</w:t>
        </w:r>
        <w:r w:rsidR="0058000A" w:rsidRPr="006F644E">
          <w:rPr>
            <w:rFonts w:ascii="Times New Roman" w:hAnsi="Times New Roman" w:cs="Times New Roman"/>
            <w:sz w:val="24"/>
            <w:szCs w:val="24"/>
            <w:rPrChange w:id="1545" w:author="Unemo Magnus, USÖ Labmed länsklinik" w:date="2016-11-14T17:51:00Z">
              <w:rPr>
                <w:rFonts w:ascii="Calibri" w:hAnsi="Calibri"/>
              </w:rPr>
            </w:rPrChange>
          </w:rPr>
          <w:t xml:space="preserve">n </w:t>
        </w:r>
      </w:ins>
      <w:del w:id="1546" w:author="Unemo Magnus, USÖ Labmed länsklinik" w:date="2016-11-14T18:42:00Z">
        <w:r w:rsidRPr="006F644E" w:rsidDel="0058000A">
          <w:rPr>
            <w:rFonts w:ascii="Times New Roman" w:hAnsi="Times New Roman" w:cs="Times New Roman"/>
            <w:sz w:val="24"/>
            <w:szCs w:val="24"/>
            <w:rPrChange w:id="1547" w:author="Unemo Magnus, USÖ Labmed länsklinik" w:date="2016-11-14T17:51:00Z">
              <w:rPr>
                <w:rFonts w:ascii="Calibri" w:hAnsi="Calibri"/>
              </w:rPr>
            </w:rPrChange>
          </w:rPr>
          <w:delText xml:space="preserve">Vitro </w:delText>
        </w:r>
      </w:del>
      <w:ins w:id="1548" w:author="Unemo Magnus, USÖ Labmed länsklinik" w:date="2016-11-14T18:42:00Z">
        <w:r w:rsidR="0058000A">
          <w:rPr>
            <w:rFonts w:ascii="Times New Roman" w:hAnsi="Times New Roman" w:cs="Times New Roman"/>
            <w:sz w:val="24"/>
            <w:szCs w:val="24"/>
          </w:rPr>
          <w:t>v</w:t>
        </w:r>
        <w:r w:rsidR="0058000A" w:rsidRPr="006F644E">
          <w:rPr>
            <w:rFonts w:ascii="Times New Roman" w:hAnsi="Times New Roman" w:cs="Times New Roman"/>
            <w:sz w:val="24"/>
            <w:szCs w:val="24"/>
            <w:rPrChange w:id="1549" w:author="Unemo Magnus, USÖ Labmed länsklinik" w:date="2016-11-14T17:51:00Z">
              <w:rPr>
                <w:rFonts w:ascii="Calibri" w:hAnsi="Calibri"/>
              </w:rPr>
            </w:rPrChange>
          </w:rPr>
          <w:t xml:space="preserve">itro </w:t>
        </w:r>
      </w:ins>
      <w:del w:id="1550" w:author="Unemo Magnus, USÖ Labmed länsklinik" w:date="2016-11-14T18:42:00Z">
        <w:r w:rsidRPr="006F644E" w:rsidDel="0058000A">
          <w:rPr>
            <w:rFonts w:ascii="Times New Roman" w:hAnsi="Times New Roman" w:cs="Times New Roman"/>
            <w:sz w:val="24"/>
            <w:szCs w:val="24"/>
            <w:rPrChange w:id="1551" w:author="Unemo Magnus, USÖ Labmed länsklinik" w:date="2016-11-14T17:51:00Z">
              <w:rPr>
                <w:rFonts w:ascii="Calibri" w:hAnsi="Calibri"/>
              </w:rPr>
            </w:rPrChange>
          </w:rPr>
          <w:delText>Time</w:delText>
        </w:r>
      </w:del>
      <w:ins w:id="1552" w:author="Unemo Magnus, USÖ Labmed länsklinik" w:date="2016-11-14T18:42:00Z">
        <w:r w:rsidR="0058000A">
          <w:rPr>
            <w:rFonts w:ascii="Times New Roman" w:hAnsi="Times New Roman" w:cs="Times New Roman"/>
            <w:sz w:val="24"/>
            <w:szCs w:val="24"/>
          </w:rPr>
          <w:t>t</w:t>
        </w:r>
        <w:r w:rsidR="0058000A" w:rsidRPr="006F644E">
          <w:rPr>
            <w:rFonts w:ascii="Times New Roman" w:hAnsi="Times New Roman" w:cs="Times New Roman"/>
            <w:sz w:val="24"/>
            <w:szCs w:val="24"/>
            <w:rPrChange w:id="1553" w:author="Unemo Magnus, USÖ Labmed länsklinik" w:date="2016-11-14T17:51:00Z">
              <w:rPr>
                <w:rFonts w:ascii="Calibri" w:hAnsi="Calibri"/>
              </w:rPr>
            </w:rPrChange>
          </w:rPr>
          <w:t>ime</w:t>
        </w:r>
      </w:ins>
      <w:r w:rsidRPr="006F644E">
        <w:rPr>
          <w:rFonts w:ascii="Times New Roman" w:hAnsi="Times New Roman" w:cs="Times New Roman"/>
          <w:sz w:val="24"/>
          <w:szCs w:val="24"/>
          <w:rPrChange w:id="1554" w:author="Unemo Magnus, USÖ Labmed länsklinik" w:date="2016-11-14T17:51:00Z">
            <w:rPr>
              <w:rFonts w:ascii="Calibri" w:hAnsi="Calibri"/>
            </w:rPr>
          </w:rPrChange>
        </w:rPr>
        <w:t>-</w:t>
      </w:r>
      <w:del w:id="1555" w:author="Unemo Magnus, USÖ Labmed länsklinik" w:date="2016-11-14T18:42:00Z">
        <w:r w:rsidRPr="006F644E" w:rsidDel="0058000A">
          <w:rPr>
            <w:rFonts w:ascii="Times New Roman" w:hAnsi="Times New Roman" w:cs="Times New Roman"/>
            <w:sz w:val="24"/>
            <w:szCs w:val="24"/>
            <w:rPrChange w:id="1556" w:author="Unemo Magnus, USÖ Labmed länsklinik" w:date="2016-11-14T17:51:00Z">
              <w:rPr>
                <w:rFonts w:ascii="Calibri" w:hAnsi="Calibri"/>
              </w:rPr>
            </w:rPrChange>
          </w:rPr>
          <w:delText xml:space="preserve">Kill </w:delText>
        </w:r>
      </w:del>
      <w:ins w:id="1557" w:author="Unemo Magnus, USÖ Labmed länsklinik" w:date="2016-11-14T18:42:00Z">
        <w:r w:rsidR="0058000A">
          <w:rPr>
            <w:rFonts w:ascii="Times New Roman" w:hAnsi="Times New Roman" w:cs="Times New Roman"/>
            <w:sz w:val="24"/>
            <w:szCs w:val="24"/>
          </w:rPr>
          <w:t>k</w:t>
        </w:r>
        <w:r w:rsidR="0058000A" w:rsidRPr="006F644E">
          <w:rPr>
            <w:rFonts w:ascii="Times New Roman" w:hAnsi="Times New Roman" w:cs="Times New Roman"/>
            <w:sz w:val="24"/>
            <w:szCs w:val="24"/>
            <w:rPrChange w:id="1558" w:author="Unemo Magnus, USÖ Labmed länsklinik" w:date="2016-11-14T17:51:00Z">
              <w:rPr>
                <w:rFonts w:ascii="Calibri" w:hAnsi="Calibri"/>
              </w:rPr>
            </w:rPrChange>
          </w:rPr>
          <w:t xml:space="preserve">ill </w:t>
        </w:r>
      </w:ins>
      <w:del w:id="1559" w:author="Unemo Magnus, USÖ Labmed länsklinik" w:date="2016-11-14T18:42:00Z">
        <w:r w:rsidRPr="006F644E" w:rsidDel="0058000A">
          <w:rPr>
            <w:rFonts w:ascii="Times New Roman" w:hAnsi="Times New Roman" w:cs="Times New Roman"/>
            <w:sz w:val="24"/>
            <w:szCs w:val="24"/>
            <w:rPrChange w:id="1560" w:author="Unemo Magnus, USÖ Labmed länsklinik" w:date="2016-11-14T17:51:00Z">
              <w:rPr>
                <w:rFonts w:ascii="Calibri" w:hAnsi="Calibri"/>
              </w:rPr>
            </w:rPrChange>
          </w:rPr>
          <w:delText xml:space="preserve">Curve </w:delText>
        </w:r>
      </w:del>
      <w:ins w:id="1561" w:author="Unemo Magnus, USÖ Labmed länsklinik" w:date="2016-11-14T18:42:00Z">
        <w:r w:rsidR="0058000A">
          <w:rPr>
            <w:rFonts w:ascii="Times New Roman" w:hAnsi="Times New Roman" w:cs="Times New Roman"/>
            <w:sz w:val="24"/>
            <w:szCs w:val="24"/>
          </w:rPr>
          <w:t>c</w:t>
        </w:r>
        <w:r w:rsidR="0058000A" w:rsidRPr="006F644E">
          <w:rPr>
            <w:rFonts w:ascii="Times New Roman" w:hAnsi="Times New Roman" w:cs="Times New Roman"/>
            <w:sz w:val="24"/>
            <w:szCs w:val="24"/>
            <w:rPrChange w:id="1562" w:author="Unemo Magnus, USÖ Labmed länsklinik" w:date="2016-11-14T17:51:00Z">
              <w:rPr>
                <w:rFonts w:ascii="Calibri" w:hAnsi="Calibri"/>
              </w:rPr>
            </w:rPrChange>
          </w:rPr>
          <w:t xml:space="preserve">urve </w:t>
        </w:r>
      </w:ins>
      <w:del w:id="1563" w:author="Unemo Magnus, USÖ Labmed länsklinik" w:date="2016-11-14T18:42:00Z">
        <w:r w:rsidRPr="006F644E" w:rsidDel="0058000A">
          <w:rPr>
            <w:rFonts w:ascii="Times New Roman" w:hAnsi="Times New Roman" w:cs="Times New Roman"/>
            <w:sz w:val="24"/>
            <w:szCs w:val="24"/>
            <w:rPrChange w:id="1564" w:author="Unemo Magnus, USÖ Labmed länsklinik" w:date="2016-11-14T17:51:00Z">
              <w:rPr>
                <w:rFonts w:ascii="Calibri" w:hAnsi="Calibri"/>
              </w:rPr>
            </w:rPrChange>
          </w:rPr>
          <w:delText xml:space="preserve">Analysis </w:delText>
        </w:r>
      </w:del>
      <w:ins w:id="1565" w:author="Unemo Magnus, USÖ Labmed länsklinik" w:date="2016-11-14T18:42:00Z">
        <w:r w:rsidR="0058000A">
          <w:rPr>
            <w:rFonts w:ascii="Times New Roman" w:hAnsi="Times New Roman" w:cs="Times New Roman"/>
            <w:sz w:val="24"/>
            <w:szCs w:val="24"/>
          </w:rPr>
          <w:t>a</w:t>
        </w:r>
        <w:r w:rsidR="0058000A" w:rsidRPr="006F644E">
          <w:rPr>
            <w:rFonts w:ascii="Times New Roman" w:hAnsi="Times New Roman" w:cs="Times New Roman"/>
            <w:sz w:val="24"/>
            <w:szCs w:val="24"/>
            <w:rPrChange w:id="1566" w:author="Unemo Magnus, USÖ Labmed länsklinik" w:date="2016-11-14T17:51:00Z">
              <w:rPr>
                <w:rFonts w:ascii="Calibri" w:hAnsi="Calibri"/>
              </w:rPr>
            </w:rPrChange>
          </w:rPr>
          <w:t xml:space="preserve">nalysis </w:t>
        </w:r>
      </w:ins>
      <w:r w:rsidRPr="006F644E">
        <w:rPr>
          <w:rFonts w:ascii="Times New Roman" w:hAnsi="Times New Roman" w:cs="Times New Roman"/>
          <w:sz w:val="24"/>
          <w:szCs w:val="24"/>
          <w:rPrChange w:id="1567" w:author="Unemo Magnus, USÖ Labmed länsklinik" w:date="2016-11-14T17:51:00Z">
            <w:rPr>
              <w:rFonts w:ascii="Calibri" w:hAnsi="Calibri"/>
            </w:rPr>
          </w:rPrChange>
        </w:rPr>
        <w:t xml:space="preserve">and </w:t>
      </w:r>
      <w:del w:id="1568" w:author="Unemo Magnus, USÖ Labmed länsklinik" w:date="2016-11-14T18:42:00Z">
        <w:r w:rsidRPr="006F644E" w:rsidDel="0058000A">
          <w:rPr>
            <w:rFonts w:ascii="Times New Roman" w:hAnsi="Times New Roman" w:cs="Times New Roman"/>
            <w:sz w:val="24"/>
            <w:szCs w:val="24"/>
            <w:rPrChange w:id="1569" w:author="Unemo Magnus, USÖ Labmed länsklinik" w:date="2016-11-14T17:51:00Z">
              <w:rPr>
                <w:rFonts w:ascii="Calibri" w:hAnsi="Calibri"/>
              </w:rPr>
            </w:rPrChange>
          </w:rPr>
          <w:delText xml:space="preserve">Pharmacodynamic </w:delText>
        </w:r>
      </w:del>
      <w:ins w:id="1570" w:author="Unemo Magnus, USÖ Labmed länsklinik" w:date="2016-11-14T18:42:00Z">
        <w:r w:rsidR="0058000A">
          <w:rPr>
            <w:rFonts w:ascii="Times New Roman" w:hAnsi="Times New Roman" w:cs="Times New Roman"/>
            <w:sz w:val="24"/>
            <w:szCs w:val="24"/>
          </w:rPr>
          <w:t>p</w:t>
        </w:r>
        <w:r w:rsidR="0058000A" w:rsidRPr="006F644E">
          <w:rPr>
            <w:rFonts w:ascii="Times New Roman" w:hAnsi="Times New Roman" w:cs="Times New Roman"/>
            <w:sz w:val="24"/>
            <w:szCs w:val="24"/>
            <w:rPrChange w:id="1571" w:author="Unemo Magnus, USÖ Labmed länsklinik" w:date="2016-11-14T17:51:00Z">
              <w:rPr>
                <w:rFonts w:ascii="Calibri" w:hAnsi="Calibri"/>
              </w:rPr>
            </w:rPrChange>
          </w:rPr>
          <w:t xml:space="preserve">harmacodynamic </w:t>
        </w:r>
      </w:ins>
      <w:del w:id="1572" w:author="Unemo Magnus, USÖ Labmed länsklinik" w:date="2016-11-14T18:42:00Z">
        <w:r w:rsidRPr="006F644E" w:rsidDel="0058000A">
          <w:rPr>
            <w:rFonts w:ascii="Times New Roman" w:hAnsi="Times New Roman" w:cs="Times New Roman"/>
            <w:sz w:val="24"/>
            <w:szCs w:val="24"/>
            <w:rPrChange w:id="1573" w:author="Unemo Magnus, USÖ Labmed länsklinik" w:date="2016-11-14T17:51:00Z">
              <w:rPr>
                <w:rFonts w:ascii="Calibri" w:hAnsi="Calibri"/>
              </w:rPr>
            </w:rPrChange>
          </w:rPr>
          <w:delText xml:space="preserve">Functions </w:delText>
        </w:r>
      </w:del>
      <w:ins w:id="1574" w:author="Unemo Magnus, USÖ Labmed länsklinik" w:date="2016-11-14T18:42:00Z">
        <w:r w:rsidR="0058000A">
          <w:rPr>
            <w:rFonts w:ascii="Times New Roman" w:hAnsi="Times New Roman" w:cs="Times New Roman"/>
            <w:sz w:val="24"/>
            <w:szCs w:val="24"/>
          </w:rPr>
          <w:t>f</w:t>
        </w:r>
        <w:r w:rsidR="0058000A" w:rsidRPr="006F644E">
          <w:rPr>
            <w:rFonts w:ascii="Times New Roman" w:hAnsi="Times New Roman" w:cs="Times New Roman"/>
            <w:sz w:val="24"/>
            <w:szCs w:val="24"/>
            <w:rPrChange w:id="1575" w:author="Unemo Magnus, USÖ Labmed länsklinik" w:date="2016-11-14T17:51:00Z">
              <w:rPr>
                <w:rFonts w:ascii="Calibri" w:hAnsi="Calibri"/>
              </w:rPr>
            </w:rPrChange>
          </w:rPr>
          <w:t xml:space="preserve">unctions </w:t>
        </w:r>
      </w:ins>
      <w:r w:rsidRPr="006F644E">
        <w:rPr>
          <w:rFonts w:ascii="Times New Roman" w:hAnsi="Times New Roman" w:cs="Times New Roman"/>
          <w:sz w:val="24"/>
          <w:szCs w:val="24"/>
          <w:rPrChange w:id="1576" w:author="Unemo Magnus, USÖ Labmed länsklinik" w:date="2016-11-14T17:51:00Z">
            <w:rPr>
              <w:rFonts w:ascii="Calibri" w:hAnsi="Calibri"/>
            </w:rPr>
          </w:rPrChange>
        </w:rPr>
        <w:t xml:space="preserve">for the </w:t>
      </w:r>
      <w:del w:id="1577" w:author="Unemo Magnus, USÖ Labmed länsklinik" w:date="2016-11-14T18:42:00Z">
        <w:r w:rsidRPr="006F644E" w:rsidDel="0058000A">
          <w:rPr>
            <w:rFonts w:ascii="Times New Roman" w:hAnsi="Times New Roman" w:cs="Times New Roman"/>
            <w:sz w:val="24"/>
            <w:szCs w:val="24"/>
            <w:rPrChange w:id="1578" w:author="Unemo Magnus, USÖ Labmed länsklinik" w:date="2016-11-14T17:51:00Z">
              <w:rPr>
                <w:rFonts w:ascii="Calibri" w:hAnsi="Calibri"/>
              </w:rPr>
            </w:rPrChange>
          </w:rPr>
          <w:delText xml:space="preserve">Novel </w:delText>
        </w:r>
      </w:del>
      <w:ins w:id="1579" w:author="Unemo Magnus, USÖ Labmed länsklinik" w:date="2016-11-14T18:42:00Z">
        <w:r w:rsidR="0058000A">
          <w:rPr>
            <w:rFonts w:ascii="Times New Roman" w:hAnsi="Times New Roman" w:cs="Times New Roman"/>
            <w:sz w:val="24"/>
            <w:szCs w:val="24"/>
          </w:rPr>
          <w:t>n</w:t>
        </w:r>
        <w:r w:rsidR="0058000A" w:rsidRPr="006F644E">
          <w:rPr>
            <w:rFonts w:ascii="Times New Roman" w:hAnsi="Times New Roman" w:cs="Times New Roman"/>
            <w:sz w:val="24"/>
            <w:szCs w:val="24"/>
            <w:rPrChange w:id="1580" w:author="Unemo Magnus, USÖ Labmed länsklinik" w:date="2016-11-14T17:51:00Z">
              <w:rPr>
                <w:rFonts w:ascii="Calibri" w:hAnsi="Calibri"/>
              </w:rPr>
            </w:rPrChange>
          </w:rPr>
          <w:t xml:space="preserve">ovel </w:t>
        </w:r>
      </w:ins>
      <w:del w:id="1581" w:author="Unemo Magnus, USÖ Labmed länsklinik" w:date="2016-11-14T18:42:00Z">
        <w:r w:rsidRPr="006F644E" w:rsidDel="0058000A">
          <w:rPr>
            <w:rFonts w:ascii="Times New Roman" w:hAnsi="Times New Roman" w:cs="Times New Roman"/>
            <w:sz w:val="24"/>
            <w:szCs w:val="24"/>
            <w:rPrChange w:id="1582" w:author="Unemo Magnus, USÖ Labmed länsklinik" w:date="2016-11-14T17:51:00Z">
              <w:rPr>
                <w:rFonts w:ascii="Calibri" w:hAnsi="Calibri"/>
              </w:rPr>
            </w:rPrChange>
          </w:rPr>
          <w:delText xml:space="preserve">Topoisomerase </w:delText>
        </w:r>
      </w:del>
      <w:ins w:id="1583" w:author="Unemo Magnus, USÖ Labmed länsklinik" w:date="2016-11-14T18:42:00Z">
        <w:r w:rsidR="0058000A">
          <w:rPr>
            <w:rFonts w:ascii="Times New Roman" w:hAnsi="Times New Roman" w:cs="Times New Roman"/>
            <w:sz w:val="24"/>
            <w:szCs w:val="24"/>
          </w:rPr>
          <w:t>t</w:t>
        </w:r>
        <w:r w:rsidR="0058000A" w:rsidRPr="006F644E">
          <w:rPr>
            <w:rFonts w:ascii="Times New Roman" w:hAnsi="Times New Roman" w:cs="Times New Roman"/>
            <w:sz w:val="24"/>
            <w:szCs w:val="24"/>
            <w:rPrChange w:id="1584" w:author="Unemo Magnus, USÖ Labmed länsklinik" w:date="2016-11-14T17:51:00Z">
              <w:rPr>
                <w:rFonts w:ascii="Calibri" w:hAnsi="Calibri"/>
              </w:rPr>
            </w:rPrChange>
          </w:rPr>
          <w:t xml:space="preserve">opoisomerase </w:t>
        </w:r>
      </w:ins>
      <w:r w:rsidRPr="006F644E">
        <w:rPr>
          <w:rFonts w:ascii="Times New Roman" w:hAnsi="Times New Roman" w:cs="Times New Roman"/>
          <w:sz w:val="24"/>
          <w:szCs w:val="24"/>
          <w:rPrChange w:id="1585" w:author="Unemo Magnus, USÖ Labmed länsklinik" w:date="2016-11-14T17:51:00Z">
            <w:rPr>
              <w:rFonts w:ascii="Calibri" w:hAnsi="Calibri"/>
            </w:rPr>
          </w:rPrChange>
        </w:rPr>
        <w:t xml:space="preserve">II </w:t>
      </w:r>
      <w:del w:id="1586" w:author="Unemo Magnus, USÖ Labmed länsklinik" w:date="2016-11-14T18:42:00Z">
        <w:r w:rsidRPr="006F644E" w:rsidDel="0058000A">
          <w:rPr>
            <w:rFonts w:ascii="Times New Roman" w:hAnsi="Times New Roman" w:cs="Times New Roman"/>
            <w:sz w:val="24"/>
            <w:szCs w:val="24"/>
            <w:rPrChange w:id="1587" w:author="Unemo Magnus, USÖ Labmed länsklinik" w:date="2016-11-14T17:51:00Z">
              <w:rPr>
                <w:rFonts w:ascii="Calibri" w:hAnsi="Calibri"/>
              </w:rPr>
            </w:rPrChange>
          </w:rPr>
          <w:delText xml:space="preserve">Inhibitor </w:delText>
        </w:r>
      </w:del>
      <w:ins w:id="1588" w:author="Unemo Magnus, USÖ Labmed länsklinik" w:date="2016-11-14T18:42:00Z">
        <w:r w:rsidR="0058000A">
          <w:rPr>
            <w:rFonts w:ascii="Times New Roman" w:hAnsi="Times New Roman" w:cs="Times New Roman"/>
            <w:sz w:val="24"/>
            <w:szCs w:val="24"/>
          </w:rPr>
          <w:t>i</w:t>
        </w:r>
        <w:r w:rsidR="0058000A" w:rsidRPr="006F644E">
          <w:rPr>
            <w:rFonts w:ascii="Times New Roman" w:hAnsi="Times New Roman" w:cs="Times New Roman"/>
            <w:sz w:val="24"/>
            <w:szCs w:val="24"/>
            <w:rPrChange w:id="1589" w:author="Unemo Magnus, USÖ Labmed länsklinik" w:date="2016-11-14T17:51:00Z">
              <w:rPr>
                <w:rFonts w:ascii="Calibri" w:hAnsi="Calibri"/>
              </w:rPr>
            </w:rPrChange>
          </w:rPr>
          <w:t xml:space="preserve">nhibitor </w:t>
        </w:r>
      </w:ins>
      <w:r w:rsidRPr="006F644E">
        <w:rPr>
          <w:rFonts w:ascii="Times New Roman" w:hAnsi="Times New Roman" w:cs="Times New Roman"/>
          <w:sz w:val="24"/>
          <w:szCs w:val="24"/>
          <w:rPrChange w:id="1590" w:author="Unemo Magnus, USÖ Labmed länsklinik" w:date="2016-11-14T17:51:00Z">
            <w:rPr>
              <w:rFonts w:ascii="Calibri" w:hAnsi="Calibri"/>
            </w:rPr>
          </w:rPrChange>
        </w:rPr>
        <w:t xml:space="preserve">ETX0914 (AZD0914) in </w:t>
      </w:r>
      <w:r w:rsidRPr="0058000A">
        <w:rPr>
          <w:rFonts w:ascii="Times New Roman" w:hAnsi="Times New Roman" w:cs="Times New Roman"/>
          <w:i/>
          <w:sz w:val="24"/>
          <w:szCs w:val="24"/>
          <w:rPrChange w:id="1591" w:author="Unemo Magnus, USÖ Labmed länsklinik" w:date="2016-11-14T18:43:00Z">
            <w:rPr>
              <w:rFonts w:ascii="Calibri" w:hAnsi="Calibri"/>
            </w:rPr>
          </w:rPrChange>
        </w:rPr>
        <w:t>Neisseria gonorrhoeae</w:t>
      </w:r>
      <w:r w:rsidRPr="006F644E">
        <w:rPr>
          <w:rFonts w:ascii="Times New Roman" w:hAnsi="Times New Roman" w:cs="Times New Roman"/>
          <w:sz w:val="24"/>
          <w:szCs w:val="24"/>
          <w:rPrChange w:id="1592" w:author="Unemo Magnus, USÖ Labmed länsklinik" w:date="2016-11-14T17:51:00Z">
            <w:rPr>
              <w:rFonts w:ascii="Calibri" w:hAnsi="Calibri"/>
            </w:rPr>
          </w:rPrChange>
        </w:rPr>
        <w:t xml:space="preserve">. </w:t>
      </w:r>
      <w:ins w:id="1593" w:author="Unemo Magnus, USÖ Labmed länsklinik" w:date="2016-11-14T18:43:00Z">
        <w:r w:rsidR="0058000A">
          <w:rPr>
            <w:rFonts w:ascii="Times New Roman" w:hAnsi="Times New Roman" w:cs="Times New Roman"/>
            <w:i/>
            <w:sz w:val="24"/>
            <w:szCs w:val="24"/>
          </w:rPr>
          <w:t xml:space="preserve">Front Microbiol </w:t>
        </w:r>
        <w:r w:rsidR="0058000A">
          <w:rPr>
            <w:rFonts w:ascii="Times New Roman" w:hAnsi="Times New Roman" w:cs="Times New Roman"/>
            <w:sz w:val="24"/>
            <w:szCs w:val="24"/>
          </w:rPr>
          <w:t xml:space="preserve">2015; </w:t>
        </w:r>
        <w:r w:rsidR="0058000A" w:rsidRPr="0058000A">
          <w:rPr>
            <w:rFonts w:ascii="Times New Roman" w:hAnsi="Times New Roman" w:cs="Times New Roman"/>
            <w:b/>
            <w:sz w:val="24"/>
            <w:szCs w:val="24"/>
          </w:rPr>
          <w:t>6</w:t>
        </w:r>
        <w:r w:rsidR="0058000A">
          <w:rPr>
            <w:rFonts w:ascii="Times New Roman" w:hAnsi="Times New Roman" w:cs="Times New Roman"/>
            <w:sz w:val="24"/>
            <w:szCs w:val="24"/>
          </w:rPr>
          <w:t>: 1377.</w:t>
        </w:r>
      </w:ins>
      <w:del w:id="1594" w:author="Unemo Magnus, USÖ Labmed länsklinik" w:date="2016-11-14T18:43:00Z">
        <w:r w:rsidRPr="0058000A" w:rsidDel="0058000A">
          <w:rPr>
            <w:rFonts w:ascii="Times New Roman" w:hAnsi="Times New Roman" w:cs="Times New Roman"/>
            <w:i/>
            <w:iCs/>
            <w:sz w:val="24"/>
            <w:szCs w:val="24"/>
            <w:rPrChange w:id="1595" w:author="Unemo Magnus, USÖ Labmed länsklinik" w:date="2016-11-14T18:43:00Z">
              <w:rPr>
                <w:rFonts w:ascii="Calibri" w:hAnsi="Calibri"/>
                <w:i/>
                <w:iCs/>
              </w:rPr>
            </w:rPrChange>
          </w:rPr>
          <w:delText>Antimicrob</w:delText>
        </w:r>
        <w:r w:rsidRPr="006F644E" w:rsidDel="0058000A">
          <w:rPr>
            <w:rFonts w:ascii="Times New Roman" w:hAnsi="Times New Roman" w:cs="Times New Roman"/>
            <w:i/>
            <w:iCs/>
            <w:sz w:val="24"/>
            <w:szCs w:val="24"/>
            <w:rPrChange w:id="1596" w:author="Unemo Magnus, USÖ Labmed länsklinik" w:date="2016-11-14T17:51:00Z">
              <w:rPr>
                <w:rFonts w:ascii="Calibri" w:hAnsi="Calibri"/>
                <w:i/>
                <w:iCs/>
              </w:rPr>
            </w:rPrChange>
          </w:rPr>
          <w:delText xml:space="preserve"> Resist Chemother</w:delText>
        </w:r>
        <w:r w:rsidRPr="006F644E" w:rsidDel="0058000A">
          <w:rPr>
            <w:rFonts w:ascii="Times New Roman" w:hAnsi="Times New Roman" w:cs="Times New Roman"/>
            <w:sz w:val="24"/>
            <w:szCs w:val="24"/>
            <w:rPrChange w:id="1597" w:author="Unemo Magnus, USÖ Labmed länsklinik" w:date="2016-11-14T17:51:00Z">
              <w:rPr>
                <w:rFonts w:ascii="Calibri" w:hAnsi="Calibri"/>
              </w:rPr>
            </w:rPrChange>
          </w:rPr>
          <w:delText xml:space="preserve"> 2015: 1377.</w:delText>
        </w:r>
      </w:del>
    </w:p>
    <w:p w14:paraId="631F28B6" w14:textId="2C3FD648" w:rsidR="00377FDC" w:rsidRPr="002C2B85" w:rsidRDefault="00377FDC">
      <w:pPr>
        <w:pStyle w:val="Bibliography"/>
        <w:spacing w:after="0" w:line="480" w:lineRule="auto"/>
        <w:jc w:val="both"/>
        <w:rPr>
          <w:rFonts w:ascii="Times New Roman" w:hAnsi="Times New Roman" w:cs="Times New Roman"/>
          <w:sz w:val="24"/>
          <w:szCs w:val="24"/>
          <w:lang w:val="sv-SE"/>
          <w:rPrChange w:id="1598" w:author="Unemo Magnus, USÖ Labmed länsklinik" w:date="2016-11-14T18:44:00Z">
            <w:rPr>
              <w:rFonts w:ascii="Calibri" w:hAnsi="Calibri"/>
            </w:rPr>
          </w:rPrChange>
        </w:rPr>
        <w:pPrChange w:id="1599" w:author="Unemo Magnus, USÖ Labmed länsklinik" w:date="2016-11-14T18:38:00Z">
          <w:pPr>
            <w:pStyle w:val="Bibliography"/>
          </w:pPr>
        </w:pPrChange>
      </w:pPr>
      <w:r w:rsidRPr="006F644E">
        <w:rPr>
          <w:rFonts w:ascii="Times New Roman" w:hAnsi="Times New Roman" w:cs="Times New Roman"/>
          <w:sz w:val="24"/>
          <w:szCs w:val="24"/>
          <w:rPrChange w:id="1600" w:author="Unemo Magnus, USÖ Labmed länsklinik" w:date="2016-11-14T17:51:00Z">
            <w:rPr>
              <w:rFonts w:ascii="Calibri" w:hAnsi="Calibri"/>
            </w:rPr>
          </w:rPrChange>
        </w:rPr>
        <w:t>16. Foerster S, Unemo M, Hathaway LJ</w:t>
      </w:r>
      <w:ins w:id="1601" w:author="Unemo Magnus, USÖ Labmed länsklinik" w:date="2016-11-14T18:43:00Z">
        <w:r w:rsidR="0058000A">
          <w:rPr>
            <w:rFonts w:ascii="Times New Roman" w:hAnsi="Times New Roman" w:cs="Times New Roman"/>
            <w:sz w:val="24"/>
            <w:szCs w:val="24"/>
          </w:rPr>
          <w:t xml:space="preserve"> </w:t>
        </w:r>
        <w:r w:rsidR="0058000A">
          <w:rPr>
            <w:rFonts w:ascii="Times New Roman" w:hAnsi="Times New Roman" w:cs="Times New Roman"/>
            <w:i/>
            <w:sz w:val="24"/>
            <w:szCs w:val="24"/>
          </w:rPr>
          <w:t>et al</w:t>
        </w:r>
      </w:ins>
      <w:del w:id="1602" w:author="Unemo Magnus, USÖ Labmed länsklinik" w:date="2016-11-14T18:43:00Z">
        <w:r w:rsidRPr="006F644E" w:rsidDel="0058000A">
          <w:rPr>
            <w:rFonts w:ascii="Times New Roman" w:hAnsi="Times New Roman" w:cs="Times New Roman"/>
            <w:sz w:val="24"/>
            <w:szCs w:val="24"/>
            <w:rPrChange w:id="1603" w:author="Unemo Magnus, USÖ Labmed länsklinik" w:date="2016-11-14T17:51:00Z">
              <w:rPr>
                <w:rFonts w:ascii="Calibri" w:hAnsi="Calibri"/>
              </w:rPr>
            </w:rPrChange>
          </w:rPr>
          <w:delText>, Low N, Altha</w:delText>
        </w:r>
      </w:del>
      <w:del w:id="1604" w:author="Unemo Magnus, USÖ Labmed länsklinik" w:date="2016-11-14T18:44:00Z">
        <w:r w:rsidRPr="006F644E" w:rsidDel="0058000A">
          <w:rPr>
            <w:rFonts w:ascii="Times New Roman" w:hAnsi="Times New Roman" w:cs="Times New Roman"/>
            <w:sz w:val="24"/>
            <w:szCs w:val="24"/>
            <w:rPrChange w:id="1605" w:author="Unemo Magnus, USÖ Labmed länsklinik" w:date="2016-11-14T17:51:00Z">
              <w:rPr>
                <w:rFonts w:ascii="Calibri" w:hAnsi="Calibri"/>
              </w:rPr>
            </w:rPrChange>
          </w:rPr>
          <w:delText>us CL</w:delText>
        </w:r>
      </w:del>
      <w:r w:rsidRPr="006F644E">
        <w:rPr>
          <w:rFonts w:ascii="Times New Roman" w:hAnsi="Times New Roman" w:cs="Times New Roman"/>
          <w:sz w:val="24"/>
          <w:szCs w:val="24"/>
          <w:rPrChange w:id="1606" w:author="Unemo Magnus, USÖ Labmed länsklinik" w:date="2016-11-14T17:51:00Z">
            <w:rPr>
              <w:rFonts w:ascii="Calibri" w:hAnsi="Calibri"/>
            </w:rPr>
          </w:rPrChange>
        </w:rPr>
        <w:t>. Time-kill curve analysis and pharmacodynamic functions for in vitro</w:t>
      </w:r>
      <w:r w:rsidRPr="002C2B85">
        <w:rPr>
          <w:rFonts w:ascii="Times New Roman" w:hAnsi="Times New Roman" w:cs="Times New Roman"/>
          <w:sz w:val="24"/>
          <w:szCs w:val="24"/>
          <w:rPrChange w:id="1607" w:author="Unemo Magnus, USÖ Labmed länsklinik" w:date="2016-11-14T18:44:00Z">
            <w:rPr>
              <w:rFonts w:ascii="Calibri" w:hAnsi="Calibri"/>
            </w:rPr>
          </w:rPrChange>
        </w:rPr>
        <w:t xml:space="preserve"> evaluation of antimicrobials against </w:t>
      </w:r>
      <w:r w:rsidRPr="002C2B85">
        <w:rPr>
          <w:rFonts w:ascii="Times New Roman" w:hAnsi="Times New Roman" w:cs="Times New Roman"/>
          <w:i/>
          <w:sz w:val="24"/>
          <w:szCs w:val="24"/>
          <w:rPrChange w:id="1608" w:author="Unemo Magnus, USÖ Labmed länsklinik" w:date="2016-11-14T18:44:00Z">
            <w:rPr>
              <w:rFonts w:ascii="Calibri" w:hAnsi="Calibri"/>
            </w:rPr>
          </w:rPrChange>
        </w:rPr>
        <w:t>Neisseria gonorrhoeae</w:t>
      </w:r>
      <w:r w:rsidRPr="002C2B85">
        <w:rPr>
          <w:rFonts w:ascii="Times New Roman" w:hAnsi="Times New Roman" w:cs="Times New Roman"/>
          <w:sz w:val="24"/>
          <w:szCs w:val="24"/>
          <w:rPrChange w:id="1609" w:author="Unemo Magnus, USÖ Labmed länsklinik" w:date="2016-11-14T18:44:00Z">
            <w:rPr>
              <w:rFonts w:ascii="Calibri" w:hAnsi="Calibri"/>
            </w:rPr>
          </w:rPrChange>
        </w:rPr>
        <w:t xml:space="preserve">. </w:t>
      </w:r>
      <w:ins w:id="1610" w:author="Unemo Magnus, USÖ Labmed länsklinik" w:date="2016-11-14T18:44:00Z">
        <w:r w:rsidR="002C2B85" w:rsidRPr="002C2B85">
          <w:rPr>
            <w:rStyle w:val="jrnl"/>
            <w:rFonts w:ascii="Times New Roman" w:hAnsi="Times New Roman" w:cs="Times New Roman"/>
            <w:i/>
            <w:sz w:val="24"/>
            <w:szCs w:val="24"/>
            <w:lang w:val="sv-SE"/>
            <w:rPrChange w:id="1611" w:author="Unemo Magnus, USÖ Labmed länsklinik" w:date="2016-11-14T18:44:00Z">
              <w:rPr>
                <w:rStyle w:val="jrnl"/>
              </w:rPr>
            </w:rPrChange>
          </w:rPr>
          <w:t>BMC Microbiol</w:t>
        </w:r>
        <w:r w:rsidR="002C2B85" w:rsidRPr="002C2B85">
          <w:rPr>
            <w:rFonts w:ascii="Times New Roman" w:hAnsi="Times New Roman" w:cs="Times New Roman"/>
            <w:sz w:val="24"/>
            <w:szCs w:val="24"/>
            <w:lang w:val="sv-SE"/>
            <w:rPrChange w:id="1612" w:author="Unemo Magnus, USÖ Labmed länsklinik" w:date="2016-11-14T18:44:00Z">
              <w:rPr/>
            </w:rPrChange>
          </w:rPr>
          <w:t xml:space="preserve"> 2016; </w:t>
        </w:r>
        <w:r w:rsidR="002C2B85" w:rsidRPr="002C2B85">
          <w:rPr>
            <w:rFonts w:ascii="Times New Roman" w:hAnsi="Times New Roman" w:cs="Times New Roman"/>
            <w:b/>
            <w:sz w:val="24"/>
            <w:szCs w:val="24"/>
            <w:lang w:val="sv-SE"/>
            <w:rPrChange w:id="1613" w:author="Unemo Magnus, USÖ Labmed länsklinik" w:date="2016-11-14T18:44:00Z">
              <w:rPr/>
            </w:rPrChange>
          </w:rPr>
          <w:t>16</w:t>
        </w:r>
        <w:r w:rsidR="002C2B85" w:rsidRPr="002C2B85">
          <w:rPr>
            <w:rFonts w:ascii="Times New Roman" w:hAnsi="Times New Roman" w:cs="Times New Roman"/>
            <w:sz w:val="24"/>
            <w:szCs w:val="24"/>
            <w:lang w:val="sv-SE"/>
            <w:rPrChange w:id="1614" w:author="Unemo Magnus, USÖ Labmed länsklinik" w:date="2016-11-14T18:44:00Z">
              <w:rPr/>
            </w:rPrChange>
          </w:rPr>
          <w:t>: 216.</w:t>
        </w:r>
      </w:ins>
      <w:del w:id="1615" w:author="Unemo Magnus, USÖ Labmed länsklinik" w:date="2016-11-14T18:44:00Z">
        <w:r w:rsidRPr="002C2B85" w:rsidDel="002C2B85">
          <w:rPr>
            <w:rFonts w:ascii="Times New Roman" w:hAnsi="Times New Roman" w:cs="Times New Roman"/>
            <w:i/>
            <w:iCs/>
            <w:sz w:val="24"/>
            <w:szCs w:val="24"/>
            <w:lang w:val="sv-SE"/>
            <w:rPrChange w:id="1616" w:author="Unemo Magnus, USÖ Labmed länsklinik" w:date="2016-11-14T18:44:00Z">
              <w:rPr>
                <w:rFonts w:ascii="Calibri" w:hAnsi="Calibri"/>
                <w:i/>
                <w:iCs/>
              </w:rPr>
            </w:rPrChange>
          </w:rPr>
          <w:delText>bioRxiv</w:delText>
        </w:r>
        <w:r w:rsidRPr="002C2B85" w:rsidDel="002C2B85">
          <w:rPr>
            <w:rFonts w:ascii="Times New Roman" w:hAnsi="Times New Roman" w:cs="Times New Roman"/>
            <w:sz w:val="24"/>
            <w:szCs w:val="24"/>
            <w:lang w:val="sv-SE"/>
            <w:rPrChange w:id="1617" w:author="Unemo Magnus, USÖ Labmed länsklinik" w:date="2016-11-14T18:44:00Z">
              <w:rPr>
                <w:rFonts w:ascii="Calibri" w:hAnsi="Calibri"/>
              </w:rPr>
            </w:rPrChange>
          </w:rPr>
          <w:delText xml:space="preserve"> 2015: 28506.</w:delText>
        </w:r>
      </w:del>
    </w:p>
    <w:p w14:paraId="3D69BAC4" w14:textId="59651005" w:rsidR="00377FDC" w:rsidRPr="006F644E" w:rsidRDefault="00377FDC">
      <w:pPr>
        <w:pStyle w:val="Bibliography"/>
        <w:spacing w:after="0" w:line="480" w:lineRule="auto"/>
        <w:jc w:val="both"/>
        <w:rPr>
          <w:rFonts w:ascii="Times New Roman" w:hAnsi="Times New Roman" w:cs="Times New Roman"/>
          <w:sz w:val="24"/>
          <w:szCs w:val="24"/>
          <w:rPrChange w:id="1618" w:author="Unemo Magnus, USÖ Labmed länsklinik" w:date="2016-11-14T17:51:00Z">
            <w:rPr>
              <w:rFonts w:ascii="Calibri" w:hAnsi="Calibri"/>
            </w:rPr>
          </w:rPrChange>
        </w:rPr>
        <w:pPrChange w:id="1619" w:author="Unemo Magnus, USÖ Labmed länsklinik" w:date="2016-11-14T18:38:00Z">
          <w:pPr>
            <w:pStyle w:val="Bibliography"/>
          </w:pPr>
        </w:pPrChange>
      </w:pPr>
      <w:r w:rsidRPr="006F644E">
        <w:rPr>
          <w:rFonts w:ascii="Times New Roman" w:hAnsi="Times New Roman" w:cs="Times New Roman"/>
          <w:sz w:val="24"/>
          <w:szCs w:val="24"/>
          <w:lang w:val="sv-SE"/>
          <w:rPrChange w:id="1620" w:author="Unemo Magnus, USÖ Labmed länsklinik" w:date="2016-11-14T17:51:00Z">
            <w:rPr>
              <w:rFonts w:ascii="Calibri" w:hAnsi="Calibri"/>
            </w:rPr>
          </w:rPrChange>
        </w:rPr>
        <w:t>17. Kassteele J van de, Santen-Verheuvel MG van, Koedijk FDH</w:t>
      </w:r>
      <w:ins w:id="1621" w:author="Unemo Magnus, USÖ Labmed länsklinik" w:date="2016-11-14T18:44:00Z">
        <w:r w:rsidR="002C2B85">
          <w:rPr>
            <w:rFonts w:ascii="Times New Roman" w:hAnsi="Times New Roman" w:cs="Times New Roman"/>
            <w:sz w:val="24"/>
            <w:szCs w:val="24"/>
            <w:lang w:val="sv-SE"/>
          </w:rPr>
          <w:t xml:space="preserve"> </w:t>
        </w:r>
        <w:r w:rsidR="002C2B85" w:rsidRPr="002C2B85">
          <w:rPr>
            <w:rFonts w:ascii="Times New Roman" w:hAnsi="Times New Roman" w:cs="Times New Roman"/>
            <w:i/>
            <w:sz w:val="24"/>
            <w:szCs w:val="24"/>
            <w:lang w:val="sv-SE"/>
            <w:rPrChange w:id="1622" w:author="Unemo Magnus, USÖ Labmed länsklinik" w:date="2016-11-14T18:45:00Z">
              <w:rPr>
                <w:rFonts w:ascii="Times New Roman" w:hAnsi="Times New Roman" w:cs="Times New Roman"/>
                <w:i/>
                <w:sz w:val="24"/>
                <w:szCs w:val="24"/>
              </w:rPr>
            </w:rPrChange>
          </w:rPr>
          <w:t>et al</w:t>
        </w:r>
      </w:ins>
      <w:del w:id="1623" w:author="Unemo Magnus, USÖ Labmed länsklinik" w:date="2016-11-14T18:44:00Z">
        <w:r w:rsidRPr="006F644E" w:rsidDel="002C2B85">
          <w:rPr>
            <w:rFonts w:ascii="Times New Roman" w:hAnsi="Times New Roman" w:cs="Times New Roman"/>
            <w:sz w:val="24"/>
            <w:szCs w:val="24"/>
            <w:lang w:val="sv-SE"/>
            <w:rPrChange w:id="1624" w:author="Unemo Magnus, USÖ Labmed länsklinik" w:date="2016-11-14T17:51:00Z">
              <w:rPr>
                <w:rFonts w:ascii="Calibri" w:hAnsi="Calibri"/>
              </w:rPr>
            </w:rPrChange>
          </w:rPr>
          <w:delText>, Dam AP van, Sande MAB van der, Neeling AJ de</w:delText>
        </w:r>
      </w:del>
      <w:r w:rsidRPr="006F644E">
        <w:rPr>
          <w:rFonts w:ascii="Times New Roman" w:hAnsi="Times New Roman" w:cs="Times New Roman"/>
          <w:sz w:val="24"/>
          <w:szCs w:val="24"/>
          <w:lang w:val="sv-SE"/>
          <w:rPrChange w:id="1625" w:author="Unemo Magnus, USÖ Labmed länsklinik" w:date="2016-11-14T17:51:00Z">
            <w:rPr>
              <w:rFonts w:ascii="Calibri" w:hAnsi="Calibri"/>
            </w:rPr>
          </w:rPrChange>
        </w:rPr>
        <w:t xml:space="preserve">. </w:t>
      </w:r>
      <w:r w:rsidRPr="006F644E">
        <w:rPr>
          <w:rFonts w:ascii="Times New Roman" w:hAnsi="Times New Roman" w:cs="Times New Roman"/>
          <w:sz w:val="24"/>
          <w:szCs w:val="24"/>
          <w:rPrChange w:id="1626" w:author="Unemo Magnus, USÖ Labmed länsklinik" w:date="2016-11-14T17:51:00Z">
            <w:rPr>
              <w:rFonts w:ascii="Calibri" w:hAnsi="Calibri"/>
            </w:rPr>
          </w:rPrChange>
        </w:rPr>
        <w:t xml:space="preserve">New </w:t>
      </w:r>
      <w:del w:id="1627" w:author="Unemo Magnus, USÖ Labmed länsklinik" w:date="2016-11-14T18:45:00Z">
        <w:r w:rsidRPr="006F644E" w:rsidDel="002C2B85">
          <w:rPr>
            <w:rFonts w:ascii="Times New Roman" w:hAnsi="Times New Roman" w:cs="Times New Roman"/>
            <w:sz w:val="24"/>
            <w:szCs w:val="24"/>
            <w:rPrChange w:id="1628" w:author="Unemo Magnus, USÖ Labmed länsklinik" w:date="2016-11-14T17:51:00Z">
              <w:rPr>
                <w:rFonts w:ascii="Calibri" w:hAnsi="Calibri"/>
              </w:rPr>
            </w:rPrChange>
          </w:rPr>
          <w:delText xml:space="preserve">Statistical </w:delText>
        </w:r>
      </w:del>
      <w:ins w:id="1629" w:author="Unemo Magnus, USÖ Labmed länsklinik" w:date="2016-11-14T18:45:00Z">
        <w:r w:rsidR="002C2B85">
          <w:rPr>
            <w:rFonts w:ascii="Times New Roman" w:hAnsi="Times New Roman" w:cs="Times New Roman"/>
            <w:sz w:val="24"/>
            <w:szCs w:val="24"/>
          </w:rPr>
          <w:t>s</w:t>
        </w:r>
        <w:r w:rsidR="002C2B85" w:rsidRPr="006F644E">
          <w:rPr>
            <w:rFonts w:ascii="Times New Roman" w:hAnsi="Times New Roman" w:cs="Times New Roman"/>
            <w:sz w:val="24"/>
            <w:szCs w:val="24"/>
            <w:rPrChange w:id="1630" w:author="Unemo Magnus, USÖ Labmed länsklinik" w:date="2016-11-14T17:51:00Z">
              <w:rPr>
                <w:rFonts w:ascii="Calibri" w:hAnsi="Calibri"/>
              </w:rPr>
            </w:rPrChange>
          </w:rPr>
          <w:t xml:space="preserve">tatistical </w:t>
        </w:r>
      </w:ins>
      <w:del w:id="1631" w:author="Unemo Magnus, USÖ Labmed länsklinik" w:date="2016-11-14T18:45:00Z">
        <w:r w:rsidRPr="006F644E" w:rsidDel="002C2B85">
          <w:rPr>
            <w:rFonts w:ascii="Times New Roman" w:hAnsi="Times New Roman" w:cs="Times New Roman"/>
            <w:sz w:val="24"/>
            <w:szCs w:val="24"/>
            <w:rPrChange w:id="1632" w:author="Unemo Magnus, USÖ Labmed länsklinik" w:date="2016-11-14T17:51:00Z">
              <w:rPr>
                <w:rFonts w:ascii="Calibri" w:hAnsi="Calibri"/>
              </w:rPr>
            </w:rPrChange>
          </w:rPr>
          <w:delText xml:space="preserve">Technique </w:delText>
        </w:r>
      </w:del>
      <w:ins w:id="1633" w:author="Unemo Magnus, USÖ Labmed länsklinik" w:date="2016-11-14T18:45:00Z">
        <w:r w:rsidR="002C2B85">
          <w:rPr>
            <w:rFonts w:ascii="Times New Roman" w:hAnsi="Times New Roman" w:cs="Times New Roman"/>
            <w:sz w:val="24"/>
            <w:szCs w:val="24"/>
          </w:rPr>
          <w:t>t</w:t>
        </w:r>
        <w:r w:rsidR="002C2B85" w:rsidRPr="006F644E">
          <w:rPr>
            <w:rFonts w:ascii="Times New Roman" w:hAnsi="Times New Roman" w:cs="Times New Roman"/>
            <w:sz w:val="24"/>
            <w:szCs w:val="24"/>
            <w:rPrChange w:id="1634" w:author="Unemo Magnus, USÖ Labmed länsklinik" w:date="2016-11-14T17:51:00Z">
              <w:rPr>
                <w:rFonts w:ascii="Calibri" w:hAnsi="Calibri"/>
              </w:rPr>
            </w:rPrChange>
          </w:rPr>
          <w:t xml:space="preserve">echnique </w:t>
        </w:r>
      </w:ins>
      <w:r w:rsidRPr="006F644E">
        <w:rPr>
          <w:rFonts w:ascii="Times New Roman" w:hAnsi="Times New Roman" w:cs="Times New Roman"/>
          <w:sz w:val="24"/>
          <w:szCs w:val="24"/>
          <w:rPrChange w:id="1635" w:author="Unemo Magnus, USÖ Labmed länsklinik" w:date="2016-11-14T17:51:00Z">
            <w:rPr>
              <w:rFonts w:ascii="Calibri" w:hAnsi="Calibri"/>
            </w:rPr>
          </w:rPrChange>
        </w:rPr>
        <w:t xml:space="preserve">for </w:t>
      </w:r>
      <w:del w:id="1636" w:author="Unemo Magnus, USÖ Labmed länsklinik" w:date="2016-11-14T18:45:00Z">
        <w:r w:rsidRPr="006F644E" w:rsidDel="002C2B85">
          <w:rPr>
            <w:rFonts w:ascii="Times New Roman" w:hAnsi="Times New Roman" w:cs="Times New Roman"/>
            <w:sz w:val="24"/>
            <w:szCs w:val="24"/>
            <w:rPrChange w:id="1637" w:author="Unemo Magnus, USÖ Labmed länsklinik" w:date="2016-11-14T17:51:00Z">
              <w:rPr>
                <w:rFonts w:ascii="Calibri" w:hAnsi="Calibri"/>
              </w:rPr>
            </w:rPrChange>
          </w:rPr>
          <w:delText xml:space="preserve">Analyzing </w:delText>
        </w:r>
      </w:del>
      <w:ins w:id="1638" w:author="Unemo Magnus, USÖ Labmed länsklinik" w:date="2016-11-14T18:45:00Z">
        <w:r w:rsidR="002C2B85">
          <w:rPr>
            <w:rFonts w:ascii="Times New Roman" w:hAnsi="Times New Roman" w:cs="Times New Roman"/>
            <w:sz w:val="24"/>
            <w:szCs w:val="24"/>
          </w:rPr>
          <w:lastRenderedPageBreak/>
          <w:t>a</w:t>
        </w:r>
        <w:r w:rsidR="002C2B85" w:rsidRPr="006F644E">
          <w:rPr>
            <w:rFonts w:ascii="Times New Roman" w:hAnsi="Times New Roman" w:cs="Times New Roman"/>
            <w:sz w:val="24"/>
            <w:szCs w:val="24"/>
            <w:rPrChange w:id="1639" w:author="Unemo Magnus, USÖ Labmed länsklinik" w:date="2016-11-14T17:51:00Z">
              <w:rPr>
                <w:rFonts w:ascii="Calibri" w:hAnsi="Calibri"/>
              </w:rPr>
            </w:rPrChange>
          </w:rPr>
          <w:t xml:space="preserve">nalyzing </w:t>
        </w:r>
      </w:ins>
      <w:r w:rsidRPr="006F644E">
        <w:rPr>
          <w:rFonts w:ascii="Times New Roman" w:hAnsi="Times New Roman" w:cs="Times New Roman"/>
          <w:sz w:val="24"/>
          <w:szCs w:val="24"/>
          <w:rPrChange w:id="1640" w:author="Unemo Magnus, USÖ Labmed länsklinik" w:date="2016-11-14T17:51:00Z">
            <w:rPr>
              <w:rFonts w:ascii="Calibri" w:hAnsi="Calibri"/>
            </w:rPr>
          </w:rPrChange>
        </w:rPr>
        <w:t>MIC-</w:t>
      </w:r>
      <w:del w:id="1641" w:author="Unemo Magnus, USÖ Labmed länsklinik" w:date="2016-11-14T18:45:00Z">
        <w:r w:rsidRPr="006F644E" w:rsidDel="002C2B85">
          <w:rPr>
            <w:rFonts w:ascii="Times New Roman" w:hAnsi="Times New Roman" w:cs="Times New Roman"/>
            <w:sz w:val="24"/>
            <w:szCs w:val="24"/>
            <w:rPrChange w:id="1642" w:author="Unemo Magnus, USÖ Labmed länsklinik" w:date="2016-11-14T17:51:00Z">
              <w:rPr>
                <w:rFonts w:ascii="Calibri" w:hAnsi="Calibri"/>
              </w:rPr>
            </w:rPrChange>
          </w:rPr>
          <w:delText xml:space="preserve">Based </w:delText>
        </w:r>
      </w:del>
      <w:ins w:id="1643" w:author="Unemo Magnus, USÖ Labmed länsklinik" w:date="2016-11-14T18:45:00Z">
        <w:r w:rsidR="002C2B85">
          <w:rPr>
            <w:rFonts w:ascii="Times New Roman" w:hAnsi="Times New Roman" w:cs="Times New Roman"/>
            <w:sz w:val="24"/>
            <w:szCs w:val="24"/>
          </w:rPr>
          <w:t>b</w:t>
        </w:r>
        <w:r w:rsidR="002C2B85" w:rsidRPr="006F644E">
          <w:rPr>
            <w:rFonts w:ascii="Times New Roman" w:hAnsi="Times New Roman" w:cs="Times New Roman"/>
            <w:sz w:val="24"/>
            <w:szCs w:val="24"/>
            <w:rPrChange w:id="1644" w:author="Unemo Magnus, USÖ Labmed länsklinik" w:date="2016-11-14T17:51:00Z">
              <w:rPr>
                <w:rFonts w:ascii="Calibri" w:hAnsi="Calibri"/>
              </w:rPr>
            </w:rPrChange>
          </w:rPr>
          <w:t xml:space="preserve">ased </w:t>
        </w:r>
      </w:ins>
      <w:del w:id="1645" w:author="Unemo Magnus, USÖ Labmed länsklinik" w:date="2016-11-14T18:45:00Z">
        <w:r w:rsidRPr="006F644E" w:rsidDel="002C2B85">
          <w:rPr>
            <w:rFonts w:ascii="Times New Roman" w:hAnsi="Times New Roman" w:cs="Times New Roman"/>
            <w:sz w:val="24"/>
            <w:szCs w:val="24"/>
            <w:rPrChange w:id="1646" w:author="Unemo Magnus, USÖ Labmed länsklinik" w:date="2016-11-14T17:51:00Z">
              <w:rPr>
                <w:rFonts w:ascii="Calibri" w:hAnsi="Calibri"/>
              </w:rPr>
            </w:rPrChange>
          </w:rPr>
          <w:delText xml:space="preserve">Susceptibility </w:delText>
        </w:r>
      </w:del>
      <w:ins w:id="1647" w:author="Unemo Magnus, USÖ Labmed länsklinik" w:date="2016-11-14T18:45:00Z">
        <w:r w:rsidR="002C2B85">
          <w:rPr>
            <w:rFonts w:ascii="Times New Roman" w:hAnsi="Times New Roman" w:cs="Times New Roman"/>
            <w:sz w:val="24"/>
            <w:szCs w:val="24"/>
          </w:rPr>
          <w:t>s</w:t>
        </w:r>
        <w:r w:rsidR="002C2B85" w:rsidRPr="006F644E">
          <w:rPr>
            <w:rFonts w:ascii="Times New Roman" w:hAnsi="Times New Roman" w:cs="Times New Roman"/>
            <w:sz w:val="24"/>
            <w:szCs w:val="24"/>
            <w:rPrChange w:id="1648" w:author="Unemo Magnus, USÖ Labmed länsklinik" w:date="2016-11-14T17:51:00Z">
              <w:rPr>
                <w:rFonts w:ascii="Calibri" w:hAnsi="Calibri"/>
              </w:rPr>
            </w:rPrChange>
          </w:rPr>
          <w:t xml:space="preserve">usceptibility </w:t>
        </w:r>
      </w:ins>
      <w:del w:id="1649" w:author="Unemo Magnus, USÖ Labmed länsklinik" w:date="2016-11-14T18:45:00Z">
        <w:r w:rsidRPr="006F644E" w:rsidDel="002C2B85">
          <w:rPr>
            <w:rFonts w:ascii="Times New Roman" w:hAnsi="Times New Roman" w:cs="Times New Roman"/>
            <w:sz w:val="24"/>
            <w:szCs w:val="24"/>
            <w:rPrChange w:id="1650" w:author="Unemo Magnus, USÖ Labmed länsklinik" w:date="2016-11-14T17:51:00Z">
              <w:rPr>
                <w:rFonts w:ascii="Calibri" w:hAnsi="Calibri"/>
              </w:rPr>
            </w:rPrChange>
          </w:rPr>
          <w:delText>Data</w:delText>
        </w:r>
      </w:del>
      <w:ins w:id="1651" w:author="Unemo Magnus, USÖ Labmed länsklinik" w:date="2016-11-14T18:45:00Z">
        <w:r w:rsidR="002C2B85">
          <w:rPr>
            <w:rFonts w:ascii="Times New Roman" w:hAnsi="Times New Roman" w:cs="Times New Roman"/>
            <w:sz w:val="24"/>
            <w:szCs w:val="24"/>
          </w:rPr>
          <w:t>d</w:t>
        </w:r>
        <w:r w:rsidR="002C2B85" w:rsidRPr="006F644E">
          <w:rPr>
            <w:rFonts w:ascii="Times New Roman" w:hAnsi="Times New Roman" w:cs="Times New Roman"/>
            <w:sz w:val="24"/>
            <w:szCs w:val="24"/>
            <w:rPrChange w:id="1652" w:author="Unemo Magnus, USÖ Labmed länsklinik" w:date="2016-11-14T17:51:00Z">
              <w:rPr>
                <w:rFonts w:ascii="Calibri" w:hAnsi="Calibri"/>
              </w:rPr>
            </w:rPrChange>
          </w:rPr>
          <w:t>ata</w:t>
        </w:r>
      </w:ins>
      <w:r w:rsidRPr="006F644E">
        <w:rPr>
          <w:rFonts w:ascii="Times New Roman" w:hAnsi="Times New Roman" w:cs="Times New Roman"/>
          <w:sz w:val="24"/>
          <w:szCs w:val="24"/>
          <w:rPrChange w:id="1653"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654"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655" w:author="Unemo Magnus, USÖ Labmed länsklinik" w:date="2016-11-14T17:51:00Z">
            <w:rPr>
              <w:rFonts w:ascii="Calibri" w:hAnsi="Calibri"/>
            </w:rPr>
          </w:rPrChange>
        </w:rPr>
        <w:t xml:space="preserve"> 2012; </w:t>
      </w:r>
      <w:r w:rsidRPr="006F644E">
        <w:rPr>
          <w:rFonts w:ascii="Times New Roman" w:hAnsi="Times New Roman" w:cs="Times New Roman"/>
          <w:b/>
          <w:bCs/>
          <w:sz w:val="24"/>
          <w:szCs w:val="24"/>
          <w:rPrChange w:id="1656" w:author="Unemo Magnus, USÖ Labmed länsklinik" w:date="2016-11-14T17:51:00Z">
            <w:rPr>
              <w:rFonts w:ascii="Calibri" w:hAnsi="Calibri"/>
              <w:b/>
              <w:bCs/>
            </w:rPr>
          </w:rPrChange>
        </w:rPr>
        <w:t>56</w:t>
      </w:r>
      <w:r w:rsidRPr="006F644E">
        <w:rPr>
          <w:rFonts w:ascii="Times New Roman" w:hAnsi="Times New Roman" w:cs="Times New Roman"/>
          <w:sz w:val="24"/>
          <w:szCs w:val="24"/>
          <w:rPrChange w:id="1657" w:author="Unemo Magnus, USÖ Labmed länsklinik" w:date="2016-11-14T17:51:00Z">
            <w:rPr>
              <w:rFonts w:ascii="Calibri" w:hAnsi="Calibri"/>
            </w:rPr>
          </w:rPrChange>
        </w:rPr>
        <w:t>: 1557–63.</w:t>
      </w:r>
    </w:p>
    <w:p w14:paraId="1C2EB338" w14:textId="77777777" w:rsidR="00377FDC" w:rsidRPr="006F644E" w:rsidRDefault="00377FDC">
      <w:pPr>
        <w:pStyle w:val="Bibliography"/>
        <w:spacing w:after="0" w:line="480" w:lineRule="auto"/>
        <w:jc w:val="both"/>
        <w:rPr>
          <w:rFonts w:ascii="Times New Roman" w:hAnsi="Times New Roman" w:cs="Times New Roman"/>
          <w:sz w:val="24"/>
          <w:szCs w:val="24"/>
          <w:rPrChange w:id="1658" w:author="Unemo Magnus, USÖ Labmed länsklinik" w:date="2016-11-14T17:51:00Z">
            <w:rPr>
              <w:rFonts w:ascii="Calibri" w:hAnsi="Calibri"/>
            </w:rPr>
          </w:rPrChange>
        </w:rPr>
        <w:pPrChange w:id="1659" w:author="Unemo Magnus, USÖ Labmed länsklinik" w:date="2016-11-14T18:38:00Z">
          <w:pPr>
            <w:pStyle w:val="Bibliography"/>
          </w:pPr>
        </w:pPrChange>
      </w:pPr>
      <w:r w:rsidRPr="006F644E">
        <w:rPr>
          <w:rFonts w:ascii="Times New Roman" w:hAnsi="Times New Roman" w:cs="Times New Roman"/>
          <w:sz w:val="24"/>
          <w:szCs w:val="24"/>
          <w:rPrChange w:id="1660" w:author="Unemo Magnus, USÖ Labmed länsklinik" w:date="2016-11-14T17:51:00Z">
            <w:rPr>
              <w:rFonts w:ascii="Calibri" w:hAnsi="Calibri"/>
            </w:rPr>
          </w:rPrChange>
        </w:rPr>
        <w:t xml:space="preserve">18. Slob W. Benchmark dose and the three Rs. Part I. Getting more information from the same number of animals. </w:t>
      </w:r>
      <w:r w:rsidRPr="006F644E">
        <w:rPr>
          <w:rFonts w:ascii="Times New Roman" w:hAnsi="Times New Roman" w:cs="Times New Roman"/>
          <w:i/>
          <w:iCs/>
          <w:sz w:val="24"/>
          <w:szCs w:val="24"/>
          <w:rPrChange w:id="1661" w:author="Unemo Magnus, USÖ Labmed länsklinik" w:date="2016-11-14T17:51:00Z">
            <w:rPr>
              <w:rFonts w:ascii="Calibri" w:hAnsi="Calibri"/>
              <w:i/>
              <w:iCs/>
            </w:rPr>
          </w:rPrChange>
        </w:rPr>
        <w:t>Crit Rev Toxicol</w:t>
      </w:r>
      <w:r w:rsidRPr="006F644E">
        <w:rPr>
          <w:rFonts w:ascii="Times New Roman" w:hAnsi="Times New Roman" w:cs="Times New Roman"/>
          <w:sz w:val="24"/>
          <w:szCs w:val="24"/>
          <w:rPrChange w:id="1662" w:author="Unemo Magnus, USÖ Labmed länsklinik" w:date="2016-11-14T17:51:00Z">
            <w:rPr>
              <w:rFonts w:ascii="Calibri" w:hAnsi="Calibri"/>
            </w:rPr>
          </w:rPrChange>
        </w:rPr>
        <w:t xml:space="preserve"> 2014; </w:t>
      </w:r>
      <w:r w:rsidRPr="006F644E">
        <w:rPr>
          <w:rFonts w:ascii="Times New Roman" w:hAnsi="Times New Roman" w:cs="Times New Roman"/>
          <w:b/>
          <w:bCs/>
          <w:sz w:val="24"/>
          <w:szCs w:val="24"/>
          <w:rPrChange w:id="1663" w:author="Unemo Magnus, USÖ Labmed länsklinik" w:date="2016-11-14T17:51:00Z">
            <w:rPr>
              <w:rFonts w:ascii="Calibri" w:hAnsi="Calibri"/>
              <w:b/>
              <w:bCs/>
            </w:rPr>
          </w:rPrChange>
        </w:rPr>
        <w:t>44</w:t>
      </w:r>
      <w:r w:rsidRPr="006F644E">
        <w:rPr>
          <w:rFonts w:ascii="Times New Roman" w:hAnsi="Times New Roman" w:cs="Times New Roman"/>
          <w:sz w:val="24"/>
          <w:szCs w:val="24"/>
          <w:rPrChange w:id="1664" w:author="Unemo Magnus, USÖ Labmed länsklinik" w:date="2016-11-14T17:51:00Z">
            <w:rPr>
              <w:rFonts w:ascii="Calibri" w:hAnsi="Calibri"/>
            </w:rPr>
          </w:rPrChange>
        </w:rPr>
        <w:t>: 557–67.</w:t>
      </w:r>
    </w:p>
    <w:p w14:paraId="469E1FCB" w14:textId="77777777" w:rsidR="00377FDC" w:rsidRPr="006F644E" w:rsidRDefault="00377FDC">
      <w:pPr>
        <w:pStyle w:val="Bibliography"/>
        <w:spacing w:after="0" w:line="480" w:lineRule="auto"/>
        <w:jc w:val="both"/>
        <w:rPr>
          <w:rFonts w:ascii="Times New Roman" w:hAnsi="Times New Roman" w:cs="Times New Roman"/>
          <w:sz w:val="24"/>
          <w:szCs w:val="24"/>
          <w:rPrChange w:id="1665" w:author="Unemo Magnus, USÖ Labmed länsklinik" w:date="2016-11-14T17:51:00Z">
            <w:rPr>
              <w:rFonts w:ascii="Calibri" w:hAnsi="Calibri"/>
            </w:rPr>
          </w:rPrChange>
        </w:rPr>
        <w:pPrChange w:id="1666" w:author="Unemo Magnus, USÖ Labmed länsklinik" w:date="2016-11-14T18:38:00Z">
          <w:pPr>
            <w:pStyle w:val="Bibliography"/>
          </w:pPr>
        </w:pPrChange>
      </w:pPr>
      <w:r w:rsidRPr="006F644E">
        <w:rPr>
          <w:rFonts w:ascii="Times New Roman" w:hAnsi="Times New Roman" w:cs="Times New Roman"/>
          <w:sz w:val="24"/>
          <w:szCs w:val="24"/>
          <w:rPrChange w:id="1667" w:author="Unemo Magnus, USÖ Labmed länsklinik" w:date="2016-11-14T17:51:00Z">
            <w:rPr>
              <w:rFonts w:ascii="Calibri" w:hAnsi="Calibri"/>
            </w:rPr>
          </w:rPrChange>
        </w:rPr>
        <w:t xml:space="preserve">19. Slob W. Benchmark dose and the three Rs. Part II. Consequences for study design and animal use. </w:t>
      </w:r>
      <w:r w:rsidRPr="006F644E">
        <w:rPr>
          <w:rFonts w:ascii="Times New Roman" w:hAnsi="Times New Roman" w:cs="Times New Roman"/>
          <w:i/>
          <w:iCs/>
          <w:sz w:val="24"/>
          <w:szCs w:val="24"/>
          <w:rPrChange w:id="1668" w:author="Unemo Magnus, USÖ Labmed länsklinik" w:date="2016-11-14T17:51:00Z">
            <w:rPr>
              <w:rFonts w:ascii="Calibri" w:hAnsi="Calibri"/>
              <w:i/>
              <w:iCs/>
            </w:rPr>
          </w:rPrChange>
        </w:rPr>
        <w:t>Crit Rev Toxicol</w:t>
      </w:r>
      <w:r w:rsidRPr="006F644E">
        <w:rPr>
          <w:rFonts w:ascii="Times New Roman" w:hAnsi="Times New Roman" w:cs="Times New Roman"/>
          <w:sz w:val="24"/>
          <w:szCs w:val="24"/>
          <w:rPrChange w:id="1669" w:author="Unemo Magnus, USÖ Labmed länsklinik" w:date="2016-11-14T17:51:00Z">
            <w:rPr>
              <w:rFonts w:ascii="Calibri" w:hAnsi="Calibri"/>
            </w:rPr>
          </w:rPrChange>
        </w:rPr>
        <w:t xml:space="preserve"> 2014; </w:t>
      </w:r>
      <w:r w:rsidRPr="006F644E">
        <w:rPr>
          <w:rFonts w:ascii="Times New Roman" w:hAnsi="Times New Roman" w:cs="Times New Roman"/>
          <w:b/>
          <w:bCs/>
          <w:sz w:val="24"/>
          <w:szCs w:val="24"/>
          <w:rPrChange w:id="1670" w:author="Unemo Magnus, USÖ Labmed länsklinik" w:date="2016-11-14T17:51:00Z">
            <w:rPr>
              <w:rFonts w:ascii="Calibri" w:hAnsi="Calibri"/>
              <w:b/>
              <w:bCs/>
            </w:rPr>
          </w:rPrChange>
        </w:rPr>
        <w:t>44</w:t>
      </w:r>
      <w:r w:rsidRPr="006F644E">
        <w:rPr>
          <w:rFonts w:ascii="Times New Roman" w:hAnsi="Times New Roman" w:cs="Times New Roman"/>
          <w:sz w:val="24"/>
          <w:szCs w:val="24"/>
          <w:rPrChange w:id="1671" w:author="Unemo Magnus, USÖ Labmed länsklinik" w:date="2016-11-14T17:51:00Z">
            <w:rPr>
              <w:rFonts w:ascii="Calibri" w:hAnsi="Calibri"/>
            </w:rPr>
          </w:rPrChange>
        </w:rPr>
        <w:t>: 568–80.</w:t>
      </w:r>
    </w:p>
    <w:p w14:paraId="3B368E48" w14:textId="77777777" w:rsidR="00377FDC" w:rsidRPr="006F644E" w:rsidRDefault="00377FDC">
      <w:pPr>
        <w:pStyle w:val="Bibliography"/>
        <w:spacing w:after="0" w:line="480" w:lineRule="auto"/>
        <w:jc w:val="both"/>
        <w:rPr>
          <w:rFonts w:ascii="Times New Roman" w:hAnsi="Times New Roman" w:cs="Times New Roman"/>
          <w:sz w:val="24"/>
          <w:szCs w:val="24"/>
          <w:rPrChange w:id="1672" w:author="Unemo Magnus, USÖ Labmed länsklinik" w:date="2016-11-14T17:51:00Z">
            <w:rPr>
              <w:rFonts w:ascii="Calibri" w:hAnsi="Calibri"/>
            </w:rPr>
          </w:rPrChange>
        </w:rPr>
        <w:pPrChange w:id="1673" w:author="Unemo Magnus, USÖ Labmed länsklinik" w:date="2016-11-14T18:38:00Z">
          <w:pPr>
            <w:pStyle w:val="Bibliography"/>
          </w:pPr>
        </w:pPrChange>
      </w:pPr>
      <w:r w:rsidRPr="006F644E">
        <w:rPr>
          <w:rFonts w:ascii="Times New Roman" w:hAnsi="Times New Roman" w:cs="Times New Roman"/>
          <w:sz w:val="24"/>
          <w:szCs w:val="24"/>
          <w:rPrChange w:id="1674" w:author="Unemo Magnus, USÖ Labmed länsklinik" w:date="2016-11-14T17:51:00Z">
            <w:rPr>
              <w:rFonts w:ascii="Calibri" w:hAnsi="Calibri"/>
            </w:rPr>
          </w:rPrChange>
        </w:rPr>
        <w:t xml:space="preserve">20. Davis JA, Gift JS, Zhao QJ. Introduction to benchmark dose methods and U.S. EPA’s benchmark dose software (BMDS) version 2.1.1. </w:t>
      </w:r>
      <w:r w:rsidRPr="006F644E">
        <w:rPr>
          <w:rFonts w:ascii="Times New Roman" w:hAnsi="Times New Roman" w:cs="Times New Roman"/>
          <w:i/>
          <w:iCs/>
          <w:sz w:val="24"/>
          <w:szCs w:val="24"/>
          <w:rPrChange w:id="1675" w:author="Unemo Magnus, USÖ Labmed länsklinik" w:date="2016-11-14T17:51:00Z">
            <w:rPr>
              <w:rFonts w:ascii="Calibri" w:hAnsi="Calibri"/>
              <w:i/>
              <w:iCs/>
            </w:rPr>
          </w:rPrChange>
        </w:rPr>
        <w:t>Toxicol Appl Pharmacol</w:t>
      </w:r>
      <w:r w:rsidRPr="006F644E">
        <w:rPr>
          <w:rFonts w:ascii="Times New Roman" w:hAnsi="Times New Roman" w:cs="Times New Roman"/>
          <w:sz w:val="24"/>
          <w:szCs w:val="24"/>
          <w:rPrChange w:id="1676" w:author="Unemo Magnus, USÖ Labmed länsklinik" w:date="2016-11-14T17:51:00Z">
            <w:rPr>
              <w:rFonts w:ascii="Calibri" w:hAnsi="Calibri"/>
            </w:rPr>
          </w:rPrChange>
        </w:rPr>
        <w:t xml:space="preserve"> 2011; </w:t>
      </w:r>
      <w:r w:rsidRPr="006F644E">
        <w:rPr>
          <w:rFonts w:ascii="Times New Roman" w:hAnsi="Times New Roman" w:cs="Times New Roman"/>
          <w:b/>
          <w:bCs/>
          <w:sz w:val="24"/>
          <w:szCs w:val="24"/>
          <w:rPrChange w:id="1677" w:author="Unemo Magnus, USÖ Labmed länsklinik" w:date="2016-11-14T17:51:00Z">
            <w:rPr>
              <w:rFonts w:ascii="Calibri" w:hAnsi="Calibri"/>
              <w:b/>
              <w:bCs/>
            </w:rPr>
          </w:rPrChange>
        </w:rPr>
        <w:t>254</w:t>
      </w:r>
      <w:r w:rsidRPr="006F644E">
        <w:rPr>
          <w:rFonts w:ascii="Times New Roman" w:hAnsi="Times New Roman" w:cs="Times New Roman"/>
          <w:sz w:val="24"/>
          <w:szCs w:val="24"/>
          <w:rPrChange w:id="1678" w:author="Unemo Magnus, USÖ Labmed länsklinik" w:date="2016-11-14T17:51:00Z">
            <w:rPr>
              <w:rFonts w:ascii="Calibri" w:hAnsi="Calibri"/>
            </w:rPr>
          </w:rPrChange>
        </w:rPr>
        <w:t>: 181–91.</w:t>
      </w:r>
    </w:p>
    <w:p w14:paraId="36FD2A56" w14:textId="23AEA65C" w:rsidR="00377FDC" w:rsidRPr="006F644E" w:rsidRDefault="00377FDC">
      <w:pPr>
        <w:pStyle w:val="Bibliography"/>
        <w:spacing w:after="0" w:line="480" w:lineRule="auto"/>
        <w:jc w:val="both"/>
        <w:rPr>
          <w:rFonts w:ascii="Times New Roman" w:hAnsi="Times New Roman" w:cs="Times New Roman"/>
          <w:sz w:val="24"/>
          <w:szCs w:val="24"/>
          <w:rPrChange w:id="1679" w:author="Unemo Magnus, USÖ Labmed länsklinik" w:date="2016-11-14T17:51:00Z">
            <w:rPr>
              <w:rFonts w:ascii="Calibri" w:hAnsi="Calibri"/>
            </w:rPr>
          </w:rPrChange>
        </w:rPr>
        <w:pPrChange w:id="1680" w:author="Unemo Magnus, USÖ Labmed länsklinik" w:date="2016-11-14T18:38:00Z">
          <w:pPr>
            <w:pStyle w:val="Bibliography"/>
          </w:pPr>
        </w:pPrChange>
      </w:pPr>
      <w:r w:rsidRPr="006F644E">
        <w:rPr>
          <w:rFonts w:ascii="Times New Roman" w:hAnsi="Times New Roman" w:cs="Times New Roman"/>
          <w:sz w:val="24"/>
          <w:szCs w:val="24"/>
          <w:rPrChange w:id="1681" w:author="Unemo Magnus, USÖ Labmed länsklinik" w:date="2016-11-14T17:51:00Z">
            <w:rPr>
              <w:rFonts w:ascii="Calibri" w:hAnsi="Calibri"/>
            </w:rPr>
          </w:rPrChange>
        </w:rPr>
        <w:t>21. Filipsson AF, Sand S, Nilsson J</w:t>
      </w:r>
      <w:ins w:id="1682" w:author="Unemo Magnus, USÖ Labmed länsklinik" w:date="2016-11-14T18:45:00Z">
        <w:r w:rsidR="00143D32">
          <w:rPr>
            <w:rFonts w:ascii="Times New Roman" w:hAnsi="Times New Roman" w:cs="Times New Roman"/>
            <w:sz w:val="24"/>
            <w:szCs w:val="24"/>
          </w:rPr>
          <w:t xml:space="preserve"> </w:t>
        </w:r>
        <w:r w:rsidR="00143D32">
          <w:rPr>
            <w:rFonts w:ascii="Times New Roman" w:hAnsi="Times New Roman" w:cs="Times New Roman"/>
            <w:i/>
            <w:sz w:val="24"/>
            <w:szCs w:val="24"/>
          </w:rPr>
          <w:t>et al</w:t>
        </w:r>
      </w:ins>
      <w:del w:id="1683" w:author="Unemo Magnus, USÖ Labmed länsklinik" w:date="2016-11-14T18:45:00Z">
        <w:r w:rsidRPr="006F644E" w:rsidDel="00143D32">
          <w:rPr>
            <w:rFonts w:ascii="Times New Roman" w:hAnsi="Times New Roman" w:cs="Times New Roman"/>
            <w:sz w:val="24"/>
            <w:szCs w:val="24"/>
            <w:rPrChange w:id="1684" w:author="Unemo Magnus, USÖ Labmed länsklinik" w:date="2016-11-14T17:51:00Z">
              <w:rPr>
                <w:rFonts w:ascii="Calibri" w:hAnsi="Calibri"/>
              </w:rPr>
            </w:rPrChange>
          </w:rPr>
          <w:delText>, Victorin K</w:delText>
        </w:r>
      </w:del>
      <w:r w:rsidRPr="006F644E">
        <w:rPr>
          <w:rFonts w:ascii="Times New Roman" w:hAnsi="Times New Roman" w:cs="Times New Roman"/>
          <w:sz w:val="24"/>
          <w:szCs w:val="24"/>
          <w:rPrChange w:id="1685" w:author="Unemo Magnus, USÖ Labmed länsklinik" w:date="2016-11-14T17:51:00Z">
            <w:rPr>
              <w:rFonts w:ascii="Calibri" w:hAnsi="Calibri"/>
            </w:rPr>
          </w:rPrChange>
        </w:rPr>
        <w:t xml:space="preserve">. The benchmark dose method--review of available models, and recommendations for application in health risk assessment. </w:t>
      </w:r>
      <w:r w:rsidRPr="006F644E">
        <w:rPr>
          <w:rFonts w:ascii="Times New Roman" w:hAnsi="Times New Roman" w:cs="Times New Roman"/>
          <w:i/>
          <w:iCs/>
          <w:sz w:val="24"/>
          <w:szCs w:val="24"/>
          <w:rPrChange w:id="1686" w:author="Unemo Magnus, USÖ Labmed länsklinik" w:date="2016-11-14T17:51:00Z">
            <w:rPr>
              <w:rFonts w:ascii="Calibri" w:hAnsi="Calibri"/>
              <w:i/>
              <w:iCs/>
            </w:rPr>
          </w:rPrChange>
        </w:rPr>
        <w:t>Crit Rev Toxicol</w:t>
      </w:r>
      <w:r w:rsidRPr="006F644E">
        <w:rPr>
          <w:rFonts w:ascii="Times New Roman" w:hAnsi="Times New Roman" w:cs="Times New Roman"/>
          <w:sz w:val="24"/>
          <w:szCs w:val="24"/>
          <w:rPrChange w:id="1687" w:author="Unemo Magnus, USÖ Labmed länsklinik" w:date="2016-11-14T17:51:00Z">
            <w:rPr>
              <w:rFonts w:ascii="Calibri" w:hAnsi="Calibri"/>
            </w:rPr>
          </w:rPrChange>
        </w:rPr>
        <w:t xml:space="preserve"> 2003; </w:t>
      </w:r>
      <w:r w:rsidRPr="006F644E">
        <w:rPr>
          <w:rFonts w:ascii="Times New Roman" w:hAnsi="Times New Roman" w:cs="Times New Roman"/>
          <w:b/>
          <w:bCs/>
          <w:sz w:val="24"/>
          <w:szCs w:val="24"/>
          <w:rPrChange w:id="1688" w:author="Unemo Magnus, USÖ Labmed länsklinik" w:date="2016-11-14T17:51:00Z">
            <w:rPr>
              <w:rFonts w:ascii="Calibri" w:hAnsi="Calibri"/>
              <w:b/>
              <w:bCs/>
            </w:rPr>
          </w:rPrChange>
        </w:rPr>
        <w:t>33</w:t>
      </w:r>
      <w:r w:rsidRPr="006F644E">
        <w:rPr>
          <w:rFonts w:ascii="Times New Roman" w:hAnsi="Times New Roman" w:cs="Times New Roman"/>
          <w:sz w:val="24"/>
          <w:szCs w:val="24"/>
          <w:rPrChange w:id="1689" w:author="Unemo Magnus, USÖ Labmed länsklinik" w:date="2016-11-14T17:51:00Z">
            <w:rPr>
              <w:rFonts w:ascii="Calibri" w:hAnsi="Calibri"/>
            </w:rPr>
          </w:rPrChange>
        </w:rPr>
        <w:t>: 505–42.</w:t>
      </w:r>
    </w:p>
    <w:p w14:paraId="294DF857" w14:textId="1BBA62C3" w:rsidR="00377FDC" w:rsidRPr="006F644E" w:rsidRDefault="00377FDC">
      <w:pPr>
        <w:pStyle w:val="Bibliography"/>
        <w:spacing w:after="0" w:line="480" w:lineRule="auto"/>
        <w:jc w:val="both"/>
        <w:rPr>
          <w:rFonts w:ascii="Times New Roman" w:hAnsi="Times New Roman" w:cs="Times New Roman"/>
          <w:sz w:val="24"/>
          <w:szCs w:val="24"/>
          <w:rPrChange w:id="1690" w:author="Unemo Magnus, USÖ Labmed länsklinik" w:date="2016-11-14T17:51:00Z">
            <w:rPr>
              <w:rFonts w:ascii="Calibri" w:hAnsi="Calibri"/>
            </w:rPr>
          </w:rPrChange>
        </w:rPr>
        <w:pPrChange w:id="1691" w:author="Unemo Magnus, USÖ Labmed länsklinik" w:date="2016-11-14T18:38:00Z">
          <w:pPr>
            <w:pStyle w:val="Bibliography"/>
          </w:pPr>
        </w:pPrChange>
      </w:pPr>
      <w:r w:rsidRPr="006F644E">
        <w:rPr>
          <w:rFonts w:ascii="Times New Roman" w:hAnsi="Times New Roman" w:cs="Times New Roman"/>
          <w:sz w:val="24"/>
          <w:szCs w:val="24"/>
          <w:rPrChange w:id="1692" w:author="Unemo Magnus, USÖ Labmed länsklinik" w:date="2016-11-14T17:51:00Z">
            <w:rPr>
              <w:rFonts w:ascii="Calibri" w:hAnsi="Calibri"/>
            </w:rPr>
          </w:rPrChange>
        </w:rPr>
        <w:t>22. Sampah MES, Shen L, Jilek BL</w:t>
      </w:r>
      <w:ins w:id="1693" w:author="Unemo Magnus, USÖ Labmed länsklinik" w:date="2016-11-14T18:45:00Z">
        <w:r w:rsidR="00143D32">
          <w:rPr>
            <w:rFonts w:ascii="Times New Roman" w:hAnsi="Times New Roman" w:cs="Times New Roman"/>
            <w:sz w:val="24"/>
            <w:szCs w:val="24"/>
          </w:rPr>
          <w:t xml:space="preserve"> </w:t>
        </w:r>
        <w:r w:rsidR="00143D32">
          <w:rPr>
            <w:rFonts w:ascii="Times New Roman" w:hAnsi="Times New Roman" w:cs="Times New Roman"/>
            <w:i/>
            <w:sz w:val="24"/>
            <w:szCs w:val="24"/>
          </w:rPr>
          <w:t>et al</w:t>
        </w:r>
      </w:ins>
      <w:del w:id="1694" w:author="Unemo Magnus, USÖ Labmed länsklinik" w:date="2016-11-14T18:45:00Z">
        <w:r w:rsidRPr="006F644E" w:rsidDel="00143D32">
          <w:rPr>
            <w:rFonts w:ascii="Times New Roman" w:hAnsi="Times New Roman" w:cs="Times New Roman"/>
            <w:sz w:val="24"/>
            <w:szCs w:val="24"/>
            <w:rPrChange w:id="1695" w:author="Unemo Magnus, USÖ Labmed länsklinik" w:date="2016-11-14T17:51:00Z">
              <w:rPr>
                <w:rFonts w:ascii="Calibri" w:hAnsi="Calibri"/>
              </w:rPr>
            </w:rPrChange>
          </w:rPr>
          <w:delText>, Siliciano RF</w:delText>
        </w:r>
      </w:del>
      <w:r w:rsidRPr="006F644E">
        <w:rPr>
          <w:rFonts w:ascii="Times New Roman" w:hAnsi="Times New Roman" w:cs="Times New Roman"/>
          <w:sz w:val="24"/>
          <w:szCs w:val="24"/>
          <w:rPrChange w:id="1696" w:author="Unemo Magnus, USÖ Labmed länsklinik" w:date="2016-11-14T17:51:00Z">
            <w:rPr>
              <w:rFonts w:ascii="Calibri" w:hAnsi="Calibri"/>
            </w:rPr>
          </w:rPrChange>
        </w:rPr>
        <w:t xml:space="preserve">. Dose–response curve slope is a missing dimension in the analysis of HIV-1 drug resistance. </w:t>
      </w:r>
      <w:r w:rsidRPr="006F644E">
        <w:rPr>
          <w:rFonts w:ascii="Times New Roman" w:hAnsi="Times New Roman" w:cs="Times New Roman"/>
          <w:i/>
          <w:iCs/>
          <w:sz w:val="24"/>
          <w:szCs w:val="24"/>
          <w:rPrChange w:id="1697" w:author="Unemo Magnus, USÖ Labmed länsklinik" w:date="2016-11-14T17:51:00Z">
            <w:rPr>
              <w:rFonts w:ascii="Calibri" w:hAnsi="Calibri"/>
              <w:i/>
              <w:iCs/>
            </w:rPr>
          </w:rPrChange>
        </w:rPr>
        <w:t>Proc Natl Acad Sci U S A</w:t>
      </w:r>
      <w:r w:rsidRPr="006F644E">
        <w:rPr>
          <w:rFonts w:ascii="Times New Roman" w:hAnsi="Times New Roman" w:cs="Times New Roman"/>
          <w:sz w:val="24"/>
          <w:szCs w:val="24"/>
          <w:rPrChange w:id="1698" w:author="Unemo Magnus, USÖ Labmed länsklinik" w:date="2016-11-14T17:51:00Z">
            <w:rPr>
              <w:rFonts w:ascii="Calibri" w:hAnsi="Calibri"/>
            </w:rPr>
          </w:rPrChange>
        </w:rPr>
        <w:t xml:space="preserve"> 2011; </w:t>
      </w:r>
      <w:r w:rsidRPr="006F644E">
        <w:rPr>
          <w:rFonts w:ascii="Times New Roman" w:hAnsi="Times New Roman" w:cs="Times New Roman"/>
          <w:b/>
          <w:bCs/>
          <w:sz w:val="24"/>
          <w:szCs w:val="24"/>
          <w:rPrChange w:id="1699" w:author="Unemo Magnus, USÖ Labmed länsklinik" w:date="2016-11-14T17:51:00Z">
            <w:rPr>
              <w:rFonts w:ascii="Calibri" w:hAnsi="Calibri"/>
              <w:b/>
              <w:bCs/>
            </w:rPr>
          </w:rPrChange>
        </w:rPr>
        <w:t>108</w:t>
      </w:r>
      <w:r w:rsidRPr="006F644E">
        <w:rPr>
          <w:rFonts w:ascii="Times New Roman" w:hAnsi="Times New Roman" w:cs="Times New Roman"/>
          <w:sz w:val="24"/>
          <w:szCs w:val="24"/>
          <w:rPrChange w:id="1700" w:author="Unemo Magnus, USÖ Labmed länsklinik" w:date="2016-11-14T17:51:00Z">
            <w:rPr>
              <w:rFonts w:ascii="Calibri" w:hAnsi="Calibri"/>
            </w:rPr>
          </w:rPrChange>
        </w:rPr>
        <w:t>: 7613–8.</w:t>
      </w:r>
    </w:p>
    <w:p w14:paraId="2F3CE5F1" w14:textId="17B3C5C7" w:rsidR="00377FDC" w:rsidRPr="00AF166B" w:rsidRDefault="00377FDC">
      <w:pPr>
        <w:pStyle w:val="Bibliography"/>
        <w:spacing w:after="0" w:line="480" w:lineRule="auto"/>
        <w:jc w:val="both"/>
        <w:rPr>
          <w:rFonts w:ascii="Times New Roman" w:hAnsi="Times New Roman" w:cs="Times New Roman"/>
          <w:sz w:val="24"/>
          <w:szCs w:val="24"/>
          <w:lang w:val="en-US"/>
          <w:rPrChange w:id="1701" w:author="Unemo Magnus, USÖ Labmed länsklinik" w:date="2016-11-15T15:02:00Z">
            <w:rPr>
              <w:rFonts w:ascii="Calibri" w:hAnsi="Calibri"/>
            </w:rPr>
          </w:rPrChange>
        </w:rPr>
        <w:pPrChange w:id="1702" w:author="Unemo Magnus, USÖ Labmed länsklinik" w:date="2016-11-14T18:38:00Z">
          <w:pPr>
            <w:pStyle w:val="Bibliography"/>
          </w:pPr>
        </w:pPrChange>
      </w:pPr>
      <w:r w:rsidRPr="006F644E">
        <w:rPr>
          <w:rFonts w:ascii="Times New Roman" w:hAnsi="Times New Roman" w:cs="Times New Roman"/>
          <w:sz w:val="24"/>
          <w:szCs w:val="24"/>
          <w:rPrChange w:id="1703" w:author="Unemo Magnus, USÖ Labmed länsklinik" w:date="2016-11-14T17:51:00Z">
            <w:rPr>
              <w:rFonts w:ascii="Calibri" w:hAnsi="Calibri"/>
            </w:rPr>
          </w:rPrChange>
        </w:rPr>
        <w:t xml:space="preserve">23. Rampersad SN. Multiple </w:t>
      </w:r>
      <w:del w:id="1704" w:author="Unemo Magnus, USÖ Labmed länsklinik" w:date="2016-11-14T18:45:00Z">
        <w:r w:rsidRPr="006F644E" w:rsidDel="00143D32">
          <w:rPr>
            <w:rFonts w:ascii="Times New Roman" w:hAnsi="Times New Roman" w:cs="Times New Roman"/>
            <w:sz w:val="24"/>
            <w:szCs w:val="24"/>
            <w:rPrChange w:id="1705" w:author="Unemo Magnus, USÖ Labmed länsklinik" w:date="2016-11-14T17:51:00Z">
              <w:rPr>
                <w:rFonts w:ascii="Calibri" w:hAnsi="Calibri"/>
              </w:rPr>
            </w:rPrChange>
          </w:rPr>
          <w:delText xml:space="preserve">Applications </w:delText>
        </w:r>
      </w:del>
      <w:ins w:id="1706" w:author="Unemo Magnus, USÖ Labmed länsklinik" w:date="2016-11-14T18:45:00Z">
        <w:r w:rsidR="00143D32">
          <w:rPr>
            <w:rFonts w:ascii="Times New Roman" w:hAnsi="Times New Roman" w:cs="Times New Roman"/>
            <w:sz w:val="24"/>
            <w:szCs w:val="24"/>
          </w:rPr>
          <w:t>a</w:t>
        </w:r>
        <w:r w:rsidR="00143D32" w:rsidRPr="006F644E">
          <w:rPr>
            <w:rFonts w:ascii="Times New Roman" w:hAnsi="Times New Roman" w:cs="Times New Roman"/>
            <w:sz w:val="24"/>
            <w:szCs w:val="24"/>
            <w:rPrChange w:id="1707" w:author="Unemo Magnus, USÖ Labmed länsklinik" w:date="2016-11-14T17:51:00Z">
              <w:rPr>
                <w:rFonts w:ascii="Calibri" w:hAnsi="Calibri"/>
              </w:rPr>
            </w:rPrChange>
          </w:rPr>
          <w:t xml:space="preserve">pplications </w:t>
        </w:r>
      </w:ins>
      <w:r w:rsidRPr="006F644E">
        <w:rPr>
          <w:rFonts w:ascii="Times New Roman" w:hAnsi="Times New Roman" w:cs="Times New Roman"/>
          <w:sz w:val="24"/>
          <w:szCs w:val="24"/>
          <w:rPrChange w:id="1708" w:author="Unemo Magnus, USÖ Labmed länsklinik" w:date="2016-11-14T17:51:00Z">
            <w:rPr>
              <w:rFonts w:ascii="Calibri" w:hAnsi="Calibri"/>
            </w:rPr>
          </w:rPrChange>
        </w:rPr>
        <w:t xml:space="preserve">of </w:t>
      </w:r>
      <w:del w:id="1709" w:author="Unemo Magnus, USÖ Labmed länsklinik" w:date="2016-11-14T18:45:00Z">
        <w:r w:rsidRPr="006F644E" w:rsidDel="00143D32">
          <w:rPr>
            <w:rFonts w:ascii="Times New Roman" w:hAnsi="Times New Roman" w:cs="Times New Roman"/>
            <w:sz w:val="24"/>
            <w:szCs w:val="24"/>
            <w:rPrChange w:id="1710" w:author="Unemo Magnus, USÖ Labmed länsklinik" w:date="2016-11-14T17:51:00Z">
              <w:rPr>
                <w:rFonts w:ascii="Calibri" w:hAnsi="Calibri"/>
              </w:rPr>
            </w:rPrChange>
          </w:rPr>
          <w:delText xml:space="preserve">Alamar </w:delText>
        </w:r>
      </w:del>
      <w:ins w:id="1711" w:author="Unemo Magnus, USÖ Labmed länsklinik" w:date="2016-11-14T18:45:00Z">
        <w:r w:rsidR="00143D32">
          <w:rPr>
            <w:rFonts w:ascii="Times New Roman" w:hAnsi="Times New Roman" w:cs="Times New Roman"/>
            <w:sz w:val="24"/>
            <w:szCs w:val="24"/>
          </w:rPr>
          <w:t>a</w:t>
        </w:r>
        <w:r w:rsidR="00143D32" w:rsidRPr="006F644E">
          <w:rPr>
            <w:rFonts w:ascii="Times New Roman" w:hAnsi="Times New Roman" w:cs="Times New Roman"/>
            <w:sz w:val="24"/>
            <w:szCs w:val="24"/>
            <w:rPrChange w:id="1712" w:author="Unemo Magnus, USÖ Labmed länsklinik" w:date="2016-11-14T17:51:00Z">
              <w:rPr>
                <w:rFonts w:ascii="Calibri" w:hAnsi="Calibri"/>
              </w:rPr>
            </w:rPrChange>
          </w:rPr>
          <w:t xml:space="preserve">lamar </w:t>
        </w:r>
      </w:ins>
      <w:del w:id="1713" w:author="Unemo Magnus, USÖ Labmed länsklinik" w:date="2016-11-14T18:45:00Z">
        <w:r w:rsidRPr="006F644E" w:rsidDel="00143D32">
          <w:rPr>
            <w:rFonts w:ascii="Times New Roman" w:hAnsi="Times New Roman" w:cs="Times New Roman"/>
            <w:sz w:val="24"/>
            <w:szCs w:val="24"/>
            <w:rPrChange w:id="1714" w:author="Unemo Magnus, USÖ Labmed länsklinik" w:date="2016-11-14T17:51:00Z">
              <w:rPr>
                <w:rFonts w:ascii="Calibri" w:hAnsi="Calibri"/>
              </w:rPr>
            </w:rPrChange>
          </w:rPr>
          <w:delText xml:space="preserve">Blue </w:delText>
        </w:r>
      </w:del>
      <w:ins w:id="1715" w:author="Unemo Magnus, USÖ Labmed länsklinik" w:date="2016-11-14T18:45:00Z">
        <w:r w:rsidR="00143D32">
          <w:rPr>
            <w:rFonts w:ascii="Times New Roman" w:hAnsi="Times New Roman" w:cs="Times New Roman"/>
            <w:sz w:val="24"/>
            <w:szCs w:val="24"/>
          </w:rPr>
          <w:t>b</w:t>
        </w:r>
        <w:r w:rsidR="00143D32" w:rsidRPr="006F644E">
          <w:rPr>
            <w:rFonts w:ascii="Times New Roman" w:hAnsi="Times New Roman" w:cs="Times New Roman"/>
            <w:sz w:val="24"/>
            <w:szCs w:val="24"/>
            <w:rPrChange w:id="1716" w:author="Unemo Magnus, USÖ Labmed länsklinik" w:date="2016-11-14T17:51:00Z">
              <w:rPr>
                <w:rFonts w:ascii="Calibri" w:hAnsi="Calibri"/>
              </w:rPr>
            </w:rPrChange>
          </w:rPr>
          <w:t xml:space="preserve">lue </w:t>
        </w:r>
      </w:ins>
      <w:r w:rsidRPr="006F644E">
        <w:rPr>
          <w:rFonts w:ascii="Times New Roman" w:hAnsi="Times New Roman" w:cs="Times New Roman"/>
          <w:sz w:val="24"/>
          <w:szCs w:val="24"/>
          <w:rPrChange w:id="1717" w:author="Unemo Magnus, USÖ Labmed länsklinik" w:date="2016-11-14T17:51:00Z">
            <w:rPr>
              <w:rFonts w:ascii="Calibri" w:hAnsi="Calibri"/>
            </w:rPr>
          </w:rPrChange>
        </w:rPr>
        <w:t xml:space="preserve">as an </w:t>
      </w:r>
      <w:del w:id="1718" w:author="Unemo Magnus, USÖ Labmed länsklinik" w:date="2016-11-14T18:45:00Z">
        <w:r w:rsidRPr="006F644E" w:rsidDel="00143D32">
          <w:rPr>
            <w:rFonts w:ascii="Times New Roman" w:hAnsi="Times New Roman" w:cs="Times New Roman"/>
            <w:sz w:val="24"/>
            <w:szCs w:val="24"/>
            <w:rPrChange w:id="1719" w:author="Unemo Magnus, USÖ Labmed länsklinik" w:date="2016-11-14T17:51:00Z">
              <w:rPr>
                <w:rFonts w:ascii="Calibri" w:hAnsi="Calibri"/>
              </w:rPr>
            </w:rPrChange>
          </w:rPr>
          <w:delText xml:space="preserve">Indicator </w:delText>
        </w:r>
      </w:del>
      <w:ins w:id="1720" w:author="Unemo Magnus, USÖ Labmed länsklinik" w:date="2016-11-14T18:45:00Z">
        <w:r w:rsidR="00143D32">
          <w:rPr>
            <w:rFonts w:ascii="Times New Roman" w:hAnsi="Times New Roman" w:cs="Times New Roman"/>
            <w:sz w:val="24"/>
            <w:szCs w:val="24"/>
          </w:rPr>
          <w:t>i</w:t>
        </w:r>
        <w:r w:rsidR="00143D32" w:rsidRPr="006F644E">
          <w:rPr>
            <w:rFonts w:ascii="Times New Roman" w:hAnsi="Times New Roman" w:cs="Times New Roman"/>
            <w:sz w:val="24"/>
            <w:szCs w:val="24"/>
            <w:rPrChange w:id="1721" w:author="Unemo Magnus, USÖ Labmed länsklinik" w:date="2016-11-14T17:51:00Z">
              <w:rPr>
                <w:rFonts w:ascii="Calibri" w:hAnsi="Calibri"/>
              </w:rPr>
            </w:rPrChange>
          </w:rPr>
          <w:t xml:space="preserve">ndicator </w:t>
        </w:r>
      </w:ins>
      <w:r w:rsidRPr="006F644E">
        <w:rPr>
          <w:rFonts w:ascii="Times New Roman" w:hAnsi="Times New Roman" w:cs="Times New Roman"/>
          <w:sz w:val="24"/>
          <w:szCs w:val="24"/>
          <w:rPrChange w:id="1722" w:author="Unemo Magnus, USÖ Labmed länsklinik" w:date="2016-11-14T17:51:00Z">
            <w:rPr>
              <w:rFonts w:ascii="Calibri" w:hAnsi="Calibri"/>
            </w:rPr>
          </w:rPrChange>
        </w:rPr>
        <w:t xml:space="preserve">of </w:t>
      </w:r>
      <w:del w:id="1723" w:author="Unemo Magnus, USÖ Labmed länsklinik" w:date="2016-11-14T18:45:00Z">
        <w:r w:rsidRPr="006F644E" w:rsidDel="00143D32">
          <w:rPr>
            <w:rFonts w:ascii="Times New Roman" w:hAnsi="Times New Roman" w:cs="Times New Roman"/>
            <w:sz w:val="24"/>
            <w:szCs w:val="24"/>
            <w:rPrChange w:id="1724" w:author="Unemo Magnus, USÖ Labmed länsklinik" w:date="2016-11-14T17:51:00Z">
              <w:rPr>
                <w:rFonts w:ascii="Calibri" w:hAnsi="Calibri"/>
              </w:rPr>
            </w:rPrChange>
          </w:rPr>
          <w:delText xml:space="preserve">Metabolic </w:delText>
        </w:r>
      </w:del>
      <w:ins w:id="1725" w:author="Unemo Magnus, USÖ Labmed länsklinik" w:date="2016-11-14T18:45:00Z">
        <w:r w:rsidR="00143D32">
          <w:rPr>
            <w:rFonts w:ascii="Times New Roman" w:hAnsi="Times New Roman" w:cs="Times New Roman"/>
            <w:sz w:val="24"/>
            <w:szCs w:val="24"/>
          </w:rPr>
          <w:t>m</w:t>
        </w:r>
        <w:r w:rsidR="00143D32" w:rsidRPr="006F644E">
          <w:rPr>
            <w:rFonts w:ascii="Times New Roman" w:hAnsi="Times New Roman" w:cs="Times New Roman"/>
            <w:sz w:val="24"/>
            <w:szCs w:val="24"/>
            <w:rPrChange w:id="1726" w:author="Unemo Magnus, USÖ Labmed länsklinik" w:date="2016-11-14T17:51:00Z">
              <w:rPr>
                <w:rFonts w:ascii="Calibri" w:hAnsi="Calibri"/>
              </w:rPr>
            </w:rPrChange>
          </w:rPr>
          <w:t xml:space="preserve">etabolic </w:t>
        </w:r>
      </w:ins>
      <w:del w:id="1727" w:author="Unemo Magnus, USÖ Labmed länsklinik" w:date="2016-11-14T18:45:00Z">
        <w:r w:rsidRPr="006F644E" w:rsidDel="00143D32">
          <w:rPr>
            <w:rFonts w:ascii="Times New Roman" w:hAnsi="Times New Roman" w:cs="Times New Roman"/>
            <w:sz w:val="24"/>
            <w:szCs w:val="24"/>
            <w:rPrChange w:id="1728" w:author="Unemo Magnus, USÖ Labmed länsklinik" w:date="2016-11-14T17:51:00Z">
              <w:rPr>
                <w:rFonts w:ascii="Calibri" w:hAnsi="Calibri"/>
              </w:rPr>
            </w:rPrChange>
          </w:rPr>
          <w:delText xml:space="preserve">Function </w:delText>
        </w:r>
      </w:del>
      <w:ins w:id="1729" w:author="Unemo Magnus, USÖ Labmed länsklinik" w:date="2016-11-14T18:45:00Z">
        <w:r w:rsidR="00143D32">
          <w:rPr>
            <w:rFonts w:ascii="Times New Roman" w:hAnsi="Times New Roman" w:cs="Times New Roman"/>
            <w:sz w:val="24"/>
            <w:szCs w:val="24"/>
          </w:rPr>
          <w:t>f</w:t>
        </w:r>
        <w:r w:rsidR="00143D32" w:rsidRPr="006F644E">
          <w:rPr>
            <w:rFonts w:ascii="Times New Roman" w:hAnsi="Times New Roman" w:cs="Times New Roman"/>
            <w:sz w:val="24"/>
            <w:szCs w:val="24"/>
            <w:rPrChange w:id="1730" w:author="Unemo Magnus, USÖ Labmed länsklinik" w:date="2016-11-14T17:51:00Z">
              <w:rPr>
                <w:rFonts w:ascii="Calibri" w:hAnsi="Calibri"/>
              </w:rPr>
            </w:rPrChange>
          </w:rPr>
          <w:t xml:space="preserve">unction </w:t>
        </w:r>
      </w:ins>
      <w:r w:rsidRPr="006F644E">
        <w:rPr>
          <w:rFonts w:ascii="Times New Roman" w:hAnsi="Times New Roman" w:cs="Times New Roman"/>
          <w:sz w:val="24"/>
          <w:szCs w:val="24"/>
          <w:rPrChange w:id="1731" w:author="Unemo Magnus, USÖ Labmed länsklinik" w:date="2016-11-14T17:51:00Z">
            <w:rPr>
              <w:rFonts w:ascii="Calibri" w:hAnsi="Calibri"/>
            </w:rPr>
          </w:rPrChange>
        </w:rPr>
        <w:t xml:space="preserve">and </w:t>
      </w:r>
      <w:del w:id="1732" w:author="Unemo Magnus, USÖ Labmed länsklinik" w:date="2016-11-14T18:45:00Z">
        <w:r w:rsidRPr="006F644E" w:rsidDel="00143D32">
          <w:rPr>
            <w:rFonts w:ascii="Times New Roman" w:hAnsi="Times New Roman" w:cs="Times New Roman"/>
            <w:sz w:val="24"/>
            <w:szCs w:val="24"/>
            <w:rPrChange w:id="1733" w:author="Unemo Magnus, USÖ Labmed länsklinik" w:date="2016-11-14T17:51:00Z">
              <w:rPr>
                <w:rFonts w:ascii="Calibri" w:hAnsi="Calibri"/>
              </w:rPr>
            </w:rPrChange>
          </w:rPr>
          <w:delText xml:space="preserve">Cellular </w:delText>
        </w:r>
      </w:del>
      <w:ins w:id="1734" w:author="Unemo Magnus, USÖ Labmed länsklinik" w:date="2016-11-14T18:45:00Z">
        <w:r w:rsidR="00143D32">
          <w:rPr>
            <w:rFonts w:ascii="Times New Roman" w:hAnsi="Times New Roman" w:cs="Times New Roman"/>
            <w:sz w:val="24"/>
            <w:szCs w:val="24"/>
          </w:rPr>
          <w:t>c</w:t>
        </w:r>
        <w:r w:rsidR="00143D32" w:rsidRPr="006F644E">
          <w:rPr>
            <w:rFonts w:ascii="Times New Roman" w:hAnsi="Times New Roman" w:cs="Times New Roman"/>
            <w:sz w:val="24"/>
            <w:szCs w:val="24"/>
            <w:rPrChange w:id="1735" w:author="Unemo Magnus, USÖ Labmed länsklinik" w:date="2016-11-14T17:51:00Z">
              <w:rPr>
                <w:rFonts w:ascii="Calibri" w:hAnsi="Calibri"/>
              </w:rPr>
            </w:rPrChange>
          </w:rPr>
          <w:t xml:space="preserve">ellular </w:t>
        </w:r>
      </w:ins>
      <w:del w:id="1736" w:author="Unemo Magnus, USÖ Labmed länsklinik" w:date="2016-11-14T18:45:00Z">
        <w:r w:rsidRPr="006F644E" w:rsidDel="00143D32">
          <w:rPr>
            <w:rFonts w:ascii="Times New Roman" w:hAnsi="Times New Roman" w:cs="Times New Roman"/>
            <w:sz w:val="24"/>
            <w:szCs w:val="24"/>
            <w:rPrChange w:id="1737" w:author="Unemo Magnus, USÖ Labmed länsklinik" w:date="2016-11-14T17:51:00Z">
              <w:rPr>
                <w:rFonts w:ascii="Calibri" w:hAnsi="Calibri"/>
              </w:rPr>
            </w:rPrChange>
          </w:rPr>
          <w:delText xml:space="preserve">Health </w:delText>
        </w:r>
      </w:del>
      <w:ins w:id="1738" w:author="Unemo Magnus, USÖ Labmed länsklinik" w:date="2016-11-14T18:45:00Z">
        <w:r w:rsidR="00143D32">
          <w:rPr>
            <w:rFonts w:ascii="Times New Roman" w:hAnsi="Times New Roman" w:cs="Times New Roman"/>
            <w:sz w:val="24"/>
            <w:szCs w:val="24"/>
          </w:rPr>
          <w:t>h</w:t>
        </w:r>
        <w:r w:rsidR="00143D32" w:rsidRPr="006F644E">
          <w:rPr>
            <w:rFonts w:ascii="Times New Roman" w:hAnsi="Times New Roman" w:cs="Times New Roman"/>
            <w:sz w:val="24"/>
            <w:szCs w:val="24"/>
            <w:rPrChange w:id="1739" w:author="Unemo Magnus, USÖ Labmed länsklinik" w:date="2016-11-14T17:51:00Z">
              <w:rPr>
                <w:rFonts w:ascii="Calibri" w:hAnsi="Calibri"/>
              </w:rPr>
            </w:rPrChange>
          </w:rPr>
          <w:t xml:space="preserve">ealth </w:t>
        </w:r>
      </w:ins>
      <w:r w:rsidRPr="006F644E">
        <w:rPr>
          <w:rFonts w:ascii="Times New Roman" w:hAnsi="Times New Roman" w:cs="Times New Roman"/>
          <w:sz w:val="24"/>
          <w:szCs w:val="24"/>
          <w:rPrChange w:id="1740" w:author="Unemo Magnus, USÖ Labmed länsklinik" w:date="2016-11-14T17:51:00Z">
            <w:rPr>
              <w:rFonts w:ascii="Calibri" w:hAnsi="Calibri"/>
            </w:rPr>
          </w:rPrChange>
        </w:rPr>
        <w:t xml:space="preserve">in </w:t>
      </w:r>
      <w:del w:id="1741" w:author="Unemo Magnus, USÖ Labmed länsklinik" w:date="2016-11-14T18:46:00Z">
        <w:r w:rsidRPr="006F644E" w:rsidDel="00143D32">
          <w:rPr>
            <w:rFonts w:ascii="Times New Roman" w:hAnsi="Times New Roman" w:cs="Times New Roman"/>
            <w:sz w:val="24"/>
            <w:szCs w:val="24"/>
            <w:rPrChange w:id="1742" w:author="Unemo Magnus, USÖ Labmed länsklinik" w:date="2016-11-14T17:51:00Z">
              <w:rPr>
                <w:rFonts w:ascii="Calibri" w:hAnsi="Calibri"/>
              </w:rPr>
            </w:rPrChange>
          </w:rPr>
          <w:delText xml:space="preserve">Cell </w:delText>
        </w:r>
      </w:del>
      <w:ins w:id="1743" w:author="Unemo Magnus, USÖ Labmed länsklinik" w:date="2016-11-14T18:46:00Z">
        <w:r w:rsidR="00143D32">
          <w:rPr>
            <w:rFonts w:ascii="Times New Roman" w:hAnsi="Times New Roman" w:cs="Times New Roman"/>
            <w:sz w:val="24"/>
            <w:szCs w:val="24"/>
          </w:rPr>
          <w:t>c</w:t>
        </w:r>
        <w:r w:rsidR="00143D32" w:rsidRPr="006F644E">
          <w:rPr>
            <w:rFonts w:ascii="Times New Roman" w:hAnsi="Times New Roman" w:cs="Times New Roman"/>
            <w:sz w:val="24"/>
            <w:szCs w:val="24"/>
            <w:rPrChange w:id="1744" w:author="Unemo Magnus, USÖ Labmed länsklinik" w:date="2016-11-14T17:51:00Z">
              <w:rPr>
                <w:rFonts w:ascii="Calibri" w:hAnsi="Calibri"/>
              </w:rPr>
            </w:rPrChange>
          </w:rPr>
          <w:t xml:space="preserve">ell </w:t>
        </w:r>
      </w:ins>
      <w:del w:id="1745" w:author="Unemo Magnus, USÖ Labmed länsklinik" w:date="2016-11-14T18:46:00Z">
        <w:r w:rsidRPr="006F644E" w:rsidDel="00143D32">
          <w:rPr>
            <w:rFonts w:ascii="Times New Roman" w:hAnsi="Times New Roman" w:cs="Times New Roman"/>
            <w:sz w:val="24"/>
            <w:szCs w:val="24"/>
            <w:rPrChange w:id="1746" w:author="Unemo Magnus, USÖ Labmed länsklinik" w:date="2016-11-14T17:51:00Z">
              <w:rPr>
                <w:rFonts w:ascii="Calibri" w:hAnsi="Calibri"/>
              </w:rPr>
            </w:rPrChange>
          </w:rPr>
          <w:delText xml:space="preserve">Viability </w:delText>
        </w:r>
      </w:del>
      <w:ins w:id="1747" w:author="Unemo Magnus, USÖ Labmed länsklinik" w:date="2016-11-14T18:46:00Z">
        <w:r w:rsidR="00143D32">
          <w:rPr>
            <w:rFonts w:ascii="Times New Roman" w:hAnsi="Times New Roman" w:cs="Times New Roman"/>
            <w:sz w:val="24"/>
            <w:szCs w:val="24"/>
          </w:rPr>
          <w:t>v</w:t>
        </w:r>
        <w:r w:rsidR="00143D32" w:rsidRPr="006F644E">
          <w:rPr>
            <w:rFonts w:ascii="Times New Roman" w:hAnsi="Times New Roman" w:cs="Times New Roman"/>
            <w:sz w:val="24"/>
            <w:szCs w:val="24"/>
            <w:rPrChange w:id="1748" w:author="Unemo Magnus, USÖ Labmed länsklinik" w:date="2016-11-14T17:51:00Z">
              <w:rPr>
                <w:rFonts w:ascii="Calibri" w:hAnsi="Calibri"/>
              </w:rPr>
            </w:rPrChange>
          </w:rPr>
          <w:t xml:space="preserve">iability </w:t>
        </w:r>
      </w:ins>
      <w:del w:id="1749" w:author="Unemo Magnus, USÖ Labmed länsklinik" w:date="2016-11-14T18:46:00Z">
        <w:r w:rsidRPr="006F644E" w:rsidDel="00143D32">
          <w:rPr>
            <w:rFonts w:ascii="Times New Roman" w:hAnsi="Times New Roman" w:cs="Times New Roman"/>
            <w:sz w:val="24"/>
            <w:szCs w:val="24"/>
            <w:rPrChange w:id="1750" w:author="Unemo Magnus, USÖ Labmed länsklinik" w:date="2016-11-14T17:51:00Z">
              <w:rPr>
                <w:rFonts w:ascii="Calibri" w:hAnsi="Calibri"/>
              </w:rPr>
            </w:rPrChange>
          </w:rPr>
          <w:delText>Bioassays</w:delText>
        </w:r>
      </w:del>
      <w:ins w:id="1751" w:author="Unemo Magnus, USÖ Labmed länsklinik" w:date="2016-11-14T18:46:00Z">
        <w:r w:rsidR="00143D32">
          <w:rPr>
            <w:rFonts w:ascii="Times New Roman" w:hAnsi="Times New Roman" w:cs="Times New Roman"/>
            <w:sz w:val="24"/>
            <w:szCs w:val="24"/>
          </w:rPr>
          <w:t>b</w:t>
        </w:r>
        <w:r w:rsidR="00143D32" w:rsidRPr="006F644E">
          <w:rPr>
            <w:rFonts w:ascii="Times New Roman" w:hAnsi="Times New Roman" w:cs="Times New Roman"/>
            <w:sz w:val="24"/>
            <w:szCs w:val="24"/>
            <w:rPrChange w:id="1752" w:author="Unemo Magnus, USÖ Labmed länsklinik" w:date="2016-11-14T17:51:00Z">
              <w:rPr>
                <w:rFonts w:ascii="Calibri" w:hAnsi="Calibri"/>
              </w:rPr>
            </w:rPrChange>
          </w:rPr>
          <w:t>ioassays</w:t>
        </w:r>
      </w:ins>
      <w:r w:rsidRPr="006F644E">
        <w:rPr>
          <w:rFonts w:ascii="Times New Roman" w:hAnsi="Times New Roman" w:cs="Times New Roman"/>
          <w:sz w:val="24"/>
          <w:szCs w:val="24"/>
          <w:rPrChange w:id="1753" w:author="Unemo Magnus, USÖ Labmed länsklinik" w:date="2016-11-14T17:51:00Z">
            <w:rPr>
              <w:rFonts w:ascii="Calibri" w:hAnsi="Calibri"/>
            </w:rPr>
          </w:rPrChange>
        </w:rPr>
        <w:t xml:space="preserve">. </w:t>
      </w:r>
      <w:r w:rsidRPr="00AF166B">
        <w:rPr>
          <w:rFonts w:ascii="Times New Roman" w:hAnsi="Times New Roman" w:cs="Times New Roman"/>
          <w:i/>
          <w:iCs/>
          <w:sz w:val="24"/>
          <w:szCs w:val="24"/>
          <w:lang w:val="en-US"/>
          <w:rPrChange w:id="1754" w:author="Unemo Magnus, USÖ Labmed länsklinik" w:date="2016-11-15T15:02:00Z">
            <w:rPr>
              <w:rFonts w:ascii="Calibri" w:hAnsi="Calibri"/>
              <w:i/>
              <w:iCs/>
            </w:rPr>
          </w:rPrChange>
        </w:rPr>
        <w:t>Sensors</w:t>
      </w:r>
      <w:r w:rsidRPr="00AF166B">
        <w:rPr>
          <w:rFonts w:ascii="Times New Roman" w:hAnsi="Times New Roman" w:cs="Times New Roman"/>
          <w:sz w:val="24"/>
          <w:szCs w:val="24"/>
          <w:lang w:val="en-US"/>
          <w:rPrChange w:id="1755" w:author="Unemo Magnus, USÖ Labmed länsklinik" w:date="2016-11-15T15:02:00Z">
            <w:rPr>
              <w:rFonts w:ascii="Calibri" w:hAnsi="Calibri"/>
            </w:rPr>
          </w:rPrChange>
        </w:rPr>
        <w:t xml:space="preserve"> 2012; </w:t>
      </w:r>
      <w:r w:rsidRPr="00AF166B">
        <w:rPr>
          <w:rFonts w:ascii="Times New Roman" w:hAnsi="Times New Roman" w:cs="Times New Roman"/>
          <w:b/>
          <w:bCs/>
          <w:sz w:val="24"/>
          <w:szCs w:val="24"/>
          <w:lang w:val="en-US"/>
          <w:rPrChange w:id="1756" w:author="Unemo Magnus, USÖ Labmed länsklinik" w:date="2016-11-15T15:02:00Z">
            <w:rPr>
              <w:rFonts w:ascii="Calibri" w:hAnsi="Calibri"/>
              <w:b/>
              <w:bCs/>
            </w:rPr>
          </w:rPrChange>
        </w:rPr>
        <w:t>12</w:t>
      </w:r>
      <w:r w:rsidRPr="00AF166B">
        <w:rPr>
          <w:rFonts w:ascii="Times New Roman" w:hAnsi="Times New Roman" w:cs="Times New Roman"/>
          <w:sz w:val="24"/>
          <w:szCs w:val="24"/>
          <w:lang w:val="en-US"/>
          <w:rPrChange w:id="1757" w:author="Unemo Magnus, USÖ Labmed länsklinik" w:date="2016-11-15T15:02:00Z">
            <w:rPr>
              <w:rFonts w:ascii="Calibri" w:hAnsi="Calibri"/>
            </w:rPr>
          </w:rPrChange>
        </w:rPr>
        <w:t>: 12347–60.</w:t>
      </w:r>
    </w:p>
    <w:p w14:paraId="4E4E1B34" w14:textId="09D215D8" w:rsidR="00377FDC" w:rsidRPr="00032A9C" w:rsidRDefault="00377FDC">
      <w:pPr>
        <w:pStyle w:val="Bibliography"/>
        <w:spacing w:after="0" w:line="480" w:lineRule="auto"/>
        <w:jc w:val="both"/>
        <w:rPr>
          <w:rFonts w:ascii="Times New Roman" w:hAnsi="Times New Roman" w:cs="Times New Roman"/>
          <w:sz w:val="24"/>
          <w:szCs w:val="24"/>
          <w:lang w:val="fr-CH"/>
          <w:rPrChange w:id="1758" w:author="valdes" w:date="2016-12-04T12:37:00Z">
            <w:rPr>
              <w:rFonts w:ascii="Calibri" w:hAnsi="Calibri"/>
            </w:rPr>
          </w:rPrChange>
        </w:rPr>
        <w:pPrChange w:id="1759" w:author="Unemo Magnus, USÖ Labmed länsklinik" w:date="2016-11-14T18:38:00Z">
          <w:pPr>
            <w:pStyle w:val="Bibliography"/>
          </w:pPr>
        </w:pPrChange>
      </w:pPr>
      <w:r w:rsidRPr="00AF166B">
        <w:rPr>
          <w:rFonts w:ascii="Times New Roman" w:hAnsi="Times New Roman" w:cs="Times New Roman"/>
          <w:sz w:val="24"/>
          <w:szCs w:val="24"/>
          <w:lang w:val="en-US"/>
          <w:rPrChange w:id="1760" w:author="Unemo Magnus, USÖ Labmed länsklinik" w:date="2016-11-15T15:02:00Z">
            <w:rPr>
              <w:rFonts w:ascii="Calibri" w:hAnsi="Calibri"/>
            </w:rPr>
          </w:rPrChange>
        </w:rPr>
        <w:t>24. Khalifa RA, Nasser MS, Gomaa AA</w:t>
      </w:r>
      <w:ins w:id="1761" w:author="Unemo Magnus, USÖ Labmed länsklinik" w:date="2016-11-14T18:46:00Z">
        <w:r w:rsidR="00143D32" w:rsidRPr="00AF166B">
          <w:rPr>
            <w:rFonts w:ascii="Times New Roman" w:hAnsi="Times New Roman" w:cs="Times New Roman"/>
            <w:sz w:val="24"/>
            <w:szCs w:val="24"/>
            <w:lang w:val="en-US"/>
            <w:rPrChange w:id="1762" w:author="Unemo Magnus, USÖ Labmed länsklinik" w:date="2016-11-15T15:02:00Z">
              <w:rPr>
                <w:rFonts w:ascii="Times New Roman" w:hAnsi="Times New Roman" w:cs="Times New Roman"/>
                <w:sz w:val="24"/>
                <w:szCs w:val="24"/>
                <w:lang w:val="sv-SE"/>
              </w:rPr>
            </w:rPrChange>
          </w:rPr>
          <w:t xml:space="preserve"> </w:t>
        </w:r>
        <w:r w:rsidR="00143D32" w:rsidRPr="00AF166B">
          <w:rPr>
            <w:rFonts w:ascii="Times New Roman" w:hAnsi="Times New Roman" w:cs="Times New Roman"/>
            <w:i/>
            <w:sz w:val="24"/>
            <w:szCs w:val="24"/>
            <w:lang w:val="en-US"/>
            <w:rPrChange w:id="1763" w:author="Unemo Magnus, USÖ Labmed länsklinik" w:date="2016-11-15T15:02:00Z">
              <w:rPr>
                <w:rFonts w:ascii="Times New Roman" w:hAnsi="Times New Roman" w:cs="Times New Roman"/>
                <w:i/>
                <w:sz w:val="24"/>
                <w:szCs w:val="24"/>
              </w:rPr>
            </w:rPrChange>
          </w:rPr>
          <w:t>et al</w:t>
        </w:r>
      </w:ins>
      <w:del w:id="1764" w:author="Unemo Magnus, USÖ Labmed länsklinik" w:date="2016-11-14T18:46:00Z">
        <w:r w:rsidRPr="00AF166B" w:rsidDel="00143D32">
          <w:rPr>
            <w:rFonts w:ascii="Times New Roman" w:hAnsi="Times New Roman" w:cs="Times New Roman"/>
            <w:sz w:val="24"/>
            <w:szCs w:val="24"/>
            <w:lang w:val="en-US"/>
            <w:rPrChange w:id="1765" w:author="Unemo Magnus, USÖ Labmed länsklinik" w:date="2016-11-15T15:02:00Z">
              <w:rPr>
                <w:rFonts w:ascii="Calibri" w:hAnsi="Calibri"/>
              </w:rPr>
            </w:rPrChange>
          </w:rPr>
          <w:delText>, Osman NM, Salem HM</w:delText>
        </w:r>
      </w:del>
      <w:r w:rsidRPr="00AF166B">
        <w:rPr>
          <w:rFonts w:ascii="Times New Roman" w:hAnsi="Times New Roman" w:cs="Times New Roman"/>
          <w:sz w:val="24"/>
          <w:szCs w:val="24"/>
          <w:lang w:val="en-US"/>
          <w:rPrChange w:id="1766" w:author="Unemo Magnus, USÖ Labmed länsklinik" w:date="2016-11-15T15:02:00Z">
            <w:rPr>
              <w:rFonts w:ascii="Calibri" w:hAnsi="Calibri"/>
            </w:rPr>
          </w:rPrChange>
        </w:rPr>
        <w:t xml:space="preserve">. </w:t>
      </w:r>
      <w:r w:rsidRPr="006F644E">
        <w:rPr>
          <w:rFonts w:ascii="Times New Roman" w:hAnsi="Times New Roman" w:cs="Times New Roman"/>
          <w:sz w:val="24"/>
          <w:szCs w:val="24"/>
          <w:rPrChange w:id="1767" w:author="Unemo Magnus, USÖ Labmed länsklinik" w:date="2016-11-14T17:51:00Z">
            <w:rPr>
              <w:rFonts w:ascii="Calibri" w:hAnsi="Calibri"/>
            </w:rPr>
          </w:rPrChange>
        </w:rPr>
        <w:t xml:space="preserve">Resazurin </w:t>
      </w:r>
      <w:del w:id="1768" w:author="Unemo Magnus, USÖ Labmed länsklinik" w:date="2016-11-14T18:46:00Z">
        <w:r w:rsidRPr="006F644E" w:rsidDel="00B06E80">
          <w:rPr>
            <w:rFonts w:ascii="Times New Roman" w:hAnsi="Times New Roman" w:cs="Times New Roman"/>
            <w:sz w:val="24"/>
            <w:szCs w:val="24"/>
            <w:rPrChange w:id="1769" w:author="Unemo Magnus, USÖ Labmed länsklinik" w:date="2016-11-14T17:51:00Z">
              <w:rPr>
                <w:rFonts w:ascii="Calibri" w:hAnsi="Calibri"/>
              </w:rPr>
            </w:rPrChange>
          </w:rPr>
          <w:delText xml:space="preserve">Microtiter </w:delText>
        </w:r>
      </w:del>
      <w:ins w:id="1770" w:author="Unemo Magnus, USÖ Labmed länsklinik" w:date="2016-11-14T18:46:00Z">
        <w:r w:rsidR="00B06E80">
          <w:rPr>
            <w:rFonts w:ascii="Times New Roman" w:hAnsi="Times New Roman" w:cs="Times New Roman"/>
            <w:sz w:val="24"/>
            <w:szCs w:val="24"/>
          </w:rPr>
          <w:t>m</w:t>
        </w:r>
        <w:r w:rsidR="00B06E80" w:rsidRPr="006F644E">
          <w:rPr>
            <w:rFonts w:ascii="Times New Roman" w:hAnsi="Times New Roman" w:cs="Times New Roman"/>
            <w:sz w:val="24"/>
            <w:szCs w:val="24"/>
            <w:rPrChange w:id="1771" w:author="Unemo Magnus, USÖ Labmed länsklinik" w:date="2016-11-14T17:51:00Z">
              <w:rPr>
                <w:rFonts w:ascii="Calibri" w:hAnsi="Calibri"/>
              </w:rPr>
            </w:rPrChange>
          </w:rPr>
          <w:t xml:space="preserve">icrotiter </w:t>
        </w:r>
      </w:ins>
      <w:del w:id="1772" w:author="Unemo Magnus, USÖ Labmed länsklinik" w:date="2016-11-14T18:46:00Z">
        <w:r w:rsidRPr="006F644E" w:rsidDel="00B06E80">
          <w:rPr>
            <w:rFonts w:ascii="Times New Roman" w:hAnsi="Times New Roman" w:cs="Times New Roman"/>
            <w:sz w:val="24"/>
            <w:szCs w:val="24"/>
            <w:rPrChange w:id="1773" w:author="Unemo Magnus, USÖ Labmed länsklinik" w:date="2016-11-14T17:51:00Z">
              <w:rPr>
                <w:rFonts w:ascii="Calibri" w:hAnsi="Calibri"/>
              </w:rPr>
            </w:rPrChange>
          </w:rPr>
          <w:delText xml:space="preserve">Assay </w:delText>
        </w:r>
      </w:del>
      <w:ins w:id="1774" w:author="Unemo Magnus, USÖ Labmed länsklinik" w:date="2016-11-14T18:46:00Z">
        <w:r w:rsidR="00B06E80">
          <w:rPr>
            <w:rFonts w:ascii="Times New Roman" w:hAnsi="Times New Roman" w:cs="Times New Roman"/>
            <w:sz w:val="24"/>
            <w:szCs w:val="24"/>
          </w:rPr>
          <w:t>a</w:t>
        </w:r>
        <w:r w:rsidR="00B06E80" w:rsidRPr="006F644E">
          <w:rPr>
            <w:rFonts w:ascii="Times New Roman" w:hAnsi="Times New Roman" w:cs="Times New Roman"/>
            <w:sz w:val="24"/>
            <w:szCs w:val="24"/>
            <w:rPrChange w:id="1775" w:author="Unemo Magnus, USÖ Labmed länsklinik" w:date="2016-11-14T17:51:00Z">
              <w:rPr>
                <w:rFonts w:ascii="Calibri" w:hAnsi="Calibri"/>
              </w:rPr>
            </w:rPrChange>
          </w:rPr>
          <w:t xml:space="preserve">ssay </w:t>
        </w:r>
      </w:ins>
      <w:del w:id="1776" w:author="Unemo Magnus, USÖ Labmed länsklinik" w:date="2016-11-14T18:46:00Z">
        <w:r w:rsidRPr="006F644E" w:rsidDel="00B06E80">
          <w:rPr>
            <w:rFonts w:ascii="Times New Roman" w:hAnsi="Times New Roman" w:cs="Times New Roman"/>
            <w:sz w:val="24"/>
            <w:szCs w:val="24"/>
            <w:rPrChange w:id="1777" w:author="Unemo Magnus, USÖ Labmed länsklinik" w:date="2016-11-14T17:51:00Z">
              <w:rPr>
                <w:rFonts w:ascii="Calibri" w:hAnsi="Calibri"/>
              </w:rPr>
            </w:rPrChange>
          </w:rPr>
          <w:delText xml:space="preserve">Plate </w:delText>
        </w:r>
      </w:del>
      <w:ins w:id="1778" w:author="Unemo Magnus, USÖ Labmed länsklinik" w:date="2016-11-14T18:46:00Z">
        <w:r w:rsidR="00B06E80">
          <w:rPr>
            <w:rFonts w:ascii="Times New Roman" w:hAnsi="Times New Roman" w:cs="Times New Roman"/>
            <w:sz w:val="24"/>
            <w:szCs w:val="24"/>
          </w:rPr>
          <w:t>p</w:t>
        </w:r>
        <w:r w:rsidR="00B06E80" w:rsidRPr="006F644E">
          <w:rPr>
            <w:rFonts w:ascii="Times New Roman" w:hAnsi="Times New Roman" w:cs="Times New Roman"/>
            <w:sz w:val="24"/>
            <w:szCs w:val="24"/>
            <w:rPrChange w:id="1779" w:author="Unemo Magnus, USÖ Labmed länsklinik" w:date="2016-11-14T17:51:00Z">
              <w:rPr>
                <w:rFonts w:ascii="Calibri" w:hAnsi="Calibri"/>
              </w:rPr>
            </w:rPrChange>
          </w:rPr>
          <w:t xml:space="preserve">late </w:t>
        </w:r>
      </w:ins>
      <w:r w:rsidRPr="006F644E">
        <w:rPr>
          <w:rFonts w:ascii="Times New Roman" w:hAnsi="Times New Roman" w:cs="Times New Roman"/>
          <w:sz w:val="24"/>
          <w:szCs w:val="24"/>
          <w:rPrChange w:id="1780" w:author="Unemo Magnus, USÖ Labmed länsklinik" w:date="2016-11-14T17:51:00Z">
            <w:rPr>
              <w:rFonts w:ascii="Calibri" w:hAnsi="Calibri"/>
            </w:rPr>
          </w:rPrChange>
        </w:rPr>
        <w:t xml:space="preserve">method for detection of susceptibility of multidrug resistant </w:t>
      </w:r>
      <w:r w:rsidRPr="00B06E80">
        <w:rPr>
          <w:rFonts w:ascii="Times New Roman" w:hAnsi="Times New Roman" w:cs="Times New Roman"/>
          <w:i/>
          <w:sz w:val="24"/>
          <w:szCs w:val="24"/>
          <w:rPrChange w:id="1781" w:author="Unemo Magnus, USÖ Labmed länsklinik" w:date="2016-11-14T18:46:00Z">
            <w:rPr>
              <w:rFonts w:ascii="Calibri" w:hAnsi="Calibri"/>
            </w:rPr>
          </w:rPrChange>
        </w:rPr>
        <w:t>Mycobacterium tuberculosis</w:t>
      </w:r>
      <w:r w:rsidRPr="006F644E">
        <w:rPr>
          <w:rFonts w:ascii="Times New Roman" w:hAnsi="Times New Roman" w:cs="Times New Roman"/>
          <w:sz w:val="24"/>
          <w:szCs w:val="24"/>
          <w:rPrChange w:id="1782" w:author="Unemo Magnus, USÖ Labmed länsklinik" w:date="2016-11-14T17:51:00Z">
            <w:rPr>
              <w:rFonts w:ascii="Calibri" w:hAnsi="Calibri"/>
            </w:rPr>
          </w:rPrChange>
        </w:rPr>
        <w:t xml:space="preserve"> to second-line anti-tuberculous drugs. </w:t>
      </w:r>
      <w:r w:rsidRPr="00032A9C">
        <w:rPr>
          <w:rFonts w:ascii="Times New Roman" w:hAnsi="Times New Roman" w:cs="Times New Roman"/>
          <w:i/>
          <w:iCs/>
          <w:sz w:val="24"/>
          <w:szCs w:val="24"/>
          <w:lang w:val="fr-CH"/>
          <w:rPrChange w:id="1783" w:author="valdes" w:date="2016-12-04T12:37:00Z">
            <w:rPr>
              <w:rFonts w:ascii="Calibri" w:hAnsi="Calibri"/>
              <w:i/>
              <w:iCs/>
            </w:rPr>
          </w:rPrChange>
        </w:rPr>
        <w:t>Egypt J Chest Dis Tuberc</w:t>
      </w:r>
      <w:r w:rsidRPr="00032A9C">
        <w:rPr>
          <w:rFonts w:ascii="Times New Roman" w:hAnsi="Times New Roman" w:cs="Times New Roman"/>
          <w:sz w:val="24"/>
          <w:szCs w:val="24"/>
          <w:lang w:val="fr-CH"/>
          <w:rPrChange w:id="1784" w:author="valdes" w:date="2016-12-04T12:37:00Z">
            <w:rPr>
              <w:rFonts w:ascii="Calibri" w:hAnsi="Calibri"/>
            </w:rPr>
          </w:rPrChange>
        </w:rPr>
        <w:t xml:space="preserve"> 2013; </w:t>
      </w:r>
      <w:r w:rsidRPr="00032A9C">
        <w:rPr>
          <w:rFonts w:ascii="Times New Roman" w:hAnsi="Times New Roman" w:cs="Times New Roman"/>
          <w:b/>
          <w:bCs/>
          <w:sz w:val="24"/>
          <w:szCs w:val="24"/>
          <w:lang w:val="fr-CH"/>
          <w:rPrChange w:id="1785" w:author="valdes" w:date="2016-12-04T12:37:00Z">
            <w:rPr>
              <w:rFonts w:ascii="Calibri" w:hAnsi="Calibri"/>
              <w:b/>
              <w:bCs/>
            </w:rPr>
          </w:rPrChange>
        </w:rPr>
        <w:t>62</w:t>
      </w:r>
      <w:r w:rsidRPr="00032A9C">
        <w:rPr>
          <w:rFonts w:ascii="Times New Roman" w:hAnsi="Times New Roman" w:cs="Times New Roman"/>
          <w:sz w:val="24"/>
          <w:szCs w:val="24"/>
          <w:lang w:val="fr-CH"/>
          <w:rPrChange w:id="1786" w:author="valdes" w:date="2016-12-04T12:37:00Z">
            <w:rPr>
              <w:rFonts w:ascii="Calibri" w:hAnsi="Calibri"/>
            </w:rPr>
          </w:rPrChange>
        </w:rPr>
        <w:t>: 241–7.</w:t>
      </w:r>
    </w:p>
    <w:p w14:paraId="25766CC3" w14:textId="1022E4FE" w:rsidR="00377FDC" w:rsidRPr="006F644E" w:rsidRDefault="00377FDC">
      <w:pPr>
        <w:pStyle w:val="Bibliography"/>
        <w:spacing w:after="0" w:line="480" w:lineRule="auto"/>
        <w:jc w:val="both"/>
        <w:rPr>
          <w:rFonts w:ascii="Times New Roman" w:hAnsi="Times New Roman" w:cs="Times New Roman"/>
          <w:sz w:val="24"/>
          <w:szCs w:val="24"/>
          <w:rPrChange w:id="1787" w:author="Unemo Magnus, USÖ Labmed länsklinik" w:date="2016-11-14T17:51:00Z">
            <w:rPr>
              <w:rFonts w:ascii="Calibri" w:hAnsi="Calibri"/>
            </w:rPr>
          </w:rPrChange>
        </w:rPr>
        <w:pPrChange w:id="1788" w:author="Unemo Magnus, USÖ Labmed länsklinik" w:date="2016-11-14T18:38:00Z">
          <w:pPr>
            <w:pStyle w:val="Bibliography"/>
          </w:pPr>
        </w:pPrChange>
      </w:pPr>
      <w:r w:rsidRPr="00032A9C">
        <w:rPr>
          <w:rFonts w:ascii="Times New Roman" w:hAnsi="Times New Roman" w:cs="Times New Roman"/>
          <w:sz w:val="24"/>
          <w:szCs w:val="24"/>
          <w:lang w:val="fr-CH"/>
          <w:rPrChange w:id="1789" w:author="valdes" w:date="2016-12-04T12:37:00Z">
            <w:rPr>
              <w:rFonts w:ascii="Calibri" w:hAnsi="Calibri"/>
            </w:rPr>
          </w:rPrChange>
        </w:rPr>
        <w:t>25. Palomino J-C, Martin A, Camacho M</w:t>
      </w:r>
      <w:ins w:id="1790" w:author="Unemo Magnus, USÖ Labmed länsklinik" w:date="2016-11-14T18:46:00Z">
        <w:r w:rsidR="00B06E80" w:rsidRPr="00032A9C">
          <w:rPr>
            <w:rFonts w:ascii="Times New Roman" w:hAnsi="Times New Roman" w:cs="Times New Roman"/>
            <w:sz w:val="24"/>
            <w:szCs w:val="24"/>
            <w:lang w:val="fr-CH"/>
            <w:rPrChange w:id="1791" w:author="valdes" w:date="2016-12-04T12:37:00Z">
              <w:rPr>
                <w:rFonts w:ascii="Times New Roman" w:hAnsi="Times New Roman" w:cs="Times New Roman"/>
                <w:sz w:val="24"/>
                <w:szCs w:val="24"/>
              </w:rPr>
            </w:rPrChange>
          </w:rPr>
          <w:t xml:space="preserve"> </w:t>
        </w:r>
        <w:r w:rsidR="00B06E80" w:rsidRPr="00032A9C">
          <w:rPr>
            <w:rFonts w:ascii="Times New Roman" w:hAnsi="Times New Roman" w:cs="Times New Roman"/>
            <w:i/>
            <w:sz w:val="24"/>
            <w:szCs w:val="24"/>
            <w:lang w:val="fr-CH"/>
            <w:rPrChange w:id="1792" w:author="valdes" w:date="2016-12-04T12:37:00Z">
              <w:rPr>
                <w:rFonts w:ascii="Times New Roman" w:hAnsi="Times New Roman" w:cs="Times New Roman"/>
                <w:i/>
                <w:sz w:val="24"/>
                <w:szCs w:val="24"/>
              </w:rPr>
            </w:rPrChange>
          </w:rPr>
          <w:t>et al</w:t>
        </w:r>
      </w:ins>
      <w:del w:id="1793" w:author="Unemo Magnus, USÖ Labmed länsklinik" w:date="2016-11-14T18:46:00Z">
        <w:r w:rsidRPr="00032A9C" w:rsidDel="00B06E80">
          <w:rPr>
            <w:rFonts w:ascii="Times New Roman" w:hAnsi="Times New Roman" w:cs="Times New Roman"/>
            <w:sz w:val="24"/>
            <w:szCs w:val="24"/>
            <w:lang w:val="fr-CH"/>
            <w:rPrChange w:id="1794" w:author="valdes" w:date="2016-12-04T12:37:00Z">
              <w:rPr>
                <w:rFonts w:ascii="Calibri" w:hAnsi="Calibri"/>
              </w:rPr>
            </w:rPrChange>
          </w:rPr>
          <w:delText>, Guerra H, Swings J, Portaels F</w:delText>
        </w:r>
      </w:del>
      <w:r w:rsidRPr="00032A9C">
        <w:rPr>
          <w:rFonts w:ascii="Times New Roman" w:hAnsi="Times New Roman" w:cs="Times New Roman"/>
          <w:sz w:val="24"/>
          <w:szCs w:val="24"/>
          <w:lang w:val="fr-CH"/>
          <w:rPrChange w:id="1795" w:author="valdes" w:date="2016-12-04T12:37:00Z">
            <w:rPr>
              <w:rFonts w:ascii="Calibri" w:hAnsi="Calibri"/>
            </w:rPr>
          </w:rPrChange>
        </w:rPr>
        <w:t xml:space="preserve">. </w:t>
      </w:r>
      <w:r w:rsidRPr="006F644E">
        <w:rPr>
          <w:rFonts w:ascii="Times New Roman" w:hAnsi="Times New Roman" w:cs="Times New Roman"/>
          <w:sz w:val="24"/>
          <w:szCs w:val="24"/>
          <w:rPrChange w:id="1796" w:author="Unemo Magnus, USÖ Labmed länsklinik" w:date="2016-11-14T17:51:00Z">
            <w:rPr>
              <w:rFonts w:ascii="Calibri" w:hAnsi="Calibri"/>
            </w:rPr>
          </w:rPrChange>
        </w:rPr>
        <w:t xml:space="preserve">Resazurin </w:t>
      </w:r>
      <w:del w:id="1797" w:author="Unemo Magnus, USÖ Labmed länsklinik" w:date="2016-11-14T18:46:00Z">
        <w:r w:rsidRPr="006F644E" w:rsidDel="00B06E80">
          <w:rPr>
            <w:rFonts w:ascii="Times New Roman" w:hAnsi="Times New Roman" w:cs="Times New Roman"/>
            <w:sz w:val="24"/>
            <w:szCs w:val="24"/>
            <w:rPrChange w:id="1798" w:author="Unemo Magnus, USÖ Labmed länsklinik" w:date="2016-11-14T17:51:00Z">
              <w:rPr>
                <w:rFonts w:ascii="Calibri" w:hAnsi="Calibri"/>
              </w:rPr>
            </w:rPrChange>
          </w:rPr>
          <w:delText xml:space="preserve">Microtiter </w:delText>
        </w:r>
      </w:del>
      <w:ins w:id="1799" w:author="Unemo Magnus, USÖ Labmed länsklinik" w:date="2016-11-14T18:46:00Z">
        <w:r w:rsidR="00B06E80">
          <w:rPr>
            <w:rFonts w:ascii="Times New Roman" w:hAnsi="Times New Roman" w:cs="Times New Roman"/>
            <w:sz w:val="24"/>
            <w:szCs w:val="24"/>
          </w:rPr>
          <w:t>m</w:t>
        </w:r>
        <w:r w:rsidR="00B06E80" w:rsidRPr="006F644E">
          <w:rPr>
            <w:rFonts w:ascii="Times New Roman" w:hAnsi="Times New Roman" w:cs="Times New Roman"/>
            <w:sz w:val="24"/>
            <w:szCs w:val="24"/>
            <w:rPrChange w:id="1800" w:author="Unemo Magnus, USÖ Labmed länsklinik" w:date="2016-11-14T17:51:00Z">
              <w:rPr>
                <w:rFonts w:ascii="Calibri" w:hAnsi="Calibri"/>
              </w:rPr>
            </w:rPrChange>
          </w:rPr>
          <w:t xml:space="preserve">icrotiter </w:t>
        </w:r>
      </w:ins>
      <w:del w:id="1801" w:author="Unemo Magnus, USÖ Labmed länsklinik" w:date="2016-11-14T18:46:00Z">
        <w:r w:rsidRPr="006F644E" w:rsidDel="00B06E80">
          <w:rPr>
            <w:rFonts w:ascii="Times New Roman" w:hAnsi="Times New Roman" w:cs="Times New Roman"/>
            <w:sz w:val="24"/>
            <w:szCs w:val="24"/>
            <w:rPrChange w:id="1802" w:author="Unemo Magnus, USÖ Labmed länsklinik" w:date="2016-11-14T17:51:00Z">
              <w:rPr>
                <w:rFonts w:ascii="Calibri" w:hAnsi="Calibri"/>
              </w:rPr>
            </w:rPrChange>
          </w:rPr>
          <w:delText xml:space="preserve">Assay </w:delText>
        </w:r>
      </w:del>
      <w:ins w:id="1803" w:author="Unemo Magnus, USÖ Labmed länsklinik" w:date="2016-11-14T18:46:00Z">
        <w:r w:rsidR="00B06E80">
          <w:rPr>
            <w:rFonts w:ascii="Times New Roman" w:hAnsi="Times New Roman" w:cs="Times New Roman"/>
            <w:sz w:val="24"/>
            <w:szCs w:val="24"/>
          </w:rPr>
          <w:t>a</w:t>
        </w:r>
        <w:r w:rsidR="00B06E80" w:rsidRPr="006F644E">
          <w:rPr>
            <w:rFonts w:ascii="Times New Roman" w:hAnsi="Times New Roman" w:cs="Times New Roman"/>
            <w:sz w:val="24"/>
            <w:szCs w:val="24"/>
            <w:rPrChange w:id="1804" w:author="Unemo Magnus, USÖ Labmed länsklinik" w:date="2016-11-14T17:51:00Z">
              <w:rPr>
                <w:rFonts w:ascii="Calibri" w:hAnsi="Calibri"/>
              </w:rPr>
            </w:rPrChange>
          </w:rPr>
          <w:t xml:space="preserve">ssay </w:t>
        </w:r>
      </w:ins>
      <w:del w:id="1805" w:author="Unemo Magnus, USÖ Labmed länsklinik" w:date="2016-11-14T18:46:00Z">
        <w:r w:rsidRPr="006F644E" w:rsidDel="00B06E80">
          <w:rPr>
            <w:rFonts w:ascii="Times New Roman" w:hAnsi="Times New Roman" w:cs="Times New Roman"/>
            <w:sz w:val="24"/>
            <w:szCs w:val="24"/>
            <w:rPrChange w:id="1806" w:author="Unemo Magnus, USÖ Labmed länsklinik" w:date="2016-11-14T17:51:00Z">
              <w:rPr>
                <w:rFonts w:ascii="Calibri" w:hAnsi="Calibri"/>
              </w:rPr>
            </w:rPrChange>
          </w:rPr>
          <w:delText>Plate</w:delText>
        </w:r>
      </w:del>
      <w:ins w:id="1807" w:author="Unemo Magnus, USÖ Labmed länsklinik" w:date="2016-11-14T18:46:00Z">
        <w:r w:rsidR="00B06E80">
          <w:rPr>
            <w:rFonts w:ascii="Times New Roman" w:hAnsi="Times New Roman" w:cs="Times New Roman"/>
            <w:sz w:val="24"/>
            <w:szCs w:val="24"/>
          </w:rPr>
          <w:t>p</w:t>
        </w:r>
        <w:r w:rsidR="00B06E80" w:rsidRPr="006F644E">
          <w:rPr>
            <w:rFonts w:ascii="Times New Roman" w:hAnsi="Times New Roman" w:cs="Times New Roman"/>
            <w:sz w:val="24"/>
            <w:szCs w:val="24"/>
            <w:rPrChange w:id="1808" w:author="Unemo Magnus, USÖ Labmed länsklinik" w:date="2016-11-14T17:51:00Z">
              <w:rPr>
                <w:rFonts w:ascii="Calibri" w:hAnsi="Calibri"/>
              </w:rPr>
            </w:rPrChange>
          </w:rPr>
          <w:t>late</w:t>
        </w:r>
      </w:ins>
      <w:r w:rsidRPr="006F644E">
        <w:rPr>
          <w:rFonts w:ascii="Times New Roman" w:hAnsi="Times New Roman" w:cs="Times New Roman"/>
          <w:sz w:val="24"/>
          <w:szCs w:val="24"/>
          <w:rPrChange w:id="1809" w:author="Unemo Magnus, USÖ Labmed länsklinik" w:date="2016-11-14T17:51:00Z">
            <w:rPr>
              <w:rFonts w:ascii="Calibri" w:hAnsi="Calibri"/>
            </w:rPr>
          </w:rPrChange>
        </w:rPr>
        <w:t xml:space="preserve">: </w:t>
      </w:r>
      <w:del w:id="1810" w:author="Unemo Magnus, USÖ Labmed länsklinik" w:date="2016-11-14T18:46:00Z">
        <w:r w:rsidRPr="006F644E" w:rsidDel="00B06E80">
          <w:rPr>
            <w:rFonts w:ascii="Times New Roman" w:hAnsi="Times New Roman" w:cs="Times New Roman"/>
            <w:sz w:val="24"/>
            <w:szCs w:val="24"/>
            <w:rPrChange w:id="1811" w:author="Unemo Magnus, USÖ Labmed länsklinik" w:date="2016-11-14T17:51:00Z">
              <w:rPr>
                <w:rFonts w:ascii="Calibri" w:hAnsi="Calibri"/>
              </w:rPr>
            </w:rPrChange>
          </w:rPr>
          <w:delText xml:space="preserve">Simple </w:delText>
        </w:r>
      </w:del>
      <w:ins w:id="1812" w:author="Unemo Magnus, USÖ Labmed länsklinik" w:date="2016-11-14T18:46:00Z">
        <w:r w:rsidR="00B06E80">
          <w:rPr>
            <w:rFonts w:ascii="Times New Roman" w:hAnsi="Times New Roman" w:cs="Times New Roman"/>
            <w:sz w:val="24"/>
            <w:szCs w:val="24"/>
          </w:rPr>
          <w:t>s</w:t>
        </w:r>
        <w:r w:rsidR="00B06E80" w:rsidRPr="006F644E">
          <w:rPr>
            <w:rFonts w:ascii="Times New Roman" w:hAnsi="Times New Roman" w:cs="Times New Roman"/>
            <w:sz w:val="24"/>
            <w:szCs w:val="24"/>
            <w:rPrChange w:id="1813" w:author="Unemo Magnus, USÖ Labmed länsklinik" w:date="2016-11-14T17:51:00Z">
              <w:rPr>
                <w:rFonts w:ascii="Calibri" w:hAnsi="Calibri"/>
              </w:rPr>
            </w:rPrChange>
          </w:rPr>
          <w:t xml:space="preserve">imple </w:t>
        </w:r>
      </w:ins>
      <w:r w:rsidRPr="006F644E">
        <w:rPr>
          <w:rFonts w:ascii="Times New Roman" w:hAnsi="Times New Roman" w:cs="Times New Roman"/>
          <w:sz w:val="24"/>
          <w:szCs w:val="24"/>
          <w:rPrChange w:id="1814" w:author="Unemo Magnus, USÖ Labmed länsklinik" w:date="2016-11-14T17:51:00Z">
            <w:rPr>
              <w:rFonts w:ascii="Calibri" w:hAnsi="Calibri"/>
            </w:rPr>
          </w:rPrChange>
        </w:rPr>
        <w:t xml:space="preserve">and </w:t>
      </w:r>
      <w:del w:id="1815" w:author="Unemo Magnus, USÖ Labmed länsklinik" w:date="2016-11-14T18:46:00Z">
        <w:r w:rsidRPr="006F644E" w:rsidDel="00B06E80">
          <w:rPr>
            <w:rFonts w:ascii="Times New Roman" w:hAnsi="Times New Roman" w:cs="Times New Roman"/>
            <w:sz w:val="24"/>
            <w:szCs w:val="24"/>
            <w:rPrChange w:id="1816" w:author="Unemo Magnus, USÖ Labmed länsklinik" w:date="2016-11-14T17:51:00Z">
              <w:rPr>
                <w:rFonts w:ascii="Calibri" w:hAnsi="Calibri"/>
              </w:rPr>
            </w:rPrChange>
          </w:rPr>
          <w:delText xml:space="preserve">Inexpensive </w:delText>
        </w:r>
      </w:del>
      <w:ins w:id="1817" w:author="Unemo Magnus, USÖ Labmed länsklinik" w:date="2016-11-14T18:46:00Z">
        <w:r w:rsidR="00B06E80">
          <w:rPr>
            <w:rFonts w:ascii="Times New Roman" w:hAnsi="Times New Roman" w:cs="Times New Roman"/>
            <w:sz w:val="24"/>
            <w:szCs w:val="24"/>
          </w:rPr>
          <w:t>i</w:t>
        </w:r>
        <w:r w:rsidR="00B06E80" w:rsidRPr="006F644E">
          <w:rPr>
            <w:rFonts w:ascii="Times New Roman" w:hAnsi="Times New Roman" w:cs="Times New Roman"/>
            <w:sz w:val="24"/>
            <w:szCs w:val="24"/>
            <w:rPrChange w:id="1818" w:author="Unemo Magnus, USÖ Labmed länsklinik" w:date="2016-11-14T17:51:00Z">
              <w:rPr>
                <w:rFonts w:ascii="Calibri" w:hAnsi="Calibri"/>
              </w:rPr>
            </w:rPrChange>
          </w:rPr>
          <w:t xml:space="preserve">nexpensive </w:t>
        </w:r>
      </w:ins>
      <w:del w:id="1819" w:author="Unemo Magnus, USÖ Labmed länsklinik" w:date="2016-11-14T18:46:00Z">
        <w:r w:rsidRPr="006F644E" w:rsidDel="00B06E80">
          <w:rPr>
            <w:rFonts w:ascii="Times New Roman" w:hAnsi="Times New Roman" w:cs="Times New Roman"/>
            <w:sz w:val="24"/>
            <w:szCs w:val="24"/>
            <w:rPrChange w:id="1820" w:author="Unemo Magnus, USÖ Labmed länsklinik" w:date="2016-11-14T17:51:00Z">
              <w:rPr>
                <w:rFonts w:ascii="Calibri" w:hAnsi="Calibri"/>
              </w:rPr>
            </w:rPrChange>
          </w:rPr>
          <w:delText xml:space="preserve">Method </w:delText>
        </w:r>
      </w:del>
      <w:ins w:id="1821" w:author="Unemo Magnus, USÖ Labmed länsklinik" w:date="2016-11-14T18:46:00Z">
        <w:r w:rsidR="00B06E80">
          <w:rPr>
            <w:rFonts w:ascii="Times New Roman" w:hAnsi="Times New Roman" w:cs="Times New Roman"/>
            <w:sz w:val="24"/>
            <w:szCs w:val="24"/>
          </w:rPr>
          <w:t>m</w:t>
        </w:r>
        <w:r w:rsidR="00B06E80" w:rsidRPr="006F644E">
          <w:rPr>
            <w:rFonts w:ascii="Times New Roman" w:hAnsi="Times New Roman" w:cs="Times New Roman"/>
            <w:sz w:val="24"/>
            <w:szCs w:val="24"/>
            <w:rPrChange w:id="1822" w:author="Unemo Magnus, USÖ Labmed länsklinik" w:date="2016-11-14T17:51:00Z">
              <w:rPr>
                <w:rFonts w:ascii="Calibri" w:hAnsi="Calibri"/>
              </w:rPr>
            </w:rPrChange>
          </w:rPr>
          <w:t xml:space="preserve">ethod </w:t>
        </w:r>
      </w:ins>
      <w:r w:rsidRPr="006F644E">
        <w:rPr>
          <w:rFonts w:ascii="Times New Roman" w:hAnsi="Times New Roman" w:cs="Times New Roman"/>
          <w:sz w:val="24"/>
          <w:szCs w:val="24"/>
          <w:rPrChange w:id="1823" w:author="Unemo Magnus, USÖ Labmed länsklinik" w:date="2016-11-14T17:51:00Z">
            <w:rPr>
              <w:rFonts w:ascii="Calibri" w:hAnsi="Calibri"/>
            </w:rPr>
          </w:rPrChange>
        </w:rPr>
        <w:t xml:space="preserve">for </w:t>
      </w:r>
      <w:del w:id="1824" w:author="Unemo Magnus, USÖ Labmed länsklinik" w:date="2016-11-14T18:46:00Z">
        <w:r w:rsidRPr="006F644E" w:rsidDel="00B06E80">
          <w:rPr>
            <w:rFonts w:ascii="Times New Roman" w:hAnsi="Times New Roman" w:cs="Times New Roman"/>
            <w:sz w:val="24"/>
            <w:szCs w:val="24"/>
            <w:rPrChange w:id="1825" w:author="Unemo Magnus, USÖ Labmed länsklinik" w:date="2016-11-14T17:51:00Z">
              <w:rPr>
                <w:rFonts w:ascii="Calibri" w:hAnsi="Calibri"/>
              </w:rPr>
            </w:rPrChange>
          </w:rPr>
          <w:delText xml:space="preserve">Detection </w:delText>
        </w:r>
      </w:del>
      <w:ins w:id="1826" w:author="Unemo Magnus, USÖ Labmed länsklinik" w:date="2016-11-14T18:46:00Z">
        <w:r w:rsidR="00B06E80">
          <w:rPr>
            <w:rFonts w:ascii="Times New Roman" w:hAnsi="Times New Roman" w:cs="Times New Roman"/>
            <w:sz w:val="24"/>
            <w:szCs w:val="24"/>
          </w:rPr>
          <w:t>d</w:t>
        </w:r>
        <w:r w:rsidR="00B06E80" w:rsidRPr="006F644E">
          <w:rPr>
            <w:rFonts w:ascii="Times New Roman" w:hAnsi="Times New Roman" w:cs="Times New Roman"/>
            <w:sz w:val="24"/>
            <w:szCs w:val="24"/>
            <w:rPrChange w:id="1827" w:author="Unemo Magnus, USÖ Labmed länsklinik" w:date="2016-11-14T17:51:00Z">
              <w:rPr>
                <w:rFonts w:ascii="Calibri" w:hAnsi="Calibri"/>
              </w:rPr>
            </w:rPrChange>
          </w:rPr>
          <w:t xml:space="preserve">etection </w:t>
        </w:r>
      </w:ins>
      <w:r w:rsidRPr="006F644E">
        <w:rPr>
          <w:rFonts w:ascii="Times New Roman" w:hAnsi="Times New Roman" w:cs="Times New Roman"/>
          <w:sz w:val="24"/>
          <w:szCs w:val="24"/>
          <w:rPrChange w:id="1828" w:author="Unemo Magnus, USÖ Labmed länsklinik" w:date="2016-11-14T17:51:00Z">
            <w:rPr>
              <w:rFonts w:ascii="Calibri" w:hAnsi="Calibri"/>
            </w:rPr>
          </w:rPrChange>
        </w:rPr>
        <w:t xml:space="preserve">of </w:t>
      </w:r>
      <w:del w:id="1829" w:author="Unemo Magnus, USÖ Labmed länsklinik" w:date="2016-11-14T18:46:00Z">
        <w:r w:rsidRPr="006F644E" w:rsidDel="00B06E80">
          <w:rPr>
            <w:rFonts w:ascii="Times New Roman" w:hAnsi="Times New Roman" w:cs="Times New Roman"/>
            <w:sz w:val="24"/>
            <w:szCs w:val="24"/>
            <w:rPrChange w:id="1830" w:author="Unemo Magnus, USÖ Labmed länsklinik" w:date="2016-11-14T17:51:00Z">
              <w:rPr>
                <w:rFonts w:ascii="Calibri" w:hAnsi="Calibri"/>
              </w:rPr>
            </w:rPrChange>
          </w:rPr>
          <w:delText xml:space="preserve">Drug </w:delText>
        </w:r>
      </w:del>
      <w:ins w:id="1831" w:author="Unemo Magnus, USÖ Labmed länsklinik" w:date="2016-11-14T18:46:00Z">
        <w:r w:rsidR="00B06E80">
          <w:rPr>
            <w:rFonts w:ascii="Times New Roman" w:hAnsi="Times New Roman" w:cs="Times New Roman"/>
            <w:sz w:val="24"/>
            <w:szCs w:val="24"/>
          </w:rPr>
          <w:t>d</w:t>
        </w:r>
        <w:r w:rsidR="00B06E80" w:rsidRPr="006F644E">
          <w:rPr>
            <w:rFonts w:ascii="Times New Roman" w:hAnsi="Times New Roman" w:cs="Times New Roman"/>
            <w:sz w:val="24"/>
            <w:szCs w:val="24"/>
            <w:rPrChange w:id="1832" w:author="Unemo Magnus, USÖ Labmed länsklinik" w:date="2016-11-14T17:51:00Z">
              <w:rPr>
                <w:rFonts w:ascii="Calibri" w:hAnsi="Calibri"/>
              </w:rPr>
            </w:rPrChange>
          </w:rPr>
          <w:t xml:space="preserve">rug </w:t>
        </w:r>
      </w:ins>
      <w:del w:id="1833" w:author="Unemo Magnus, USÖ Labmed länsklinik" w:date="2016-11-14T18:46:00Z">
        <w:r w:rsidRPr="006F644E" w:rsidDel="00B06E80">
          <w:rPr>
            <w:rFonts w:ascii="Times New Roman" w:hAnsi="Times New Roman" w:cs="Times New Roman"/>
            <w:sz w:val="24"/>
            <w:szCs w:val="24"/>
            <w:rPrChange w:id="1834" w:author="Unemo Magnus, USÖ Labmed länsklinik" w:date="2016-11-14T17:51:00Z">
              <w:rPr>
                <w:rFonts w:ascii="Calibri" w:hAnsi="Calibri"/>
              </w:rPr>
            </w:rPrChange>
          </w:rPr>
          <w:delText xml:space="preserve">Resistance </w:delText>
        </w:r>
      </w:del>
      <w:ins w:id="1835" w:author="Unemo Magnus, USÖ Labmed länsklinik" w:date="2016-11-14T18:46:00Z">
        <w:r w:rsidR="00B06E80">
          <w:rPr>
            <w:rFonts w:ascii="Times New Roman" w:hAnsi="Times New Roman" w:cs="Times New Roman"/>
            <w:sz w:val="24"/>
            <w:szCs w:val="24"/>
          </w:rPr>
          <w:t>r</w:t>
        </w:r>
        <w:r w:rsidR="00B06E80" w:rsidRPr="006F644E">
          <w:rPr>
            <w:rFonts w:ascii="Times New Roman" w:hAnsi="Times New Roman" w:cs="Times New Roman"/>
            <w:sz w:val="24"/>
            <w:szCs w:val="24"/>
            <w:rPrChange w:id="1836" w:author="Unemo Magnus, USÖ Labmed länsklinik" w:date="2016-11-14T17:51:00Z">
              <w:rPr>
                <w:rFonts w:ascii="Calibri" w:hAnsi="Calibri"/>
              </w:rPr>
            </w:rPrChange>
          </w:rPr>
          <w:t xml:space="preserve">esistance </w:t>
        </w:r>
      </w:ins>
      <w:r w:rsidRPr="006F644E">
        <w:rPr>
          <w:rFonts w:ascii="Times New Roman" w:hAnsi="Times New Roman" w:cs="Times New Roman"/>
          <w:sz w:val="24"/>
          <w:szCs w:val="24"/>
          <w:rPrChange w:id="1837" w:author="Unemo Magnus, USÖ Labmed länsklinik" w:date="2016-11-14T17:51:00Z">
            <w:rPr>
              <w:rFonts w:ascii="Calibri" w:hAnsi="Calibri"/>
            </w:rPr>
          </w:rPrChange>
        </w:rPr>
        <w:t xml:space="preserve">in </w:t>
      </w:r>
      <w:r w:rsidRPr="00B06E80">
        <w:rPr>
          <w:rFonts w:ascii="Times New Roman" w:hAnsi="Times New Roman" w:cs="Times New Roman"/>
          <w:i/>
          <w:sz w:val="24"/>
          <w:szCs w:val="24"/>
          <w:rPrChange w:id="1838" w:author="Unemo Magnus, USÖ Labmed länsklinik" w:date="2016-11-14T18:46:00Z">
            <w:rPr>
              <w:rFonts w:ascii="Calibri" w:hAnsi="Calibri"/>
            </w:rPr>
          </w:rPrChange>
        </w:rPr>
        <w:t>Mycobacterium tuberculosis</w:t>
      </w:r>
      <w:r w:rsidRPr="006F644E">
        <w:rPr>
          <w:rFonts w:ascii="Times New Roman" w:hAnsi="Times New Roman" w:cs="Times New Roman"/>
          <w:sz w:val="24"/>
          <w:szCs w:val="24"/>
          <w:rPrChange w:id="1839"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840"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841" w:author="Unemo Magnus, USÖ Labmed länsklinik" w:date="2016-11-14T17:51:00Z">
            <w:rPr>
              <w:rFonts w:ascii="Calibri" w:hAnsi="Calibri"/>
            </w:rPr>
          </w:rPrChange>
        </w:rPr>
        <w:t xml:space="preserve"> 2002; </w:t>
      </w:r>
      <w:r w:rsidRPr="006F644E">
        <w:rPr>
          <w:rFonts w:ascii="Times New Roman" w:hAnsi="Times New Roman" w:cs="Times New Roman"/>
          <w:b/>
          <w:bCs/>
          <w:sz w:val="24"/>
          <w:szCs w:val="24"/>
          <w:rPrChange w:id="1842" w:author="Unemo Magnus, USÖ Labmed länsklinik" w:date="2016-11-14T17:51:00Z">
            <w:rPr>
              <w:rFonts w:ascii="Calibri" w:hAnsi="Calibri"/>
              <w:b/>
              <w:bCs/>
            </w:rPr>
          </w:rPrChange>
        </w:rPr>
        <w:t>46</w:t>
      </w:r>
      <w:r w:rsidRPr="006F644E">
        <w:rPr>
          <w:rFonts w:ascii="Times New Roman" w:hAnsi="Times New Roman" w:cs="Times New Roman"/>
          <w:sz w:val="24"/>
          <w:szCs w:val="24"/>
          <w:rPrChange w:id="1843" w:author="Unemo Magnus, USÖ Labmed länsklinik" w:date="2016-11-14T17:51:00Z">
            <w:rPr>
              <w:rFonts w:ascii="Calibri" w:hAnsi="Calibri"/>
            </w:rPr>
          </w:rPrChange>
        </w:rPr>
        <w:t>: 2720–2.</w:t>
      </w:r>
    </w:p>
    <w:p w14:paraId="4B374AA2" w14:textId="7F783287" w:rsidR="00377FDC" w:rsidRPr="00032A9C" w:rsidRDefault="00377FDC">
      <w:pPr>
        <w:pStyle w:val="Bibliography"/>
        <w:spacing w:after="0" w:line="480" w:lineRule="auto"/>
        <w:jc w:val="both"/>
        <w:rPr>
          <w:rFonts w:ascii="Times New Roman" w:hAnsi="Times New Roman" w:cs="Times New Roman"/>
          <w:sz w:val="24"/>
          <w:szCs w:val="24"/>
          <w:lang w:val="fr-CH"/>
          <w:rPrChange w:id="1844" w:author="valdes" w:date="2016-12-04T12:37:00Z">
            <w:rPr>
              <w:rFonts w:ascii="Calibri" w:hAnsi="Calibri"/>
            </w:rPr>
          </w:rPrChange>
        </w:rPr>
        <w:pPrChange w:id="1845" w:author="Unemo Magnus, USÖ Labmed länsklinik" w:date="2016-11-14T18:38:00Z">
          <w:pPr>
            <w:pStyle w:val="Bibliography"/>
          </w:pPr>
        </w:pPrChange>
      </w:pPr>
      <w:r w:rsidRPr="006F644E">
        <w:rPr>
          <w:rFonts w:ascii="Times New Roman" w:hAnsi="Times New Roman" w:cs="Times New Roman"/>
          <w:sz w:val="24"/>
          <w:szCs w:val="24"/>
          <w:rPrChange w:id="1846" w:author="Unemo Magnus, USÖ Labmed länsklinik" w:date="2016-11-14T17:51:00Z">
            <w:rPr>
              <w:rFonts w:ascii="Calibri" w:hAnsi="Calibri"/>
            </w:rPr>
          </w:rPrChange>
        </w:rPr>
        <w:lastRenderedPageBreak/>
        <w:t>26. Schmitt DM, Connolly KL, Jerse AE</w:t>
      </w:r>
      <w:ins w:id="1847" w:author="Unemo Magnus, USÖ Labmed länsklinik" w:date="2016-11-14T18:47:00Z">
        <w:r w:rsidR="009D2557">
          <w:rPr>
            <w:rFonts w:ascii="Times New Roman" w:hAnsi="Times New Roman" w:cs="Times New Roman"/>
            <w:sz w:val="24"/>
            <w:szCs w:val="24"/>
          </w:rPr>
          <w:t xml:space="preserve"> </w:t>
        </w:r>
        <w:r w:rsidR="009D2557">
          <w:rPr>
            <w:rFonts w:ascii="Times New Roman" w:hAnsi="Times New Roman" w:cs="Times New Roman"/>
            <w:i/>
            <w:sz w:val="24"/>
            <w:szCs w:val="24"/>
          </w:rPr>
          <w:t>et al</w:t>
        </w:r>
      </w:ins>
      <w:del w:id="1848" w:author="Unemo Magnus, USÖ Labmed länsklinik" w:date="2016-11-14T18:47:00Z">
        <w:r w:rsidRPr="006F644E" w:rsidDel="009D2557">
          <w:rPr>
            <w:rFonts w:ascii="Times New Roman" w:hAnsi="Times New Roman" w:cs="Times New Roman"/>
            <w:sz w:val="24"/>
            <w:szCs w:val="24"/>
            <w:rPrChange w:id="1849" w:author="Unemo Magnus, USÖ Labmed länsklinik" w:date="2016-11-14T17:51:00Z">
              <w:rPr>
                <w:rFonts w:ascii="Calibri" w:hAnsi="Calibri"/>
              </w:rPr>
            </w:rPrChange>
          </w:rPr>
          <w:delText>, Detrick MS, Horzempa J</w:delText>
        </w:r>
      </w:del>
      <w:r w:rsidRPr="006F644E">
        <w:rPr>
          <w:rFonts w:ascii="Times New Roman" w:hAnsi="Times New Roman" w:cs="Times New Roman"/>
          <w:sz w:val="24"/>
          <w:szCs w:val="24"/>
          <w:rPrChange w:id="1850" w:author="Unemo Magnus, USÖ Labmed länsklinik" w:date="2016-11-14T17:51:00Z">
            <w:rPr>
              <w:rFonts w:ascii="Calibri" w:hAnsi="Calibri"/>
            </w:rPr>
          </w:rPrChange>
        </w:rPr>
        <w:t xml:space="preserve">. Antibacterial activity of resazurin-based compounds against </w:t>
      </w:r>
      <w:r w:rsidRPr="009D2557">
        <w:rPr>
          <w:rFonts w:ascii="Times New Roman" w:hAnsi="Times New Roman" w:cs="Times New Roman"/>
          <w:i/>
          <w:sz w:val="24"/>
          <w:szCs w:val="24"/>
          <w:rPrChange w:id="1851" w:author="Unemo Magnus, USÖ Labmed länsklinik" w:date="2016-11-14T18:47:00Z">
            <w:rPr>
              <w:rFonts w:ascii="Calibri" w:hAnsi="Calibri"/>
            </w:rPr>
          </w:rPrChange>
        </w:rPr>
        <w:t>Neisseria gonorrhoeae</w:t>
      </w:r>
      <w:r w:rsidRPr="006F644E">
        <w:rPr>
          <w:rFonts w:ascii="Times New Roman" w:hAnsi="Times New Roman" w:cs="Times New Roman"/>
          <w:sz w:val="24"/>
          <w:szCs w:val="24"/>
          <w:rPrChange w:id="1852" w:author="Unemo Magnus, USÖ Labmed länsklinik" w:date="2016-11-14T17:51:00Z">
            <w:rPr>
              <w:rFonts w:ascii="Calibri" w:hAnsi="Calibri"/>
            </w:rPr>
          </w:rPrChange>
        </w:rPr>
        <w:t xml:space="preserve"> in vitro and in vivo. </w:t>
      </w:r>
      <w:r w:rsidRPr="00032A9C">
        <w:rPr>
          <w:rFonts w:ascii="Times New Roman" w:hAnsi="Times New Roman" w:cs="Times New Roman"/>
          <w:i/>
          <w:iCs/>
          <w:sz w:val="24"/>
          <w:szCs w:val="24"/>
          <w:lang w:val="fr-CH"/>
          <w:rPrChange w:id="1853" w:author="valdes" w:date="2016-12-04T12:37:00Z">
            <w:rPr>
              <w:rFonts w:ascii="Calibri" w:hAnsi="Calibri"/>
              <w:i/>
              <w:iCs/>
            </w:rPr>
          </w:rPrChange>
        </w:rPr>
        <w:t>Int J Antimicrob Agents</w:t>
      </w:r>
      <w:r w:rsidRPr="00032A9C">
        <w:rPr>
          <w:rFonts w:ascii="Times New Roman" w:hAnsi="Times New Roman" w:cs="Times New Roman"/>
          <w:sz w:val="24"/>
          <w:szCs w:val="24"/>
          <w:lang w:val="fr-CH"/>
          <w:rPrChange w:id="1854" w:author="valdes" w:date="2016-12-04T12:37:00Z">
            <w:rPr>
              <w:rFonts w:ascii="Calibri" w:hAnsi="Calibri"/>
            </w:rPr>
          </w:rPrChange>
        </w:rPr>
        <w:t xml:space="preserve"> 2016; </w:t>
      </w:r>
      <w:r w:rsidRPr="00032A9C">
        <w:rPr>
          <w:rFonts w:ascii="Times New Roman" w:hAnsi="Times New Roman" w:cs="Times New Roman"/>
          <w:b/>
          <w:bCs/>
          <w:sz w:val="24"/>
          <w:szCs w:val="24"/>
          <w:lang w:val="fr-CH"/>
          <w:rPrChange w:id="1855" w:author="valdes" w:date="2016-12-04T12:37:00Z">
            <w:rPr>
              <w:rFonts w:ascii="Calibri" w:hAnsi="Calibri"/>
              <w:b/>
              <w:bCs/>
            </w:rPr>
          </w:rPrChange>
        </w:rPr>
        <w:t>48</w:t>
      </w:r>
      <w:r w:rsidRPr="00032A9C">
        <w:rPr>
          <w:rFonts w:ascii="Times New Roman" w:hAnsi="Times New Roman" w:cs="Times New Roman"/>
          <w:sz w:val="24"/>
          <w:szCs w:val="24"/>
          <w:lang w:val="fr-CH"/>
          <w:rPrChange w:id="1856" w:author="valdes" w:date="2016-12-04T12:37:00Z">
            <w:rPr>
              <w:rFonts w:ascii="Calibri" w:hAnsi="Calibri"/>
            </w:rPr>
          </w:rPrChange>
        </w:rPr>
        <w:t>: 367–72.</w:t>
      </w:r>
    </w:p>
    <w:p w14:paraId="233701DE" w14:textId="123D4980" w:rsidR="00377FDC" w:rsidRPr="006F644E" w:rsidRDefault="00377FDC">
      <w:pPr>
        <w:pStyle w:val="Bibliography"/>
        <w:spacing w:after="0" w:line="480" w:lineRule="auto"/>
        <w:jc w:val="both"/>
        <w:rPr>
          <w:rFonts w:ascii="Times New Roman" w:hAnsi="Times New Roman" w:cs="Times New Roman"/>
          <w:sz w:val="24"/>
          <w:szCs w:val="24"/>
          <w:rPrChange w:id="1857" w:author="Unemo Magnus, USÖ Labmed länsklinik" w:date="2016-11-14T17:51:00Z">
            <w:rPr>
              <w:rFonts w:ascii="Calibri" w:hAnsi="Calibri"/>
            </w:rPr>
          </w:rPrChange>
        </w:rPr>
        <w:pPrChange w:id="1858" w:author="Unemo Magnus, USÖ Labmed länsklinik" w:date="2016-11-14T18:38:00Z">
          <w:pPr>
            <w:pStyle w:val="Bibliography"/>
          </w:pPr>
        </w:pPrChange>
      </w:pPr>
      <w:r w:rsidRPr="00032A9C">
        <w:rPr>
          <w:rFonts w:ascii="Times New Roman" w:hAnsi="Times New Roman" w:cs="Times New Roman"/>
          <w:sz w:val="24"/>
          <w:szCs w:val="24"/>
          <w:lang w:val="fr-CH"/>
          <w:rPrChange w:id="1859" w:author="valdes" w:date="2016-12-04T12:37:00Z">
            <w:rPr>
              <w:rFonts w:ascii="Calibri" w:hAnsi="Calibri"/>
            </w:rPr>
          </w:rPrChange>
        </w:rPr>
        <w:t>27. Palomino J-C, Martin A, Camacho M</w:t>
      </w:r>
      <w:ins w:id="1860" w:author="Unemo Magnus, USÖ Labmed länsklinik" w:date="2016-11-14T18:47:00Z">
        <w:r w:rsidR="009D2557" w:rsidRPr="00032A9C">
          <w:rPr>
            <w:rFonts w:ascii="Times New Roman" w:hAnsi="Times New Roman" w:cs="Times New Roman"/>
            <w:sz w:val="24"/>
            <w:szCs w:val="24"/>
            <w:lang w:val="fr-CH"/>
            <w:rPrChange w:id="1861" w:author="valdes" w:date="2016-12-04T12:37:00Z">
              <w:rPr>
                <w:rFonts w:ascii="Times New Roman" w:hAnsi="Times New Roman" w:cs="Times New Roman"/>
                <w:sz w:val="24"/>
                <w:szCs w:val="24"/>
              </w:rPr>
            </w:rPrChange>
          </w:rPr>
          <w:t xml:space="preserve"> </w:t>
        </w:r>
        <w:r w:rsidR="009D2557" w:rsidRPr="00032A9C">
          <w:rPr>
            <w:rFonts w:ascii="Times New Roman" w:hAnsi="Times New Roman" w:cs="Times New Roman"/>
            <w:i/>
            <w:sz w:val="24"/>
            <w:szCs w:val="24"/>
            <w:lang w:val="fr-CH"/>
            <w:rPrChange w:id="1862" w:author="valdes" w:date="2016-12-04T12:37:00Z">
              <w:rPr>
                <w:rFonts w:ascii="Times New Roman" w:hAnsi="Times New Roman" w:cs="Times New Roman"/>
                <w:i/>
                <w:sz w:val="24"/>
                <w:szCs w:val="24"/>
              </w:rPr>
            </w:rPrChange>
          </w:rPr>
          <w:t>et al</w:t>
        </w:r>
      </w:ins>
      <w:del w:id="1863" w:author="Unemo Magnus, USÖ Labmed länsklinik" w:date="2016-11-14T18:47:00Z">
        <w:r w:rsidRPr="00032A9C" w:rsidDel="009D2557">
          <w:rPr>
            <w:rFonts w:ascii="Times New Roman" w:hAnsi="Times New Roman" w:cs="Times New Roman"/>
            <w:sz w:val="24"/>
            <w:szCs w:val="24"/>
            <w:lang w:val="fr-CH"/>
            <w:rPrChange w:id="1864" w:author="valdes" w:date="2016-12-04T12:37:00Z">
              <w:rPr>
                <w:rFonts w:ascii="Calibri" w:hAnsi="Calibri"/>
              </w:rPr>
            </w:rPrChange>
          </w:rPr>
          <w:delText>, Guerra H, Swings J, Portaels F</w:delText>
        </w:r>
      </w:del>
      <w:r w:rsidRPr="00032A9C">
        <w:rPr>
          <w:rFonts w:ascii="Times New Roman" w:hAnsi="Times New Roman" w:cs="Times New Roman"/>
          <w:sz w:val="24"/>
          <w:szCs w:val="24"/>
          <w:lang w:val="fr-CH"/>
          <w:rPrChange w:id="1865" w:author="valdes" w:date="2016-12-04T12:37:00Z">
            <w:rPr>
              <w:rFonts w:ascii="Calibri" w:hAnsi="Calibri"/>
            </w:rPr>
          </w:rPrChange>
        </w:rPr>
        <w:t xml:space="preserve">. </w:t>
      </w:r>
      <w:r w:rsidRPr="006F644E">
        <w:rPr>
          <w:rFonts w:ascii="Times New Roman" w:hAnsi="Times New Roman" w:cs="Times New Roman"/>
          <w:sz w:val="24"/>
          <w:szCs w:val="24"/>
          <w:rPrChange w:id="1866" w:author="Unemo Magnus, USÖ Labmed länsklinik" w:date="2016-11-14T17:51:00Z">
            <w:rPr>
              <w:rFonts w:ascii="Calibri" w:hAnsi="Calibri"/>
            </w:rPr>
          </w:rPrChange>
        </w:rPr>
        <w:t xml:space="preserve">Resazurin </w:t>
      </w:r>
      <w:del w:id="1867" w:author="Unemo Magnus, USÖ Labmed länsklinik" w:date="2016-11-14T18:47:00Z">
        <w:r w:rsidRPr="006F644E" w:rsidDel="009D2557">
          <w:rPr>
            <w:rFonts w:ascii="Times New Roman" w:hAnsi="Times New Roman" w:cs="Times New Roman"/>
            <w:sz w:val="24"/>
            <w:szCs w:val="24"/>
            <w:rPrChange w:id="1868" w:author="Unemo Magnus, USÖ Labmed länsklinik" w:date="2016-11-14T17:51:00Z">
              <w:rPr>
                <w:rFonts w:ascii="Calibri" w:hAnsi="Calibri"/>
              </w:rPr>
            </w:rPrChange>
          </w:rPr>
          <w:delText xml:space="preserve">Microtiter </w:delText>
        </w:r>
      </w:del>
      <w:ins w:id="1869" w:author="Unemo Magnus, USÖ Labmed länsklinik" w:date="2016-11-14T18:47:00Z">
        <w:r w:rsidR="009D2557">
          <w:rPr>
            <w:rFonts w:ascii="Times New Roman" w:hAnsi="Times New Roman" w:cs="Times New Roman"/>
            <w:sz w:val="24"/>
            <w:szCs w:val="24"/>
          </w:rPr>
          <w:t>m</w:t>
        </w:r>
        <w:r w:rsidR="009D2557" w:rsidRPr="006F644E">
          <w:rPr>
            <w:rFonts w:ascii="Times New Roman" w:hAnsi="Times New Roman" w:cs="Times New Roman"/>
            <w:sz w:val="24"/>
            <w:szCs w:val="24"/>
            <w:rPrChange w:id="1870" w:author="Unemo Magnus, USÖ Labmed länsklinik" w:date="2016-11-14T17:51:00Z">
              <w:rPr>
                <w:rFonts w:ascii="Calibri" w:hAnsi="Calibri"/>
              </w:rPr>
            </w:rPrChange>
          </w:rPr>
          <w:t xml:space="preserve">icrotiter </w:t>
        </w:r>
      </w:ins>
      <w:del w:id="1871" w:author="Unemo Magnus, USÖ Labmed länsklinik" w:date="2016-11-14T18:47:00Z">
        <w:r w:rsidRPr="006F644E" w:rsidDel="009D2557">
          <w:rPr>
            <w:rFonts w:ascii="Times New Roman" w:hAnsi="Times New Roman" w:cs="Times New Roman"/>
            <w:sz w:val="24"/>
            <w:szCs w:val="24"/>
            <w:rPrChange w:id="1872" w:author="Unemo Magnus, USÖ Labmed länsklinik" w:date="2016-11-14T17:51:00Z">
              <w:rPr>
                <w:rFonts w:ascii="Calibri" w:hAnsi="Calibri"/>
              </w:rPr>
            </w:rPrChange>
          </w:rPr>
          <w:delText xml:space="preserve">Assay </w:delText>
        </w:r>
      </w:del>
      <w:ins w:id="1873" w:author="Unemo Magnus, USÖ Labmed länsklinik" w:date="2016-11-14T18:47:00Z">
        <w:r w:rsidR="009D2557">
          <w:rPr>
            <w:rFonts w:ascii="Times New Roman" w:hAnsi="Times New Roman" w:cs="Times New Roman"/>
            <w:sz w:val="24"/>
            <w:szCs w:val="24"/>
          </w:rPr>
          <w:t>a</w:t>
        </w:r>
        <w:r w:rsidR="009D2557" w:rsidRPr="006F644E">
          <w:rPr>
            <w:rFonts w:ascii="Times New Roman" w:hAnsi="Times New Roman" w:cs="Times New Roman"/>
            <w:sz w:val="24"/>
            <w:szCs w:val="24"/>
            <w:rPrChange w:id="1874" w:author="Unemo Magnus, USÖ Labmed länsklinik" w:date="2016-11-14T17:51:00Z">
              <w:rPr>
                <w:rFonts w:ascii="Calibri" w:hAnsi="Calibri"/>
              </w:rPr>
            </w:rPrChange>
          </w:rPr>
          <w:t xml:space="preserve">ssay </w:t>
        </w:r>
      </w:ins>
      <w:del w:id="1875" w:author="Unemo Magnus, USÖ Labmed länsklinik" w:date="2016-11-14T18:47:00Z">
        <w:r w:rsidRPr="006F644E" w:rsidDel="009D2557">
          <w:rPr>
            <w:rFonts w:ascii="Times New Roman" w:hAnsi="Times New Roman" w:cs="Times New Roman"/>
            <w:sz w:val="24"/>
            <w:szCs w:val="24"/>
            <w:rPrChange w:id="1876" w:author="Unemo Magnus, USÖ Labmed länsklinik" w:date="2016-11-14T17:51:00Z">
              <w:rPr>
                <w:rFonts w:ascii="Calibri" w:hAnsi="Calibri"/>
              </w:rPr>
            </w:rPrChange>
          </w:rPr>
          <w:delText>Plate</w:delText>
        </w:r>
      </w:del>
      <w:ins w:id="1877" w:author="Unemo Magnus, USÖ Labmed länsklinik" w:date="2016-11-14T18:47:00Z">
        <w:r w:rsidR="009D2557">
          <w:rPr>
            <w:rFonts w:ascii="Times New Roman" w:hAnsi="Times New Roman" w:cs="Times New Roman"/>
            <w:sz w:val="24"/>
            <w:szCs w:val="24"/>
          </w:rPr>
          <w:t>p</w:t>
        </w:r>
        <w:r w:rsidR="009D2557" w:rsidRPr="006F644E">
          <w:rPr>
            <w:rFonts w:ascii="Times New Roman" w:hAnsi="Times New Roman" w:cs="Times New Roman"/>
            <w:sz w:val="24"/>
            <w:szCs w:val="24"/>
            <w:rPrChange w:id="1878" w:author="Unemo Magnus, USÖ Labmed länsklinik" w:date="2016-11-14T17:51:00Z">
              <w:rPr>
                <w:rFonts w:ascii="Calibri" w:hAnsi="Calibri"/>
              </w:rPr>
            </w:rPrChange>
          </w:rPr>
          <w:t>late</w:t>
        </w:r>
      </w:ins>
      <w:r w:rsidRPr="006F644E">
        <w:rPr>
          <w:rFonts w:ascii="Times New Roman" w:hAnsi="Times New Roman" w:cs="Times New Roman"/>
          <w:sz w:val="24"/>
          <w:szCs w:val="24"/>
          <w:rPrChange w:id="1879" w:author="Unemo Magnus, USÖ Labmed länsklinik" w:date="2016-11-14T17:51:00Z">
            <w:rPr>
              <w:rFonts w:ascii="Calibri" w:hAnsi="Calibri"/>
            </w:rPr>
          </w:rPrChange>
        </w:rPr>
        <w:t xml:space="preserve">: </w:t>
      </w:r>
      <w:del w:id="1880" w:author="Unemo Magnus, USÖ Labmed länsklinik" w:date="2016-11-14T18:47:00Z">
        <w:r w:rsidRPr="006F644E" w:rsidDel="009D2557">
          <w:rPr>
            <w:rFonts w:ascii="Times New Roman" w:hAnsi="Times New Roman" w:cs="Times New Roman"/>
            <w:sz w:val="24"/>
            <w:szCs w:val="24"/>
            <w:rPrChange w:id="1881" w:author="Unemo Magnus, USÖ Labmed länsklinik" w:date="2016-11-14T17:51:00Z">
              <w:rPr>
                <w:rFonts w:ascii="Calibri" w:hAnsi="Calibri"/>
              </w:rPr>
            </w:rPrChange>
          </w:rPr>
          <w:delText xml:space="preserve">Simple </w:delText>
        </w:r>
      </w:del>
      <w:ins w:id="1882" w:author="Unemo Magnus, USÖ Labmed länsklinik" w:date="2016-11-14T18:47:00Z">
        <w:r w:rsidR="009D2557">
          <w:rPr>
            <w:rFonts w:ascii="Times New Roman" w:hAnsi="Times New Roman" w:cs="Times New Roman"/>
            <w:sz w:val="24"/>
            <w:szCs w:val="24"/>
          </w:rPr>
          <w:t>s</w:t>
        </w:r>
        <w:r w:rsidR="009D2557" w:rsidRPr="006F644E">
          <w:rPr>
            <w:rFonts w:ascii="Times New Roman" w:hAnsi="Times New Roman" w:cs="Times New Roman"/>
            <w:sz w:val="24"/>
            <w:szCs w:val="24"/>
            <w:rPrChange w:id="1883" w:author="Unemo Magnus, USÖ Labmed länsklinik" w:date="2016-11-14T17:51:00Z">
              <w:rPr>
                <w:rFonts w:ascii="Calibri" w:hAnsi="Calibri"/>
              </w:rPr>
            </w:rPrChange>
          </w:rPr>
          <w:t xml:space="preserve">imple </w:t>
        </w:r>
      </w:ins>
      <w:r w:rsidRPr="006F644E">
        <w:rPr>
          <w:rFonts w:ascii="Times New Roman" w:hAnsi="Times New Roman" w:cs="Times New Roman"/>
          <w:sz w:val="24"/>
          <w:szCs w:val="24"/>
          <w:rPrChange w:id="1884" w:author="Unemo Magnus, USÖ Labmed länsklinik" w:date="2016-11-14T17:51:00Z">
            <w:rPr>
              <w:rFonts w:ascii="Calibri" w:hAnsi="Calibri"/>
            </w:rPr>
          </w:rPrChange>
        </w:rPr>
        <w:t xml:space="preserve">and </w:t>
      </w:r>
      <w:del w:id="1885" w:author="Unemo Magnus, USÖ Labmed länsklinik" w:date="2016-11-14T18:47:00Z">
        <w:r w:rsidRPr="006F644E" w:rsidDel="009D2557">
          <w:rPr>
            <w:rFonts w:ascii="Times New Roman" w:hAnsi="Times New Roman" w:cs="Times New Roman"/>
            <w:sz w:val="24"/>
            <w:szCs w:val="24"/>
            <w:rPrChange w:id="1886" w:author="Unemo Magnus, USÖ Labmed länsklinik" w:date="2016-11-14T17:51:00Z">
              <w:rPr>
                <w:rFonts w:ascii="Calibri" w:hAnsi="Calibri"/>
              </w:rPr>
            </w:rPrChange>
          </w:rPr>
          <w:delText xml:space="preserve">Inexpensive </w:delText>
        </w:r>
      </w:del>
      <w:ins w:id="1887" w:author="Unemo Magnus, USÖ Labmed länsklinik" w:date="2016-11-14T18:47:00Z">
        <w:r w:rsidR="009D2557">
          <w:rPr>
            <w:rFonts w:ascii="Times New Roman" w:hAnsi="Times New Roman" w:cs="Times New Roman"/>
            <w:sz w:val="24"/>
            <w:szCs w:val="24"/>
          </w:rPr>
          <w:t>i</w:t>
        </w:r>
        <w:r w:rsidR="009D2557" w:rsidRPr="006F644E">
          <w:rPr>
            <w:rFonts w:ascii="Times New Roman" w:hAnsi="Times New Roman" w:cs="Times New Roman"/>
            <w:sz w:val="24"/>
            <w:szCs w:val="24"/>
            <w:rPrChange w:id="1888" w:author="Unemo Magnus, USÖ Labmed länsklinik" w:date="2016-11-14T17:51:00Z">
              <w:rPr>
                <w:rFonts w:ascii="Calibri" w:hAnsi="Calibri"/>
              </w:rPr>
            </w:rPrChange>
          </w:rPr>
          <w:t xml:space="preserve">nexpensive </w:t>
        </w:r>
      </w:ins>
      <w:del w:id="1889" w:author="Unemo Magnus, USÖ Labmed länsklinik" w:date="2016-11-14T18:47:00Z">
        <w:r w:rsidRPr="006F644E" w:rsidDel="009D2557">
          <w:rPr>
            <w:rFonts w:ascii="Times New Roman" w:hAnsi="Times New Roman" w:cs="Times New Roman"/>
            <w:sz w:val="24"/>
            <w:szCs w:val="24"/>
            <w:rPrChange w:id="1890" w:author="Unemo Magnus, USÖ Labmed länsklinik" w:date="2016-11-14T17:51:00Z">
              <w:rPr>
                <w:rFonts w:ascii="Calibri" w:hAnsi="Calibri"/>
              </w:rPr>
            </w:rPrChange>
          </w:rPr>
          <w:delText xml:space="preserve">Method </w:delText>
        </w:r>
      </w:del>
      <w:ins w:id="1891" w:author="Unemo Magnus, USÖ Labmed länsklinik" w:date="2016-11-14T18:47:00Z">
        <w:r w:rsidR="009D2557">
          <w:rPr>
            <w:rFonts w:ascii="Times New Roman" w:hAnsi="Times New Roman" w:cs="Times New Roman"/>
            <w:sz w:val="24"/>
            <w:szCs w:val="24"/>
          </w:rPr>
          <w:t>m</w:t>
        </w:r>
        <w:r w:rsidR="009D2557" w:rsidRPr="006F644E">
          <w:rPr>
            <w:rFonts w:ascii="Times New Roman" w:hAnsi="Times New Roman" w:cs="Times New Roman"/>
            <w:sz w:val="24"/>
            <w:szCs w:val="24"/>
            <w:rPrChange w:id="1892" w:author="Unemo Magnus, USÖ Labmed länsklinik" w:date="2016-11-14T17:51:00Z">
              <w:rPr>
                <w:rFonts w:ascii="Calibri" w:hAnsi="Calibri"/>
              </w:rPr>
            </w:rPrChange>
          </w:rPr>
          <w:t xml:space="preserve">ethod </w:t>
        </w:r>
      </w:ins>
      <w:r w:rsidRPr="006F644E">
        <w:rPr>
          <w:rFonts w:ascii="Times New Roman" w:hAnsi="Times New Roman" w:cs="Times New Roman"/>
          <w:sz w:val="24"/>
          <w:szCs w:val="24"/>
          <w:rPrChange w:id="1893" w:author="Unemo Magnus, USÖ Labmed länsklinik" w:date="2016-11-14T17:51:00Z">
            <w:rPr>
              <w:rFonts w:ascii="Calibri" w:hAnsi="Calibri"/>
            </w:rPr>
          </w:rPrChange>
        </w:rPr>
        <w:t xml:space="preserve">for </w:t>
      </w:r>
      <w:del w:id="1894" w:author="Unemo Magnus, USÖ Labmed länsklinik" w:date="2016-11-14T18:47:00Z">
        <w:r w:rsidRPr="006F644E" w:rsidDel="009D2557">
          <w:rPr>
            <w:rFonts w:ascii="Times New Roman" w:hAnsi="Times New Roman" w:cs="Times New Roman"/>
            <w:sz w:val="24"/>
            <w:szCs w:val="24"/>
            <w:rPrChange w:id="1895" w:author="Unemo Magnus, USÖ Labmed länsklinik" w:date="2016-11-14T17:51:00Z">
              <w:rPr>
                <w:rFonts w:ascii="Calibri" w:hAnsi="Calibri"/>
              </w:rPr>
            </w:rPrChange>
          </w:rPr>
          <w:delText xml:space="preserve">Detection </w:delText>
        </w:r>
      </w:del>
      <w:ins w:id="1896" w:author="Unemo Magnus, USÖ Labmed länsklinik" w:date="2016-11-14T18:47:00Z">
        <w:r w:rsidR="009D2557">
          <w:rPr>
            <w:rFonts w:ascii="Times New Roman" w:hAnsi="Times New Roman" w:cs="Times New Roman"/>
            <w:sz w:val="24"/>
            <w:szCs w:val="24"/>
          </w:rPr>
          <w:t>d</w:t>
        </w:r>
        <w:r w:rsidR="009D2557" w:rsidRPr="006F644E">
          <w:rPr>
            <w:rFonts w:ascii="Times New Roman" w:hAnsi="Times New Roman" w:cs="Times New Roman"/>
            <w:sz w:val="24"/>
            <w:szCs w:val="24"/>
            <w:rPrChange w:id="1897" w:author="Unemo Magnus, USÖ Labmed länsklinik" w:date="2016-11-14T17:51:00Z">
              <w:rPr>
                <w:rFonts w:ascii="Calibri" w:hAnsi="Calibri"/>
              </w:rPr>
            </w:rPrChange>
          </w:rPr>
          <w:t xml:space="preserve">etection </w:t>
        </w:r>
      </w:ins>
      <w:r w:rsidRPr="006F644E">
        <w:rPr>
          <w:rFonts w:ascii="Times New Roman" w:hAnsi="Times New Roman" w:cs="Times New Roman"/>
          <w:sz w:val="24"/>
          <w:szCs w:val="24"/>
          <w:rPrChange w:id="1898" w:author="Unemo Magnus, USÖ Labmed länsklinik" w:date="2016-11-14T17:51:00Z">
            <w:rPr>
              <w:rFonts w:ascii="Calibri" w:hAnsi="Calibri"/>
            </w:rPr>
          </w:rPrChange>
        </w:rPr>
        <w:t xml:space="preserve">of </w:t>
      </w:r>
      <w:del w:id="1899" w:author="Unemo Magnus, USÖ Labmed länsklinik" w:date="2016-11-14T18:47:00Z">
        <w:r w:rsidRPr="006F644E" w:rsidDel="009D2557">
          <w:rPr>
            <w:rFonts w:ascii="Times New Roman" w:hAnsi="Times New Roman" w:cs="Times New Roman"/>
            <w:sz w:val="24"/>
            <w:szCs w:val="24"/>
            <w:rPrChange w:id="1900" w:author="Unemo Magnus, USÖ Labmed länsklinik" w:date="2016-11-14T17:51:00Z">
              <w:rPr>
                <w:rFonts w:ascii="Calibri" w:hAnsi="Calibri"/>
              </w:rPr>
            </w:rPrChange>
          </w:rPr>
          <w:delText xml:space="preserve">Drug </w:delText>
        </w:r>
      </w:del>
      <w:ins w:id="1901" w:author="Unemo Magnus, USÖ Labmed länsklinik" w:date="2016-11-14T18:47:00Z">
        <w:r w:rsidR="009D2557">
          <w:rPr>
            <w:rFonts w:ascii="Times New Roman" w:hAnsi="Times New Roman" w:cs="Times New Roman"/>
            <w:sz w:val="24"/>
            <w:szCs w:val="24"/>
          </w:rPr>
          <w:t>d</w:t>
        </w:r>
        <w:r w:rsidR="009D2557" w:rsidRPr="006F644E">
          <w:rPr>
            <w:rFonts w:ascii="Times New Roman" w:hAnsi="Times New Roman" w:cs="Times New Roman"/>
            <w:sz w:val="24"/>
            <w:szCs w:val="24"/>
            <w:rPrChange w:id="1902" w:author="Unemo Magnus, USÖ Labmed länsklinik" w:date="2016-11-14T17:51:00Z">
              <w:rPr>
                <w:rFonts w:ascii="Calibri" w:hAnsi="Calibri"/>
              </w:rPr>
            </w:rPrChange>
          </w:rPr>
          <w:t xml:space="preserve">rug </w:t>
        </w:r>
      </w:ins>
      <w:del w:id="1903" w:author="Unemo Magnus, USÖ Labmed länsklinik" w:date="2016-11-14T18:47:00Z">
        <w:r w:rsidRPr="006F644E" w:rsidDel="009D2557">
          <w:rPr>
            <w:rFonts w:ascii="Times New Roman" w:hAnsi="Times New Roman" w:cs="Times New Roman"/>
            <w:sz w:val="24"/>
            <w:szCs w:val="24"/>
            <w:rPrChange w:id="1904" w:author="Unemo Magnus, USÖ Labmed länsklinik" w:date="2016-11-14T17:51:00Z">
              <w:rPr>
                <w:rFonts w:ascii="Calibri" w:hAnsi="Calibri"/>
              </w:rPr>
            </w:rPrChange>
          </w:rPr>
          <w:delText xml:space="preserve">Resistance </w:delText>
        </w:r>
      </w:del>
      <w:ins w:id="1905" w:author="Unemo Magnus, USÖ Labmed länsklinik" w:date="2016-11-14T18:47:00Z">
        <w:r w:rsidR="009D2557">
          <w:rPr>
            <w:rFonts w:ascii="Times New Roman" w:hAnsi="Times New Roman" w:cs="Times New Roman"/>
            <w:sz w:val="24"/>
            <w:szCs w:val="24"/>
          </w:rPr>
          <w:t>r</w:t>
        </w:r>
        <w:r w:rsidR="009D2557" w:rsidRPr="006F644E">
          <w:rPr>
            <w:rFonts w:ascii="Times New Roman" w:hAnsi="Times New Roman" w:cs="Times New Roman"/>
            <w:sz w:val="24"/>
            <w:szCs w:val="24"/>
            <w:rPrChange w:id="1906" w:author="Unemo Magnus, USÖ Labmed länsklinik" w:date="2016-11-14T17:51:00Z">
              <w:rPr>
                <w:rFonts w:ascii="Calibri" w:hAnsi="Calibri"/>
              </w:rPr>
            </w:rPrChange>
          </w:rPr>
          <w:t xml:space="preserve">esistance </w:t>
        </w:r>
      </w:ins>
      <w:r w:rsidRPr="006F644E">
        <w:rPr>
          <w:rFonts w:ascii="Times New Roman" w:hAnsi="Times New Roman" w:cs="Times New Roman"/>
          <w:sz w:val="24"/>
          <w:szCs w:val="24"/>
          <w:rPrChange w:id="1907" w:author="Unemo Magnus, USÖ Labmed länsklinik" w:date="2016-11-14T17:51:00Z">
            <w:rPr>
              <w:rFonts w:ascii="Calibri" w:hAnsi="Calibri"/>
            </w:rPr>
          </w:rPrChange>
        </w:rPr>
        <w:t xml:space="preserve">in </w:t>
      </w:r>
      <w:r w:rsidRPr="009D2557">
        <w:rPr>
          <w:rFonts w:ascii="Times New Roman" w:hAnsi="Times New Roman" w:cs="Times New Roman"/>
          <w:i/>
          <w:sz w:val="24"/>
          <w:szCs w:val="24"/>
          <w:rPrChange w:id="1908" w:author="Unemo Magnus, USÖ Labmed länsklinik" w:date="2016-11-14T18:47:00Z">
            <w:rPr>
              <w:rFonts w:ascii="Calibri" w:hAnsi="Calibri"/>
            </w:rPr>
          </w:rPrChange>
        </w:rPr>
        <w:t>Mycobacterium tuberculosis</w:t>
      </w:r>
      <w:r w:rsidRPr="006F644E">
        <w:rPr>
          <w:rFonts w:ascii="Times New Roman" w:hAnsi="Times New Roman" w:cs="Times New Roman"/>
          <w:sz w:val="24"/>
          <w:szCs w:val="24"/>
          <w:rPrChange w:id="1909"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1910"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911" w:author="Unemo Magnus, USÖ Labmed länsklinik" w:date="2016-11-14T17:51:00Z">
            <w:rPr>
              <w:rFonts w:ascii="Calibri" w:hAnsi="Calibri"/>
            </w:rPr>
          </w:rPrChange>
        </w:rPr>
        <w:t xml:space="preserve"> 2002; </w:t>
      </w:r>
      <w:r w:rsidRPr="006F644E">
        <w:rPr>
          <w:rFonts w:ascii="Times New Roman" w:hAnsi="Times New Roman" w:cs="Times New Roman"/>
          <w:b/>
          <w:bCs/>
          <w:sz w:val="24"/>
          <w:szCs w:val="24"/>
          <w:rPrChange w:id="1912" w:author="Unemo Magnus, USÖ Labmed länsklinik" w:date="2016-11-14T17:51:00Z">
            <w:rPr>
              <w:rFonts w:ascii="Calibri" w:hAnsi="Calibri"/>
              <w:b/>
              <w:bCs/>
            </w:rPr>
          </w:rPrChange>
        </w:rPr>
        <w:t>46</w:t>
      </w:r>
      <w:r w:rsidRPr="006F644E">
        <w:rPr>
          <w:rFonts w:ascii="Times New Roman" w:hAnsi="Times New Roman" w:cs="Times New Roman"/>
          <w:sz w:val="24"/>
          <w:szCs w:val="24"/>
          <w:rPrChange w:id="1913" w:author="Unemo Magnus, USÖ Labmed länsklinik" w:date="2016-11-14T17:51:00Z">
            <w:rPr>
              <w:rFonts w:ascii="Calibri" w:hAnsi="Calibri"/>
            </w:rPr>
          </w:rPrChange>
        </w:rPr>
        <w:t>: 2720–2.</w:t>
      </w:r>
    </w:p>
    <w:p w14:paraId="104F7366" w14:textId="77777777" w:rsidR="00377FDC" w:rsidRPr="006F644E" w:rsidRDefault="00377FDC">
      <w:pPr>
        <w:pStyle w:val="Bibliography"/>
        <w:spacing w:after="0" w:line="480" w:lineRule="auto"/>
        <w:jc w:val="both"/>
        <w:rPr>
          <w:rFonts w:ascii="Times New Roman" w:hAnsi="Times New Roman" w:cs="Times New Roman"/>
          <w:sz w:val="24"/>
          <w:szCs w:val="24"/>
          <w:rPrChange w:id="1914" w:author="Unemo Magnus, USÖ Labmed länsklinik" w:date="2016-11-14T17:51:00Z">
            <w:rPr>
              <w:rFonts w:ascii="Calibri" w:hAnsi="Calibri"/>
            </w:rPr>
          </w:rPrChange>
        </w:rPr>
        <w:pPrChange w:id="1915" w:author="Unemo Magnus, USÖ Labmed länsklinik" w:date="2016-11-14T18:38:00Z">
          <w:pPr>
            <w:pStyle w:val="Bibliography"/>
          </w:pPr>
        </w:pPrChange>
      </w:pPr>
      <w:r w:rsidRPr="006F644E">
        <w:rPr>
          <w:rFonts w:ascii="Times New Roman" w:hAnsi="Times New Roman" w:cs="Times New Roman"/>
          <w:sz w:val="24"/>
          <w:szCs w:val="24"/>
          <w:rPrChange w:id="1916" w:author="Unemo Magnus, USÖ Labmed länsklinik" w:date="2016-11-14T17:51:00Z">
            <w:rPr>
              <w:rFonts w:ascii="Calibri" w:hAnsi="Calibri"/>
            </w:rPr>
          </w:rPrChange>
        </w:rPr>
        <w:t xml:space="preserve">28. Wade JJ, Graver MA. A fully defined, clear and protein-free liquid medium permitting dense growth of </w:t>
      </w:r>
      <w:r w:rsidRPr="009D2557">
        <w:rPr>
          <w:rFonts w:ascii="Times New Roman" w:hAnsi="Times New Roman" w:cs="Times New Roman"/>
          <w:i/>
          <w:sz w:val="24"/>
          <w:szCs w:val="24"/>
          <w:rPrChange w:id="1917" w:author="Unemo Magnus, USÖ Labmed länsklinik" w:date="2016-11-14T18:47:00Z">
            <w:rPr>
              <w:rFonts w:ascii="Calibri" w:hAnsi="Calibri"/>
            </w:rPr>
          </w:rPrChange>
        </w:rPr>
        <w:t>Neisseria gonorrhoeae</w:t>
      </w:r>
      <w:r w:rsidRPr="006F644E">
        <w:rPr>
          <w:rFonts w:ascii="Times New Roman" w:hAnsi="Times New Roman" w:cs="Times New Roman"/>
          <w:sz w:val="24"/>
          <w:szCs w:val="24"/>
          <w:rPrChange w:id="1918" w:author="Unemo Magnus, USÖ Labmed länsklinik" w:date="2016-11-14T17:51:00Z">
            <w:rPr>
              <w:rFonts w:ascii="Calibri" w:hAnsi="Calibri"/>
            </w:rPr>
          </w:rPrChange>
        </w:rPr>
        <w:t xml:space="preserve"> from very low inocula. </w:t>
      </w:r>
      <w:r w:rsidRPr="006F644E">
        <w:rPr>
          <w:rFonts w:ascii="Times New Roman" w:hAnsi="Times New Roman" w:cs="Times New Roman"/>
          <w:i/>
          <w:iCs/>
          <w:sz w:val="24"/>
          <w:szCs w:val="24"/>
          <w:rPrChange w:id="1919" w:author="Unemo Magnus, USÖ Labmed länsklinik" w:date="2016-11-14T17:51:00Z">
            <w:rPr>
              <w:rFonts w:ascii="Calibri" w:hAnsi="Calibri"/>
              <w:i/>
              <w:iCs/>
            </w:rPr>
          </w:rPrChange>
        </w:rPr>
        <w:t>FEMS Microbiol Lett</w:t>
      </w:r>
      <w:r w:rsidRPr="006F644E">
        <w:rPr>
          <w:rFonts w:ascii="Times New Roman" w:hAnsi="Times New Roman" w:cs="Times New Roman"/>
          <w:sz w:val="24"/>
          <w:szCs w:val="24"/>
          <w:rPrChange w:id="1920" w:author="Unemo Magnus, USÖ Labmed länsklinik" w:date="2016-11-14T17:51:00Z">
            <w:rPr>
              <w:rFonts w:ascii="Calibri" w:hAnsi="Calibri"/>
            </w:rPr>
          </w:rPrChange>
        </w:rPr>
        <w:t xml:space="preserve"> 2007; </w:t>
      </w:r>
      <w:r w:rsidRPr="006F644E">
        <w:rPr>
          <w:rFonts w:ascii="Times New Roman" w:hAnsi="Times New Roman" w:cs="Times New Roman"/>
          <w:b/>
          <w:bCs/>
          <w:sz w:val="24"/>
          <w:szCs w:val="24"/>
          <w:rPrChange w:id="1921" w:author="Unemo Magnus, USÖ Labmed länsklinik" w:date="2016-11-14T17:51:00Z">
            <w:rPr>
              <w:rFonts w:ascii="Calibri" w:hAnsi="Calibri"/>
              <w:b/>
              <w:bCs/>
            </w:rPr>
          </w:rPrChange>
        </w:rPr>
        <w:t>273</w:t>
      </w:r>
      <w:r w:rsidRPr="006F644E">
        <w:rPr>
          <w:rFonts w:ascii="Times New Roman" w:hAnsi="Times New Roman" w:cs="Times New Roman"/>
          <w:sz w:val="24"/>
          <w:szCs w:val="24"/>
          <w:rPrChange w:id="1922" w:author="Unemo Magnus, USÖ Labmed länsklinik" w:date="2016-11-14T17:51:00Z">
            <w:rPr>
              <w:rFonts w:ascii="Calibri" w:hAnsi="Calibri"/>
            </w:rPr>
          </w:rPrChange>
        </w:rPr>
        <w:t>: 35–7.</w:t>
      </w:r>
    </w:p>
    <w:p w14:paraId="530ACA0C" w14:textId="41E8B2D4" w:rsidR="00377FDC" w:rsidRPr="006F644E" w:rsidRDefault="00377FDC">
      <w:pPr>
        <w:pStyle w:val="Bibliography"/>
        <w:spacing w:after="0" w:line="480" w:lineRule="auto"/>
        <w:jc w:val="both"/>
        <w:rPr>
          <w:rFonts w:ascii="Times New Roman" w:hAnsi="Times New Roman" w:cs="Times New Roman"/>
          <w:sz w:val="24"/>
          <w:szCs w:val="24"/>
          <w:rPrChange w:id="1923" w:author="Unemo Magnus, USÖ Labmed länsklinik" w:date="2016-11-14T17:51:00Z">
            <w:rPr>
              <w:rFonts w:ascii="Calibri" w:hAnsi="Calibri"/>
            </w:rPr>
          </w:rPrChange>
        </w:rPr>
        <w:pPrChange w:id="1924" w:author="Unemo Magnus, USÖ Labmed länsklinik" w:date="2016-11-14T18:38:00Z">
          <w:pPr>
            <w:pStyle w:val="Bibliography"/>
          </w:pPr>
        </w:pPrChange>
      </w:pPr>
      <w:r w:rsidRPr="006F644E">
        <w:rPr>
          <w:rFonts w:ascii="Times New Roman" w:hAnsi="Times New Roman" w:cs="Times New Roman"/>
          <w:sz w:val="24"/>
          <w:szCs w:val="24"/>
          <w:rPrChange w:id="1925" w:author="Unemo Magnus, USÖ Labmed länsklinik" w:date="2016-11-14T17:51:00Z">
            <w:rPr>
              <w:rFonts w:ascii="Calibri" w:hAnsi="Calibri"/>
            </w:rPr>
          </w:rPrChange>
        </w:rPr>
        <w:t xml:space="preserve">29. Anon. Bioassay Analysis Using R | Ritz | Journal of Statistical Software. </w:t>
      </w:r>
      <w:del w:id="1926" w:author="Unemo Magnus, USÖ Labmed länsklinik" w:date="2016-11-14T18:48:00Z">
        <w:r w:rsidRPr="006F644E" w:rsidDel="009D2557">
          <w:rPr>
            <w:rFonts w:ascii="Times New Roman" w:hAnsi="Times New Roman" w:cs="Times New Roman"/>
            <w:sz w:val="24"/>
            <w:szCs w:val="24"/>
            <w:rPrChange w:id="1927" w:author="Unemo Magnus, USÖ Labmed länsklinik" w:date="2016-11-14T17:51:00Z">
              <w:rPr>
                <w:rFonts w:ascii="Calibri" w:hAnsi="Calibri"/>
              </w:rPr>
            </w:rPrChange>
          </w:rPr>
          <w:delText xml:space="preserve">Available at: </w:delText>
        </w:r>
      </w:del>
      <w:r w:rsidRPr="006F644E">
        <w:rPr>
          <w:rFonts w:ascii="Times New Roman" w:hAnsi="Times New Roman" w:cs="Times New Roman"/>
          <w:sz w:val="24"/>
          <w:szCs w:val="24"/>
          <w:rPrChange w:id="1928" w:author="Unemo Magnus, USÖ Labmed länsklinik" w:date="2016-11-14T17:51:00Z">
            <w:rPr>
              <w:rFonts w:ascii="Calibri" w:hAnsi="Calibri"/>
            </w:rPr>
          </w:rPrChange>
        </w:rPr>
        <w:t xml:space="preserve">https://www.jstatsoft.org/article/view/v012i05. </w:t>
      </w:r>
      <w:del w:id="1929" w:author="Unemo Magnus, USÖ Labmed länsklinik" w:date="2016-11-14T18:48:00Z">
        <w:r w:rsidRPr="006F644E" w:rsidDel="009D2557">
          <w:rPr>
            <w:rFonts w:ascii="Times New Roman" w:hAnsi="Times New Roman" w:cs="Times New Roman"/>
            <w:sz w:val="24"/>
            <w:szCs w:val="24"/>
            <w:rPrChange w:id="1930" w:author="Unemo Magnus, USÖ Labmed länsklinik" w:date="2016-11-14T17:51:00Z">
              <w:rPr>
                <w:rFonts w:ascii="Calibri" w:hAnsi="Calibri"/>
              </w:rPr>
            </w:rPrChange>
          </w:rPr>
          <w:delText>Accessed March 16, 2016.</w:delText>
        </w:r>
      </w:del>
    </w:p>
    <w:p w14:paraId="5FF61ED3" w14:textId="6E93E1BA" w:rsidR="00377FDC" w:rsidRPr="006F644E" w:rsidRDefault="00377FDC">
      <w:pPr>
        <w:pStyle w:val="Bibliography"/>
        <w:spacing w:after="0" w:line="480" w:lineRule="auto"/>
        <w:jc w:val="both"/>
        <w:rPr>
          <w:rFonts w:ascii="Times New Roman" w:hAnsi="Times New Roman" w:cs="Times New Roman"/>
          <w:sz w:val="24"/>
          <w:szCs w:val="24"/>
          <w:rPrChange w:id="1931" w:author="Unemo Magnus, USÖ Labmed länsklinik" w:date="2016-11-14T17:51:00Z">
            <w:rPr>
              <w:rFonts w:ascii="Calibri" w:hAnsi="Calibri"/>
            </w:rPr>
          </w:rPrChange>
        </w:rPr>
        <w:pPrChange w:id="1932" w:author="Unemo Magnus, USÖ Labmed länsklinik" w:date="2016-11-14T18:38:00Z">
          <w:pPr>
            <w:pStyle w:val="Bibliography"/>
          </w:pPr>
        </w:pPrChange>
      </w:pPr>
      <w:r w:rsidRPr="006F644E">
        <w:rPr>
          <w:rFonts w:ascii="Times New Roman" w:hAnsi="Times New Roman" w:cs="Times New Roman"/>
          <w:sz w:val="24"/>
          <w:szCs w:val="24"/>
          <w:rPrChange w:id="1933" w:author="Unemo Magnus, USÖ Labmed länsklinik" w:date="2016-11-14T17:51:00Z">
            <w:rPr>
              <w:rFonts w:ascii="Calibri" w:hAnsi="Calibri"/>
            </w:rPr>
          </w:rPrChange>
        </w:rPr>
        <w:t>30. EUCAST. The European Committee on Antimicrobial Susceptibility Testing. Breakpoint tables for interpretation of MICs and zone diameters. 2016.</w:t>
      </w:r>
      <w:ins w:id="1934" w:author="Unemo Magnus, USÖ Labmed länsklinik" w:date="2016-11-14T18:48:00Z">
        <w:r w:rsidR="00CF506D">
          <w:rPr>
            <w:rFonts w:ascii="Times New Roman" w:hAnsi="Times New Roman" w:cs="Times New Roman"/>
            <w:sz w:val="24"/>
            <w:szCs w:val="24"/>
          </w:rPr>
          <w:t xml:space="preserve"> </w:t>
        </w:r>
        <w:r w:rsidR="00CF506D" w:rsidRPr="00CF506D">
          <w:rPr>
            <w:rFonts w:ascii="Times New Roman" w:hAnsi="Times New Roman" w:cs="Times New Roman"/>
            <w:sz w:val="24"/>
            <w:szCs w:val="24"/>
          </w:rPr>
          <w:t>http://www.eucast.org/clinical_breakpoints/</w:t>
        </w:r>
      </w:ins>
    </w:p>
    <w:p w14:paraId="00097726" w14:textId="64B2A477" w:rsidR="00377FDC" w:rsidRPr="006F644E" w:rsidRDefault="00377FDC">
      <w:pPr>
        <w:pStyle w:val="Bibliography"/>
        <w:spacing w:after="0" w:line="480" w:lineRule="auto"/>
        <w:jc w:val="both"/>
        <w:rPr>
          <w:rFonts w:ascii="Times New Roman" w:hAnsi="Times New Roman" w:cs="Times New Roman"/>
          <w:sz w:val="24"/>
          <w:szCs w:val="24"/>
          <w:rPrChange w:id="1935" w:author="Unemo Magnus, USÖ Labmed länsklinik" w:date="2016-11-14T17:51:00Z">
            <w:rPr>
              <w:rFonts w:ascii="Calibri" w:hAnsi="Calibri"/>
            </w:rPr>
          </w:rPrChange>
        </w:rPr>
        <w:pPrChange w:id="1936" w:author="Unemo Magnus, USÖ Labmed länsklinik" w:date="2016-11-14T18:38:00Z">
          <w:pPr>
            <w:pStyle w:val="Bibliography"/>
          </w:pPr>
        </w:pPrChange>
      </w:pPr>
      <w:r w:rsidRPr="006F644E">
        <w:rPr>
          <w:rFonts w:ascii="Times New Roman" w:hAnsi="Times New Roman" w:cs="Times New Roman"/>
          <w:sz w:val="24"/>
          <w:szCs w:val="24"/>
          <w:rPrChange w:id="1937" w:author="Unemo Magnus, USÖ Labmed länsklinik" w:date="2016-11-14T17:51:00Z">
            <w:rPr>
              <w:rFonts w:ascii="Calibri" w:hAnsi="Calibri"/>
            </w:rPr>
          </w:rPrChange>
        </w:rPr>
        <w:t>31. Parikh R, Mathai A, Parikh S</w:t>
      </w:r>
      <w:ins w:id="1938" w:author="Unemo Magnus, USÖ Labmed länsklinik" w:date="2016-11-14T18:48:00Z">
        <w:r w:rsidR="00AA4816">
          <w:rPr>
            <w:rFonts w:ascii="Times New Roman" w:hAnsi="Times New Roman" w:cs="Times New Roman"/>
            <w:sz w:val="24"/>
            <w:szCs w:val="24"/>
          </w:rPr>
          <w:t xml:space="preserve"> </w:t>
        </w:r>
        <w:r w:rsidR="00AA4816">
          <w:rPr>
            <w:rFonts w:ascii="Times New Roman" w:hAnsi="Times New Roman" w:cs="Times New Roman"/>
            <w:i/>
            <w:sz w:val="24"/>
            <w:szCs w:val="24"/>
          </w:rPr>
          <w:t>et al</w:t>
        </w:r>
      </w:ins>
      <w:del w:id="1939" w:author="Unemo Magnus, USÖ Labmed länsklinik" w:date="2016-11-14T18:48:00Z">
        <w:r w:rsidRPr="006F644E" w:rsidDel="00AA4816">
          <w:rPr>
            <w:rFonts w:ascii="Times New Roman" w:hAnsi="Times New Roman" w:cs="Times New Roman"/>
            <w:sz w:val="24"/>
            <w:szCs w:val="24"/>
            <w:rPrChange w:id="1940" w:author="Unemo Magnus, USÖ Labmed länsklinik" w:date="2016-11-14T17:51:00Z">
              <w:rPr>
                <w:rFonts w:ascii="Calibri" w:hAnsi="Calibri"/>
              </w:rPr>
            </w:rPrChange>
          </w:rPr>
          <w:delText>, Chandra Sekhar G, Thomas R</w:delText>
        </w:r>
      </w:del>
      <w:r w:rsidRPr="006F644E">
        <w:rPr>
          <w:rFonts w:ascii="Times New Roman" w:hAnsi="Times New Roman" w:cs="Times New Roman"/>
          <w:sz w:val="24"/>
          <w:szCs w:val="24"/>
          <w:rPrChange w:id="1941" w:author="Unemo Magnus, USÖ Labmed länsklinik" w:date="2016-11-14T17:51:00Z">
            <w:rPr>
              <w:rFonts w:ascii="Calibri" w:hAnsi="Calibri"/>
            </w:rPr>
          </w:rPrChange>
        </w:rPr>
        <w:t xml:space="preserve">. Understanding and using sensitivity, specificity and predictive values. </w:t>
      </w:r>
      <w:r w:rsidRPr="006F644E">
        <w:rPr>
          <w:rFonts w:ascii="Times New Roman" w:hAnsi="Times New Roman" w:cs="Times New Roman"/>
          <w:i/>
          <w:iCs/>
          <w:sz w:val="24"/>
          <w:szCs w:val="24"/>
          <w:rPrChange w:id="1942" w:author="Unemo Magnus, USÖ Labmed länsklinik" w:date="2016-11-14T17:51:00Z">
            <w:rPr>
              <w:rFonts w:ascii="Calibri" w:hAnsi="Calibri"/>
              <w:i/>
              <w:iCs/>
            </w:rPr>
          </w:rPrChange>
        </w:rPr>
        <w:t>Indian J Ophthalmol</w:t>
      </w:r>
      <w:r w:rsidRPr="006F644E">
        <w:rPr>
          <w:rFonts w:ascii="Times New Roman" w:hAnsi="Times New Roman" w:cs="Times New Roman"/>
          <w:sz w:val="24"/>
          <w:szCs w:val="24"/>
          <w:rPrChange w:id="1943" w:author="Unemo Magnus, USÖ Labmed länsklinik" w:date="2016-11-14T17:51:00Z">
            <w:rPr>
              <w:rFonts w:ascii="Calibri" w:hAnsi="Calibri"/>
            </w:rPr>
          </w:rPrChange>
        </w:rPr>
        <w:t xml:space="preserve"> 2008; </w:t>
      </w:r>
      <w:r w:rsidRPr="006F644E">
        <w:rPr>
          <w:rFonts w:ascii="Times New Roman" w:hAnsi="Times New Roman" w:cs="Times New Roman"/>
          <w:b/>
          <w:bCs/>
          <w:sz w:val="24"/>
          <w:szCs w:val="24"/>
          <w:rPrChange w:id="1944" w:author="Unemo Magnus, USÖ Labmed länsklinik" w:date="2016-11-14T17:51:00Z">
            <w:rPr>
              <w:rFonts w:ascii="Calibri" w:hAnsi="Calibri"/>
              <w:b/>
              <w:bCs/>
            </w:rPr>
          </w:rPrChange>
        </w:rPr>
        <w:t>56</w:t>
      </w:r>
      <w:r w:rsidRPr="006F644E">
        <w:rPr>
          <w:rFonts w:ascii="Times New Roman" w:hAnsi="Times New Roman" w:cs="Times New Roman"/>
          <w:sz w:val="24"/>
          <w:szCs w:val="24"/>
          <w:rPrChange w:id="1945" w:author="Unemo Magnus, USÖ Labmed länsklinik" w:date="2016-11-14T17:51:00Z">
            <w:rPr>
              <w:rFonts w:ascii="Calibri" w:hAnsi="Calibri"/>
            </w:rPr>
          </w:rPrChange>
        </w:rPr>
        <w:t>: 45–50.</w:t>
      </w:r>
    </w:p>
    <w:p w14:paraId="062C8EE7" w14:textId="680B48B9" w:rsidR="00377FDC" w:rsidRPr="006F644E" w:rsidRDefault="00377FDC">
      <w:pPr>
        <w:pStyle w:val="Bibliography"/>
        <w:spacing w:after="0" w:line="480" w:lineRule="auto"/>
        <w:jc w:val="both"/>
        <w:rPr>
          <w:rFonts w:ascii="Times New Roman" w:hAnsi="Times New Roman" w:cs="Times New Roman"/>
          <w:sz w:val="24"/>
          <w:szCs w:val="24"/>
          <w:lang w:val="sv-SE"/>
          <w:rPrChange w:id="1946" w:author="Unemo Magnus, USÖ Labmed länsklinik" w:date="2016-11-14T17:51:00Z">
            <w:rPr>
              <w:rFonts w:ascii="Calibri" w:hAnsi="Calibri"/>
            </w:rPr>
          </w:rPrChange>
        </w:rPr>
        <w:pPrChange w:id="1947" w:author="Unemo Magnus, USÖ Labmed länsklinik" w:date="2016-11-14T18:38:00Z">
          <w:pPr>
            <w:pStyle w:val="Bibliography"/>
          </w:pPr>
        </w:pPrChange>
      </w:pPr>
      <w:r w:rsidRPr="006F644E">
        <w:rPr>
          <w:rFonts w:ascii="Times New Roman" w:hAnsi="Times New Roman" w:cs="Times New Roman"/>
          <w:sz w:val="24"/>
          <w:szCs w:val="24"/>
          <w:rPrChange w:id="1948" w:author="Unemo Magnus, USÖ Labmed länsklinik" w:date="2016-11-14T17:51:00Z">
            <w:rPr>
              <w:rFonts w:ascii="Calibri" w:hAnsi="Calibri"/>
            </w:rPr>
          </w:rPrChange>
        </w:rPr>
        <w:t>32. Zhao S, Guo Y, Sheng Q</w:t>
      </w:r>
      <w:ins w:id="1949" w:author="Unemo Magnus, USÖ Labmed länsklinik" w:date="2016-11-14T18:48:00Z">
        <w:r w:rsidR="00AA4816">
          <w:rPr>
            <w:rFonts w:ascii="Times New Roman" w:hAnsi="Times New Roman" w:cs="Times New Roman"/>
            <w:sz w:val="24"/>
            <w:szCs w:val="24"/>
          </w:rPr>
          <w:t xml:space="preserve"> </w:t>
        </w:r>
        <w:r w:rsidR="00AA4816">
          <w:rPr>
            <w:rFonts w:ascii="Times New Roman" w:hAnsi="Times New Roman" w:cs="Times New Roman"/>
            <w:i/>
            <w:sz w:val="24"/>
            <w:szCs w:val="24"/>
          </w:rPr>
          <w:t>et al</w:t>
        </w:r>
      </w:ins>
      <w:del w:id="1950" w:author="Unemo Magnus, USÖ Labmed länsklinik" w:date="2016-11-14T18:48:00Z">
        <w:r w:rsidRPr="006F644E" w:rsidDel="00AA4816">
          <w:rPr>
            <w:rFonts w:ascii="Times New Roman" w:hAnsi="Times New Roman" w:cs="Times New Roman"/>
            <w:sz w:val="24"/>
            <w:szCs w:val="24"/>
            <w:rPrChange w:id="1951" w:author="Unemo Magnus, USÖ Labmed länsklinik" w:date="2016-11-14T17:51:00Z">
              <w:rPr>
                <w:rFonts w:ascii="Calibri" w:hAnsi="Calibri"/>
              </w:rPr>
            </w:rPrChange>
          </w:rPr>
          <w:delText>, Shyr Y</w:delText>
        </w:r>
      </w:del>
      <w:r w:rsidRPr="006F644E">
        <w:rPr>
          <w:rFonts w:ascii="Times New Roman" w:hAnsi="Times New Roman" w:cs="Times New Roman"/>
          <w:sz w:val="24"/>
          <w:szCs w:val="24"/>
          <w:rPrChange w:id="1952" w:author="Unemo Magnus, USÖ Labmed länsklinik" w:date="2016-11-14T17:51:00Z">
            <w:rPr>
              <w:rFonts w:ascii="Calibri" w:hAnsi="Calibri"/>
            </w:rPr>
          </w:rPrChange>
        </w:rPr>
        <w:t xml:space="preserve">. Advanced </w:t>
      </w:r>
      <w:ins w:id="1953" w:author="Unemo Magnus, USÖ Labmed länsklinik" w:date="2016-11-14T18:48:00Z">
        <w:r w:rsidR="00AA4816">
          <w:rPr>
            <w:rFonts w:ascii="Times New Roman" w:hAnsi="Times New Roman" w:cs="Times New Roman"/>
            <w:sz w:val="24"/>
            <w:szCs w:val="24"/>
          </w:rPr>
          <w:t>h</w:t>
        </w:r>
      </w:ins>
      <w:del w:id="1954" w:author="Unemo Magnus, USÖ Labmed länsklinik" w:date="2016-11-14T18:48:00Z">
        <w:r w:rsidRPr="006F644E" w:rsidDel="00AA4816">
          <w:rPr>
            <w:rFonts w:ascii="Times New Roman" w:hAnsi="Times New Roman" w:cs="Times New Roman"/>
            <w:sz w:val="24"/>
            <w:szCs w:val="24"/>
            <w:rPrChange w:id="1955" w:author="Unemo Magnus, USÖ Labmed länsklinik" w:date="2016-11-14T17:51:00Z">
              <w:rPr>
                <w:rFonts w:ascii="Calibri" w:hAnsi="Calibri"/>
              </w:rPr>
            </w:rPrChange>
          </w:rPr>
          <w:delText>H</w:delText>
        </w:r>
      </w:del>
      <w:r w:rsidRPr="006F644E">
        <w:rPr>
          <w:rFonts w:ascii="Times New Roman" w:hAnsi="Times New Roman" w:cs="Times New Roman"/>
          <w:sz w:val="24"/>
          <w:szCs w:val="24"/>
          <w:rPrChange w:id="1956" w:author="Unemo Magnus, USÖ Labmed länsklinik" w:date="2016-11-14T17:51:00Z">
            <w:rPr>
              <w:rFonts w:ascii="Calibri" w:hAnsi="Calibri"/>
            </w:rPr>
          </w:rPrChange>
        </w:rPr>
        <w:t xml:space="preserve">eat </w:t>
      </w:r>
      <w:ins w:id="1957" w:author="Unemo Magnus, USÖ Labmed länsklinik" w:date="2016-11-14T18:49:00Z">
        <w:r w:rsidR="00AA4816">
          <w:rPr>
            <w:rFonts w:ascii="Times New Roman" w:hAnsi="Times New Roman" w:cs="Times New Roman"/>
            <w:sz w:val="24"/>
            <w:szCs w:val="24"/>
          </w:rPr>
          <w:t>m</w:t>
        </w:r>
      </w:ins>
      <w:del w:id="1958" w:author="Unemo Magnus, USÖ Labmed länsklinik" w:date="2016-11-14T18:49:00Z">
        <w:r w:rsidRPr="006F644E" w:rsidDel="00AA4816">
          <w:rPr>
            <w:rFonts w:ascii="Times New Roman" w:hAnsi="Times New Roman" w:cs="Times New Roman"/>
            <w:sz w:val="24"/>
            <w:szCs w:val="24"/>
            <w:rPrChange w:id="1959" w:author="Unemo Magnus, USÖ Labmed länsklinik" w:date="2016-11-14T17:51:00Z">
              <w:rPr>
                <w:rFonts w:ascii="Calibri" w:hAnsi="Calibri"/>
              </w:rPr>
            </w:rPrChange>
          </w:rPr>
          <w:delText>M</w:delText>
        </w:r>
      </w:del>
      <w:r w:rsidRPr="006F644E">
        <w:rPr>
          <w:rFonts w:ascii="Times New Roman" w:hAnsi="Times New Roman" w:cs="Times New Roman"/>
          <w:sz w:val="24"/>
          <w:szCs w:val="24"/>
          <w:rPrChange w:id="1960" w:author="Unemo Magnus, USÖ Labmed länsklinik" w:date="2016-11-14T17:51:00Z">
            <w:rPr>
              <w:rFonts w:ascii="Calibri" w:hAnsi="Calibri"/>
            </w:rPr>
          </w:rPrChange>
        </w:rPr>
        <w:t xml:space="preserve">ap and </w:t>
      </w:r>
      <w:ins w:id="1961" w:author="Unemo Magnus, USÖ Labmed länsklinik" w:date="2016-11-14T18:49:00Z">
        <w:r w:rsidR="00AA4816">
          <w:rPr>
            <w:rFonts w:ascii="Times New Roman" w:hAnsi="Times New Roman" w:cs="Times New Roman"/>
            <w:sz w:val="24"/>
            <w:szCs w:val="24"/>
          </w:rPr>
          <w:t>c</w:t>
        </w:r>
      </w:ins>
      <w:del w:id="1962" w:author="Unemo Magnus, USÖ Labmed länsklinik" w:date="2016-11-14T18:49:00Z">
        <w:r w:rsidRPr="006F644E" w:rsidDel="00AA4816">
          <w:rPr>
            <w:rFonts w:ascii="Times New Roman" w:hAnsi="Times New Roman" w:cs="Times New Roman"/>
            <w:sz w:val="24"/>
            <w:szCs w:val="24"/>
            <w:rPrChange w:id="1963" w:author="Unemo Magnus, USÖ Labmed länsklinik" w:date="2016-11-14T17:51:00Z">
              <w:rPr>
                <w:rFonts w:ascii="Calibri" w:hAnsi="Calibri"/>
              </w:rPr>
            </w:rPrChange>
          </w:rPr>
          <w:delText>C</w:delText>
        </w:r>
      </w:del>
      <w:r w:rsidRPr="006F644E">
        <w:rPr>
          <w:rFonts w:ascii="Times New Roman" w:hAnsi="Times New Roman" w:cs="Times New Roman"/>
          <w:sz w:val="24"/>
          <w:szCs w:val="24"/>
          <w:rPrChange w:id="1964" w:author="Unemo Magnus, USÖ Labmed länsklinik" w:date="2016-11-14T17:51:00Z">
            <w:rPr>
              <w:rFonts w:ascii="Calibri" w:hAnsi="Calibri"/>
            </w:rPr>
          </w:rPrChange>
        </w:rPr>
        <w:t xml:space="preserve">lustering </w:t>
      </w:r>
      <w:ins w:id="1965" w:author="Unemo Magnus, USÖ Labmed länsklinik" w:date="2016-11-14T18:49:00Z">
        <w:r w:rsidR="00AA4816">
          <w:rPr>
            <w:rFonts w:ascii="Times New Roman" w:hAnsi="Times New Roman" w:cs="Times New Roman"/>
            <w:sz w:val="24"/>
            <w:szCs w:val="24"/>
          </w:rPr>
          <w:t>a</w:t>
        </w:r>
      </w:ins>
      <w:del w:id="1966" w:author="Unemo Magnus, USÖ Labmed länsklinik" w:date="2016-11-14T18:49:00Z">
        <w:r w:rsidRPr="006F644E" w:rsidDel="00AA4816">
          <w:rPr>
            <w:rFonts w:ascii="Times New Roman" w:hAnsi="Times New Roman" w:cs="Times New Roman"/>
            <w:sz w:val="24"/>
            <w:szCs w:val="24"/>
            <w:rPrChange w:id="1967" w:author="Unemo Magnus, USÖ Labmed länsklinik" w:date="2016-11-14T17:51:00Z">
              <w:rPr>
                <w:rFonts w:ascii="Calibri" w:hAnsi="Calibri"/>
              </w:rPr>
            </w:rPrChange>
          </w:rPr>
          <w:delText>A</w:delText>
        </w:r>
      </w:del>
      <w:r w:rsidRPr="006F644E">
        <w:rPr>
          <w:rFonts w:ascii="Times New Roman" w:hAnsi="Times New Roman" w:cs="Times New Roman"/>
          <w:sz w:val="24"/>
          <w:szCs w:val="24"/>
          <w:rPrChange w:id="1968" w:author="Unemo Magnus, USÖ Labmed länsklinik" w:date="2016-11-14T17:51:00Z">
            <w:rPr>
              <w:rFonts w:ascii="Calibri" w:hAnsi="Calibri"/>
            </w:rPr>
          </w:rPrChange>
        </w:rPr>
        <w:t xml:space="preserve">nalysis </w:t>
      </w:r>
      <w:ins w:id="1969" w:author="Unemo Magnus, USÖ Labmed länsklinik" w:date="2016-11-14T18:49:00Z">
        <w:r w:rsidR="00AA4816">
          <w:rPr>
            <w:rFonts w:ascii="Times New Roman" w:hAnsi="Times New Roman" w:cs="Times New Roman"/>
            <w:sz w:val="24"/>
            <w:szCs w:val="24"/>
          </w:rPr>
          <w:t>u</w:t>
        </w:r>
      </w:ins>
      <w:del w:id="1970" w:author="Unemo Magnus, USÖ Labmed länsklinik" w:date="2016-11-14T18:49:00Z">
        <w:r w:rsidRPr="006F644E" w:rsidDel="00AA4816">
          <w:rPr>
            <w:rFonts w:ascii="Times New Roman" w:hAnsi="Times New Roman" w:cs="Times New Roman"/>
            <w:sz w:val="24"/>
            <w:szCs w:val="24"/>
            <w:rPrChange w:id="1971" w:author="Unemo Magnus, USÖ Labmed länsklinik" w:date="2016-11-14T17:51:00Z">
              <w:rPr>
                <w:rFonts w:ascii="Calibri" w:hAnsi="Calibri"/>
              </w:rPr>
            </w:rPrChange>
          </w:rPr>
          <w:delText>U</w:delText>
        </w:r>
      </w:del>
      <w:r w:rsidRPr="006F644E">
        <w:rPr>
          <w:rFonts w:ascii="Times New Roman" w:hAnsi="Times New Roman" w:cs="Times New Roman"/>
          <w:sz w:val="24"/>
          <w:szCs w:val="24"/>
          <w:rPrChange w:id="1972" w:author="Unemo Magnus, USÖ Labmed länsklinik" w:date="2016-11-14T17:51:00Z">
            <w:rPr>
              <w:rFonts w:ascii="Calibri" w:hAnsi="Calibri"/>
            </w:rPr>
          </w:rPrChange>
        </w:rPr>
        <w:t xml:space="preserve">sing Heatmap3. </w:t>
      </w:r>
      <w:r w:rsidRPr="006F644E">
        <w:rPr>
          <w:rFonts w:ascii="Times New Roman" w:hAnsi="Times New Roman" w:cs="Times New Roman"/>
          <w:i/>
          <w:iCs/>
          <w:sz w:val="24"/>
          <w:szCs w:val="24"/>
          <w:lang w:val="sv-SE"/>
          <w:rPrChange w:id="1973" w:author="Unemo Magnus, USÖ Labmed länsklinik" w:date="2016-11-14T17:51:00Z">
            <w:rPr>
              <w:rFonts w:ascii="Calibri" w:hAnsi="Calibri"/>
              <w:i/>
              <w:iCs/>
            </w:rPr>
          </w:rPrChange>
        </w:rPr>
        <w:t>BioMed Res Int</w:t>
      </w:r>
      <w:r w:rsidRPr="006F644E">
        <w:rPr>
          <w:rFonts w:ascii="Times New Roman" w:hAnsi="Times New Roman" w:cs="Times New Roman"/>
          <w:sz w:val="24"/>
          <w:szCs w:val="24"/>
          <w:lang w:val="sv-SE"/>
          <w:rPrChange w:id="1974" w:author="Unemo Magnus, USÖ Labmed länsklinik" w:date="2016-11-14T17:51:00Z">
            <w:rPr>
              <w:rFonts w:ascii="Calibri" w:hAnsi="Calibri"/>
            </w:rPr>
          </w:rPrChange>
        </w:rPr>
        <w:t xml:space="preserve"> 2014; </w:t>
      </w:r>
      <w:r w:rsidRPr="006F644E">
        <w:rPr>
          <w:rFonts w:ascii="Times New Roman" w:hAnsi="Times New Roman" w:cs="Times New Roman"/>
          <w:b/>
          <w:bCs/>
          <w:sz w:val="24"/>
          <w:szCs w:val="24"/>
          <w:lang w:val="sv-SE"/>
          <w:rPrChange w:id="1975" w:author="Unemo Magnus, USÖ Labmed länsklinik" w:date="2016-11-14T17:51:00Z">
            <w:rPr>
              <w:rFonts w:ascii="Calibri" w:hAnsi="Calibri"/>
              <w:b/>
              <w:bCs/>
            </w:rPr>
          </w:rPrChange>
        </w:rPr>
        <w:t>2014</w:t>
      </w:r>
      <w:r w:rsidRPr="006F644E">
        <w:rPr>
          <w:rFonts w:ascii="Times New Roman" w:hAnsi="Times New Roman" w:cs="Times New Roman"/>
          <w:sz w:val="24"/>
          <w:szCs w:val="24"/>
          <w:lang w:val="sv-SE"/>
          <w:rPrChange w:id="1976" w:author="Unemo Magnus, USÖ Labmed länsklinik" w:date="2016-11-14T17:51:00Z">
            <w:rPr>
              <w:rFonts w:ascii="Calibri" w:hAnsi="Calibri"/>
            </w:rPr>
          </w:rPrChange>
        </w:rPr>
        <w:t>: e986048.</w:t>
      </w:r>
    </w:p>
    <w:p w14:paraId="7672D9D5" w14:textId="3F4E4E53" w:rsidR="00377FDC" w:rsidRPr="006F644E" w:rsidRDefault="00377FDC">
      <w:pPr>
        <w:pStyle w:val="Bibliography"/>
        <w:spacing w:after="0" w:line="480" w:lineRule="auto"/>
        <w:jc w:val="both"/>
        <w:rPr>
          <w:rFonts w:ascii="Times New Roman" w:hAnsi="Times New Roman" w:cs="Times New Roman"/>
          <w:sz w:val="24"/>
          <w:szCs w:val="24"/>
          <w:rPrChange w:id="1977" w:author="Unemo Magnus, USÖ Labmed länsklinik" w:date="2016-11-14T17:51:00Z">
            <w:rPr>
              <w:rFonts w:ascii="Calibri" w:hAnsi="Calibri"/>
            </w:rPr>
          </w:rPrChange>
        </w:rPr>
        <w:pPrChange w:id="1978" w:author="Unemo Magnus, USÖ Labmed länsklinik" w:date="2016-11-14T18:38:00Z">
          <w:pPr>
            <w:pStyle w:val="Bibliography"/>
          </w:pPr>
        </w:pPrChange>
      </w:pPr>
      <w:r w:rsidRPr="006F644E">
        <w:rPr>
          <w:rFonts w:ascii="Times New Roman" w:hAnsi="Times New Roman" w:cs="Times New Roman"/>
          <w:sz w:val="24"/>
          <w:szCs w:val="24"/>
          <w:lang w:val="sv-SE"/>
          <w:rPrChange w:id="1979" w:author="Unemo Magnus, USÖ Labmed länsklinik" w:date="2016-11-14T17:51:00Z">
            <w:rPr>
              <w:rFonts w:ascii="Calibri" w:hAnsi="Calibri"/>
            </w:rPr>
          </w:rPrChange>
        </w:rPr>
        <w:t>33. Di Veroli GY, Fornari C, Goldlust I</w:t>
      </w:r>
      <w:del w:id="1980" w:author="Unemo Magnus, USÖ Labmed länsklinik" w:date="2016-11-14T18:49:00Z">
        <w:r w:rsidRPr="006F644E" w:rsidDel="00AA4816">
          <w:rPr>
            <w:rFonts w:ascii="Times New Roman" w:hAnsi="Times New Roman" w:cs="Times New Roman"/>
            <w:sz w:val="24"/>
            <w:szCs w:val="24"/>
            <w:lang w:val="sv-SE"/>
            <w:rPrChange w:id="1981" w:author="Unemo Magnus, USÖ Labmed länsklinik" w:date="2016-11-14T17:51:00Z">
              <w:rPr>
                <w:rFonts w:ascii="Calibri" w:hAnsi="Calibri"/>
              </w:rPr>
            </w:rPrChange>
          </w:rPr>
          <w:delText>,</w:delText>
        </w:r>
      </w:del>
      <w:r w:rsidRPr="006F644E">
        <w:rPr>
          <w:rFonts w:ascii="Times New Roman" w:hAnsi="Times New Roman" w:cs="Times New Roman"/>
          <w:sz w:val="24"/>
          <w:szCs w:val="24"/>
          <w:lang w:val="sv-SE"/>
          <w:rPrChange w:id="1982"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lang w:val="sv-SE"/>
          <w:rPrChange w:id="1983" w:author="Unemo Magnus, USÖ Labmed länsklinik" w:date="2016-11-14T17:51:00Z">
            <w:rPr>
              <w:rFonts w:ascii="Calibri" w:hAnsi="Calibri"/>
              <w:i/>
              <w:iCs/>
            </w:rPr>
          </w:rPrChange>
        </w:rPr>
        <w:t>et al.</w:t>
      </w:r>
      <w:r w:rsidRPr="006F644E">
        <w:rPr>
          <w:rFonts w:ascii="Times New Roman" w:hAnsi="Times New Roman" w:cs="Times New Roman"/>
          <w:sz w:val="24"/>
          <w:szCs w:val="24"/>
          <w:lang w:val="sv-SE"/>
          <w:rPrChange w:id="1984" w:author="Unemo Magnus, USÖ Labmed länsklinik" w:date="2016-11-14T17:51:00Z">
            <w:rPr>
              <w:rFonts w:ascii="Calibri" w:hAnsi="Calibri"/>
            </w:rPr>
          </w:rPrChange>
        </w:rPr>
        <w:t xml:space="preserve"> </w:t>
      </w:r>
      <w:r w:rsidRPr="006F644E">
        <w:rPr>
          <w:rFonts w:ascii="Times New Roman" w:hAnsi="Times New Roman" w:cs="Times New Roman"/>
          <w:sz w:val="24"/>
          <w:szCs w:val="24"/>
          <w:rPrChange w:id="1985" w:author="Unemo Magnus, USÖ Labmed länsklinik" w:date="2016-11-14T17:51:00Z">
            <w:rPr>
              <w:rFonts w:ascii="Calibri" w:hAnsi="Calibri"/>
            </w:rPr>
          </w:rPrChange>
        </w:rPr>
        <w:t xml:space="preserve">An automated fitting procedure and software for dose-response curves with multiphasic features. </w:t>
      </w:r>
      <w:r w:rsidRPr="006F644E">
        <w:rPr>
          <w:rFonts w:ascii="Times New Roman" w:hAnsi="Times New Roman" w:cs="Times New Roman"/>
          <w:i/>
          <w:iCs/>
          <w:sz w:val="24"/>
          <w:szCs w:val="24"/>
          <w:rPrChange w:id="1986" w:author="Unemo Magnus, USÖ Labmed länsklinik" w:date="2016-11-14T17:51:00Z">
            <w:rPr>
              <w:rFonts w:ascii="Calibri" w:hAnsi="Calibri"/>
              <w:i/>
              <w:iCs/>
            </w:rPr>
          </w:rPrChange>
        </w:rPr>
        <w:t>Sci Rep</w:t>
      </w:r>
      <w:r w:rsidRPr="006F644E">
        <w:rPr>
          <w:rFonts w:ascii="Times New Roman" w:hAnsi="Times New Roman" w:cs="Times New Roman"/>
          <w:sz w:val="24"/>
          <w:szCs w:val="24"/>
          <w:rPrChange w:id="1987" w:author="Unemo Magnus, USÖ Labmed länsklinik" w:date="2016-11-14T17:51:00Z">
            <w:rPr>
              <w:rFonts w:ascii="Calibri" w:hAnsi="Calibri"/>
            </w:rPr>
          </w:rPrChange>
        </w:rPr>
        <w:t xml:space="preserve"> 2015; </w:t>
      </w:r>
      <w:r w:rsidRPr="006F644E">
        <w:rPr>
          <w:rFonts w:ascii="Times New Roman" w:hAnsi="Times New Roman" w:cs="Times New Roman"/>
          <w:b/>
          <w:bCs/>
          <w:sz w:val="24"/>
          <w:szCs w:val="24"/>
          <w:rPrChange w:id="1988" w:author="Unemo Magnus, USÖ Labmed länsklinik" w:date="2016-11-14T17:51:00Z">
            <w:rPr>
              <w:rFonts w:ascii="Calibri" w:hAnsi="Calibri"/>
              <w:b/>
              <w:bCs/>
            </w:rPr>
          </w:rPrChange>
        </w:rPr>
        <w:t>5</w:t>
      </w:r>
      <w:r w:rsidRPr="006F644E">
        <w:rPr>
          <w:rFonts w:ascii="Times New Roman" w:hAnsi="Times New Roman" w:cs="Times New Roman"/>
          <w:sz w:val="24"/>
          <w:szCs w:val="24"/>
          <w:rPrChange w:id="1989" w:author="Unemo Magnus, USÖ Labmed länsklinik" w:date="2016-11-14T17:51:00Z">
            <w:rPr>
              <w:rFonts w:ascii="Calibri" w:hAnsi="Calibri"/>
            </w:rPr>
          </w:rPrChange>
        </w:rPr>
        <w:t>: 14701.</w:t>
      </w:r>
    </w:p>
    <w:p w14:paraId="2F1BA46E" w14:textId="6C0B07DC" w:rsidR="00377FDC" w:rsidRPr="006F644E" w:rsidRDefault="00377FDC">
      <w:pPr>
        <w:pStyle w:val="Bibliography"/>
        <w:spacing w:after="0" w:line="480" w:lineRule="auto"/>
        <w:jc w:val="both"/>
        <w:rPr>
          <w:rFonts w:ascii="Times New Roman" w:hAnsi="Times New Roman" w:cs="Times New Roman"/>
          <w:sz w:val="24"/>
          <w:szCs w:val="24"/>
          <w:rPrChange w:id="1990" w:author="Unemo Magnus, USÖ Labmed länsklinik" w:date="2016-11-14T17:51:00Z">
            <w:rPr>
              <w:rFonts w:ascii="Calibri" w:hAnsi="Calibri"/>
            </w:rPr>
          </w:rPrChange>
        </w:rPr>
        <w:pPrChange w:id="1991" w:author="Unemo Magnus, USÖ Labmed länsklinik" w:date="2016-11-14T18:38:00Z">
          <w:pPr>
            <w:pStyle w:val="Bibliography"/>
          </w:pPr>
        </w:pPrChange>
      </w:pPr>
      <w:r w:rsidRPr="006F644E">
        <w:rPr>
          <w:rFonts w:ascii="Times New Roman" w:hAnsi="Times New Roman" w:cs="Times New Roman"/>
          <w:sz w:val="24"/>
          <w:szCs w:val="24"/>
          <w:rPrChange w:id="1992" w:author="Unemo Magnus, USÖ Labmed länsklinik" w:date="2016-11-14T17:51:00Z">
            <w:rPr>
              <w:rFonts w:ascii="Calibri" w:hAnsi="Calibri"/>
            </w:rPr>
          </w:rPrChange>
        </w:rPr>
        <w:t>34. Regoes RR, Wiuff C, Zappala RM</w:t>
      </w:r>
      <w:ins w:id="1993" w:author="Unemo Magnus, USÖ Labmed länsklinik" w:date="2016-11-14T18:49:00Z">
        <w:r w:rsidR="000A49B6">
          <w:rPr>
            <w:rFonts w:ascii="Times New Roman" w:hAnsi="Times New Roman" w:cs="Times New Roman"/>
            <w:sz w:val="24"/>
            <w:szCs w:val="24"/>
          </w:rPr>
          <w:t xml:space="preserve"> </w:t>
        </w:r>
        <w:r w:rsidR="000A49B6">
          <w:rPr>
            <w:rFonts w:ascii="Times New Roman" w:hAnsi="Times New Roman" w:cs="Times New Roman"/>
            <w:i/>
            <w:sz w:val="24"/>
            <w:szCs w:val="24"/>
          </w:rPr>
          <w:t>et al</w:t>
        </w:r>
      </w:ins>
      <w:del w:id="1994" w:author="Unemo Magnus, USÖ Labmed länsklinik" w:date="2016-11-14T18:49:00Z">
        <w:r w:rsidRPr="006F644E" w:rsidDel="000A49B6">
          <w:rPr>
            <w:rFonts w:ascii="Times New Roman" w:hAnsi="Times New Roman" w:cs="Times New Roman"/>
            <w:sz w:val="24"/>
            <w:szCs w:val="24"/>
            <w:rPrChange w:id="1995" w:author="Unemo Magnus, USÖ Labmed länsklinik" w:date="2016-11-14T17:51:00Z">
              <w:rPr>
                <w:rFonts w:ascii="Calibri" w:hAnsi="Calibri"/>
              </w:rPr>
            </w:rPrChange>
          </w:rPr>
          <w:delText>, Garner KN, Baquero F, Levin BR</w:delText>
        </w:r>
      </w:del>
      <w:r w:rsidRPr="006F644E">
        <w:rPr>
          <w:rFonts w:ascii="Times New Roman" w:hAnsi="Times New Roman" w:cs="Times New Roman"/>
          <w:sz w:val="24"/>
          <w:szCs w:val="24"/>
          <w:rPrChange w:id="1996" w:author="Unemo Magnus, USÖ Labmed länsklinik" w:date="2016-11-14T17:51:00Z">
            <w:rPr>
              <w:rFonts w:ascii="Calibri" w:hAnsi="Calibri"/>
            </w:rPr>
          </w:rPrChange>
        </w:rPr>
        <w:t xml:space="preserve">. Pharmacodynamic functions: a multiparameter approach to the design of antibiotic treatment regimens. </w:t>
      </w:r>
      <w:r w:rsidRPr="006F644E">
        <w:rPr>
          <w:rFonts w:ascii="Times New Roman" w:hAnsi="Times New Roman" w:cs="Times New Roman"/>
          <w:i/>
          <w:iCs/>
          <w:sz w:val="24"/>
          <w:szCs w:val="24"/>
          <w:rPrChange w:id="1997"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1998" w:author="Unemo Magnus, USÖ Labmed länsklinik" w:date="2016-11-14T17:51:00Z">
            <w:rPr>
              <w:rFonts w:ascii="Calibri" w:hAnsi="Calibri"/>
            </w:rPr>
          </w:rPrChange>
        </w:rPr>
        <w:t xml:space="preserve"> 2004; </w:t>
      </w:r>
      <w:r w:rsidRPr="006F644E">
        <w:rPr>
          <w:rFonts w:ascii="Times New Roman" w:hAnsi="Times New Roman" w:cs="Times New Roman"/>
          <w:b/>
          <w:bCs/>
          <w:sz w:val="24"/>
          <w:szCs w:val="24"/>
          <w:rPrChange w:id="1999" w:author="Unemo Magnus, USÖ Labmed länsklinik" w:date="2016-11-14T17:51:00Z">
            <w:rPr>
              <w:rFonts w:ascii="Calibri" w:hAnsi="Calibri"/>
              <w:b/>
              <w:bCs/>
            </w:rPr>
          </w:rPrChange>
        </w:rPr>
        <w:t>48</w:t>
      </w:r>
      <w:r w:rsidRPr="006F644E">
        <w:rPr>
          <w:rFonts w:ascii="Times New Roman" w:hAnsi="Times New Roman" w:cs="Times New Roman"/>
          <w:sz w:val="24"/>
          <w:szCs w:val="24"/>
          <w:rPrChange w:id="2000" w:author="Unemo Magnus, USÖ Labmed länsklinik" w:date="2016-11-14T17:51:00Z">
            <w:rPr>
              <w:rFonts w:ascii="Calibri" w:hAnsi="Calibri"/>
            </w:rPr>
          </w:rPrChange>
        </w:rPr>
        <w:t>: 3670–6.</w:t>
      </w:r>
    </w:p>
    <w:p w14:paraId="527FCE86" w14:textId="5BFC6B8F" w:rsidR="00377FDC" w:rsidRPr="00032A9C" w:rsidRDefault="00377FDC">
      <w:pPr>
        <w:pStyle w:val="Bibliography"/>
        <w:spacing w:after="0" w:line="480" w:lineRule="auto"/>
        <w:jc w:val="both"/>
        <w:rPr>
          <w:rFonts w:ascii="Times New Roman" w:hAnsi="Times New Roman" w:cs="Times New Roman"/>
          <w:sz w:val="24"/>
          <w:szCs w:val="24"/>
          <w:lang w:val="fr-CH"/>
          <w:rPrChange w:id="2001" w:author="valdes" w:date="2016-12-04T12:37:00Z">
            <w:rPr>
              <w:rFonts w:ascii="Calibri" w:hAnsi="Calibri"/>
            </w:rPr>
          </w:rPrChange>
        </w:rPr>
        <w:pPrChange w:id="2002" w:author="Unemo Magnus, USÖ Labmed länsklinik" w:date="2016-11-14T18:38:00Z">
          <w:pPr>
            <w:pStyle w:val="Bibliography"/>
          </w:pPr>
        </w:pPrChange>
      </w:pPr>
      <w:r w:rsidRPr="006F644E">
        <w:rPr>
          <w:rFonts w:ascii="Times New Roman" w:hAnsi="Times New Roman" w:cs="Times New Roman"/>
          <w:sz w:val="24"/>
          <w:szCs w:val="24"/>
          <w:rPrChange w:id="2003" w:author="Unemo Magnus, USÖ Labmed länsklinik" w:date="2016-11-14T17:51:00Z">
            <w:rPr>
              <w:rFonts w:ascii="Calibri" w:hAnsi="Calibri"/>
            </w:rPr>
          </w:rPrChange>
        </w:rPr>
        <w:lastRenderedPageBreak/>
        <w:t xml:space="preserve">35. Foucquier J, Guedj M. Analysis of drug combinations: current methodological landscape. </w:t>
      </w:r>
      <w:r w:rsidRPr="00032A9C">
        <w:rPr>
          <w:rFonts w:ascii="Times New Roman" w:hAnsi="Times New Roman" w:cs="Times New Roman"/>
          <w:i/>
          <w:iCs/>
          <w:sz w:val="24"/>
          <w:szCs w:val="24"/>
          <w:lang w:val="fr-CH"/>
          <w:rPrChange w:id="2004" w:author="valdes" w:date="2016-12-04T12:37:00Z">
            <w:rPr>
              <w:rFonts w:ascii="Calibri" w:hAnsi="Calibri"/>
              <w:i/>
              <w:iCs/>
            </w:rPr>
          </w:rPrChange>
        </w:rPr>
        <w:t>Pharmacol Res Perspect</w:t>
      </w:r>
      <w:r w:rsidRPr="00032A9C">
        <w:rPr>
          <w:rFonts w:ascii="Times New Roman" w:hAnsi="Times New Roman" w:cs="Times New Roman"/>
          <w:sz w:val="24"/>
          <w:szCs w:val="24"/>
          <w:lang w:val="fr-CH"/>
          <w:rPrChange w:id="2005" w:author="valdes" w:date="2016-12-04T12:37:00Z">
            <w:rPr>
              <w:rFonts w:ascii="Calibri" w:hAnsi="Calibri"/>
            </w:rPr>
          </w:rPrChange>
        </w:rPr>
        <w:t xml:space="preserve"> 2015; </w:t>
      </w:r>
      <w:r w:rsidRPr="00032A9C">
        <w:rPr>
          <w:rFonts w:ascii="Times New Roman" w:hAnsi="Times New Roman" w:cs="Times New Roman"/>
          <w:b/>
          <w:bCs/>
          <w:sz w:val="24"/>
          <w:szCs w:val="24"/>
          <w:lang w:val="fr-CH"/>
          <w:rPrChange w:id="2006" w:author="valdes" w:date="2016-12-04T12:37:00Z">
            <w:rPr>
              <w:rFonts w:ascii="Calibri" w:hAnsi="Calibri"/>
              <w:b/>
              <w:bCs/>
            </w:rPr>
          </w:rPrChange>
        </w:rPr>
        <w:t>3</w:t>
      </w:r>
      <w:r w:rsidRPr="00032A9C">
        <w:rPr>
          <w:rFonts w:ascii="Times New Roman" w:hAnsi="Times New Roman" w:cs="Times New Roman"/>
          <w:sz w:val="24"/>
          <w:szCs w:val="24"/>
          <w:lang w:val="fr-CH"/>
          <w:rPrChange w:id="2007" w:author="valdes" w:date="2016-12-04T12:37:00Z">
            <w:rPr>
              <w:rFonts w:ascii="Calibri" w:hAnsi="Calibri"/>
            </w:rPr>
          </w:rPrChange>
        </w:rPr>
        <w:t xml:space="preserve">. </w:t>
      </w:r>
      <w:del w:id="2008" w:author="Unemo Magnus, USÖ Labmed länsklinik" w:date="2016-11-14T18:49:00Z">
        <w:r w:rsidRPr="00032A9C" w:rsidDel="00210816">
          <w:rPr>
            <w:rFonts w:ascii="Times New Roman" w:hAnsi="Times New Roman" w:cs="Times New Roman"/>
            <w:sz w:val="24"/>
            <w:szCs w:val="24"/>
            <w:lang w:val="fr-CH"/>
            <w:rPrChange w:id="2009" w:author="valdes" w:date="2016-12-04T12:37:00Z">
              <w:rPr>
                <w:rFonts w:ascii="Calibri" w:hAnsi="Calibri"/>
              </w:rPr>
            </w:rPrChange>
          </w:rPr>
          <w:delText xml:space="preserve">Available at: </w:delText>
        </w:r>
      </w:del>
      <w:r w:rsidRPr="00032A9C">
        <w:rPr>
          <w:rFonts w:ascii="Times New Roman" w:hAnsi="Times New Roman" w:cs="Times New Roman"/>
          <w:sz w:val="24"/>
          <w:szCs w:val="24"/>
          <w:lang w:val="fr-CH"/>
          <w:rPrChange w:id="2010" w:author="valdes" w:date="2016-12-04T12:37:00Z">
            <w:rPr>
              <w:rFonts w:ascii="Calibri" w:hAnsi="Calibri"/>
            </w:rPr>
          </w:rPrChange>
        </w:rPr>
        <w:t>http://www.ncbi.nlm.nih.gov/pmc/articles/PMC4492765/.</w:t>
      </w:r>
      <w:del w:id="2011" w:author="Unemo Magnus, USÖ Labmed länsklinik" w:date="2016-11-14T18:49:00Z">
        <w:r w:rsidRPr="00032A9C" w:rsidDel="003E005E">
          <w:rPr>
            <w:rFonts w:ascii="Times New Roman" w:hAnsi="Times New Roman" w:cs="Times New Roman"/>
            <w:sz w:val="24"/>
            <w:szCs w:val="24"/>
            <w:lang w:val="fr-CH"/>
            <w:rPrChange w:id="2012" w:author="valdes" w:date="2016-12-04T12:37:00Z">
              <w:rPr>
                <w:rFonts w:ascii="Calibri" w:hAnsi="Calibri"/>
              </w:rPr>
            </w:rPrChange>
          </w:rPr>
          <w:delText xml:space="preserve"> Accessed November 17, 2015.</w:delText>
        </w:r>
      </w:del>
    </w:p>
    <w:p w14:paraId="0C22DE39" w14:textId="5C73AF3A" w:rsidR="00377FDC" w:rsidRPr="006F644E" w:rsidRDefault="00377FDC">
      <w:pPr>
        <w:pStyle w:val="Bibliography"/>
        <w:spacing w:after="0" w:line="480" w:lineRule="auto"/>
        <w:jc w:val="both"/>
        <w:rPr>
          <w:rFonts w:ascii="Times New Roman" w:hAnsi="Times New Roman" w:cs="Times New Roman"/>
          <w:sz w:val="24"/>
          <w:szCs w:val="24"/>
          <w:rPrChange w:id="2013" w:author="Unemo Magnus, USÖ Labmed länsklinik" w:date="2016-11-14T17:51:00Z">
            <w:rPr>
              <w:rFonts w:ascii="Calibri" w:hAnsi="Calibri"/>
            </w:rPr>
          </w:rPrChange>
        </w:rPr>
        <w:pPrChange w:id="2014" w:author="Unemo Magnus, USÖ Labmed länsklinik" w:date="2016-11-14T18:38:00Z">
          <w:pPr>
            <w:pStyle w:val="Bibliography"/>
          </w:pPr>
        </w:pPrChange>
      </w:pPr>
      <w:r w:rsidRPr="006F644E">
        <w:rPr>
          <w:rFonts w:ascii="Times New Roman" w:hAnsi="Times New Roman" w:cs="Times New Roman"/>
          <w:sz w:val="24"/>
          <w:szCs w:val="24"/>
          <w:rPrChange w:id="2015" w:author="Unemo Magnus, USÖ Labmed länsklinik" w:date="2016-11-14T17:51:00Z">
            <w:rPr>
              <w:rFonts w:ascii="Calibri" w:hAnsi="Calibri"/>
            </w:rPr>
          </w:rPrChange>
        </w:rPr>
        <w:t>36. Yu G, Baeder DY, Regoes RR</w:t>
      </w:r>
      <w:ins w:id="2016" w:author="Unemo Magnus, USÖ Labmed länsklinik" w:date="2016-11-14T18:49:00Z">
        <w:r w:rsidR="00C552DE">
          <w:rPr>
            <w:rFonts w:ascii="Times New Roman" w:hAnsi="Times New Roman" w:cs="Times New Roman"/>
            <w:sz w:val="24"/>
            <w:szCs w:val="24"/>
          </w:rPr>
          <w:t xml:space="preserve"> </w:t>
        </w:r>
        <w:r w:rsidR="00C552DE">
          <w:rPr>
            <w:rFonts w:ascii="Times New Roman" w:hAnsi="Times New Roman" w:cs="Times New Roman"/>
            <w:i/>
            <w:sz w:val="24"/>
            <w:szCs w:val="24"/>
          </w:rPr>
          <w:t>et al</w:t>
        </w:r>
      </w:ins>
      <w:del w:id="2017" w:author="Unemo Magnus, USÖ Labmed länsklinik" w:date="2016-11-14T18:49:00Z">
        <w:r w:rsidRPr="006F644E" w:rsidDel="00C552DE">
          <w:rPr>
            <w:rFonts w:ascii="Times New Roman" w:hAnsi="Times New Roman" w:cs="Times New Roman"/>
            <w:sz w:val="24"/>
            <w:szCs w:val="24"/>
            <w:rPrChange w:id="2018" w:author="Unemo Magnus, USÖ Labmed länsklinik" w:date="2016-11-14T17:51:00Z">
              <w:rPr>
                <w:rFonts w:ascii="Calibri" w:hAnsi="Calibri"/>
              </w:rPr>
            </w:rPrChange>
          </w:rPr>
          <w:delText>, Rolff J</w:delText>
        </w:r>
      </w:del>
      <w:r w:rsidRPr="006F644E">
        <w:rPr>
          <w:rFonts w:ascii="Times New Roman" w:hAnsi="Times New Roman" w:cs="Times New Roman"/>
          <w:sz w:val="24"/>
          <w:szCs w:val="24"/>
          <w:rPrChange w:id="2019" w:author="Unemo Magnus, USÖ Labmed länsklinik" w:date="2016-11-14T17:51:00Z">
            <w:rPr>
              <w:rFonts w:ascii="Calibri" w:hAnsi="Calibri"/>
            </w:rPr>
          </w:rPrChange>
        </w:rPr>
        <w:t xml:space="preserve">. Combination </w:t>
      </w:r>
      <w:del w:id="2020" w:author="Unemo Magnus, USÖ Labmed länsklinik" w:date="2016-11-14T18:49:00Z">
        <w:r w:rsidRPr="006F644E" w:rsidDel="00C552DE">
          <w:rPr>
            <w:rFonts w:ascii="Times New Roman" w:hAnsi="Times New Roman" w:cs="Times New Roman"/>
            <w:sz w:val="24"/>
            <w:szCs w:val="24"/>
            <w:rPrChange w:id="2021" w:author="Unemo Magnus, USÖ Labmed länsklinik" w:date="2016-11-14T17:51:00Z">
              <w:rPr>
                <w:rFonts w:ascii="Calibri" w:hAnsi="Calibri"/>
              </w:rPr>
            </w:rPrChange>
          </w:rPr>
          <w:delText xml:space="preserve">Effects </w:delText>
        </w:r>
      </w:del>
      <w:ins w:id="2022" w:author="Unemo Magnus, USÖ Labmed länsklinik" w:date="2016-11-14T18:49:00Z">
        <w:r w:rsidR="00C552DE">
          <w:rPr>
            <w:rFonts w:ascii="Times New Roman" w:hAnsi="Times New Roman" w:cs="Times New Roman"/>
            <w:sz w:val="24"/>
            <w:szCs w:val="24"/>
          </w:rPr>
          <w:t>e</w:t>
        </w:r>
        <w:r w:rsidR="00C552DE" w:rsidRPr="006F644E">
          <w:rPr>
            <w:rFonts w:ascii="Times New Roman" w:hAnsi="Times New Roman" w:cs="Times New Roman"/>
            <w:sz w:val="24"/>
            <w:szCs w:val="24"/>
            <w:rPrChange w:id="2023" w:author="Unemo Magnus, USÖ Labmed länsklinik" w:date="2016-11-14T17:51:00Z">
              <w:rPr>
                <w:rFonts w:ascii="Calibri" w:hAnsi="Calibri"/>
              </w:rPr>
            </w:rPrChange>
          </w:rPr>
          <w:t xml:space="preserve">ffects </w:t>
        </w:r>
      </w:ins>
      <w:r w:rsidRPr="006F644E">
        <w:rPr>
          <w:rFonts w:ascii="Times New Roman" w:hAnsi="Times New Roman" w:cs="Times New Roman"/>
          <w:sz w:val="24"/>
          <w:szCs w:val="24"/>
          <w:rPrChange w:id="2024" w:author="Unemo Magnus, USÖ Labmed länsklinik" w:date="2016-11-14T17:51:00Z">
            <w:rPr>
              <w:rFonts w:ascii="Calibri" w:hAnsi="Calibri"/>
            </w:rPr>
          </w:rPrChange>
        </w:rPr>
        <w:t xml:space="preserve">of </w:t>
      </w:r>
      <w:del w:id="2025" w:author="Unemo Magnus, USÖ Labmed länsklinik" w:date="2016-11-14T18:49:00Z">
        <w:r w:rsidRPr="006F644E" w:rsidDel="00C552DE">
          <w:rPr>
            <w:rFonts w:ascii="Times New Roman" w:hAnsi="Times New Roman" w:cs="Times New Roman"/>
            <w:sz w:val="24"/>
            <w:szCs w:val="24"/>
            <w:rPrChange w:id="2026" w:author="Unemo Magnus, USÖ Labmed länsklinik" w:date="2016-11-14T17:51:00Z">
              <w:rPr>
                <w:rFonts w:ascii="Calibri" w:hAnsi="Calibri"/>
              </w:rPr>
            </w:rPrChange>
          </w:rPr>
          <w:delText xml:space="preserve">Antimicrobial </w:delText>
        </w:r>
      </w:del>
      <w:ins w:id="2027" w:author="Unemo Magnus, USÖ Labmed länsklinik" w:date="2016-11-14T18:49:00Z">
        <w:r w:rsidR="00C552DE">
          <w:rPr>
            <w:rFonts w:ascii="Times New Roman" w:hAnsi="Times New Roman" w:cs="Times New Roman"/>
            <w:sz w:val="24"/>
            <w:szCs w:val="24"/>
          </w:rPr>
          <w:t>a</w:t>
        </w:r>
        <w:r w:rsidR="00C552DE" w:rsidRPr="006F644E">
          <w:rPr>
            <w:rFonts w:ascii="Times New Roman" w:hAnsi="Times New Roman" w:cs="Times New Roman"/>
            <w:sz w:val="24"/>
            <w:szCs w:val="24"/>
            <w:rPrChange w:id="2028" w:author="Unemo Magnus, USÖ Labmed länsklinik" w:date="2016-11-14T17:51:00Z">
              <w:rPr>
                <w:rFonts w:ascii="Calibri" w:hAnsi="Calibri"/>
              </w:rPr>
            </w:rPrChange>
          </w:rPr>
          <w:t xml:space="preserve">ntimicrobial </w:t>
        </w:r>
      </w:ins>
      <w:del w:id="2029" w:author="Unemo Magnus, USÖ Labmed länsklinik" w:date="2016-11-14T18:49:00Z">
        <w:r w:rsidRPr="006F644E" w:rsidDel="00C552DE">
          <w:rPr>
            <w:rFonts w:ascii="Times New Roman" w:hAnsi="Times New Roman" w:cs="Times New Roman"/>
            <w:sz w:val="24"/>
            <w:szCs w:val="24"/>
            <w:rPrChange w:id="2030" w:author="Unemo Magnus, USÖ Labmed länsklinik" w:date="2016-11-14T17:51:00Z">
              <w:rPr>
                <w:rFonts w:ascii="Calibri" w:hAnsi="Calibri"/>
              </w:rPr>
            </w:rPrChange>
          </w:rPr>
          <w:delText>Peptides</w:delText>
        </w:r>
      </w:del>
      <w:ins w:id="2031" w:author="Unemo Magnus, USÖ Labmed länsklinik" w:date="2016-11-14T18:49:00Z">
        <w:r w:rsidR="00C552DE">
          <w:rPr>
            <w:rFonts w:ascii="Times New Roman" w:hAnsi="Times New Roman" w:cs="Times New Roman"/>
            <w:sz w:val="24"/>
            <w:szCs w:val="24"/>
          </w:rPr>
          <w:t>p</w:t>
        </w:r>
        <w:r w:rsidR="00C552DE" w:rsidRPr="006F644E">
          <w:rPr>
            <w:rFonts w:ascii="Times New Roman" w:hAnsi="Times New Roman" w:cs="Times New Roman"/>
            <w:sz w:val="24"/>
            <w:szCs w:val="24"/>
            <w:rPrChange w:id="2032" w:author="Unemo Magnus, USÖ Labmed länsklinik" w:date="2016-11-14T17:51:00Z">
              <w:rPr>
                <w:rFonts w:ascii="Calibri" w:hAnsi="Calibri"/>
              </w:rPr>
            </w:rPrChange>
          </w:rPr>
          <w:t>eptides</w:t>
        </w:r>
      </w:ins>
      <w:r w:rsidRPr="006F644E">
        <w:rPr>
          <w:rFonts w:ascii="Times New Roman" w:hAnsi="Times New Roman" w:cs="Times New Roman"/>
          <w:sz w:val="24"/>
          <w:szCs w:val="24"/>
          <w:rPrChange w:id="2033" w:author="Unemo Magnus, USÖ Labmed länsklinik" w:date="2016-11-14T17:51:00Z">
            <w:rPr>
              <w:rFonts w:ascii="Calibri" w:hAnsi="Calibri"/>
            </w:rPr>
          </w:rPrChange>
        </w:rPr>
        <w:t xml:space="preserve">. </w:t>
      </w:r>
      <w:r w:rsidRPr="006F644E">
        <w:rPr>
          <w:rFonts w:ascii="Times New Roman" w:hAnsi="Times New Roman" w:cs="Times New Roman"/>
          <w:i/>
          <w:iCs/>
          <w:sz w:val="24"/>
          <w:szCs w:val="24"/>
          <w:rPrChange w:id="2034" w:author="Unemo Magnus, USÖ Labmed länsklinik" w:date="2016-11-14T17:51:00Z">
            <w:rPr>
              <w:rFonts w:ascii="Calibri" w:hAnsi="Calibri"/>
              <w:i/>
              <w:iCs/>
            </w:rPr>
          </w:rPrChange>
        </w:rPr>
        <w:t>Antimicrob Agents Chemother</w:t>
      </w:r>
      <w:r w:rsidRPr="006F644E">
        <w:rPr>
          <w:rFonts w:ascii="Times New Roman" w:hAnsi="Times New Roman" w:cs="Times New Roman"/>
          <w:sz w:val="24"/>
          <w:szCs w:val="24"/>
          <w:rPrChange w:id="2035" w:author="Unemo Magnus, USÖ Labmed länsklinik" w:date="2016-11-14T17:51:00Z">
            <w:rPr>
              <w:rFonts w:ascii="Calibri" w:hAnsi="Calibri"/>
            </w:rPr>
          </w:rPrChange>
        </w:rPr>
        <w:t xml:space="preserve"> 2016; </w:t>
      </w:r>
      <w:r w:rsidRPr="006F644E">
        <w:rPr>
          <w:rFonts w:ascii="Times New Roman" w:hAnsi="Times New Roman" w:cs="Times New Roman"/>
          <w:b/>
          <w:bCs/>
          <w:sz w:val="24"/>
          <w:szCs w:val="24"/>
          <w:rPrChange w:id="2036" w:author="Unemo Magnus, USÖ Labmed länsklinik" w:date="2016-11-14T17:51:00Z">
            <w:rPr>
              <w:rFonts w:ascii="Calibri" w:hAnsi="Calibri"/>
              <w:b/>
              <w:bCs/>
            </w:rPr>
          </w:rPrChange>
        </w:rPr>
        <w:t>60</w:t>
      </w:r>
      <w:r w:rsidRPr="006F644E">
        <w:rPr>
          <w:rFonts w:ascii="Times New Roman" w:hAnsi="Times New Roman" w:cs="Times New Roman"/>
          <w:sz w:val="24"/>
          <w:szCs w:val="24"/>
          <w:rPrChange w:id="2037" w:author="Unemo Magnus, USÖ Labmed länsklinik" w:date="2016-11-14T17:51:00Z">
            <w:rPr>
              <w:rFonts w:ascii="Calibri" w:hAnsi="Calibri"/>
            </w:rPr>
          </w:rPrChange>
        </w:rPr>
        <w:t>: 1717–24.</w:t>
      </w:r>
    </w:p>
    <w:p w14:paraId="0C60E4DC" w14:textId="30B3E7A1" w:rsidR="009A4AFC" w:rsidRDefault="000B46D8">
      <w:pPr>
        <w:keepNext/>
        <w:spacing w:after="0" w:line="480" w:lineRule="auto"/>
        <w:jc w:val="both"/>
        <w:rPr>
          <w:rFonts w:ascii="Times New Roman" w:hAnsi="Times New Roman" w:cs="Times New Roman"/>
          <w:sz w:val="24"/>
          <w:szCs w:val="24"/>
        </w:rPr>
        <w:pPrChange w:id="2038" w:author="Unemo Magnus, USÖ Labmed länsklinik" w:date="2016-11-14T18:38:00Z">
          <w:pPr>
            <w:keepNext/>
            <w:spacing w:line="480" w:lineRule="auto"/>
          </w:pPr>
        </w:pPrChange>
      </w:pPr>
      <w:r w:rsidRPr="006F644E">
        <w:rPr>
          <w:rFonts w:ascii="Times New Roman" w:hAnsi="Times New Roman" w:cs="Times New Roman"/>
          <w:sz w:val="24"/>
          <w:szCs w:val="24"/>
        </w:rPr>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77777777" w:rsidR="00BE76BE" w:rsidRDefault="00BE76BE" w:rsidP="009A4AFC">
      <w:pPr>
        <w:keepNext/>
        <w:spacing w:line="480" w:lineRule="auto"/>
        <w:rPr>
          <w:rFonts w:ascii="Times New Roman" w:hAnsi="Times New Roman" w:cs="Times New Roman"/>
          <w:sz w:val="24"/>
          <w:szCs w:val="24"/>
        </w:rPr>
      </w:pPr>
    </w:p>
    <w:p w14:paraId="623C7C5F" w14:textId="77777777" w:rsidR="00BE76BE" w:rsidRDefault="00BE76BE" w:rsidP="00BE76BE">
      <w:pPr>
        <w:keepNext/>
      </w:pPr>
      <w:r>
        <w:rPr>
          <w:noProof/>
          <w:lang w:eastAsia="en-GB"/>
        </w:rPr>
        <w:drawing>
          <wp:inline distT="0" distB="0" distL="0" distR="0" wp14:anchorId="4B85AB95" wp14:editId="62146026">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150360"/>
                    </a:xfrm>
                    <a:prstGeom prst="rect">
                      <a:avLst/>
                    </a:prstGeom>
                  </pic:spPr>
                </pic:pic>
              </a:graphicData>
            </a:graphic>
          </wp:inline>
        </w:drawing>
      </w:r>
    </w:p>
    <w:p w14:paraId="457C4591" w14:textId="15FAD493" w:rsidR="00BE76BE" w:rsidRPr="00664076" w:rsidRDefault="00BE76BE" w:rsidP="00CA491E">
      <w:pPr>
        <w:pStyle w:val="Caption"/>
        <w:jc w:val="both"/>
        <w:rPr>
          <w:rFonts w:ascii="Times New Roman" w:hAnsi="Times New Roman" w:cs="Times New Roman"/>
          <w:i w:val="0"/>
          <w:color w:val="auto"/>
          <w:sz w:val="24"/>
          <w:szCs w:val="24"/>
          <w:rPrChange w:id="2039"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2040"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2041"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2042" w:author="Unemo Magnus, USÖ Labmed länsklinik" w:date="2016-11-17T16:56:00Z">
            <w:rPr>
              <w:rFonts w:ascii="Times New Roman" w:hAnsi="Times New Roman" w:cs="Times New Roman"/>
              <w:b/>
              <w:i w:val="0"/>
            </w:rPr>
          </w:rPrChange>
        </w:rPr>
        <w:t xml:space="preserve">. Correlation and deviations between </w:t>
      </w:r>
      <w:ins w:id="2043" w:author="Unemo Magnus, USÖ Labmed länsklinik" w:date="2016-11-17T16:55:00Z">
        <w:r w:rsidR="00664076" w:rsidRPr="00664076">
          <w:rPr>
            <w:rFonts w:ascii="Times New Roman" w:hAnsi="Times New Roman" w:cs="Times New Roman"/>
            <w:b/>
            <w:i w:val="0"/>
            <w:color w:val="auto"/>
            <w:sz w:val="24"/>
            <w:szCs w:val="24"/>
            <w:rPrChange w:id="2044" w:author="Unemo Magnus, USÖ Labmed länsklinik" w:date="2016-11-17T16:56:00Z">
              <w:rPr>
                <w:rFonts w:ascii="Times New Roman" w:hAnsi="Times New Roman" w:cs="Times New Roman"/>
                <w:b/>
                <w:i w:val="0"/>
                <w:sz w:val="24"/>
                <w:szCs w:val="24"/>
              </w:rPr>
            </w:rPrChange>
          </w:rPr>
          <w:t xml:space="preserve">the </w:t>
        </w:r>
      </w:ins>
      <w:r w:rsidRPr="00664076">
        <w:rPr>
          <w:rFonts w:ascii="Times New Roman" w:hAnsi="Times New Roman" w:cs="Times New Roman"/>
          <w:b/>
          <w:i w:val="0"/>
          <w:color w:val="auto"/>
          <w:sz w:val="24"/>
          <w:szCs w:val="24"/>
          <w:rPrChange w:id="2045" w:author="Unemo Magnus, USÖ Labmed länsklinik" w:date="2016-11-17T16:56:00Z">
            <w:rPr>
              <w:rFonts w:ascii="Times New Roman" w:hAnsi="Times New Roman" w:cs="Times New Roman"/>
              <w:b/>
              <w:i w:val="0"/>
            </w:rPr>
          </w:rPrChange>
        </w:rPr>
        <w:t>Etest and predicted MIC</w:t>
      </w:r>
      <w:ins w:id="2046" w:author="Unemo Magnus, USÖ Labmed länsklinik" w:date="2016-11-17T16:55:00Z">
        <w:r w:rsidR="00664076" w:rsidRPr="00664076">
          <w:rPr>
            <w:rFonts w:ascii="Times New Roman" w:hAnsi="Times New Roman" w:cs="Times New Roman"/>
            <w:b/>
            <w:i w:val="0"/>
            <w:color w:val="auto"/>
            <w:sz w:val="24"/>
            <w:szCs w:val="24"/>
            <w:rPrChange w:id="2047"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2048" w:author="Unemo Magnus, USÖ Labmed länsklinik" w:date="2016-11-17T16:56:00Z">
            <w:rPr>
              <w:rFonts w:ascii="Times New Roman" w:hAnsi="Times New Roman" w:cs="Times New Roman"/>
              <w:b/>
              <w:i w:val="0"/>
            </w:rPr>
          </w:rPrChange>
        </w:rPr>
        <w:t xml:space="preserve">. </w:t>
      </w:r>
      <w:commentRangeStart w:id="2049"/>
      <w:r w:rsidRPr="00664076">
        <w:rPr>
          <w:rFonts w:ascii="Times New Roman" w:hAnsi="Times New Roman" w:cs="Times New Roman"/>
          <w:i w:val="0"/>
          <w:color w:val="auto"/>
          <w:sz w:val="24"/>
          <w:szCs w:val="24"/>
          <w:rPrChange w:id="2050" w:author="Unemo Magnus, USÖ Labmed länsklinik" w:date="2016-11-17T16:56:00Z">
            <w:rPr>
              <w:rFonts w:ascii="Times New Roman" w:hAnsi="Times New Roman" w:cs="Times New Roman"/>
              <w:i w:val="0"/>
            </w:rPr>
          </w:rPrChange>
        </w:rPr>
        <w:t xml:space="preserve">(A) </w:t>
      </w:r>
      <w:commentRangeEnd w:id="2049"/>
      <w:r w:rsidR="00664076">
        <w:rPr>
          <w:rStyle w:val="CommentReference"/>
          <w:i w:val="0"/>
          <w:iCs w:val="0"/>
          <w:color w:val="auto"/>
        </w:rPr>
        <w:commentReference w:id="2049"/>
      </w:r>
      <w:r w:rsidRPr="00664076">
        <w:rPr>
          <w:rFonts w:ascii="Times New Roman" w:hAnsi="Times New Roman" w:cs="Times New Roman"/>
          <w:i w:val="0"/>
          <w:color w:val="auto"/>
          <w:sz w:val="24"/>
          <w:szCs w:val="24"/>
          <w:rPrChange w:id="2051" w:author="Unemo Magnus, USÖ Labmed länsklinik" w:date="2016-11-17T16:56:00Z">
            <w:rPr>
              <w:rFonts w:ascii="Times New Roman" w:hAnsi="Times New Roman" w:cs="Times New Roman"/>
              <w:i w:val="0"/>
            </w:rPr>
          </w:rPrChange>
        </w:rPr>
        <w:t>The correlation of Etest MIC and EC</w:t>
      </w:r>
      <w:r w:rsidRPr="00454FE8">
        <w:rPr>
          <w:rFonts w:ascii="Times New Roman" w:hAnsi="Times New Roman" w:cs="Times New Roman"/>
          <w:i w:val="0"/>
          <w:color w:val="auto"/>
          <w:sz w:val="24"/>
          <w:szCs w:val="24"/>
          <w:vertAlign w:val="subscript"/>
          <w:rPrChange w:id="2052" w:author="Unemo Magnus, USÖ Labmed länsklinik" w:date="2016-11-17T16:59: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053" w:author="Unemo Magnus, USÖ Labmed länsklinik" w:date="2016-11-17T16:56:00Z">
            <w:rPr>
              <w:rFonts w:ascii="Times New Roman" w:hAnsi="Times New Roman" w:cs="Times New Roman"/>
              <w:i w:val="0"/>
            </w:rPr>
          </w:rPrChange>
        </w:rPr>
        <w:t xml:space="preserve"> </w:t>
      </w:r>
      <w:commentRangeStart w:id="2054"/>
      <w:r w:rsidRPr="00664076">
        <w:rPr>
          <w:rFonts w:ascii="Times New Roman" w:hAnsi="Times New Roman" w:cs="Times New Roman"/>
          <w:i w:val="0"/>
          <w:color w:val="auto"/>
          <w:sz w:val="24"/>
          <w:szCs w:val="24"/>
          <w:rPrChange w:id="2055" w:author="Unemo Magnus, USÖ Labmed länsklinik" w:date="2016-11-17T16:56:00Z">
            <w:rPr>
              <w:rFonts w:ascii="Times New Roman" w:hAnsi="Times New Roman" w:cs="Times New Roman"/>
              <w:i w:val="0"/>
            </w:rPr>
          </w:rPrChange>
        </w:rPr>
        <w:t xml:space="preserve">for the </w:t>
      </w:r>
      <w:del w:id="2056" w:author="Unemo Magnus, USÖ Labmed länsklinik" w:date="2016-11-17T16:59:00Z">
        <w:r w:rsidRPr="00664076" w:rsidDel="00454FE8">
          <w:rPr>
            <w:rFonts w:ascii="Times New Roman" w:hAnsi="Times New Roman" w:cs="Times New Roman"/>
            <w:i w:val="0"/>
            <w:color w:val="auto"/>
            <w:sz w:val="24"/>
            <w:szCs w:val="24"/>
            <w:rPrChange w:id="2057"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2058" w:author="Unemo Magnus, USÖ Labmed länsklinik" w:date="2016-11-17T16:56:00Z">
            <w:rPr>
              <w:rFonts w:ascii="Times New Roman" w:hAnsi="Times New Roman" w:cs="Times New Roman"/>
              <w:i w:val="0"/>
            </w:rPr>
          </w:rPrChange>
        </w:rPr>
        <w:t xml:space="preserve">dataset </w:t>
      </w:r>
      <w:ins w:id="2059"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2060" w:author="Unemo Magnus, USÖ Labmed länsklinik" w:date="2016-11-17T16:56:00Z">
            <w:rPr>
              <w:rFonts w:ascii="Times New Roman" w:hAnsi="Times New Roman" w:cs="Times New Roman"/>
              <w:i w:val="0"/>
            </w:rPr>
          </w:rPrChange>
        </w:rPr>
        <w:t xml:space="preserve">(84 </w:t>
      </w:r>
      <w:ins w:id="2061"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2062" w:author="Unemo Magnus, USÖ Labmed länsklinik" w:date="2016-11-17T16:56:00Z">
            <w:rPr>
              <w:rFonts w:ascii="Times New Roman" w:hAnsi="Times New Roman" w:cs="Times New Roman"/>
              <w:i w:val="0"/>
            </w:rPr>
          </w:rPrChange>
        </w:rPr>
        <w:t>strains</w:t>
      </w:r>
      <w:ins w:id="2063"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2064" w:author="Unemo Magnus, USÖ Labmed länsklinik" w:date="2016-11-17T16:56:00Z">
            <w:rPr>
              <w:rFonts w:ascii="Times New Roman" w:hAnsi="Times New Roman" w:cs="Times New Roman"/>
              <w:i w:val="0"/>
            </w:rPr>
          </w:rPrChange>
        </w:rPr>
        <w:t xml:space="preserve">) is shown for </w:t>
      </w:r>
      <w:commentRangeStart w:id="2065"/>
      <w:r w:rsidRPr="00664076">
        <w:rPr>
          <w:rFonts w:ascii="Times New Roman" w:hAnsi="Times New Roman" w:cs="Times New Roman"/>
          <w:i w:val="0"/>
          <w:color w:val="auto"/>
          <w:sz w:val="24"/>
          <w:szCs w:val="24"/>
          <w:rPrChange w:id="2066" w:author="Unemo Magnus, USÖ Labmed länsklinik" w:date="2016-11-17T16:56:00Z">
            <w:rPr>
              <w:rFonts w:ascii="Times New Roman" w:hAnsi="Times New Roman" w:cs="Times New Roman"/>
              <w:i w:val="0"/>
            </w:rPr>
          </w:rPrChange>
        </w:rPr>
        <w:t>log-log transformed values</w:t>
      </w:r>
      <w:commentRangeEnd w:id="2065"/>
      <w:r w:rsidR="005134EB">
        <w:rPr>
          <w:rStyle w:val="CommentReference"/>
          <w:i w:val="0"/>
          <w:iCs w:val="0"/>
          <w:color w:val="auto"/>
        </w:rPr>
        <w:commentReference w:id="2065"/>
      </w:r>
      <w:r w:rsidRPr="00664076">
        <w:rPr>
          <w:rFonts w:ascii="Times New Roman" w:hAnsi="Times New Roman" w:cs="Times New Roman"/>
          <w:i w:val="0"/>
          <w:color w:val="auto"/>
          <w:sz w:val="24"/>
          <w:szCs w:val="24"/>
          <w:rPrChange w:id="2067" w:author="Unemo Magnus, USÖ Labmed länsklinik" w:date="2016-11-17T16:56:00Z">
            <w:rPr>
              <w:rFonts w:ascii="Times New Roman" w:hAnsi="Times New Roman" w:cs="Times New Roman"/>
              <w:i w:val="0"/>
            </w:rPr>
          </w:rPrChange>
        </w:rPr>
        <w:t xml:space="preserve">. The </w:t>
      </w:r>
      <w:ins w:id="2068" w:author="Unemo Magnus, USÖ Labmed länsklinik" w:date="2016-11-17T17:00:00Z">
        <w:r w:rsidR="00454FE8">
          <w:rPr>
            <w:rFonts w:ascii="Times New Roman" w:hAnsi="Times New Roman" w:cs="Times New Roman"/>
            <w:i w:val="0"/>
            <w:color w:val="auto"/>
            <w:sz w:val="24"/>
            <w:szCs w:val="24"/>
          </w:rPr>
          <w:t>P</w:t>
        </w:r>
      </w:ins>
      <w:del w:id="2069" w:author="Unemo Magnus, USÖ Labmed länsklinik" w:date="2016-11-17T17:00:00Z">
        <w:r w:rsidRPr="00664076" w:rsidDel="00454FE8">
          <w:rPr>
            <w:rFonts w:ascii="Times New Roman" w:hAnsi="Times New Roman" w:cs="Times New Roman"/>
            <w:i w:val="0"/>
            <w:color w:val="auto"/>
            <w:sz w:val="24"/>
            <w:szCs w:val="24"/>
            <w:rPrChange w:id="2070"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2071" w:author="Unemo Magnus, USÖ Labmed länsklinik" w:date="2016-11-17T16:56:00Z">
            <w:rPr>
              <w:rFonts w:ascii="Times New Roman" w:hAnsi="Times New Roman" w:cs="Times New Roman"/>
              <w:i w:val="0"/>
            </w:rPr>
          </w:rPrChange>
        </w:rPr>
        <w:t xml:space="preserve">earson's correlation coefficient for the linear regression </w:t>
      </w:r>
      <w:del w:id="2072" w:author="Unemo Magnus, USÖ Labmed länsklinik" w:date="2016-11-17T17:02:00Z">
        <w:r w:rsidRPr="00664076" w:rsidDel="00BF3748">
          <w:rPr>
            <w:rFonts w:ascii="Times New Roman" w:hAnsi="Times New Roman" w:cs="Times New Roman"/>
            <w:i w:val="0"/>
            <w:color w:val="auto"/>
            <w:sz w:val="24"/>
            <w:szCs w:val="24"/>
            <w:rPrChange w:id="2073" w:author="Unemo Magnus, USÖ Labmed länsklinik" w:date="2016-11-17T16:56:00Z">
              <w:rPr>
                <w:rFonts w:ascii="Times New Roman" w:hAnsi="Times New Roman" w:cs="Times New Roman"/>
                <w:i w:val="0"/>
              </w:rPr>
            </w:rPrChange>
          </w:rPr>
          <w:delText xml:space="preserve">is </w:delText>
        </w:r>
      </w:del>
      <w:ins w:id="2074"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2075"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076" w:author="Unemo Magnus, USÖ Labmed länsklinik" w:date="2016-11-17T16:56:00Z">
            <w:rPr>
              <w:rFonts w:ascii="Times New Roman" w:hAnsi="Times New Roman" w:cs="Times New Roman"/>
              <w:i w:val="0"/>
            </w:rPr>
          </w:rPrChange>
        </w:rPr>
        <w:t>0.83</w:t>
      </w:r>
      <w:commentRangeEnd w:id="2054"/>
      <w:r w:rsidR="00454FE8">
        <w:rPr>
          <w:rStyle w:val="CommentReference"/>
          <w:i w:val="0"/>
          <w:iCs w:val="0"/>
          <w:color w:val="auto"/>
        </w:rPr>
        <w:commentReference w:id="2054"/>
      </w:r>
      <w:r w:rsidRPr="00664076">
        <w:rPr>
          <w:rFonts w:ascii="Times New Roman" w:hAnsi="Times New Roman" w:cs="Times New Roman"/>
          <w:i w:val="0"/>
          <w:color w:val="auto"/>
          <w:sz w:val="24"/>
          <w:szCs w:val="24"/>
          <w:rPrChange w:id="2077"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2078" w:author="Unemo Magnus, USÖ Labmed länsklinik" w:date="2016-11-17T17:03:00Z">
        <w:r w:rsidR="00BF3748">
          <w:rPr>
            <w:rFonts w:ascii="Times New Roman" w:hAnsi="Times New Roman" w:cs="Times New Roman"/>
            <w:i w:val="0"/>
            <w:color w:val="auto"/>
            <w:sz w:val="24"/>
            <w:szCs w:val="24"/>
          </w:rPr>
          <w:t xml:space="preserve">of the </w:t>
        </w:r>
      </w:ins>
      <w:r w:rsidRPr="00664076">
        <w:rPr>
          <w:rFonts w:ascii="Times New Roman" w:hAnsi="Times New Roman" w:cs="Times New Roman"/>
          <w:i w:val="0"/>
          <w:color w:val="auto"/>
          <w:sz w:val="24"/>
          <w:szCs w:val="24"/>
          <w:rPrChange w:id="2079" w:author="Unemo Magnus, USÖ Labmed länsklinik" w:date="2016-11-17T16:56:00Z">
            <w:rPr>
              <w:rFonts w:ascii="Times New Roman" w:hAnsi="Times New Roman" w:cs="Times New Roman"/>
              <w:i w:val="0"/>
            </w:rPr>
          </w:rPrChange>
        </w:rPr>
        <w:t>EC</w:t>
      </w:r>
      <w:r w:rsidRPr="00454FE8">
        <w:rPr>
          <w:rFonts w:ascii="Times New Roman" w:hAnsi="Times New Roman" w:cs="Times New Roman"/>
          <w:i w:val="0"/>
          <w:color w:val="auto"/>
          <w:sz w:val="24"/>
          <w:szCs w:val="24"/>
          <w:vertAlign w:val="subscript"/>
          <w:rPrChange w:id="2080" w:author="Unemo Magnus, USÖ Labmed länsklinik" w:date="2016-11-17T16:59: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081" w:author="Unemo Magnus, USÖ Labmed länsklinik" w:date="2016-11-17T16:56:00Z">
            <w:rPr>
              <w:rFonts w:ascii="Times New Roman" w:hAnsi="Times New Roman" w:cs="Times New Roman"/>
              <w:i w:val="0"/>
            </w:rPr>
          </w:rPrChange>
        </w:rPr>
        <w:t xml:space="preserve"> values </w:t>
      </w:r>
      <w:ins w:id="2082" w:author="Unemo Magnus, USÖ Labmed länsklinik" w:date="2016-11-17T17:08:00Z">
        <w:r w:rsidR="00C30255">
          <w:rPr>
            <w:rFonts w:ascii="Times New Roman" w:hAnsi="Times New Roman" w:cs="Times New Roman"/>
            <w:i w:val="0"/>
            <w:color w:val="auto"/>
            <w:sz w:val="24"/>
            <w:szCs w:val="24"/>
          </w:rPr>
          <w:t xml:space="preserve">for these 84 strains </w:t>
        </w:r>
      </w:ins>
      <w:del w:id="2083" w:author="Unemo Magnus, USÖ Labmed länsklinik" w:date="2016-11-17T17:08:00Z">
        <w:r w:rsidRPr="00664076" w:rsidDel="00C30255">
          <w:rPr>
            <w:rFonts w:ascii="Times New Roman" w:hAnsi="Times New Roman" w:cs="Times New Roman"/>
            <w:i w:val="0"/>
            <w:color w:val="auto"/>
            <w:sz w:val="24"/>
            <w:szCs w:val="24"/>
            <w:rPrChange w:id="2084"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2085"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2086" w:author="Unemo Magnus, USÖ Labmed länsklinik" w:date="2016-11-17T17:08:00Z">
        <w:r w:rsidR="00C30255">
          <w:rPr>
            <w:rFonts w:ascii="Times New Roman" w:hAnsi="Times New Roman" w:cs="Times New Roman"/>
            <w:i w:val="0"/>
            <w:color w:val="auto"/>
            <w:sz w:val="24"/>
            <w:szCs w:val="24"/>
          </w:rPr>
          <w:t>84 strains</w:t>
        </w:r>
      </w:ins>
      <w:del w:id="2087" w:author="Unemo Magnus, USÖ Labmed länsklinik" w:date="2016-11-17T17:08:00Z">
        <w:r w:rsidRPr="00664076" w:rsidDel="00C30255">
          <w:rPr>
            <w:rFonts w:ascii="Times New Roman" w:hAnsi="Times New Roman" w:cs="Times New Roman"/>
            <w:i w:val="0"/>
            <w:color w:val="auto"/>
            <w:sz w:val="24"/>
            <w:szCs w:val="24"/>
            <w:rPrChange w:id="2088"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2089" w:author="Unemo Magnus, USÖ Labmed länsklinik" w:date="2016-11-17T16:56:00Z">
            <w:rPr>
              <w:rFonts w:ascii="Times New Roman" w:hAnsi="Times New Roman" w:cs="Times New Roman"/>
              <w:i w:val="0"/>
            </w:rPr>
          </w:rPrChange>
        </w:rPr>
        <w:t xml:space="preserve"> is highlighted in purple (median 0.11). </w:t>
      </w:r>
      <w:del w:id="2090" w:author="Unemo Magnus, USÖ Labmed länsklinik" w:date="2016-11-17T17:09:00Z">
        <w:r w:rsidRPr="00664076" w:rsidDel="00C30255">
          <w:rPr>
            <w:rFonts w:ascii="Times New Roman" w:hAnsi="Times New Roman" w:cs="Times New Roman"/>
            <w:i w:val="0"/>
            <w:color w:val="auto"/>
            <w:sz w:val="24"/>
            <w:szCs w:val="24"/>
            <w:rPrChange w:id="2091"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092" w:author="Unemo Magnus, USÖ Labmed länsklinik" w:date="2016-11-17T16:56:00Z">
            <w:rPr>
              <w:rFonts w:ascii="Times New Roman" w:hAnsi="Times New Roman" w:cs="Times New Roman"/>
              <w:i w:val="0"/>
            </w:rPr>
          </w:rPrChange>
        </w:rPr>
        <w:t xml:space="preserve">(C) Deviations </w:t>
      </w:r>
      <w:commentRangeStart w:id="2093"/>
      <w:r w:rsidRPr="00664076">
        <w:rPr>
          <w:rFonts w:ascii="Times New Roman" w:hAnsi="Times New Roman" w:cs="Times New Roman"/>
          <w:i w:val="0"/>
          <w:color w:val="auto"/>
          <w:sz w:val="24"/>
          <w:szCs w:val="24"/>
          <w:rPrChange w:id="2094" w:author="Unemo Magnus, USÖ Labmed länsklinik" w:date="2016-11-17T16:56:00Z">
            <w:rPr>
              <w:rFonts w:ascii="Times New Roman" w:hAnsi="Times New Roman" w:cs="Times New Roman"/>
              <w:i w:val="0"/>
            </w:rPr>
          </w:rPrChange>
        </w:rPr>
        <w:t>of predicted MICs (</w:t>
      </w:r>
      <w:ins w:id="2095" w:author="Unemo Magnus, USÖ Labmed länsklinik" w:date="2016-11-17T17:16:00Z">
        <w:r w:rsidR="00C30255">
          <w:rPr>
            <w:rFonts w:ascii="Times New Roman" w:hAnsi="Times New Roman" w:cs="Times New Roman"/>
            <w:i w:val="0"/>
            <w:color w:val="auto"/>
            <w:sz w:val="24"/>
            <w:szCs w:val="24"/>
          </w:rPr>
          <w:t>124 clinical strains examined</w:t>
        </w:r>
      </w:ins>
      <w:del w:id="2096" w:author="Unemo Magnus, USÖ Labmed länsklinik" w:date="2016-11-17T17:16:00Z">
        <w:r w:rsidRPr="00664076" w:rsidDel="00C30255">
          <w:rPr>
            <w:rFonts w:ascii="Times New Roman" w:hAnsi="Times New Roman" w:cs="Times New Roman"/>
            <w:i w:val="0"/>
            <w:color w:val="auto"/>
            <w:sz w:val="24"/>
            <w:szCs w:val="24"/>
            <w:rPrChange w:id="2097"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2098" w:author="Unemo Magnus, USÖ Labmed länsklinik" w:date="2016-11-17T16:56:00Z">
            <w:rPr>
              <w:rFonts w:ascii="Times New Roman" w:hAnsi="Times New Roman" w:cs="Times New Roman"/>
              <w:i w:val="0"/>
            </w:rPr>
          </w:rPrChange>
        </w:rPr>
        <w:t xml:space="preserve">) </w:t>
      </w:r>
      <w:commentRangeEnd w:id="2093"/>
      <w:r w:rsidR="00C30255">
        <w:rPr>
          <w:rStyle w:val="CommentReference"/>
          <w:i w:val="0"/>
          <w:iCs w:val="0"/>
          <w:color w:val="auto"/>
        </w:rPr>
        <w:commentReference w:id="2093"/>
      </w:r>
      <w:r w:rsidRPr="00664076">
        <w:rPr>
          <w:rFonts w:ascii="Times New Roman" w:hAnsi="Times New Roman" w:cs="Times New Roman"/>
          <w:i w:val="0"/>
          <w:color w:val="auto"/>
          <w:sz w:val="24"/>
          <w:szCs w:val="24"/>
          <w:rPrChange w:id="2099" w:author="Unemo Magnus, USÖ Labmed länsklinik" w:date="2016-11-17T16:56:00Z">
            <w:rPr>
              <w:rFonts w:ascii="Times New Roman" w:hAnsi="Times New Roman" w:cs="Times New Roman"/>
              <w:i w:val="0"/>
            </w:rPr>
          </w:rPrChange>
        </w:rPr>
        <w:t xml:space="preserve">from Etest MIC are shown for </w:t>
      </w:r>
      <w:commentRangeStart w:id="2100"/>
      <w:del w:id="2101" w:author="Unemo Magnus, USÖ Labmed länsklinik" w:date="2016-11-17T16:56:00Z">
        <w:r w:rsidRPr="00664076" w:rsidDel="00664076">
          <w:rPr>
            <w:rFonts w:ascii="Times New Roman" w:hAnsi="Times New Roman" w:cs="Times New Roman"/>
            <w:i w:val="0"/>
            <w:color w:val="auto"/>
            <w:sz w:val="24"/>
            <w:szCs w:val="24"/>
            <w:rPrChange w:id="2102" w:author="Unemo Magnus, USÖ Labmed länsklinik" w:date="2016-11-17T16:56:00Z">
              <w:rPr>
                <w:rFonts w:ascii="Times New Roman" w:hAnsi="Times New Roman" w:cs="Times New Roman"/>
                <w:i w:val="0"/>
              </w:rPr>
            </w:rPrChange>
          </w:rPr>
          <w:delText xml:space="preserve">eight </w:delText>
        </w:r>
      </w:del>
      <w:ins w:id="2103"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2104" w:author="Unemo Magnus, USÖ Labmed länsklinik" w:date="2016-11-17T16:56:00Z">
              <w:rPr>
                <w:rFonts w:ascii="Times New Roman" w:hAnsi="Times New Roman" w:cs="Times New Roman"/>
                <w:i w:val="0"/>
              </w:rPr>
            </w:rPrChange>
          </w:rPr>
          <w:t xml:space="preserve"> </w:t>
        </w:r>
        <w:commentRangeEnd w:id="2100"/>
        <w:r w:rsidR="00664076">
          <w:rPr>
            <w:rStyle w:val="CommentReference"/>
            <w:i w:val="0"/>
            <w:iCs w:val="0"/>
            <w:color w:val="auto"/>
          </w:rPr>
          <w:lastRenderedPageBreak/>
          <w:commentReference w:id="2100"/>
        </w:r>
      </w:ins>
      <w:r w:rsidRPr="00664076">
        <w:rPr>
          <w:rFonts w:ascii="Times New Roman" w:hAnsi="Times New Roman" w:cs="Times New Roman"/>
          <w:i w:val="0"/>
          <w:color w:val="auto"/>
          <w:sz w:val="24"/>
          <w:szCs w:val="24"/>
          <w:rPrChange w:id="2105"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2106" w:author="Unemo Magnus, USÖ Labmed länsklinik" w:date="2016-11-17T17:10:00Z">
        <w:r w:rsidR="00C30255">
          <w:rPr>
            <w:rFonts w:ascii="Times New Roman" w:hAnsi="Times New Roman" w:cs="Times New Roman"/>
            <w:i w:val="0"/>
            <w:color w:val="auto"/>
            <w:sz w:val="24"/>
            <w:szCs w:val="24"/>
          </w:rPr>
          <w:t>less than ±1</w:t>
        </w:r>
      </w:ins>
      <w:del w:id="2107" w:author="Unemo Magnus, USÖ Labmed länsklinik" w:date="2016-11-17T17:10:00Z">
        <w:r w:rsidRPr="00664076" w:rsidDel="00C30255">
          <w:rPr>
            <w:rFonts w:ascii="Times New Roman" w:hAnsi="Times New Roman" w:cs="Times New Roman"/>
            <w:i w:val="0"/>
            <w:color w:val="auto"/>
            <w:sz w:val="24"/>
            <w:szCs w:val="24"/>
            <w:rPrChange w:id="2108"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2109" w:author="Unemo Magnus, USÖ Labmed länsklinik" w:date="2016-11-17T16:56:00Z">
            <w:rPr>
              <w:rFonts w:ascii="Times New Roman" w:hAnsi="Times New Roman" w:cs="Times New Roman"/>
              <w:i w:val="0"/>
            </w:rPr>
          </w:rPrChange>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562350"/>
                    </a:xfrm>
                    <a:prstGeom prst="rect">
                      <a:avLst/>
                    </a:prstGeom>
                  </pic:spPr>
                </pic:pic>
              </a:graphicData>
            </a:graphic>
          </wp:inline>
        </w:drawing>
      </w:r>
    </w:p>
    <w:p w14:paraId="711FD5BA" w14:textId="5C80FC0F" w:rsidR="000B46D8" w:rsidRPr="00951267" w:rsidRDefault="007B6AE8">
      <w:pPr>
        <w:pStyle w:val="Caption"/>
        <w:spacing w:line="480" w:lineRule="auto"/>
        <w:jc w:val="both"/>
        <w:rPr>
          <w:noProof/>
          <w:color w:val="auto"/>
          <w:sz w:val="24"/>
          <w:szCs w:val="24"/>
          <w:lang w:eastAsia="en-GB"/>
          <w:rPrChange w:id="2110" w:author="Unemo Magnus, USÖ Labmed länsklinik" w:date="2016-11-14T18:50:00Z">
            <w:rPr>
              <w:noProof/>
              <w:lang w:eastAsia="en-GB"/>
            </w:rPr>
          </w:rPrChange>
        </w:rPr>
        <w:pPrChange w:id="2111" w:author="Unemo Magnus, USÖ Labmed länsklinik" w:date="2016-11-14T18:50:00Z">
          <w:pPr>
            <w:pStyle w:val="Caption"/>
            <w:jc w:val="both"/>
          </w:pPr>
        </w:pPrChange>
      </w:pPr>
      <w:r w:rsidRPr="00951267">
        <w:rPr>
          <w:rFonts w:ascii="Times New Roman" w:hAnsi="Times New Roman" w:cs="Times New Roman"/>
          <w:b/>
          <w:i w:val="0"/>
          <w:color w:val="auto"/>
          <w:sz w:val="24"/>
          <w:szCs w:val="24"/>
          <w:rPrChange w:id="2112" w:author="Unemo Magnus, USÖ Labmed länsklinik" w:date="2016-11-14T18:50:00Z">
            <w:rPr>
              <w:rFonts w:ascii="Times New Roman" w:hAnsi="Times New Roman" w:cs="Times New Roman"/>
              <w:b/>
              <w:i w:val="0"/>
            </w:rPr>
          </w:rPrChange>
        </w:rPr>
        <w:t xml:space="preserve">Figure </w:t>
      </w:r>
      <w:del w:id="2113" w:author="Unemo Magnus, USÖ Labmed länsklinik" w:date="2016-11-17T17:17:00Z">
        <w:r w:rsidRPr="00951267" w:rsidDel="00C30255">
          <w:rPr>
            <w:rFonts w:ascii="Times New Roman" w:hAnsi="Times New Roman" w:cs="Times New Roman"/>
            <w:b/>
            <w:i w:val="0"/>
            <w:color w:val="auto"/>
            <w:sz w:val="24"/>
            <w:szCs w:val="24"/>
            <w:rPrChange w:id="2114" w:author="Unemo Magnus, USÖ Labmed länsklinik" w:date="2016-11-14T18:50:00Z">
              <w:rPr>
                <w:rFonts w:ascii="Times New Roman" w:hAnsi="Times New Roman" w:cs="Times New Roman"/>
                <w:b/>
                <w:i w:val="0"/>
              </w:rPr>
            </w:rPrChange>
          </w:rPr>
          <w:fldChar w:fldCharType="begin"/>
        </w:r>
        <w:r w:rsidRPr="00951267" w:rsidDel="00C30255">
          <w:rPr>
            <w:rFonts w:ascii="Times New Roman" w:hAnsi="Times New Roman" w:cs="Times New Roman"/>
            <w:b/>
            <w:i w:val="0"/>
            <w:color w:val="auto"/>
            <w:sz w:val="24"/>
            <w:szCs w:val="24"/>
            <w:rPrChange w:id="2115" w:author="Unemo Magnus, USÖ Labmed länsklinik" w:date="2016-11-14T18:50:00Z">
              <w:rPr>
                <w:rFonts w:ascii="Times New Roman" w:hAnsi="Times New Roman" w:cs="Times New Roman"/>
                <w:b/>
                <w:i w:val="0"/>
              </w:rPr>
            </w:rPrChange>
          </w:rPr>
          <w:delInstrText xml:space="preserve"> SEQ Figure \* ARABIC </w:delInstrText>
        </w:r>
        <w:r w:rsidRPr="00951267" w:rsidDel="00C30255">
          <w:rPr>
            <w:rFonts w:ascii="Times New Roman" w:hAnsi="Times New Roman" w:cs="Times New Roman"/>
            <w:b/>
            <w:i w:val="0"/>
            <w:color w:val="auto"/>
            <w:sz w:val="24"/>
            <w:szCs w:val="24"/>
            <w:rPrChange w:id="2116" w:author="Unemo Magnus, USÖ Labmed länsklinik" w:date="2016-11-14T18:50:00Z">
              <w:rPr>
                <w:rFonts w:ascii="Times New Roman" w:hAnsi="Times New Roman" w:cs="Times New Roman"/>
                <w:b/>
                <w:i w:val="0"/>
              </w:rPr>
            </w:rPrChange>
          </w:rPr>
          <w:fldChar w:fldCharType="separate"/>
        </w:r>
        <w:r w:rsidR="00EC4238" w:rsidRPr="00951267" w:rsidDel="00C30255">
          <w:rPr>
            <w:rFonts w:ascii="Times New Roman" w:hAnsi="Times New Roman" w:cs="Times New Roman"/>
            <w:b/>
            <w:i w:val="0"/>
            <w:noProof/>
            <w:color w:val="auto"/>
            <w:sz w:val="24"/>
            <w:szCs w:val="24"/>
            <w:rPrChange w:id="2117" w:author="Unemo Magnus, USÖ Labmed länsklinik" w:date="2016-11-14T18:50:00Z">
              <w:rPr>
                <w:rFonts w:ascii="Times New Roman" w:hAnsi="Times New Roman" w:cs="Times New Roman"/>
                <w:b/>
                <w:i w:val="0"/>
                <w:noProof/>
              </w:rPr>
            </w:rPrChange>
          </w:rPr>
          <w:delText>1</w:delText>
        </w:r>
        <w:r w:rsidRPr="00951267" w:rsidDel="00C30255">
          <w:rPr>
            <w:rFonts w:ascii="Times New Roman" w:hAnsi="Times New Roman" w:cs="Times New Roman"/>
            <w:b/>
            <w:i w:val="0"/>
            <w:color w:val="auto"/>
            <w:sz w:val="24"/>
            <w:szCs w:val="24"/>
            <w:rPrChange w:id="2118" w:author="Unemo Magnus, USÖ Labmed länsklinik" w:date="2016-11-14T18:50:00Z">
              <w:rPr>
                <w:rFonts w:ascii="Times New Roman" w:hAnsi="Times New Roman" w:cs="Times New Roman"/>
                <w:b/>
                <w:i w:val="0"/>
              </w:rPr>
            </w:rPrChange>
          </w:rPr>
          <w:fldChar w:fldCharType="end"/>
        </w:r>
      </w:del>
      <w:ins w:id="2119" w:author="Unemo Magnus, USÖ Labmed länsklinik" w:date="2016-11-17T17:17:00Z">
        <w:r w:rsidR="00C30255">
          <w:rPr>
            <w:rFonts w:ascii="Times New Roman" w:hAnsi="Times New Roman" w:cs="Times New Roman"/>
            <w:b/>
            <w:i w:val="0"/>
            <w:color w:val="auto"/>
            <w:sz w:val="24"/>
            <w:szCs w:val="24"/>
          </w:rPr>
          <w:t>3</w:t>
        </w:r>
      </w:ins>
      <w:r w:rsidR="00A12BD3" w:rsidRPr="00951267">
        <w:rPr>
          <w:rFonts w:ascii="Times New Roman" w:hAnsi="Times New Roman" w:cs="Times New Roman"/>
          <w:b/>
          <w:color w:val="auto"/>
          <w:sz w:val="24"/>
          <w:szCs w:val="24"/>
          <w:rPrChange w:id="2120" w:author="Unemo Magnus, USÖ Labmed länsklinik" w:date="2016-11-14T18:50:00Z">
            <w:rPr>
              <w:rFonts w:ascii="Times New Roman" w:hAnsi="Times New Roman" w:cs="Times New Roman"/>
              <w:b/>
            </w:rPr>
          </w:rPrChange>
        </w:rPr>
        <w:t xml:space="preserve">. </w:t>
      </w:r>
      <w:r w:rsidR="00A12BD3" w:rsidRPr="00951267">
        <w:rPr>
          <w:rFonts w:ascii="Times New Roman" w:hAnsi="Times New Roman" w:cs="Times New Roman"/>
          <w:b/>
          <w:i w:val="0"/>
          <w:color w:val="auto"/>
          <w:sz w:val="24"/>
          <w:szCs w:val="24"/>
          <w:rPrChange w:id="2121" w:author="Unemo Magnus, USÖ Labmed länsklinik" w:date="2016-11-14T18:50:00Z">
            <w:rPr>
              <w:rFonts w:ascii="Times New Roman" w:hAnsi="Times New Roman" w:cs="Times New Roman"/>
              <w:b/>
              <w:i w:val="0"/>
            </w:rPr>
          </w:rPrChange>
        </w:rPr>
        <w:t xml:space="preserve">Difference of </w:t>
      </w:r>
      <w:commentRangeStart w:id="2122"/>
      <w:r w:rsidR="00A12BD3" w:rsidRPr="00951267">
        <w:rPr>
          <w:rFonts w:ascii="Times New Roman" w:hAnsi="Times New Roman" w:cs="Times New Roman"/>
          <w:b/>
          <w:i w:val="0"/>
          <w:color w:val="auto"/>
          <w:sz w:val="24"/>
          <w:szCs w:val="24"/>
          <w:rPrChange w:id="2123" w:author="Unemo Magnus, USÖ Labmed länsklinik" w:date="2016-11-14T18:50:00Z">
            <w:rPr>
              <w:rFonts w:ascii="Times New Roman" w:hAnsi="Times New Roman" w:cs="Times New Roman"/>
              <w:b/>
              <w:i w:val="0"/>
            </w:rPr>
          </w:rPrChange>
        </w:rPr>
        <w:t>Hill coefficients</w:t>
      </w:r>
      <w:commentRangeEnd w:id="2122"/>
      <w:r w:rsidR="00C30255">
        <w:rPr>
          <w:rStyle w:val="CommentReference"/>
          <w:i w:val="0"/>
          <w:iCs w:val="0"/>
          <w:color w:val="auto"/>
        </w:rPr>
        <w:commentReference w:id="2122"/>
      </w:r>
      <w:r w:rsidR="00A12BD3" w:rsidRPr="00951267">
        <w:rPr>
          <w:rFonts w:ascii="Times New Roman" w:hAnsi="Times New Roman" w:cs="Times New Roman"/>
          <w:b/>
          <w:i w:val="0"/>
          <w:color w:val="auto"/>
          <w:sz w:val="24"/>
          <w:szCs w:val="24"/>
          <w:rPrChange w:id="2124" w:author="Unemo Magnus, USÖ Labmed länsklinik" w:date="2016-11-14T18:50:00Z">
            <w:rPr>
              <w:rFonts w:ascii="Times New Roman" w:hAnsi="Times New Roman" w:cs="Times New Roman"/>
              <w:b/>
              <w:i w:val="0"/>
            </w:rPr>
          </w:rPrChange>
        </w:rPr>
        <w:t>.</w:t>
      </w:r>
      <w:r w:rsidR="00A12BD3" w:rsidRPr="00951267">
        <w:rPr>
          <w:rFonts w:ascii="Times New Roman" w:hAnsi="Times New Roman" w:cs="Times New Roman"/>
          <w:i w:val="0"/>
          <w:color w:val="auto"/>
          <w:sz w:val="24"/>
          <w:szCs w:val="24"/>
          <w:rPrChange w:id="2125" w:author="Unemo Magnus, USÖ Labmed länsklinik" w:date="2016-11-14T18:50:00Z">
            <w:rPr>
              <w:rFonts w:ascii="Times New Roman" w:hAnsi="Times New Roman" w:cs="Times New Roman"/>
              <w:i w:val="0"/>
            </w:rPr>
          </w:rPrChange>
        </w:rPr>
        <w:t xml:space="preserve"> </w:t>
      </w:r>
      <w:r w:rsidRPr="00951267">
        <w:rPr>
          <w:rFonts w:ascii="Times New Roman" w:hAnsi="Times New Roman" w:cs="Times New Roman"/>
          <w:color w:val="auto"/>
          <w:sz w:val="24"/>
          <w:szCs w:val="24"/>
          <w:rPrChange w:id="2126" w:author="Unemo Magnus, USÖ Labmed länsklinik" w:date="2016-11-14T18:50:00Z">
            <w:rPr>
              <w:rFonts w:ascii="Times New Roman" w:hAnsi="Times New Roman" w:cs="Times New Roman"/>
            </w:rPr>
          </w:rPrChange>
        </w:rPr>
        <w:t xml:space="preserve"> </w:t>
      </w:r>
      <w:r w:rsidR="00A12BD3" w:rsidRPr="00951267">
        <w:rPr>
          <w:rFonts w:ascii="Times New Roman" w:hAnsi="Times New Roman" w:cs="Times New Roman"/>
          <w:i w:val="0"/>
          <w:color w:val="auto"/>
          <w:sz w:val="24"/>
          <w:szCs w:val="24"/>
          <w:rPrChange w:id="2127" w:author="Unemo Magnus, USÖ Labmed länsklinik" w:date="2016-11-14T18:50:00Z">
            <w:rPr>
              <w:rFonts w:ascii="Times New Roman" w:hAnsi="Times New Roman" w:cs="Times New Roman"/>
              <w:i w:val="0"/>
            </w:rPr>
          </w:rPrChange>
        </w:rPr>
        <w:t>(A)</w:t>
      </w:r>
      <w:r w:rsidR="00A12BD3" w:rsidRPr="00951267">
        <w:rPr>
          <w:rFonts w:ascii="Times New Roman" w:hAnsi="Times New Roman" w:cs="Times New Roman"/>
          <w:color w:val="auto"/>
          <w:sz w:val="24"/>
          <w:szCs w:val="24"/>
          <w:rPrChange w:id="2128" w:author="Unemo Magnus, USÖ Labmed länsklinik" w:date="2016-11-14T18:50:00Z">
            <w:rPr>
              <w:rFonts w:ascii="Times New Roman" w:hAnsi="Times New Roman" w:cs="Times New Roman"/>
            </w:rPr>
          </w:rPrChange>
        </w:rPr>
        <w:t xml:space="preserve"> </w:t>
      </w:r>
      <w:r w:rsidR="00A12BD3" w:rsidRPr="00951267">
        <w:rPr>
          <w:rFonts w:ascii="Times New Roman" w:hAnsi="Times New Roman" w:cs="Times New Roman"/>
          <w:i w:val="0"/>
          <w:color w:val="auto"/>
          <w:sz w:val="24"/>
          <w:szCs w:val="24"/>
          <w:rPrChange w:id="2129" w:author="Unemo Magnus, USÖ Labmed länsklinik" w:date="2016-11-14T18:50:00Z">
            <w:rPr>
              <w:rFonts w:ascii="Times New Roman" w:hAnsi="Times New Roman" w:cs="Times New Roman"/>
              <w:i w:val="0"/>
            </w:rPr>
          </w:rPrChange>
        </w:rPr>
        <w:t>The difference between the mean of 124 Hill coefficients (</w:t>
      </w:r>
      <w:ins w:id="2130" w:author="Unemo Magnus, USÖ Labmed länsklinik" w:date="2016-11-17T17:16:00Z">
        <w:r w:rsidR="00C30255">
          <w:rPr>
            <w:rFonts w:ascii="Times New Roman" w:hAnsi="Times New Roman" w:cs="Times New Roman"/>
            <w:i w:val="0"/>
            <w:color w:val="auto"/>
            <w:sz w:val="24"/>
            <w:szCs w:val="24"/>
          </w:rPr>
          <w:t>124 clinical strains examined</w:t>
        </w:r>
      </w:ins>
      <w:del w:id="2131" w:author="Unemo Magnus, USÖ Labmed länsklinik" w:date="2016-11-17T17:16:00Z">
        <w:r w:rsidR="00A12BD3" w:rsidRPr="00951267" w:rsidDel="00C30255">
          <w:rPr>
            <w:rFonts w:ascii="Times New Roman" w:hAnsi="Times New Roman" w:cs="Times New Roman"/>
            <w:i w:val="0"/>
            <w:color w:val="auto"/>
            <w:sz w:val="24"/>
            <w:szCs w:val="24"/>
            <w:rPrChange w:id="2132" w:author="Unemo Magnus, USÖ Labmed länsklinik" w:date="2016-11-14T18:50:00Z">
              <w:rPr>
                <w:rFonts w:ascii="Times New Roman" w:hAnsi="Times New Roman" w:cs="Times New Roman"/>
                <w:i w:val="0"/>
              </w:rPr>
            </w:rPrChange>
          </w:rPr>
          <w:delText>training and validation data</w:delText>
        </w:r>
      </w:del>
      <w:r w:rsidR="00A12BD3" w:rsidRPr="00951267">
        <w:rPr>
          <w:rFonts w:ascii="Times New Roman" w:hAnsi="Times New Roman" w:cs="Times New Roman"/>
          <w:i w:val="0"/>
          <w:color w:val="auto"/>
          <w:sz w:val="24"/>
          <w:szCs w:val="24"/>
          <w:rPrChange w:id="2133" w:author="Unemo Magnus, USÖ Labmed länsklinik" w:date="2016-11-14T18:50:00Z">
            <w:rPr>
              <w:rFonts w:ascii="Times New Roman" w:hAnsi="Times New Roman" w:cs="Times New Roman"/>
              <w:i w:val="0"/>
            </w:rPr>
          </w:rPrChange>
        </w:rPr>
        <w:t xml:space="preserve">) </w:t>
      </w:r>
      <w:del w:id="2134" w:author="Unemo Magnus, USÖ Labmed länsklinik" w:date="2016-11-17T17:17:00Z">
        <w:r w:rsidR="00A12BD3" w:rsidRPr="00951267" w:rsidDel="00C30255">
          <w:rPr>
            <w:rFonts w:ascii="Times New Roman" w:hAnsi="Times New Roman" w:cs="Times New Roman"/>
            <w:i w:val="0"/>
            <w:color w:val="auto"/>
            <w:sz w:val="24"/>
            <w:szCs w:val="24"/>
            <w:rPrChange w:id="2135" w:author="Unemo Magnus, USÖ Labmed länsklinik" w:date="2016-11-14T18:50:00Z">
              <w:rPr>
                <w:rFonts w:ascii="Times New Roman" w:hAnsi="Times New Roman" w:cs="Times New Roman"/>
                <w:i w:val="0"/>
              </w:rPr>
            </w:rPrChange>
          </w:rPr>
          <w:delText xml:space="preserve">are </w:delText>
        </w:r>
      </w:del>
      <w:ins w:id="2136" w:author="Unemo Magnus, USÖ Labmed länsklinik" w:date="2016-11-17T17:17:00Z">
        <w:r w:rsidR="00C30255">
          <w:rPr>
            <w:rFonts w:ascii="Times New Roman" w:hAnsi="Times New Roman" w:cs="Times New Roman"/>
            <w:i w:val="0"/>
            <w:color w:val="auto"/>
            <w:sz w:val="24"/>
            <w:szCs w:val="24"/>
          </w:rPr>
          <w:t>is</w:t>
        </w:r>
        <w:r w:rsidR="00C30255" w:rsidRPr="00951267">
          <w:rPr>
            <w:rFonts w:ascii="Times New Roman" w:hAnsi="Times New Roman" w:cs="Times New Roman"/>
            <w:i w:val="0"/>
            <w:color w:val="auto"/>
            <w:sz w:val="24"/>
            <w:szCs w:val="24"/>
            <w:rPrChange w:id="2137"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2138" w:author="Unemo Magnus, USÖ Labmed länsklinik" w:date="2016-11-14T18:50:00Z">
            <w:rPr>
              <w:rFonts w:ascii="Times New Roman" w:hAnsi="Times New Roman" w:cs="Times New Roman"/>
              <w:i w:val="0"/>
            </w:rPr>
          </w:rPrChange>
        </w:rPr>
        <w:t xml:space="preserve">shown for each antimicrobial combination. High values are shown in </w:t>
      </w:r>
      <w:del w:id="2139" w:author="Unemo Magnus, USÖ Labmed länsklinik" w:date="2016-11-15T15:45:00Z">
        <w:r w:rsidR="00A12BD3" w:rsidRPr="00951267" w:rsidDel="00B27563">
          <w:rPr>
            <w:rFonts w:ascii="Times New Roman" w:hAnsi="Times New Roman" w:cs="Times New Roman"/>
            <w:i w:val="0"/>
            <w:color w:val="auto"/>
            <w:sz w:val="24"/>
            <w:szCs w:val="24"/>
            <w:rPrChange w:id="2140" w:author="Unemo Magnus, USÖ Labmed länsklinik" w:date="2016-11-14T18:50:00Z">
              <w:rPr>
                <w:rFonts w:ascii="Times New Roman" w:hAnsi="Times New Roman" w:cs="Times New Roman"/>
                <w:i w:val="0"/>
              </w:rPr>
            </w:rPrChange>
          </w:rPr>
          <w:delText xml:space="preserve">and </w:delText>
        </w:r>
      </w:del>
      <w:ins w:id="2141" w:author="Unemo Magnus, USÖ Labmed länsklinik" w:date="2016-11-15T15:45:00Z">
        <w:r w:rsidR="00B27563">
          <w:rPr>
            <w:rFonts w:ascii="Times New Roman" w:hAnsi="Times New Roman" w:cs="Times New Roman"/>
            <w:i w:val="0"/>
            <w:color w:val="auto"/>
            <w:sz w:val="24"/>
            <w:szCs w:val="24"/>
          </w:rPr>
          <w:t>an</w:t>
        </w:r>
        <w:r w:rsidR="00B27563" w:rsidRPr="00951267">
          <w:rPr>
            <w:rFonts w:ascii="Times New Roman" w:hAnsi="Times New Roman" w:cs="Times New Roman"/>
            <w:i w:val="0"/>
            <w:color w:val="auto"/>
            <w:sz w:val="24"/>
            <w:szCs w:val="24"/>
            <w:rPrChange w:id="2142"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2143" w:author="Unemo Magnus, USÖ Labmed länsklinik" w:date="2016-11-14T18:50:00Z">
            <w:rPr>
              <w:rFonts w:ascii="Times New Roman" w:hAnsi="Times New Roman" w:cs="Times New Roman"/>
              <w:i w:val="0"/>
            </w:rPr>
          </w:rPrChange>
        </w:rPr>
        <w:t>increasing</w:t>
      </w:r>
      <w:ins w:id="2144" w:author="Unemo Magnus, USÖ Labmed länsklinik" w:date="2016-11-15T15:45:00Z">
        <w:r w:rsidR="00B27563">
          <w:rPr>
            <w:rFonts w:ascii="Times New Roman" w:hAnsi="Times New Roman" w:cs="Times New Roman"/>
            <w:i w:val="0"/>
            <w:color w:val="auto"/>
            <w:sz w:val="24"/>
            <w:szCs w:val="24"/>
          </w:rPr>
          <w:t>ly intense</w:t>
        </w:r>
      </w:ins>
      <w:r w:rsidR="00A12BD3" w:rsidRPr="00951267">
        <w:rPr>
          <w:rFonts w:ascii="Times New Roman" w:hAnsi="Times New Roman" w:cs="Times New Roman"/>
          <w:i w:val="0"/>
          <w:color w:val="auto"/>
          <w:sz w:val="24"/>
          <w:szCs w:val="24"/>
          <w:rPrChange w:id="2145" w:author="Unemo Magnus, USÖ Labmed länsklinik" w:date="2016-11-14T18:50:00Z">
            <w:rPr>
              <w:rFonts w:ascii="Times New Roman" w:hAnsi="Times New Roman" w:cs="Times New Roman"/>
              <w:i w:val="0"/>
            </w:rPr>
          </w:rPrChange>
        </w:rPr>
        <w:t xml:space="preserve"> blue colour gradient and low values in red. A pairwise t-test was </w:t>
      </w:r>
      <w:del w:id="2146" w:author="Unemo Magnus, USÖ Labmed länsklinik" w:date="2016-11-17T17:18:00Z">
        <w:r w:rsidR="00A12BD3" w:rsidRPr="00951267" w:rsidDel="00C35612">
          <w:rPr>
            <w:rFonts w:ascii="Times New Roman" w:hAnsi="Times New Roman" w:cs="Times New Roman"/>
            <w:i w:val="0"/>
            <w:color w:val="auto"/>
            <w:sz w:val="24"/>
            <w:szCs w:val="24"/>
            <w:rPrChange w:id="2147" w:author="Unemo Magnus, USÖ Labmed länsklinik" w:date="2016-11-14T18:50:00Z">
              <w:rPr>
                <w:rFonts w:ascii="Times New Roman" w:hAnsi="Times New Roman" w:cs="Times New Roman"/>
                <w:i w:val="0"/>
              </w:rPr>
            </w:rPrChange>
          </w:rPr>
          <w:delText xml:space="preserve">made </w:delText>
        </w:r>
      </w:del>
      <w:ins w:id="2148" w:author="Unemo Magnus, USÖ Labmed länsklinik" w:date="2016-11-17T17:18:00Z">
        <w:r w:rsidR="00C35612">
          <w:rPr>
            <w:rFonts w:ascii="Times New Roman" w:hAnsi="Times New Roman" w:cs="Times New Roman"/>
            <w:i w:val="0"/>
            <w:color w:val="auto"/>
            <w:sz w:val="24"/>
            <w:szCs w:val="24"/>
          </w:rPr>
          <w:t>performed</w:t>
        </w:r>
        <w:r w:rsidR="00C35612" w:rsidRPr="00951267">
          <w:rPr>
            <w:rFonts w:ascii="Times New Roman" w:hAnsi="Times New Roman" w:cs="Times New Roman"/>
            <w:i w:val="0"/>
            <w:color w:val="auto"/>
            <w:sz w:val="24"/>
            <w:szCs w:val="24"/>
            <w:rPrChange w:id="2149" w:author="Unemo Magnus, USÖ Labmed länsklinik" w:date="2016-11-14T18:50:00Z">
              <w:rPr>
                <w:rFonts w:ascii="Times New Roman" w:hAnsi="Times New Roman" w:cs="Times New Roman"/>
                <w:i w:val="0"/>
              </w:rPr>
            </w:rPrChange>
          </w:rPr>
          <w:t xml:space="preserve"> </w:t>
        </w:r>
      </w:ins>
      <w:r w:rsidR="00A12BD3" w:rsidRPr="00951267">
        <w:rPr>
          <w:rFonts w:ascii="Times New Roman" w:hAnsi="Times New Roman" w:cs="Times New Roman"/>
          <w:i w:val="0"/>
          <w:color w:val="auto"/>
          <w:sz w:val="24"/>
          <w:szCs w:val="24"/>
          <w:rPrChange w:id="2150" w:author="Unemo Magnus, USÖ Labmed länsklinik" w:date="2016-11-14T18:50:00Z">
            <w:rPr>
              <w:rFonts w:ascii="Times New Roman" w:hAnsi="Times New Roman" w:cs="Times New Roman"/>
              <w:i w:val="0"/>
            </w:rPr>
          </w:rPrChange>
        </w:rPr>
        <w:t xml:space="preserve">and non-significant differences (p value &lt; 0.05) marked with a black cross. (B) Hierarchical clustering of </w:t>
      </w:r>
      <w:del w:id="2151" w:author="Unemo Magnus, USÖ Labmed länsklinik" w:date="2016-11-15T15:07:00Z">
        <w:r w:rsidR="00A12BD3" w:rsidRPr="00951267" w:rsidDel="00AF166B">
          <w:rPr>
            <w:rFonts w:ascii="Times New Roman" w:hAnsi="Times New Roman" w:cs="Times New Roman"/>
            <w:i w:val="0"/>
            <w:color w:val="auto"/>
            <w:sz w:val="24"/>
            <w:szCs w:val="24"/>
            <w:rPrChange w:id="2152" w:author="Unemo Magnus, USÖ Labmed länsklinik" w:date="2016-11-14T18:50:00Z">
              <w:rPr>
                <w:rFonts w:ascii="Times New Roman" w:hAnsi="Times New Roman" w:cs="Times New Roman"/>
                <w:i w:val="0"/>
              </w:rPr>
            </w:rPrChange>
          </w:rPr>
          <w:delText xml:space="preserve">hill </w:delText>
        </w:r>
      </w:del>
      <w:ins w:id="2153" w:author="Unemo Magnus, USÖ Labmed länsklinik" w:date="2016-11-15T15:07:00Z">
        <w:r w:rsidR="00AF166B">
          <w:rPr>
            <w:rFonts w:ascii="Times New Roman" w:hAnsi="Times New Roman" w:cs="Times New Roman"/>
            <w:i w:val="0"/>
            <w:color w:val="auto"/>
            <w:sz w:val="24"/>
            <w:szCs w:val="24"/>
          </w:rPr>
          <w:t>H</w:t>
        </w:r>
        <w:r w:rsidR="00AF166B" w:rsidRPr="00951267">
          <w:rPr>
            <w:rFonts w:ascii="Times New Roman" w:hAnsi="Times New Roman" w:cs="Times New Roman"/>
            <w:i w:val="0"/>
            <w:color w:val="auto"/>
            <w:sz w:val="24"/>
            <w:szCs w:val="24"/>
            <w:rPrChange w:id="2154" w:author="Unemo Magnus, USÖ Labmed länsklinik" w:date="2016-11-14T18:50:00Z">
              <w:rPr>
                <w:rFonts w:ascii="Times New Roman" w:hAnsi="Times New Roman" w:cs="Times New Roman"/>
                <w:i w:val="0"/>
              </w:rPr>
            </w:rPrChange>
          </w:rPr>
          <w:t xml:space="preserve">ill </w:t>
        </w:r>
      </w:ins>
      <w:r w:rsidR="00A12BD3" w:rsidRPr="00951267">
        <w:rPr>
          <w:rFonts w:ascii="Times New Roman" w:hAnsi="Times New Roman" w:cs="Times New Roman"/>
          <w:i w:val="0"/>
          <w:color w:val="auto"/>
          <w:sz w:val="24"/>
          <w:szCs w:val="24"/>
          <w:rPrChange w:id="2155" w:author="Unemo Magnus, USÖ Labmed länsklinik" w:date="2016-11-14T18:50:00Z">
            <w:rPr>
              <w:rFonts w:ascii="Times New Roman" w:hAnsi="Times New Roman" w:cs="Times New Roman"/>
              <w:i w:val="0"/>
            </w:rPr>
          </w:rPrChange>
        </w:rPr>
        <w:t>coefficients.</w:t>
      </w:r>
      <w:r w:rsidR="004F40FC" w:rsidRPr="00951267">
        <w:rPr>
          <w:rFonts w:ascii="Times New Roman" w:hAnsi="Times New Roman" w:cs="Times New Roman"/>
          <w:i w:val="0"/>
          <w:color w:val="auto"/>
          <w:sz w:val="24"/>
          <w:szCs w:val="24"/>
          <w:rPrChange w:id="2156" w:author="Unemo Magnus, USÖ Labmed länsklinik" w:date="2016-11-14T18:50:00Z">
            <w:rPr>
              <w:rFonts w:ascii="Times New Roman" w:hAnsi="Times New Roman" w:cs="Times New Roman"/>
              <w:i w:val="0"/>
            </w:rPr>
          </w:rPrChange>
        </w:rPr>
        <w:t xml:space="preserve"> Rows represent Hill coefficients for different strains (N=124) and columns antimicrobials. </w:t>
      </w:r>
      <w:r w:rsidR="00A12BD3" w:rsidRPr="00951267">
        <w:rPr>
          <w:rFonts w:ascii="Times New Roman" w:hAnsi="Times New Roman" w:cs="Times New Roman"/>
          <w:i w:val="0"/>
          <w:color w:val="auto"/>
          <w:sz w:val="24"/>
          <w:szCs w:val="24"/>
          <w:rPrChange w:id="2157" w:author="Unemo Magnus, USÖ Labmed länsklinik" w:date="2016-11-14T18:50:00Z">
            <w:rPr>
              <w:rFonts w:ascii="Times New Roman" w:hAnsi="Times New Roman" w:cs="Times New Roman"/>
              <w:i w:val="0"/>
            </w:rPr>
          </w:rPrChange>
        </w:rPr>
        <w:t xml:space="preserve">Antimicrobials could be </w:t>
      </w:r>
      <w:r w:rsidR="004F40FC" w:rsidRPr="00951267">
        <w:rPr>
          <w:rFonts w:ascii="Times New Roman" w:hAnsi="Times New Roman" w:cs="Times New Roman"/>
          <w:i w:val="0"/>
          <w:color w:val="auto"/>
          <w:sz w:val="24"/>
          <w:szCs w:val="24"/>
          <w:rPrChange w:id="2158" w:author="Unemo Magnus, USÖ Labmed länsklinik" w:date="2016-11-14T18:50:00Z">
            <w:rPr>
              <w:rFonts w:ascii="Times New Roman" w:hAnsi="Times New Roman" w:cs="Times New Roman"/>
              <w:i w:val="0"/>
            </w:rPr>
          </w:rPrChange>
        </w:rPr>
        <w:t>grouped</w:t>
      </w:r>
      <w:r w:rsidR="00384077" w:rsidRPr="00951267">
        <w:rPr>
          <w:rFonts w:ascii="Times New Roman" w:hAnsi="Times New Roman" w:cs="Times New Roman"/>
          <w:i w:val="0"/>
          <w:color w:val="auto"/>
          <w:sz w:val="24"/>
          <w:szCs w:val="24"/>
          <w:rPrChange w:id="2159" w:author="Unemo Magnus, USÖ Labmed länsklinik" w:date="2016-11-14T18:50:00Z">
            <w:rPr>
              <w:rFonts w:ascii="Times New Roman" w:hAnsi="Times New Roman" w:cs="Times New Roman"/>
              <w:i w:val="0"/>
            </w:rPr>
          </w:rPrChange>
        </w:rPr>
        <w:t xml:space="preserve"> in three similarity </w:t>
      </w:r>
      <w:r w:rsidR="004F40FC" w:rsidRPr="00951267">
        <w:rPr>
          <w:rFonts w:ascii="Times New Roman" w:hAnsi="Times New Roman" w:cs="Times New Roman"/>
          <w:i w:val="0"/>
          <w:color w:val="auto"/>
          <w:sz w:val="24"/>
          <w:szCs w:val="24"/>
          <w:rPrChange w:id="2160" w:author="Unemo Magnus, USÖ Labmed länsklinik" w:date="2016-11-14T18:50:00Z">
            <w:rPr>
              <w:rFonts w:ascii="Times New Roman" w:hAnsi="Times New Roman" w:cs="Times New Roman"/>
              <w:i w:val="0"/>
            </w:rPr>
          </w:rPrChange>
        </w:rPr>
        <w:t xml:space="preserve">clusters. The distance dendrogram for the cluster was highlighted in </w:t>
      </w:r>
      <w:commentRangeStart w:id="2161"/>
      <w:r w:rsidR="004F40FC" w:rsidRPr="00951267">
        <w:rPr>
          <w:rFonts w:ascii="Times New Roman" w:hAnsi="Times New Roman" w:cs="Times New Roman"/>
          <w:i w:val="0"/>
          <w:color w:val="auto"/>
          <w:sz w:val="24"/>
          <w:szCs w:val="24"/>
          <w:rPrChange w:id="2162" w:author="Unemo Magnus, USÖ Labmed länsklinik" w:date="2016-11-14T18:50:00Z">
            <w:rPr>
              <w:rFonts w:ascii="Times New Roman" w:hAnsi="Times New Roman" w:cs="Times New Roman"/>
              <w:i w:val="0"/>
            </w:rPr>
          </w:rPrChange>
        </w:rPr>
        <w:t>green, yellow and red</w:t>
      </w:r>
      <w:commentRangeEnd w:id="2161"/>
      <w:r w:rsidR="001C4FB2">
        <w:rPr>
          <w:rStyle w:val="CommentReference"/>
          <w:i w:val="0"/>
          <w:iCs w:val="0"/>
          <w:color w:val="auto"/>
        </w:rPr>
        <w:commentReference w:id="2161"/>
      </w:r>
      <w:r w:rsidR="00A12BD3" w:rsidRPr="00951267">
        <w:rPr>
          <w:rFonts w:ascii="Times New Roman" w:hAnsi="Times New Roman" w:cs="Times New Roman"/>
          <w:i w:val="0"/>
          <w:color w:val="auto"/>
          <w:sz w:val="24"/>
          <w:szCs w:val="24"/>
          <w:rPrChange w:id="2163" w:author="Unemo Magnus, USÖ Labmed länsklinik" w:date="2016-11-14T18:50:00Z">
            <w:rPr>
              <w:rFonts w:ascii="Times New Roman" w:hAnsi="Times New Roman" w:cs="Times New Roman"/>
              <w:i w:val="0"/>
            </w:rPr>
          </w:rPrChange>
        </w:rPr>
        <w:t xml:space="preserve"> (p-</w:t>
      </w:r>
      <w:r w:rsidRPr="00951267">
        <w:rPr>
          <w:rFonts w:ascii="Times New Roman" w:hAnsi="Times New Roman" w:cs="Times New Roman"/>
          <w:i w:val="0"/>
          <w:color w:val="auto"/>
          <w:sz w:val="24"/>
          <w:szCs w:val="24"/>
          <w:rPrChange w:id="2164" w:author="Unemo Magnus, USÖ Labmed länsklinik" w:date="2016-11-14T18:50:00Z">
            <w:rPr>
              <w:rFonts w:ascii="Times New Roman" w:hAnsi="Times New Roman" w:cs="Times New Roman"/>
              <w:i w:val="0"/>
            </w:rPr>
          </w:rPrChange>
        </w:rPr>
        <w:t>value of chi square test 0.018</w:t>
      </w:r>
      <w:r w:rsidR="00A12BD3" w:rsidRPr="00951267">
        <w:rPr>
          <w:rFonts w:ascii="Times New Roman" w:hAnsi="Times New Roman" w:cs="Times New Roman"/>
          <w:i w:val="0"/>
          <w:color w:val="auto"/>
          <w:sz w:val="24"/>
          <w:szCs w:val="24"/>
          <w:rPrChange w:id="2165" w:author="Unemo Magnus, USÖ Labmed länsklinik" w:date="2016-11-14T18:50:00Z">
            <w:rPr>
              <w:rFonts w:ascii="Times New Roman" w:hAnsi="Times New Roman" w:cs="Times New Roman"/>
              <w:i w:val="0"/>
            </w:rPr>
          </w:rPrChange>
        </w:rPr>
        <w:t>)</w:t>
      </w:r>
      <w:r w:rsidR="004F40FC" w:rsidRPr="00951267">
        <w:rPr>
          <w:rFonts w:ascii="Times New Roman" w:hAnsi="Times New Roman" w:cs="Times New Roman"/>
          <w:i w:val="0"/>
          <w:color w:val="auto"/>
          <w:sz w:val="24"/>
          <w:szCs w:val="24"/>
          <w:rPrChange w:id="2166" w:author="Unemo Magnus, USÖ Labmed länsklinik" w:date="2016-11-14T18:50:00Z">
            <w:rPr>
              <w:rFonts w:ascii="Times New Roman" w:hAnsi="Times New Roman" w:cs="Times New Roman"/>
              <w:i w:val="0"/>
            </w:rPr>
          </w:rPrChange>
        </w:rPr>
        <w:t>. The distance dendrogram for the rows is not shown since none of the differences found was significant</w:t>
      </w:r>
      <w:r w:rsidR="00D25995" w:rsidRPr="00951267">
        <w:rPr>
          <w:rFonts w:ascii="Times New Roman" w:hAnsi="Times New Roman" w:cs="Times New Roman"/>
          <w:i w:val="0"/>
          <w:color w:val="auto"/>
          <w:sz w:val="24"/>
          <w:szCs w:val="24"/>
          <w:rPrChange w:id="2167" w:author="Unemo Magnus, USÖ Labmed länsklinik" w:date="2016-11-14T18:50:00Z">
            <w:rPr>
              <w:rFonts w:ascii="Times New Roman" w:hAnsi="Times New Roman" w:cs="Times New Roman"/>
              <w:i w:val="0"/>
            </w:rPr>
          </w:rPrChange>
        </w:rPr>
        <w:t>.</w:t>
      </w:r>
      <w:r w:rsidR="004F40FC" w:rsidRPr="00951267">
        <w:rPr>
          <w:rFonts w:ascii="Times New Roman" w:hAnsi="Times New Roman" w:cs="Times New Roman"/>
          <w:i w:val="0"/>
          <w:color w:val="auto"/>
          <w:sz w:val="24"/>
          <w:szCs w:val="24"/>
          <w:rPrChange w:id="2168" w:author="Unemo Magnus, USÖ Labmed länsklinik" w:date="2016-11-14T18:50:00Z">
            <w:rPr>
              <w:rFonts w:ascii="Times New Roman" w:hAnsi="Times New Roman" w:cs="Times New Roman"/>
              <w:i w:val="0"/>
            </w:rPr>
          </w:rPrChange>
        </w:rPr>
        <w:t xml:space="preserve">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16CCB5B1" w:rsidR="00336F88" w:rsidRPr="00951267" w:rsidRDefault="00336F88">
      <w:pPr>
        <w:pStyle w:val="Caption"/>
        <w:spacing w:line="480" w:lineRule="auto"/>
        <w:jc w:val="both"/>
        <w:rPr>
          <w:rFonts w:ascii="Times New Roman" w:hAnsi="Times New Roman" w:cs="Times New Roman"/>
          <w:i w:val="0"/>
          <w:noProof/>
          <w:color w:val="auto"/>
          <w:sz w:val="24"/>
          <w:szCs w:val="24"/>
          <w:rPrChange w:id="2169" w:author="Unemo Magnus, USÖ Labmed länsklinik" w:date="2016-11-14T18:50:00Z">
            <w:rPr>
              <w:rFonts w:ascii="Times New Roman" w:hAnsi="Times New Roman" w:cs="Times New Roman"/>
              <w:i w:val="0"/>
              <w:noProof/>
            </w:rPr>
          </w:rPrChange>
        </w:rPr>
        <w:pPrChange w:id="2170" w:author="Unemo Magnus, USÖ Labmed länsklinik" w:date="2016-11-14T18:50:00Z">
          <w:pPr>
            <w:pStyle w:val="Caption"/>
            <w:jc w:val="both"/>
          </w:pPr>
        </w:pPrChange>
      </w:pPr>
      <w:commentRangeStart w:id="2171"/>
      <w:r w:rsidRPr="00951267">
        <w:rPr>
          <w:rFonts w:ascii="Times New Roman" w:hAnsi="Times New Roman" w:cs="Times New Roman"/>
          <w:b/>
          <w:i w:val="0"/>
          <w:color w:val="auto"/>
          <w:sz w:val="24"/>
          <w:szCs w:val="24"/>
          <w:rPrChange w:id="2172" w:author="Unemo Magnus, USÖ Labmed länsklinik" w:date="2016-11-14T18:50:00Z">
            <w:rPr>
              <w:rFonts w:ascii="Times New Roman" w:hAnsi="Times New Roman" w:cs="Times New Roman"/>
              <w:b/>
              <w:i w:val="0"/>
            </w:rPr>
          </w:rPrChange>
        </w:rPr>
        <w:lastRenderedPageBreak/>
        <w:t xml:space="preserve">Figure </w:t>
      </w:r>
      <w:r w:rsidR="0050239E" w:rsidRPr="00951267">
        <w:rPr>
          <w:rFonts w:ascii="Times New Roman" w:hAnsi="Times New Roman" w:cs="Times New Roman"/>
          <w:b/>
          <w:i w:val="0"/>
          <w:color w:val="auto"/>
          <w:sz w:val="24"/>
          <w:szCs w:val="24"/>
          <w:rPrChange w:id="2173" w:author="Unemo Magnus, USÖ Labmed länsklinik" w:date="2016-11-14T18:50:00Z">
            <w:rPr>
              <w:rFonts w:ascii="Times New Roman" w:hAnsi="Times New Roman" w:cs="Times New Roman"/>
              <w:b/>
              <w:i w:val="0"/>
              <w:noProof/>
            </w:rPr>
          </w:rPrChange>
        </w:rPr>
        <w:fldChar w:fldCharType="begin"/>
      </w:r>
      <w:r w:rsidR="0050239E" w:rsidRPr="00951267">
        <w:rPr>
          <w:rFonts w:ascii="Times New Roman" w:hAnsi="Times New Roman" w:cs="Times New Roman"/>
          <w:b/>
          <w:i w:val="0"/>
          <w:color w:val="auto"/>
          <w:sz w:val="24"/>
          <w:szCs w:val="24"/>
          <w:rPrChange w:id="2174" w:author="Unemo Magnus, USÖ Labmed länsklinik" w:date="2016-11-14T18:50:00Z">
            <w:rPr>
              <w:rFonts w:ascii="Times New Roman" w:hAnsi="Times New Roman" w:cs="Times New Roman"/>
              <w:b/>
              <w:i w:val="0"/>
            </w:rPr>
          </w:rPrChange>
        </w:rPr>
        <w:instrText xml:space="preserve"> SEQ Figure \* ARABIC </w:instrText>
      </w:r>
      <w:r w:rsidR="0050239E" w:rsidRPr="00951267">
        <w:rPr>
          <w:rFonts w:ascii="Times New Roman" w:hAnsi="Times New Roman" w:cs="Times New Roman"/>
          <w:b/>
          <w:i w:val="0"/>
          <w:color w:val="auto"/>
          <w:sz w:val="24"/>
          <w:szCs w:val="24"/>
          <w:rPrChange w:id="2175" w:author="Unemo Magnus, USÖ Labmed länsklinik" w:date="2016-11-14T18:50:00Z">
            <w:rPr>
              <w:rFonts w:ascii="Times New Roman" w:hAnsi="Times New Roman" w:cs="Times New Roman"/>
              <w:b/>
              <w:i w:val="0"/>
              <w:noProof/>
            </w:rPr>
          </w:rPrChange>
        </w:rPr>
        <w:fldChar w:fldCharType="separate"/>
      </w:r>
      <w:r w:rsidR="00EC4238" w:rsidRPr="00951267">
        <w:rPr>
          <w:rFonts w:ascii="Times New Roman" w:hAnsi="Times New Roman" w:cs="Times New Roman"/>
          <w:b/>
          <w:i w:val="0"/>
          <w:noProof/>
          <w:color w:val="auto"/>
          <w:sz w:val="24"/>
          <w:szCs w:val="24"/>
          <w:rPrChange w:id="2176" w:author="Unemo Magnus, USÖ Labmed länsklinik" w:date="2016-11-14T18:50:00Z">
            <w:rPr>
              <w:rFonts w:ascii="Times New Roman" w:hAnsi="Times New Roman" w:cs="Times New Roman"/>
              <w:b/>
              <w:i w:val="0"/>
              <w:noProof/>
            </w:rPr>
          </w:rPrChange>
        </w:rPr>
        <w:t>2</w:t>
      </w:r>
      <w:r w:rsidR="0050239E" w:rsidRPr="00951267">
        <w:rPr>
          <w:rFonts w:ascii="Times New Roman" w:hAnsi="Times New Roman" w:cs="Times New Roman"/>
          <w:b/>
          <w:i w:val="0"/>
          <w:noProof/>
          <w:color w:val="auto"/>
          <w:sz w:val="24"/>
          <w:szCs w:val="24"/>
          <w:rPrChange w:id="2177" w:author="Unemo Magnus, USÖ Labmed länsklinik" w:date="2016-11-14T18:50:00Z">
            <w:rPr>
              <w:rFonts w:ascii="Times New Roman" w:hAnsi="Times New Roman" w:cs="Times New Roman"/>
              <w:b/>
              <w:i w:val="0"/>
              <w:noProof/>
            </w:rPr>
          </w:rPrChange>
        </w:rPr>
        <w:fldChar w:fldCharType="end"/>
      </w:r>
      <w:r w:rsidR="00B276E4" w:rsidRPr="00951267">
        <w:rPr>
          <w:rFonts w:ascii="Times New Roman" w:hAnsi="Times New Roman" w:cs="Times New Roman"/>
          <w:b/>
          <w:i w:val="0"/>
          <w:noProof/>
          <w:color w:val="auto"/>
          <w:sz w:val="24"/>
          <w:szCs w:val="24"/>
          <w:rPrChange w:id="2178" w:author="Unemo Magnus, USÖ Labmed länsklinik" w:date="2016-11-14T18:50:00Z">
            <w:rPr>
              <w:rFonts w:ascii="Times New Roman" w:hAnsi="Times New Roman" w:cs="Times New Roman"/>
              <w:b/>
              <w:i w:val="0"/>
              <w:noProof/>
            </w:rPr>
          </w:rPrChange>
        </w:rPr>
        <w:t xml:space="preserve">. </w:t>
      </w:r>
      <w:commentRangeEnd w:id="2171"/>
      <w:r w:rsidR="00FB37A5">
        <w:rPr>
          <w:rStyle w:val="CommentReference"/>
          <w:i w:val="0"/>
          <w:iCs w:val="0"/>
          <w:color w:val="auto"/>
        </w:rPr>
        <w:commentReference w:id="2171"/>
      </w:r>
      <w:r w:rsidR="00B276E4" w:rsidRPr="00951267">
        <w:rPr>
          <w:rFonts w:ascii="Times New Roman" w:hAnsi="Times New Roman" w:cs="Times New Roman"/>
          <w:b/>
          <w:i w:val="0"/>
          <w:noProof/>
          <w:color w:val="auto"/>
          <w:sz w:val="24"/>
          <w:szCs w:val="24"/>
          <w:rPrChange w:id="2179" w:author="Unemo Magnus, USÖ Labmed länsklinik" w:date="2016-11-14T18:50:00Z">
            <w:rPr>
              <w:rFonts w:ascii="Times New Roman" w:hAnsi="Times New Roman" w:cs="Times New Roman"/>
              <w:b/>
              <w:i w:val="0"/>
              <w:noProof/>
            </w:rPr>
          </w:rPrChange>
        </w:rPr>
        <w:t>Contingency table with categorical errors of model predicted MICs</w:t>
      </w:r>
      <w:r w:rsidR="00B276E4" w:rsidRPr="00951267">
        <w:rPr>
          <w:rFonts w:ascii="Times New Roman" w:hAnsi="Times New Roman" w:cs="Times New Roman"/>
          <w:i w:val="0"/>
          <w:noProof/>
          <w:color w:val="auto"/>
          <w:sz w:val="24"/>
          <w:szCs w:val="24"/>
          <w:rPrChange w:id="2180" w:author="Unemo Magnus, USÖ Labmed länsklinik" w:date="2016-11-14T18:50:00Z">
            <w:rPr>
              <w:rFonts w:ascii="Times New Roman" w:hAnsi="Times New Roman" w:cs="Times New Roman"/>
              <w:i w:val="0"/>
              <w:noProof/>
            </w:rPr>
          </w:rPrChange>
        </w:rPr>
        <w:t xml:space="preserve">. Etest </w:t>
      </w:r>
      <w:ins w:id="2181" w:author="Unemo Magnus, USÖ Labmed länsklinik" w:date="2016-11-17T17:35:00Z">
        <w:r w:rsidR="003F52C7">
          <w:rPr>
            <w:rFonts w:ascii="Times New Roman" w:hAnsi="Times New Roman" w:cs="Times New Roman"/>
            <w:i w:val="0"/>
            <w:noProof/>
            <w:color w:val="auto"/>
            <w:sz w:val="24"/>
            <w:szCs w:val="24"/>
          </w:rPr>
          <w:t xml:space="preserve">MIC </w:t>
        </w:r>
      </w:ins>
      <w:r w:rsidR="00B276E4" w:rsidRPr="00951267">
        <w:rPr>
          <w:rFonts w:ascii="Times New Roman" w:hAnsi="Times New Roman" w:cs="Times New Roman"/>
          <w:i w:val="0"/>
          <w:noProof/>
          <w:color w:val="auto"/>
          <w:sz w:val="24"/>
          <w:szCs w:val="24"/>
          <w:rPrChange w:id="2182" w:author="Unemo Magnus, USÖ Labmed länsklinik" w:date="2016-11-14T18:50:00Z">
            <w:rPr>
              <w:rFonts w:ascii="Times New Roman" w:hAnsi="Times New Roman" w:cs="Times New Roman"/>
              <w:i w:val="0"/>
              <w:noProof/>
            </w:rPr>
          </w:rPrChange>
        </w:rPr>
        <w:t xml:space="preserve">data were classified </w:t>
      </w:r>
      <w:ins w:id="2183" w:author="Unemo Magnus, USÖ Labmed länsklinik" w:date="2016-11-17T17:35:00Z">
        <w:r w:rsidR="003F52C7">
          <w:rPr>
            <w:rFonts w:ascii="Times New Roman" w:hAnsi="Times New Roman" w:cs="Times New Roman"/>
            <w:i w:val="0"/>
            <w:noProof/>
            <w:color w:val="auto"/>
            <w:sz w:val="24"/>
            <w:szCs w:val="24"/>
          </w:rPr>
          <w:t xml:space="preserve">into </w:t>
        </w:r>
      </w:ins>
      <w:del w:id="2184" w:author="Unemo Magnus, USÖ Labmed länsklinik" w:date="2016-11-17T17:35:00Z">
        <w:r w:rsidR="00B276E4" w:rsidRPr="00951267" w:rsidDel="003F52C7">
          <w:rPr>
            <w:rFonts w:ascii="Times New Roman" w:hAnsi="Times New Roman" w:cs="Times New Roman"/>
            <w:i w:val="0"/>
            <w:noProof/>
            <w:color w:val="auto"/>
            <w:sz w:val="24"/>
            <w:szCs w:val="24"/>
            <w:rPrChange w:id="2185" w:author="Unemo Magnus, USÖ Labmed länsklinik" w:date="2016-11-14T18:50:00Z">
              <w:rPr>
                <w:rFonts w:ascii="Times New Roman" w:hAnsi="Times New Roman" w:cs="Times New Roman"/>
                <w:i w:val="0"/>
                <w:noProof/>
              </w:rPr>
            </w:rPrChange>
          </w:rPr>
          <w:delText xml:space="preserve">according to </w:delText>
        </w:r>
      </w:del>
      <w:r w:rsidR="00B276E4" w:rsidRPr="00951267">
        <w:rPr>
          <w:rFonts w:ascii="Times New Roman" w:hAnsi="Times New Roman" w:cs="Times New Roman"/>
          <w:i w:val="0"/>
          <w:noProof/>
          <w:color w:val="auto"/>
          <w:sz w:val="24"/>
          <w:szCs w:val="24"/>
          <w:rPrChange w:id="2186" w:author="Unemo Magnus, USÖ Labmed länsklinik" w:date="2016-11-14T18:50:00Z">
            <w:rPr>
              <w:rFonts w:ascii="Times New Roman" w:hAnsi="Times New Roman" w:cs="Times New Roman"/>
              <w:i w:val="0"/>
              <w:noProof/>
            </w:rPr>
          </w:rPrChange>
        </w:rPr>
        <w:t>the categories resistant (R), susceptible (S) and intermedia</w:t>
      </w:r>
      <w:ins w:id="2187" w:author="Unemo Magnus, USÖ Labmed länsklinik" w:date="2016-11-17T17:36:00Z">
        <w:r w:rsidR="003F52C7">
          <w:rPr>
            <w:rFonts w:ascii="Times New Roman" w:hAnsi="Times New Roman" w:cs="Times New Roman"/>
            <w:i w:val="0"/>
            <w:noProof/>
            <w:color w:val="auto"/>
            <w:sz w:val="24"/>
            <w:szCs w:val="24"/>
          </w:rPr>
          <w:t>te</w:t>
        </w:r>
      </w:ins>
      <w:del w:id="2188" w:author="Unemo Magnus, USÖ Labmed länsklinik" w:date="2016-11-17T17:36:00Z">
        <w:r w:rsidR="00B276E4" w:rsidRPr="00951267" w:rsidDel="003F52C7">
          <w:rPr>
            <w:rFonts w:ascii="Times New Roman" w:hAnsi="Times New Roman" w:cs="Times New Roman"/>
            <w:i w:val="0"/>
            <w:noProof/>
            <w:color w:val="auto"/>
            <w:sz w:val="24"/>
            <w:szCs w:val="24"/>
            <w:rPrChange w:id="2189" w:author="Unemo Magnus, USÖ Labmed länsklinik" w:date="2016-11-14T18:50:00Z">
              <w:rPr>
                <w:rFonts w:ascii="Times New Roman" w:hAnsi="Times New Roman" w:cs="Times New Roman"/>
                <w:i w:val="0"/>
                <w:noProof/>
              </w:rPr>
            </w:rPrChange>
          </w:rPr>
          <w:delText>ry</w:delText>
        </w:r>
      </w:del>
      <w:r w:rsidR="00B276E4" w:rsidRPr="00951267">
        <w:rPr>
          <w:rFonts w:ascii="Times New Roman" w:hAnsi="Times New Roman" w:cs="Times New Roman"/>
          <w:i w:val="0"/>
          <w:noProof/>
          <w:color w:val="auto"/>
          <w:sz w:val="24"/>
          <w:szCs w:val="24"/>
          <w:rPrChange w:id="2190" w:author="Unemo Magnus, USÖ Labmed länsklinik" w:date="2016-11-14T18:50:00Z">
            <w:rPr>
              <w:rFonts w:ascii="Times New Roman" w:hAnsi="Times New Roman" w:cs="Times New Roman"/>
              <w:i w:val="0"/>
              <w:noProof/>
            </w:rPr>
          </w:rPrChange>
        </w:rPr>
        <w:t xml:space="preserve"> (I) </w:t>
      </w:r>
      <w:del w:id="2191" w:author="Unemo Magnus, USÖ Labmed länsklinik" w:date="2016-11-17T17:38:00Z">
        <w:r w:rsidR="00B276E4" w:rsidRPr="00951267" w:rsidDel="003F52C7">
          <w:rPr>
            <w:rFonts w:ascii="Times New Roman" w:hAnsi="Times New Roman" w:cs="Times New Roman"/>
            <w:i w:val="0"/>
            <w:noProof/>
            <w:color w:val="auto"/>
            <w:sz w:val="24"/>
            <w:szCs w:val="24"/>
            <w:rPrChange w:id="2192" w:author="Unemo Magnus, USÖ Labmed länsklinik" w:date="2016-11-14T18:50:00Z">
              <w:rPr>
                <w:rFonts w:ascii="Times New Roman" w:hAnsi="Times New Roman" w:cs="Times New Roman"/>
                <w:i w:val="0"/>
                <w:noProof/>
              </w:rPr>
            </w:rPrChange>
          </w:rPr>
          <w:delText xml:space="preserve">when defined </w:delText>
        </w:r>
      </w:del>
      <w:r w:rsidR="00B276E4" w:rsidRPr="00951267">
        <w:rPr>
          <w:rFonts w:ascii="Times New Roman" w:hAnsi="Times New Roman" w:cs="Times New Roman"/>
          <w:i w:val="0"/>
          <w:noProof/>
          <w:color w:val="auto"/>
          <w:sz w:val="24"/>
          <w:szCs w:val="24"/>
          <w:rPrChange w:id="2193" w:author="Unemo Magnus, USÖ Labmed länsklinik" w:date="2016-11-14T18:50:00Z">
            <w:rPr>
              <w:rFonts w:ascii="Times New Roman" w:hAnsi="Times New Roman" w:cs="Times New Roman"/>
              <w:i w:val="0"/>
              <w:noProof/>
            </w:rPr>
          </w:rPrChange>
        </w:rPr>
        <w:t xml:space="preserve">according to </w:t>
      </w:r>
      <w:ins w:id="2194" w:author="Unemo Magnus, USÖ Labmed länsklinik" w:date="2016-11-17T17:36:00Z">
        <w:r w:rsidR="003F52C7">
          <w:rPr>
            <w:rFonts w:ascii="Times New Roman" w:hAnsi="Times New Roman" w:cs="Times New Roman"/>
            <w:i w:val="0"/>
            <w:noProof/>
            <w:color w:val="auto"/>
            <w:sz w:val="24"/>
            <w:szCs w:val="24"/>
          </w:rPr>
          <w:t xml:space="preserve">the </w:t>
        </w:r>
      </w:ins>
      <w:r w:rsidR="00B276E4" w:rsidRPr="00951267">
        <w:rPr>
          <w:rFonts w:ascii="Times New Roman" w:hAnsi="Times New Roman" w:cs="Times New Roman"/>
          <w:i w:val="0"/>
          <w:noProof/>
          <w:color w:val="auto"/>
          <w:sz w:val="24"/>
          <w:szCs w:val="24"/>
          <w:rPrChange w:id="2195" w:author="Unemo Magnus, USÖ Labmed länsklinik" w:date="2016-11-14T18:50:00Z">
            <w:rPr>
              <w:rFonts w:ascii="Times New Roman" w:hAnsi="Times New Roman" w:cs="Times New Roman"/>
              <w:i w:val="0"/>
              <w:noProof/>
            </w:rPr>
          </w:rPrChange>
        </w:rPr>
        <w:t>EUCAST 2016 criteria.</w:t>
      </w:r>
      <w:ins w:id="2196" w:author="Unemo Magnus, USÖ Labmed länsklinik" w:date="2016-11-17T17:38:00Z">
        <w:r w:rsidR="003F52C7">
          <w:rPr>
            <w:rFonts w:ascii="Times New Roman" w:hAnsi="Times New Roman" w:cs="Times New Roman"/>
            <w:i w:val="0"/>
            <w:noProof/>
            <w:color w:val="auto"/>
            <w:sz w:val="24"/>
            <w:szCs w:val="24"/>
            <w:vertAlign w:val="superscript"/>
          </w:rPr>
          <w:t>30</w:t>
        </w:r>
      </w:ins>
      <w:r w:rsidR="00B276E4" w:rsidRPr="00951267">
        <w:rPr>
          <w:rFonts w:ascii="Times New Roman" w:hAnsi="Times New Roman" w:cs="Times New Roman"/>
          <w:i w:val="0"/>
          <w:noProof/>
          <w:color w:val="auto"/>
          <w:sz w:val="24"/>
          <w:szCs w:val="24"/>
          <w:rPrChange w:id="2197" w:author="Unemo Magnus, USÖ Labmed länsklinik" w:date="2016-11-14T18:50:00Z">
            <w:rPr>
              <w:rFonts w:ascii="Times New Roman" w:hAnsi="Times New Roman" w:cs="Times New Roman"/>
              <w:i w:val="0"/>
              <w:noProof/>
            </w:rPr>
          </w:rPrChange>
        </w:rPr>
        <w:t xml:space="preserve"> The cutoff values (mg/L) are shown as dashed black lines. Predicted MIC values are shown as point estimate with 95% confidence interval.</w:t>
      </w:r>
      <w:r w:rsidR="00B321B3" w:rsidRPr="00951267">
        <w:rPr>
          <w:rFonts w:ascii="Times New Roman" w:hAnsi="Times New Roman" w:cs="Times New Roman"/>
          <w:i w:val="0"/>
          <w:noProof/>
          <w:color w:val="auto"/>
          <w:sz w:val="24"/>
          <w:szCs w:val="24"/>
          <w:rPrChange w:id="2198" w:author="Unemo Magnus, USÖ Labmed länsklinik" w:date="2016-11-14T18:50:00Z">
            <w:rPr>
              <w:rFonts w:ascii="Times New Roman" w:hAnsi="Times New Roman" w:cs="Times New Roman"/>
              <w:i w:val="0"/>
              <w:noProof/>
            </w:rPr>
          </w:rPrChange>
        </w:rPr>
        <w:t xml:space="preserve"> Correctly classified strains are depicted as green. </w:t>
      </w:r>
      <w:commentRangeStart w:id="2199"/>
      <w:r w:rsidR="00B321B3" w:rsidRPr="00951267">
        <w:rPr>
          <w:rFonts w:ascii="Times New Roman" w:hAnsi="Times New Roman" w:cs="Times New Roman"/>
          <w:i w:val="0"/>
          <w:noProof/>
          <w:color w:val="auto"/>
          <w:sz w:val="24"/>
          <w:szCs w:val="24"/>
          <w:rPrChange w:id="2200" w:author="Unemo Magnus, USÖ Labmed länsklinik" w:date="2016-11-14T18:50:00Z">
            <w:rPr>
              <w:rFonts w:ascii="Times New Roman" w:hAnsi="Times New Roman" w:cs="Times New Roman"/>
              <w:i w:val="0"/>
              <w:noProof/>
            </w:rPr>
          </w:rPrChange>
        </w:rPr>
        <w:t xml:space="preserve">Major errors (S to R) and very major errors (R to S) are shown in red. </w:t>
      </w:r>
      <w:commentRangeEnd w:id="2199"/>
      <w:r w:rsidR="003F52C7">
        <w:rPr>
          <w:rStyle w:val="CommentReference"/>
          <w:i w:val="0"/>
          <w:iCs w:val="0"/>
          <w:color w:val="auto"/>
        </w:rPr>
        <w:commentReference w:id="2199"/>
      </w:r>
      <w:r w:rsidR="00B321B3" w:rsidRPr="00951267">
        <w:rPr>
          <w:rFonts w:ascii="Times New Roman" w:hAnsi="Times New Roman" w:cs="Times New Roman"/>
          <w:i w:val="0"/>
          <w:noProof/>
          <w:color w:val="auto"/>
          <w:sz w:val="24"/>
          <w:szCs w:val="24"/>
          <w:rPrChange w:id="2201" w:author="Unemo Magnus, USÖ Labmed länsklinik" w:date="2016-11-14T18:50:00Z">
            <w:rPr>
              <w:rFonts w:ascii="Times New Roman" w:hAnsi="Times New Roman" w:cs="Times New Roman"/>
              <w:i w:val="0"/>
              <w:noProof/>
            </w:rPr>
          </w:rPrChange>
        </w:rPr>
        <w:t>Minor errors resulting from misclassifications of intermedia</w:t>
      </w:r>
      <w:ins w:id="2202" w:author="Unemo Magnus, USÖ Labmed länsklinik" w:date="2016-11-17T17:39:00Z">
        <w:r w:rsidR="003F52C7">
          <w:rPr>
            <w:rFonts w:ascii="Times New Roman" w:hAnsi="Times New Roman" w:cs="Times New Roman"/>
            <w:i w:val="0"/>
            <w:noProof/>
            <w:color w:val="auto"/>
            <w:sz w:val="24"/>
            <w:szCs w:val="24"/>
          </w:rPr>
          <w:t>te</w:t>
        </w:r>
      </w:ins>
      <w:del w:id="2203" w:author="Unemo Magnus, USÖ Labmed länsklinik" w:date="2016-11-17T17:39:00Z">
        <w:r w:rsidR="00B321B3" w:rsidRPr="00951267" w:rsidDel="003F52C7">
          <w:rPr>
            <w:rFonts w:ascii="Times New Roman" w:hAnsi="Times New Roman" w:cs="Times New Roman"/>
            <w:i w:val="0"/>
            <w:noProof/>
            <w:color w:val="auto"/>
            <w:sz w:val="24"/>
            <w:szCs w:val="24"/>
            <w:rPrChange w:id="2204" w:author="Unemo Magnus, USÖ Labmed länsklinik" w:date="2016-11-14T18:50:00Z">
              <w:rPr>
                <w:rFonts w:ascii="Times New Roman" w:hAnsi="Times New Roman" w:cs="Times New Roman"/>
                <w:i w:val="0"/>
                <w:noProof/>
              </w:rPr>
            </w:rPrChange>
          </w:rPr>
          <w:delText>ry</w:delText>
        </w:r>
      </w:del>
      <w:r w:rsidR="00B321B3" w:rsidRPr="00951267">
        <w:rPr>
          <w:rFonts w:ascii="Times New Roman" w:hAnsi="Times New Roman" w:cs="Times New Roman"/>
          <w:i w:val="0"/>
          <w:noProof/>
          <w:color w:val="auto"/>
          <w:sz w:val="24"/>
          <w:szCs w:val="24"/>
          <w:rPrChange w:id="2205" w:author="Unemo Magnus, USÖ Labmed länsklinik" w:date="2016-11-14T18:50:00Z">
            <w:rPr>
              <w:rFonts w:ascii="Times New Roman" w:hAnsi="Times New Roman" w:cs="Times New Roman"/>
              <w:i w:val="0"/>
              <w:noProof/>
            </w:rPr>
          </w:rPrChange>
        </w:rPr>
        <w:t xml:space="preserve"> strains are dr</w:t>
      </w:r>
      <w:r w:rsidR="006F28DD" w:rsidRPr="00951267">
        <w:rPr>
          <w:rFonts w:ascii="Times New Roman" w:hAnsi="Times New Roman" w:cs="Times New Roman"/>
          <w:i w:val="0"/>
          <w:noProof/>
          <w:color w:val="auto"/>
          <w:sz w:val="24"/>
          <w:szCs w:val="24"/>
          <w:rPrChange w:id="2206" w:author="Unemo Magnus, USÖ Labmed länsklinik" w:date="2016-11-14T18:50:00Z">
            <w:rPr>
              <w:rFonts w:ascii="Times New Roman" w:hAnsi="Times New Roman" w:cs="Times New Roman"/>
              <w:i w:val="0"/>
              <w:noProof/>
            </w:rPr>
          </w:rPrChange>
        </w:rPr>
        <w:t>awn in blue.</w:t>
      </w:r>
      <w:r w:rsidR="000153BB" w:rsidRPr="00951267">
        <w:rPr>
          <w:rFonts w:ascii="Times New Roman" w:hAnsi="Times New Roman" w:cs="Times New Roman"/>
          <w:i w:val="0"/>
          <w:noProof/>
          <w:color w:val="auto"/>
          <w:sz w:val="24"/>
          <w:szCs w:val="24"/>
          <w:rPrChange w:id="2207" w:author="Unemo Magnus, USÖ Labmed länsklinik" w:date="2016-11-14T18:50:00Z">
            <w:rPr>
              <w:rFonts w:ascii="Times New Roman" w:hAnsi="Times New Roman" w:cs="Times New Roman"/>
              <w:i w:val="0"/>
              <w:noProof/>
            </w:rPr>
          </w:rPrChange>
        </w:rPr>
        <w:t xml:space="preserve"> Data below or above limit of detection were not included. </w:t>
      </w:r>
      <w:r w:rsidR="00664121" w:rsidRPr="00951267">
        <w:rPr>
          <w:rFonts w:ascii="Times New Roman" w:hAnsi="Times New Roman" w:cs="Times New Roman"/>
          <w:i w:val="0"/>
          <w:noProof/>
          <w:color w:val="auto"/>
          <w:sz w:val="24"/>
          <w:szCs w:val="24"/>
          <w:rPrChange w:id="2208" w:author="Unemo Magnus, USÖ Labmed länsklinik" w:date="2016-11-14T18:50:00Z">
            <w:rPr>
              <w:rFonts w:ascii="Times New Roman" w:hAnsi="Times New Roman" w:cs="Times New Roman"/>
              <w:i w:val="0"/>
              <w:noProof/>
            </w:rPr>
          </w:rPrChange>
        </w:rPr>
        <w:t>Gentamicin and Spectinomycin were excluded from this analysis.</w:t>
      </w:r>
      <w:r w:rsidR="00B276E4" w:rsidRPr="00951267">
        <w:rPr>
          <w:rFonts w:ascii="Times New Roman" w:hAnsi="Times New Roman" w:cs="Times New Roman"/>
          <w:i w:val="0"/>
          <w:noProof/>
          <w:color w:val="auto"/>
          <w:sz w:val="24"/>
          <w:szCs w:val="24"/>
          <w:rPrChange w:id="2209" w:author="Unemo Magnus, USÖ Labmed länsklinik" w:date="2016-11-14T18:50:00Z">
            <w:rPr>
              <w:rFonts w:ascii="Times New Roman" w:hAnsi="Times New Roman" w:cs="Times New Roman"/>
              <w:i w:val="0"/>
              <w:noProof/>
            </w:rPr>
          </w:rPrChange>
        </w:rPr>
        <w:t xml:space="preserve"> </w:t>
      </w:r>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footerReference w:type="default" r:id="rId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Unemo Magnus, USÖ Labmed länsklinik" w:date="2016-11-17T17:01:00Z" w:initials="UMULl">
    <w:p w14:paraId="4E7E2229" w14:textId="2784A76D" w:rsidR="00032A9C" w:rsidRDefault="00032A9C">
      <w:pPr>
        <w:pStyle w:val="CommentText"/>
      </w:pPr>
      <w:r>
        <w:rPr>
          <w:rStyle w:val="CommentReference"/>
        </w:rPr>
        <w:annotationRef/>
      </w:r>
      <w:r>
        <w:t xml:space="preserve">I have optimised also the format for JAC. </w:t>
      </w:r>
    </w:p>
  </w:comment>
  <w:comment w:id="139" w:author="Unemo Magnus, USÖ Labmed länsklinik" w:date="2016-11-17T17:01:00Z" w:initials="UMULl">
    <w:p w14:paraId="57031D07" w14:textId="2D7D7621" w:rsidR="00032A9C" w:rsidRDefault="00032A9C">
      <w:pPr>
        <w:pStyle w:val="CommentText"/>
      </w:pPr>
      <w:r>
        <w:rPr>
          <w:rStyle w:val="CommentReference"/>
        </w:rPr>
        <w:annotationRef/>
      </w:r>
      <w:r>
        <w:t>Only 50 letters allowed!</w:t>
      </w:r>
    </w:p>
  </w:comment>
  <w:comment w:id="170" w:author="Unemo Magnus, USÖ Labmed länsklinik" w:date="2016-11-17T17:01:00Z" w:initials="UMULl">
    <w:p w14:paraId="69418702" w14:textId="08D8B6AB" w:rsidR="00032A9C" w:rsidRDefault="00032A9C">
      <w:pPr>
        <w:pStyle w:val="CommentText"/>
      </w:pPr>
      <w:r>
        <w:rPr>
          <w:rStyle w:val="CommentReference"/>
        </w:rPr>
        <w:annotationRef/>
      </w:r>
      <w:r>
        <w:t>Only 250 words allowed, so I have tried to shorten!</w:t>
      </w:r>
    </w:p>
  </w:comment>
  <w:comment w:id="212" w:author="Unemo Magnus, USÖ Labmed länsklinik" w:date="2016-11-17T17:01:00Z" w:initials="UMULl">
    <w:p w14:paraId="253CE0BB" w14:textId="77777777" w:rsidR="00032A9C" w:rsidRDefault="00032A9C" w:rsidP="00887567">
      <w:pPr>
        <w:pStyle w:val="CommentText"/>
      </w:pPr>
      <w:r>
        <w:rPr>
          <w:rStyle w:val="CommentReference"/>
        </w:rPr>
        <w:annotationRef/>
      </w:r>
      <w:r>
        <w:t>resorufin?</w:t>
      </w:r>
    </w:p>
  </w:comment>
  <w:comment w:id="226" w:author="Unemo Magnus, USÖ Labmed länsklinik" w:date="2016-11-17T17:01:00Z" w:initials="UMULl">
    <w:p w14:paraId="35020EED" w14:textId="2B036866" w:rsidR="00032A9C" w:rsidRDefault="00032A9C">
      <w:pPr>
        <w:pStyle w:val="CommentText"/>
      </w:pPr>
      <w:r>
        <w:rPr>
          <w:rStyle w:val="CommentReference"/>
        </w:rPr>
        <w:annotationRef/>
      </w:r>
      <w:r>
        <w:t>resorufin?</w:t>
      </w:r>
    </w:p>
  </w:comment>
  <w:comment w:id="250" w:author="Unemo Magnus, USÖ Labmed länsklinik" w:date="2016-11-17T17:01:00Z" w:initials="UMULl">
    <w:p w14:paraId="0271E1F3" w14:textId="7DD22073" w:rsidR="00032A9C" w:rsidRDefault="00032A9C">
      <w:pPr>
        <w:pStyle w:val="CommentText"/>
      </w:pPr>
      <w:r>
        <w:rPr>
          <w:rStyle w:val="CommentReference"/>
        </w:rPr>
        <w:annotationRef/>
      </w:r>
      <w:r>
        <w:t>You need to include how long the assay takes, i.e. so we can show that it is rapid!</w:t>
      </w:r>
    </w:p>
  </w:comment>
  <w:comment w:id="355" w:author="Unemo Magnus, USÖ Labmed länsklinik" w:date="2016-11-17T17:01:00Z" w:initials="UMULl">
    <w:p w14:paraId="2C416D92" w14:textId="77777777" w:rsidR="00032A9C" w:rsidRDefault="00032A9C" w:rsidP="00D308BE">
      <w:pPr>
        <w:pStyle w:val="desc"/>
        <w:numPr>
          <w:ilvl w:val="0"/>
          <w:numId w:val="4"/>
        </w:numPr>
        <w:spacing w:line="480" w:lineRule="auto"/>
        <w:jc w:val="both"/>
        <w:rPr>
          <w:rFonts w:ascii="Times New Roman" w:hAnsi="Times New Roman" w:cs="Times New Roman"/>
          <w:lang w:val="en-US"/>
        </w:rPr>
      </w:pPr>
      <w:r>
        <w:rPr>
          <w:rStyle w:val="CommentReference"/>
        </w:rPr>
        <w:annotationRef/>
      </w:r>
      <w:r w:rsidRPr="00EA33EA">
        <w:rPr>
          <w:rFonts w:ascii="Times New Roman" w:hAnsi="Times New Roman" w:cs="Times New Roman"/>
          <w:lang w:val="en-US"/>
        </w:rPr>
        <w:t>Newman L, Rowley J, Vander Hoorn S</w:t>
      </w:r>
      <w:r>
        <w:rPr>
          <w:rFonts w:ascii="Times New Roman" w:hAnsi="Times New Roman" w:cs="Times New Roman"/>
          <w:lang w:val="en-US"/>
        </w:rPr>
        <w:t xml:space="preserve"> </w:t>
      </w:r>
      <w:r>
        <w:rPr>
          <w:rFonts w:ascii="Times New Roman" w:hAnsi="Times New Roman" w:cs="Times New Roman"/>
          <w:i/>
          <w:lang w:val="en-US"/>
        </w:rPr>
        <w:t>et al</w:t>
      </w:r>
      <w:r w:rsidRPr="00EA33EA">
        <w:rPr>
          <w:rFonts w:ascii="Times New Roman" w:hAnsi="Times New Roman" w:cs="Times New Roman"/>
          <w:lang w:val="en-US"/>
        </w:rPr>
        <w:t>.</w:t>
      </w:r>
      <w:r>
        <w:rPr>
          <w:rFonts w:ascii="Times New Roman" w:hAnsi="Times New Roman" w:cs="Times New Roman"/>
          <w:lang w:val="en-US"/>
        </w:rPr>
        <w:t xml:space="preserve"> Global estimates of the prevalence and incidence of four curable sexually transmitted infections in 2012 based on systematic review and global r</w:t>
      </w:r>
      <w:r w:rsidRPr="00EA33EA">
        <w:rPr>
          <w:rFonts w:ascii="Times New Roman" w:hAnsi="Times New Roman" w:cs="Times New Roman"/>
          <w:lang w:val="en-US"/>
        </w:rPr>
        <w:t xml:space="preserve">eporting. </w:t>
      </w:r>
      <w:r w:rsidRPr="00E21774">
        <w:rPr>
          <w:rStyle w:val="jrnl"/>
          <w:rFonts w:ascii="Times New Roman" w:hAnsi="Times New Roman" w:cs="Times New Roman"/>
          <w:i/>
          <w:lang w:val="en-US"/>
        </w:rPr>
        <w:t>PLoS One</w:t>
      </w:r>
      <w:r w:rsidRPr="00EA33EA">
        <w:rPr>
          <w:rFonts w:ascii="Times New Roman" w:hAnsi="Times New Roman" w:cs="Times New Roman"/>
          <w:lang w:val="en-US"/>
        </w:rPr>
        <w:t xml:space="preserve"> 2015;</w:t>
      </w:r>
      <w:r>
        <w:rPr>
          <w:rFonts w:ascii="Times New Roman" w:hAnsi="Times New Roman" w:cs="Times New Roman"/>
          <w:lang w:val="en-US"/>
        </w:rPr>
        <w:t xml:space="preserve"> </w:t>
      </w:r>
      <w:r w:rsidRPr="00E21774">
        <w:rPr>
          <w:rFonts w:ascii="Times New Roman" w:hAnsi="Times New Roman" w:cs="Times New Roman"/>
          <w:b/>
          <w:lang w:val="en-US"/>
        </w:rPr>
        <w:t>10</w:t>
      </w:r>
      <w:r w:rsidRPr="00EA33EA">
        <w:rPr>
          <w:rFonts w:ascii="Times New Roman" w:hAnsi="Times New Roman" w:cs="Times New Roman"/>
          <w:lang w:val="en-US"/>
        </w:rPr>
        <w:t>:</w:t>
      </w:r>
      <w:r>
        <w:rPr>
          <w:rFonts w:ascii="Times New Roman" w:hAnsi="Times New Roman" w:cs="Times New Roman"/>
          <w:lang w:val="en-US"/>
        </w:rPr>
        <w:t xml:space="preserve"> e0143304. </w:t>
      </w:r>
    </w:p>
    <w:p w14:paraId="0D90BEEB" w14:textId="01F1972E" w:rsidR="00032A9C" w:rsidRPr="006B429E" w:rsidRDefault="00032A9C" w:rsidP="0086685F">
      <w:pPr>
        <w:pStyle w:val="desc"/>
        <w:numPr>
          <w:ilvl w:val="0"/>
          <w:numId w:val="4"/>
        </w:numPr>
        <w:spacing w:line="480" w:lineRule="auto"/>
        <w:jc w:val="both"/>
        <w:rPr>
          <w:rFonts w:ascii="Times New Roman" w:hAnsi="Times New Roman" w:cs="Times New Roman"/>
          <w:lang w:val="en-US"/>
        </w:rPr>
      </w:pPr>
      <w:r w:rsidRPr="006B429E">
        <w:rPr>
          <w:iCs/>
          <w:noProof/>
          <w:lang w:val="en-US"/>
        </w:rPr>
        <w:t xml:space="preserve">WHO. </w:t>
      </w:r>
      <w:bookmarkStart w:id="361" w:name="OLE_LINK68"/>
      <w:r w:rsidRPr="006B429E">
        <w:rPr>
          <w:iCs/>
          <w:noProof/>
          <w:lang w:val="en-US"/>
        </w:rPr>
        <w:t xml:space="preserve">Global action plan to control the spread and impact of antimicrobial resistance in </w:t>
      </w:r>
      <w:r w:rsidRPr="006B429E">
        <w:rPr>
          <w:i/>
          <w:iCs/>
          <w:noProof/>
          <w:lang w:val="en-US"/>
        </w:rPr>
        <w:t>Neisseria gonorrhoeae</w:t>
      </w:r>
      <w:bookmarkEnd w:id="361"/>
      <w:r w:rsidRPr="006B429E">
        <w:rPr>
          <w:iCs/>
          <w:noProof/>
          <w:lang w:val="en-US"/>
        </w:rPr>
        <w:t>. 2012.</w:t>
      </w:r>
      <w:r w:rsidRPr="006B429E">
        <w:rPr>
          <w:rFonts w:hint="eastAsia"/>
          <w:iCs/>
          <w:noProof/>
          <w:lang w:val="en-US"/>
        </w:rPr>
        <w:t xml:space="preserve">  </w:t>
      </w:r>
      <w:r w:rsidRPr="006B429E">
        <w:rPr>
          <w:iCs/>
          <w:noProof/>
          <w:lang w:val="en-US"/>
        </w:rPr>
        <w:t>http://whqlibdoc.who.int/publications/2012/9789241503501_eng.pdf?ua=1.</w:t>
      </w:r>
    </w:p>
    <w:p w14:paraId="3B89BBB3" w14:textId="2DF29D11" w:rsidR="00032A9C" w:rsidRDefault="00032A9C">
      <w:pPr>
        <w:pStyle w:val="CommentText"/>
      </w:pPr>
    </w:p>
  </w:comment>
  <w:comment w:id="372" w:author="Unemo Magnus, USÖ Labmed länsklinik" w:date="2016-11-17T17:01:00Z" w:initials="UMULl">
    <w:p w14:paraId="68A4ABE2" w14:textId="273BD29D" w:rsidR="00032A9C" w:rsidRDefault="00032A9C"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375" w:name="OLE_LINK49"/>
      <w:bookmarkStart w:id="376"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375"/>
      <w:bookmarkEnd w:id="376"/>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440" w:author="Unemo Magnus, USÖ Labmed länsklinik" w:date="2016-11-17T17:01:00Z" w:initials="UMULl">
    <w:p w14:paraId="71F5D664" w14:textId="7F2EBD86" w:rsidR="00032A9C" w:rsidRDefault="00032A9C">
      <w:pPr>
        <w:pStyle w:val="CommentText"/>
      </w:pPr>
      <w:r>
        <w:rPr>
          <w:rStyle w:val="CommentReference"/>
        </w:rPr>
        <w:annotationRef/>
      </w:r>
      <w:r>
        <w:t>Renumber all references last!</w:t>
      </w:r>
    </w:p>
  </w:comment>
  <w:comment w:id="466" w:author="Unemo Magnus, USÖ Labmed länsklinik" w:date="2016-11-17T17:01:00Z" w:initials="UMULl">
    <w:p w14:paraId="52A521A3" w14:textId="24085B5C" w:rsidR="00032A9C" w:rsidRDefault="00032A9C">
      <w:pPr>
        <w:pStyle w:val="CommentText"/>
      </w:pPr>
      <w:r>
        <w:rPr>
          <w:rStyle w:val="CommentReference"/>
        </w:rPr>
        <w:annotationRef/>
      </w:r>
      <w:r>
        <w:t>Was this only for Etest and agar dilution, i.e. not taking into account disc diffusion.</w:t>
      </w:r>
    </w:p>
  </w:comment>
  <w:comment w:id="517" w:author="Unemo Magnus, USÖ Labmed länsklinik" w:date="2016-11-17T17:01:00Z" w:initials="UMULl">
    <w:p w14:paraId="44DF3588" w14:textId="53BB18BE" w:rsidR="00032A9C" w:rsidRDefault="00032A9C">
      <w:pPr>
        <w:pStyle w:val="CommentText"/>
      </w:pPr>
      <w:r>
        <w:rPr>
          <w:rStyle w:val="CommentReference"/>
        </w:rPr>
        <w:annotationRef/>
      </w:r>
      <w:r>
        <w:t>Include the original reference for the GW medium, i.e. ref 28 already here!</w:t>
      </w:r>
    </w:p>
  </w:comment>
  <w:comment w:id="599" w:author="Unemo Magnus, USÖ Labmed länsklinik" w:date="2016-11-17T17:01:00Z" w:initials="UMULl">
    <w:p w14:paraId="3B19A7E2" w14:textId="624A4BF0" w:rsidR="00032A9C" w:rsidRDefault="00032A9C">
      <w:pPr>
        <w:pStyle w:val="CommentText"/>
      </w:pPr>
      <w:r>
        <w:rPr>
          <w:rStyle w:val="CommentReference"/>
        </w:rPr>
        <w:annotationRef/>
      </w:r>
      <w:r>
        <w:t>resorufin?</w:t>
      </w:r>
    </w:p>
  </w:comment>
  <w:comment w:id="622" w:author="Unemo Magnus, USÖ Labmed länsklinik" w:date="2016-11-17T17:01:00Z" w:initials="UMULl">
    <w:p w14:paraId="40909AF3" w14:textId="77777777" w:rsidR="00032A9C" w:rsidRDefault="00032A9C" w:rsidP="00520661">
      <w:pPr>
        <w:pStyle w:val="CommentText"/>
      </w:pPr>
      <w:r>
        <w:rPr>
          <w:rStyle w:val="CommentReference"/>
        </w:rPr>
        <w:annotationRef/>
      </w:r>
      <w:r>
        <w:t>resorufin?</w:t>
      </w:r>
    </w:p>
  </w:comment>
  <w:comment w:id="642" w:author="Unemo Magnus, USÖ Labmed länsklinik" w:date="2016-11-17T17:01:00Z" w:initials="UMULl">
    <w:p w14:paraId="7966FB6F" w14:textId="7EC8B8CC" w:rsidR="00032A9C" w:rsidRDefault="00032A9C">
      <w:pPr>
        <w:pStyle w:val="CommentText"/>
      </w:pPr>
      <w:r>
        <w:rPr>
          <w:rStyle w:val="CommentReference"/>
        </w:rPr>
        <w:annotationRef/>
      </w:r>
      <w:r>
        <w:t>This is the exact name of these plates?</w:t>
      </w:r>
    </w:p>
  </w:comment>
  <w:comment w:id="671" w:author="Unemo Magnus, USÖ Labmed länsklinik" w:date="2016-11-17T17:01:00Z" w:initials="UMULl">
    <w:p w14:paraId="0C56A6DE" w14:textId="11EC3BB3" w:rsidR="00032A9C" w:rsidRDefault="00032A9C">
      <w:pPr>
        <w:pStyle w:val="CommentText"/>
      </w:pPr>
      <w:r>
        <w:rPr>
          <w:rStyle w:val="CommentReference"/>
        </w:rPr>
        <w:annotationRef/>
      </w:r>
      <w:r>
        <w:t xml:space="preserve">Write at least type of wells, e.g. round bottom, flat bottom, and size of wells. </w:t>
      </w:r>
    </w:p>
  </w:comment>
  <w:comment w:id="677" w:author="Unemo Magnus, USÖ Labmed länsklinik" w:date="2016-11-17T17:01:00Z" w:initials="UMULl">
    <w:p w14:paraId="3F580E74" w14:textId="54EDE933" w:rsidR="00032A9C" w:rsidRDefault="00032A9C">
      <w:pPr>
        <w:pStyle w:val="CommentText"/>
      </w:pPr>
      <w:r>
        <w:rPr>
          <w:rStyle w:val="CommentReference"/>
        </w:rPr>
        <w:annotationRef/>
      </w:r>
      <w:r>
        <w:t>GW medium including 1% TritonX-100?</w:t>
      </w:r>
    </w:p>
  </w:comment>
  <w:comment w:id="678" w:author="Unemo Magnus, USÖ Labmed länsklinik" w:date="2016-11-17T17:01:00Z" w:initials="UMULl">
    <w:p w14:paraId="27BA11C7" w14:textId="2848C25B" w:rsidR="00032A9C" w:rsidRDefault="00032A9C">
      <w:pPr>
        <w:pStyle w:val="CommentText"/>
      </w:pPr>
      <w:r>
        <w:rPr>
          <w:rStyle w:val="CommentReference"/>
        </w:rPr>
        <w:annotationRef/>
      </w:r>
      <w:r>
        <w:t>Explain of what!</w:t>
      </w:r>
    </w:p>
  </w:comment>
  <w:comment w:id="706" w:author="Unemo Magnus, USÖ Labmed länsklinik" w:date="2016-11-17T17:01:00Z" w:initials="UMULl">
    <w:p w14:paraId="144374FB" w14:textId="7AEB7029" w:rsidR="00032A9C" w:rsidRDefault="00032A9C">
      <w:pPr>
        <w:pStyle w:val="CommentText"/>
      </w:pPr>
      <w:r>
        <w:rPr>
          <w:rStyle w:val="CommentReference"/>
        </w:rPr>
        <w:annotationRef/>
      </w:r>
      <w:r>
        <w:t>This might be confusing when only mention 6 hours in the section above?</w:t>
      </w:r>
    </w:p>
  </w:comment>
  <w:comment w:id="761" w:author="Christian Althaus" w:date="2016-11-28T21:16:00Z" w:initials="CA">
    <w:p w14:paraId="30B853FF" w14:textId="3587706E" w:rsidR="00032A9C" w:rsidRDefault="00032A9C">
      <w:pPr>
        <w:pStyle w:val="CommentText"/>
      </w:pPr>
      <w:r>
        <w:rPr>
          <w:rStyle w:val="CommentReference"/>
        </w:rPr>
        <w:annotationRef/>
      </w:r>
      <w:r>
        <w:t>I would try to use single Latin or Greek letters for parameters, and not words (like Hill).</w:t>
      </w:r>
    </w:p>
  </w:comment>
  <w:comment w:id="763" w:author="Christian Althaus" w:date="2016-11-28T21:25:00Z" w:initials="CA">
    <w:p w14:paraId="0A4DC7A1" w14:textId="0F5A2DDE" w:rsidR="00032A9C" w:rsidRDefault="00032A9C">
      <w:pPr>
        <w:pStyle w:val="CommentText"/>
      </w:pPr>
      <w:r>
        <w:rPr>
          <w:rStyle w:val="CommentReference"/>
        </w:rPr>
        <w:annotationRef/>
      </w:r>
      <w:r>
        <w:t>You need to describe the function and its four parameters. There is also something wrong with the equation.</w:t>
      </w:r>
    </w:p>
  </w:comment>
  <w:comment w:id="861" w:author="sunny" w:date="2016-11-17T17:01:00Z" w:initials="s">
    <w:p w14:paraId="2D4E7EC3" w14:textId="77777777" w:rsidR="00032A9C" w:rsidRDefault="00032A9C">
      <w:pPr>
        <w:pStyle w:val="CommentText"/>
      </w:pPr>
      <w:r>
        <w:rPr>
          <w:rStyle w:val="CommentReference"/>
        </w:rPr>
        <w:annotationRef/>
      </w:r>
      <w:r>
        <w:t xml:space="preserve">This passage can be hopefully shortened I wrote it especially extensive with the hope that somebody has an idea how to improve the calculation of the confidence interval for the predicted values. </w:t>
      </w:r>
    </w:p>
    <w:p w14:paraId="2BAB3C12" w14:textId="58C03810" w:rsidR="00032A9C" w:rsidRDefault="00032A9C">
      <w:pPr>
        <w:pStyle w:val="CommentText"/>
      </w:pPr>
      <w:r>
        <w:t>If the EC50 standard error in the dose-response model is large enough then we draw some negative values when resampling. A negative EC50 doesn’t make any sense, and results in NA when taking the log. I don’t think we can take the log before resampling to solve the problem since that would also bias the values.</w:t>
      </w:r>
    </w:p>
  </w:comment>
  <w:comment w:id="794" w:author="sunny" w:date="2016-11-17T17:01:00Z" w:initials="s">
    <w:p w14:paraId="42CEBC06" w14:textId="77777777" w:rsidR="00032A9C" w:rsidRDefault="00032A9C" w:rsidP="00032A9C">
      <w:pPr>
        <w:pStyle w:val="CommentText"/>
      </w:pPr>
      <w:r>
        <w:rPr>
          <w:rStyle w:val="CommentReference"/>
        </w:rPr>
        <w:annotationRef/>
      </w:r>
      <w:r>
        <w:t xml:space="preserve">This passage can be hopefully shortened I wrote it especially extensive with the hope that somebody has an idea how to improve the calculation of the confidence interval for the predicted values. </w:t>
      </w:r>
    </w:p>
    <w:p w14:paraId="10100BA6" w14:textId="77777777" w:rsidR="00032A9C" w:rsidRDefault="00032A9C" w:rsidP="00032A9C">
      <w:pPr>
        <w:pStyle w:val="CommentText"/>
      </w:pPr>
      <w:r>
        <w:t>If the EC50 standard error in the dose-response model is large enough then we draw some negative values when resampling. A negative EC50 doesn’t make any sense, and results in NA when taking the log. I don’t think we can take the log before resampling to solve the problem since that would also bias the values.</w:t>
      </w:r>
    </w:p>
  </w:comment>
  <w:comment w:id="866" w:author="valdes" w:date="2016-12-04T12:38:00Z" w:initials="v">
    <w:p w14:paraId="4175AF95" w14:textId="7601AD18" w:rsidR="00032A9C" w:rsidRDefault="00032A9C">
      <w:pPr>
        <w:pStyle w:val="CommentText"/>
      </w:pPr>
      <w:r>
        <w:rPr>
          <w:rStyle w:val="CommentReference"/>
        </w:rPr>
        <w:annotationRef/>
      </w:r>
      <w:r>
        <w:t>We already use log values in the analysis as we are fitting a log-logistic model (LL.4 in the rdc package).</w:t>
      </w:r>
    </w:p>
    <w:p w14:paraId="395A6350" w14:textId="6659796C" w:rsidR="00032A9C" w:rsidRDefault="00032A9C">
      <w:pPr>
        <w:pStyle w:val="CommentText"/>
      </w:pPr>
      <w:r>
        <w:t xml:space="preserve">The solution is to fit a logistic model instead </w:t>
      </w:r>
      <w:r w:rsidR="007B1968">
        <w:t xml:space="preserve">(L.4) </w:t>
      </w:r>
      <w:r>
        <w:t>and manually use logs as inputs. By d</w:t>
      </w:r>
      <w:r w:rsidR="007B1968">
        <w:t>oing so we get the correct sd of EC50</w:t>
      </w:r>
      <w:r>
        <w:t xml:space="preserve"> in log</w:t>
      </w:r>
      <w:r w:rsidR="007B1968">
        <w:t>s, which is what we need for</w:t>
      </w:r>
      <w:r>
        <w:t xml:space="preserve"> resampling.</w:t>
      </w:r>
    </w:p>
  </w:comment>
  <w:comment w:id="867" w:author="Christian Althaus" w:date="2016-11-28T21:36:00Z" w:initials="CA">
    <w:p w14:paraId="285C714A" w14:textId="3DBC031D" w:rsidR="00032A9C" w:rsidRDefault="00032A9C">
      <w:pPr>
        <w:pStyle w:val="CommentText"/>
      </w:pPr>
      <w:r>
        <w:rPr>
          <w:rStyle w:val="CommentReference"/>
        </w:rPr>
        <w:annotationRef/>
      </w:r>
      <w:r>
        <w:t>I don’t see a problem with using log-values throughout the analyses. The data will most likely be log-normally and not normally distributed anyway.</w:t>
      </w:r>
    </w:p>
  </w:comment>
  <w:comment w:id="898" w:author="Unemo Magnus, USÖ Labmed länsklinik" w:date="2016-11-17T17:01:00Z" w:initials="UMULl">
    <w:p w14:paraId="1F0BA252" w14:textId="77777777" w:rsidR="00032A9C" w:rsidRPr="007B5733" w:rsidRDefault="00032A9C"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032A9C" w:rsidRPr="007B5733" w:rsidRDefault="00032A9C"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032A9C" w:rsidRDefault="00032A9C"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923" w:author="Unemo Magnus, USÖ Labmed länsklinik" w:date="2016-11-17T17:01:00Z" w:initials="UMULl">
    <w:p w14:paraId="1AA7DEF3" w14:textId="672611BA" w:rsidR="00032A9C" w:rsidRDefault="00032A9C">
      <w:pPr>
        <w:pStyle w:val="CommentText"/>
      </w:pPr>
      <w:r>
        <w:rPr>
          <w:rStyle w:val="CommentReference"/>
        </w:rPr>
        <w:annotationRef/>
      </w:r>
      <w:r>
        <w:t xml:space="preserve">I think you should introduce the parameters already in the dose response modelling section above. Otherwise, readers will not understand what the Hill slopes or parameter is when you mention it here. </w:t>
      </w:r>
    </w:p>
  </w:comment>
  <w:comment w:id="963" w:author="Unemo Magnus, USÖ Labmed länsklinik" w:date="2016-11-17T17:01:00Z" w:initials="UMULl">
    <w:p w14:paraId="240D9892" w14:textId="38A2D4C2" w:rsidR="00032A9C" w:rsidRDefault="00032A9C">
      <w:pPr>
        <w:pStyle w:val="CommentText"/>
      </w:pPr>
      <w:r>
        <w:rPr>
          <w:rStyle w:val="CommentReference"/>
        </w:rPr>
        <w:annotationRef/>
      </w:r>
      <w:r>
        <w:t>I have not got Figure S1!</w:t>
      </w:r>
    </w:p>
  </w:comment>
  <w:comment w:id="972" w:author="Unemo Magnus, USÖ Labmed länsklinik" w:date="2016-11-17T17:01:00Z" w:initials="UMULl">
    <w:p w14:paraId="294AB77D" w14:textId="75AA6F19" w:rsidR="00032A9C" w:rsidRDefault="00032A9C" w:rsidP="00B91DFF">
      <w:pPr>
        <w:pStyle w:val="CommentText"/>
      </w:pPr>
      <w:r>
        <w:rPr>
          <w:rStyle w:val="CommentReference"/>
        </w:rPr>
        <w:annotationRef/>
      </w:r>
      <w:r>
        <w:t>I have not got Figure S2 either!</w:t>
      </w:r>
    </w:p>
    <w:p w14:paraId="644CDE65" w14:textId="73FCB03D" w:rsidR="00032A9C" w:rsidRDefault="00032A9C">
      <w:pPr>
        <w:pStyle w:val="CommentText"/>
      </w:pPr>
    </w:p>
  </w:comment>
  <w:comment w:id="973" w:author="Christian Althaus" w:date="2016-11-29T10:53:00Z" w:initials="CA">
    <w:p w14:paraId="6FC632B6" w14:textId="1913EC6D" w:rsidR="00032A9C" w:rsidRDefault="00032A9C">
      <w:pPr>
        <w:pStyle w:val="CommentText"/>
      </w:pPr>
      <w:r>
        <w:rPr>
          <w:rStyle w:val="CommentReference"/>
        </w:rPr>
        <w:annotationRef/>
      </w:r>
      <w:r>
        <w:t>What do you want to say by reporting the CoV? Do you calculate it from the linear or log values?</w:t>
      </w:r>
    </w:p>
  </w:comment>
  <w:comment w:id="986" w:author="Christian Althaus" w:date="2016-11-29T10:57:00Z" w:initials="CA">
    <w:p w14:paraId="457B0348" w14:textId="35EDB8A0" w:rsidR="00032A9C" w:rsidRDefault="00032A9C">
      <w:pPr>
        <w:pStyle w:val="CommentText"/>
      </w:pPr>
      <w:r>
        <w:rPr>
          <w:rStyle w:val="CommentReference"/>
        </w:rPr>
        <w:annotationRef/>
      </w:r>
      <w:r>
        <w:t>Why are they blinded? I would assume you need the MIC's for the linear regression.</w:t>
      </w:r>
    </w:p>
  </w:comment>
  <w:comment w:id="988" w:author="Christian Althaus" w:date="2016-11-29T10:53:00Z" w:initials="CA">
    <w:p w14:paraId="0DFA1FEC" w14:textId="6B2C24BE" w:rsidR="00032A9C" w:rsidRDefault="00032A9C">
      <w:pPr>
        <w:pStyle w:val="CommentText"/>
      </w:pPr>
      <w:r>
        <w:rPr>
          <w:rStyle w:val="CommentReference"/>
        </w:rPr>
        <w:annotationRef/>
      </w:r>
      <w:r>
        <w:t>Why are there 280 observations?</w:t>
      </w:r>
    </w:p>
  </w:comment>
  <w:comment w:id="995" w:author="Unemo Magnus, USÖ Labmed länsklinik" w:date="2016-11-17T17:01:00Z" w:initials="UMULl">
    <w:p w14:paraId="225B318E" w14:textId="7E98A517" w:rsidR="00032A9C" w:rsidRDefault="00032A9C">
      <w:pPr>
        <w:pStyle w:val="CommentText"/>
      </w:pPr>
      <w:r>
        <w:rPr>
          <w:rStyle w:val="CommentReference"/>
        </w:rPr>
        <w:annotationRef/>
      </w:r>
      <w:r>
        <w:t>But was the correlation not better for the 40 strains examined with the final assay? Is that correlation not what you should show?</w:t>
      </w:r>
    </w:p>
  </w:comment>
  <w:comment w:id="1002" w:author="Christian Althaus" w:date="2016-11-29T10:55:00Z" w:initials="CA">
    <w:p w14:paraId="0E00804A" w14:textId="6E6F9F3B" w:rsidR="00032A9C" w:rsidRDefault="00032A9C">
      <w:pPr>
        <w:pStyle w:val="CommentText"/>
      </w:pPr>
      <w:r>
        <w:rPr>
          <w:rStyle w:val="CommentReference"/>
        </w:rPr>
        <w:annotationRef/>
      </w:r>
      <w:r>
        <w:t>Which parameters?</w:t>
      </w:r>
    </w:p>
  </w:comment>
  <w:comment w:id="1004" w:author="Unemo Magnus, USÖ Labmed länsklinik" w:date="2016-11-17T17:01:00Z" w:initials="UMULl">
    <w:p w14:paraId="33B2D571" w14:textId="6EB3241E" w:rsidR="00032A9C" w:rsidRDefault="00032A9C">
      <w:pPr>
        <w:pStyle w:val="CommentText"/>
      </w:pPr>
      <w:r>
        <w:rPr>
          <w:rStyle w:val="CommentReference"/>
        </w:rPr>
        <w:annotationRef/>
      </w:r>
      <w:r>
        <w:t>Predict what? finish the sentence.</w:t>
      </w:r>
    </w:p>
  </w:comment>
  <w:comment w:id="1018" w:author="Unemo Magnus, USÖ Labmed länsklinik" w:date="2016-11-17T17:01:00Z" w:initials="UMULl">
    <w:p w14:paraId="446723B1" w14:textId="43D1090E" w:rsidR="00032A9C" w:rsidRDefault="00032A9C">
      <w:pPr>
        <w:pStyle w:val="CommentText"/>
      </w:pPr>
      <w:r>
        <w:rPr>
          <w:rStyle w:val="CommentReference"/>
        </w:rPr>
        <w:annotationRef/>
      </w:r>
      <w:r>
        <w:t>Correct?</w:t>
      </w:r>
    </w:p>
  </w:comment>
  <w:comment w:id="1014" w:author="Christian Althaus" w:date="2016-11-29T10:58:00Z" w:initials="CA">
    <w:p w14:paraId="5310C1AC" w14:textId="4CF2992E" w:rsidR="00032A9C" w:rsidRDefault="00032A9C">
      <w:pPr>
        <w:pStyle w:val="CommentText"/>
      </w:pPr>
      <w:r>
        <w:rPr>
          <w:rStyle w:val="CommentReference"/>
        </w:rPr>
        <w:annotationRef/>
      </w:r>
      <w:r>
        <w:t>Which prediction, which median deviation, which distribution?</w:t>
      </w:r>
    </w:p>
  </w:comment>
  <w:comment w:id="1015" w:author="Unemo Magnus, USÖ Labmed länsklinik" w:date="2016-11-17T17:01:00Z" w:initials="UMULl">
    <w:p w14:paraId="5CE58EA5" w14:textId="699F365D" w:rsidR="00032A9C" w:rsidRDefault="00032A9C">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between the Etest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1022" w:author="Unemo Magnus, USÖ Labmed länsklinik" w:date="2016-11-17T17:01:00Z" w:initials="UMULl">
    <w:p w14:paraId="12621D96" w14:textId="7849E64A" w:rsidR="00032A9C" w:rsidRDefault="00032A9C">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1027" w:author="Unemo Magnus, USÖ Labmed länsklinik" w:date="2016-11-17T17:01:00Z" w:initials="UMULl">
    <w:p w14:paraId="4FA7C3A1" w14:textId="7208DC1D" w:rsidR="00032A9C" w:rsidRDefault="00032A9C">
      <w:pPr>
        <w:pStyle w:val="CommentText"/>
      </w:pPr>
      <w:r>
        <w:rPr>
          <w:rStyle w:val="CommentReference"/>
        </w:rPr>
        <w:annotationRef/>
      </w:r>
      <w:r>
        <w:t>why have you excluded gentamicin here?</w:t>
      </w:r>
    </w:p>
  </w:comment>
  <w:comment w:id="1054" w:author="Unemo Magnus, USÖ Labmed länsklinik" w:date="2016-11-17T17:01:00Z" w:initials="UMULl">
    <w:p w14:paraId="6FDBD869" w14:textId="345A0E51" w:rsidR="00032A9C" w:rsidRDefault="00032A9C">
      <w:pPr>
        <w:pStyle w:val="CommentText"/>
      </w:pPr>
      <w:r>
        <w:rPr>
          <w:rStyle w:val="CommentReference"/>
        </w:rPr>
        <w:annotationRef/>
      </w:r>
      <w:r>
        <w:t>But they could be included in the comparison of identified SIR categories despite that they cannot be included in any MIC comparisons and in Figure 2? All of these were correctly classified as R so I hope they are included in the sens and spec calculations? Am I misunderstanding something?</w:t>
      </w:r>
    </w:p>
  </w:comment>
  <w:comment w:id="1071" w:author="Unemo Magnus, USÖ Labmed länsklinik" w:date="2016-11-17T17:01:00Z" w:initials="UMULl">
    <w:p w14:paraId="21B719F3" w14:textId="086B5393" w:rsidR="00032A9C" w:rsidRDefault="00032A9C">
      <w:pPr>
        <w:pStyle w:val="CommentText"/>
      </w:pPr>
      <w:r>
        <w:rPr>
          <w:rStyle w:val="CommentReference"/>
        </w:rPr>
        <w:annotationRef/>
      </w:r>
      <w:r>
        <w:t>Was this not also the case for spectinomycin?</w:t>
      </w:r>
    </w:p>
  </w:comment>
  <w:comment w:id="1076" w:author="Unemo Magnus, USÖ Labmed länsklinik" w:date="2016-11-17T17:01:00Z" w:initials="UMULl">
    <w:p w14:paraId="0F28121B" w14:textId="724B91AB" w:rsidR="00032A9C" w:rsidRDefault="00032A9C">
      <w:pPr>
        <w:pStyle w:val="CommentText"/>
      </w:pPr>
      <w:r>
        <w:rPr>
          <w:rStyle w:val="CommentReference"/>
        </w:rPr>
        <w:annotationRef/>
      </w:r>
      <w:r>
        <w:t>Because this is the 1%  false positive misclassification you mention in the next sentence?</w:t>
      </w:r>
    </w:p>
  </w:comment>
  <w:comment w:id="1088" w:author="Unemo Magnus, USÖ Labmed länsklinik" w:date="2016-11-17T17:01:00Z" w:initials="UMULl">
    <w:p w14:paraId="3BED3C95" w14:textId="173A0403" w:rsidR="00032A9C" w:rsidRDefault="00032A9C">
      <w:pPr>
        <w:pStyle w:val="CommentText"/>
      </w:pPr>
      <w:r>
        <w:rPr>
          <w:rStyle w:val="CommentReference"/>
        </w:rPr>
        <w:annotationRef/>
      </w:r>
      <w:r>
        <w:t>How many misclassifications were there in total?</w:t>
      </w:r>
    </w:p>
  </w:comment>
  <w:comment w:id="1107" w:author="Unemo Magnus, USÖ Labmed länsklinik" w:date="2016-11-17T17:01:00Z" w:initials="UMULl">
    <w:p w14:paraId="459104D8" w14:textId="44FCC12D" w:rsidR="00032A9C" w:rsidRDefault="00032A9C">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 , and some sentence regarding steepness of the Hill slope?</w:t>
      </w:r>
    </w:p>
  </w:comment>
  <w:comment w:id="1108" w:author="Christian Althaus" w:date="2016-11-29T11:05:00Z" w:initials="CA">
    <w:p w14:paraId="45CBF30A" w14:textId="3A5ADF7E" w:rsidR="00032A9C" w:rsidRDefault="00032A9C">
      <w:pPr>
        <w:pStyle w:val="CommentText"/>
      </w:pPr>
      <w:r>
        <w:rPr>
          <w:rStyle w:val="CommentReference"/>
        </w:rPr>
        <w:annotationRef/>
      </w:r>
      <w:r>
        <w:t>I agree with Magnus that you need to provide some rationale on why you want to look at Hill coefficients.</w:t>
      </w:r>
    </w:p>
  </w:comment>
  <w:comment w:id="1114" w:author="Unemo Magnus, USÖ Labmed länsklinik" w:date="2016-11-17T17:01:00Z" w:initials="UMULl">
    <w:p w14:paraId="608669D1" w14:textId="1F966CDE" w:rsidR="00032A9C" w:rsidRDefault="00032A9C">
      <w:pPr>
        <w:pStyle w:val="CommentText"/>
      </w:pPr>
      <w:r>
        <w:rPr>
          <w:rStyle w:val="CommentReference"/>
        </w:rPr>
        <w:annotationRef/>
      </w:r>
      <w:r>
        <w:t>Why have you excluded ciprofloxacin?</w:t>
      </w:r>
    </w:p>
  </w:comment>
  <w:comment w:id="1115" w:author="Christian Althaus" w:date="2016-11-29T11:06:00Z" w:initials="CA">
    <w:p w14:paraId="4DCAAC23" w14:textId="132F9D9D" w:rsidR="00032A9C" w:rsidRDefault="00032A9C">
      <w:pPr>
        <w:pStyle w:val="CommentText"/>
      </w:pPr>
      <w:r>
        <w:rPr>
          <w:rStyle w:val="CommentReference"/>
        </w:rPr>
        <w:annotationRef/>
      </w:r>
      <w:r>
        <w:t>But I guess this is not always the case.</w:t>
      </w:r>
    </w:p>
  </w:comment>
  <w:comment w:id="1120" w:author="Unemo Magnus, USÖ Labmed länsklinik" w:date="2016-11-17T17:01:00Z" w:initials="UMULl">
    <w:p w14:paraId="0652BF50" w14:textId="2F821EB4" w:rsidR="00032A9C" w:rsidRDefault="00032A9C">
      <w:pPr>
        <w:pStyle w:val="CommentText"/>
      </w:pPr>
      <w:r>
        <w:rPr>
          <w:rStyle w:val="CommentReference"/>
        </w:rPr>
        <w:annotationRef/>
      </w:r>
    </w:p>
  </w:comment>
  <w:comment w:id="1121" w:author="Unemo Magnus, USÖ Labmed länsklinik" w:date="2016-11-17T17:01:00Z" w:initials="UMULl">
    <w:p w14:paraId="3C981A58" w14:textId="3237719E" w:rsidR="00032A9C" w:rsidRDefault="00032A9C">
      <w:pPr>
        <w:pStyle w:val="CommentText"/>
      </w:pPr>
      <w:r>
        <w:rPr>
          <w:rStyle w:val="CommentReference"/>
        </w:rPr>
        <w:annotationRef/>
      </w:r>
      <w:r>
        <w:t>This you mention below so you can delete here!</w:t>
      </w:r>
    </w:p>
  </w:comment>
  <w:comment w:id="1134" w:author="Unemo Magnus, USÖ Labmed länsklinik" w:date="2016-11-17T18:08:00Z" w:initials="UMULl">
    <w:p w14:paraId="0DD52933" w14:textId="459A4D43" w:rsidR="00032A9C" w:rsidRDefault="00032A9C">
      <w:pPr>
        <w:pStyle w:val="CommentText"/>
      </w:pPr>
      <w:r>
        <w:rPr>
          <w:rStyle w:val="CommentReference"/>
        </w:rPr>
        <w:annotationRef/>
      </w:r>
      <w:r>
        <w:t>I would like to read and comment the discussion again after everyone commented.</w:t>
      </w:r>
    </w:p>
  </w:comment>
  <w:comment w:id="1141" w:author="Unemo Magnus, USÖ Labmed länsklinik" w:date="2016-11-17T17:43:00Z" w:initials="UMULl">
    <w:p w14:paraId="7F520780" w14:textId="08F6C026" w:rsidR="00032A9C" w:rsidRDefault="00032A9C">
      <w:pPr>
        <w:pStyle w:val="CommentText"/>
      </w:pPr>
      <w:r>
        <w:rPr>
          <w:rStyle w:val="CommentReference"/>
        </w:rPr>
        <w:annotationRef/>
      </w:r>
      <w:r>
        <w:t>Consider to include the number of hours!</w:t>
      </w:r>
    </w:p>
  </w:comment>
  <w:comment w:id="1166" w:author="Unemo Magnus, USÖ Labmed länsklinik" w:date="2016-11-17T17:56:00Z" w:initials="UMULl">
    <w:p w14:paraId="7DA79858" w14:textId="218C6C4B" w:rsidR="00032A9C" w:rsidRDefault="00032A9C">
      <w:pPr>
        <w:pStyle w:val="CommentText"/>
      </w:pPr>
      <w:r>
        <w:rPr>
          <w:rStyle w:val="CommentReference"/>
        </w:rPr>
        <w:annotationRef/>
      </w:r>
      <w:r>
        <w:t>Was it not excellent also for spectinomycin, i.e. in regards to categories despite that you could not get a predicted MIC?</w:t>
      </w:r>
    </w:p>
  </w:comment>
  <w:comment w:id="1267" w:author="Unemo Magnus, USÖ Labmed länsklinik" w:date="2016-11-17T17:48:00Z" w:initials="UMULl">
    <w:p w14:paraId="0FFACEF2" w14:textId="0F838240" w:rsidR="00032A9C" w:rsidRDefault="00032A9C">
      <w:pPr>
        <w:pStyle w:val="CommentText"/>
      </w:pPr>
      <w:r>
        <w:rPr>
          <w:rStyle w:val="CommentReference"/>
        </w:rPr>
        <w:annotationRef/>
      </w:r>
      <w:r>
        <w:t>To Methods or Intro? I.e. where you describe Hill coefficient.</w:t>
      </w:r>
    </w:p>
  </w:comment>
  <w:comment w:id="1272" w:author="Unemo Magnus, USÖ Labmed länsklinik" w:date="2016-11-17T18:43:00Z" w:initials="UMULl">
    <w:p w14:paraId="1655B654" w14:textId="71406DD5" w:rsidR="00032A9C" w:rsidRDefault="00032A9C">
      <w:pPr>
        <w:pStyle w:val="CommentText"/>
      </w:pPr>
      <w:r>
        <w:rPr>
          <w:rStyle w:val="CommentReference"/>
        </w:rPr>
        <w:annotationRef/>
      </w:r>
      <w:r>
        <w:t>With exception of tetracycline?</w:t>
      </w:r>
    </w:p>
  </w:comment>
  <w:comment w:id="1275" w:author="Unemo Magnus, USÖ Labmed länsklinik" w:date="2016-11-17T18:45:00Z" w:initials="UMULl">
    <w:p w14:paraId="6E333837" w14:textId="3E008998" w:rsidR="00032A9C" w:rsidRDefault="00032A9C">
      <w:pPr>
        <w:pStyle w:val="CommentText"/>
      </w:pPr>
      <w:r>
        <w:rPr>
          <w:rStyle w:val="CommentReference"/>
        </w:rPr>
        <w:annotationRef/>
      </w:r>
      <w:r>
        <w:t>I have in several places changed like this or similar to avoid that the reviewers just tell us to do these experiments before we submit the paper.</w:t>
      </w:r>
    </w:p>
  </w:comment>
  <w:comment w:id="1306" w:author="Unemo Magnus, USÖ Labmed länsklinik" w:date="2016-11-17T17:01:00Z" w:initials="UMULl">
    <w:p w14:paraId="239E7697" w14:textId="11384059" w:rsidR="00032A9C" w:rsidRDefault="00032A9C">
      <w:pPr>
        <w:pStyle w:val="CommentText"/>
      </w:pPr>
      <w:r>
        <w:rPr>
          <w:rStyle w:val="CommentReference"/>
        </w:rPr>
        <w:annotationRef/>
      </w:r>
      <w:r>
        <w:t>References 25 and 27 are identical!</w:t>
      </w:r>
    </w:p>
  </w:comment>
  <w:comment w:id="2049" w:author="Unemo Magnus, USÖ Labmed länsklinik" w:date="2016-11-17T17:01:00Z" w:initials="UMULl">
    <w:p w14:paraId="1B6A2778" w14:textId="546BCAC1" w:rsidR="00032A9C" w:rsidRDefault="00032A9C">
      <w:pPr>
        <w:pStyle w:val="CommentText"/>
      </w:pPr>
      <w:r>
        <w:rPr>
          <w:rStyle w:val="CommentReference"/>
        </w:rPr>
        <w:annotationRef/>
      </w:r>
      <w:r>
        <w:t>A. Have this a total Square and not a rectangle. B. write EC50 with 50 as subscript on x-axis. C. Write Penicillin G</w:t>
      </w:r>
    </w:p>
  </w:comment>
  <w:comment w:id="2065" w:author="Christian Althaus" w:date="2016-11-28T21:50:00Z" w:initials="CA">
    <w:p w14:paraId="373134DB" w14:textId="77E11F88" w:rsidR="00032A9C" w:rsidRDefault="00032A9C">
      <w:pPr>
        <w:pStyle w:val="CommentText"/>
      </w:pPr>
      <w:r>
        <w:rPr>
          <w:rStyle w:val="CommentReference"/>
        </w:rPr>
        <w:annotationRef/>
      </w:r>
      <w:r>
        <w:t>Note that the values on the axes are not transformed, you just use a logarithmic scale.</w:t>
      </w:r>
    </w:p>
  </w:comment>
  <w:comment w:id="2054" w:author="Unemo Magnus, USÖ Labmed länsklinik" w:date="2016-11-17T17:01:00Z" w:initials="UMULl">
    <w:p w14:paraId="55206E83" w14:textId="33F1A799" w:rsidR="00032A9C" w:rsidRDefault="00032A9C">
      <w:pPr>
        <w:pStyle w:val="CommentText"/>
      </w:pPr>
      <w:r>
        <w:rPr>
          <w:rStyle w:val="CommentReference"/>
        </w:rPr>
        <w:annotationRef/>
      </w:r>
      <w:r>
        <w:t>But was the correlation not better for the 40 strains examined with the final assay? Is that correlation not what you should show?</w:t>
      </w:r>
    </w:p>
  </w:comment>
  <w:comment w:id="2093" w:author="Unemo Magnus, USÖ Labmed länsklinik" w:date="2016-11-17T17:09:00Z" w:initials="UMULl">
    <w:p w14:paraId="18C8FA49" w14:textId="713679F7" w:rsidR="00032A9C" w:rsidRDefault="00032A9C">
      <w:pPr>
        <w:pStyle w:val="CommentText"/>
      </w:pPr>
      <w:r>
        <w:rPr>
          <w:rStyle w:val="CommentReference"/>
        </w:rPr>
        <w:annotationRef/>
      </w:r>
      <w:r>
        <w:t>But the validation data must have been better? If so, these are the ones we should show.</w:t>
      </w:r>
    </w:p>
  </w:comment>
  <w:comment w:id="2100" w:author="Unemo Magnus, USÖ Labmed länsklinik" w:date="2016-11-17T17:01:00Z" w:initials="UMULl">
    <w:p w14:paraId="2D8D4482" w14:textId="4C6AEE0E" w:rsidR="00032A9C" w:rsidRDefault="00032A9C">
      <w:pPr>
        <w:pStyle w:val="CommentText"/>
      </w:pPr>
      <w:r>
        <w:t xml:space="preserve"> </w:t>
      </w:r>
      <w:r>
        <w:rPr>
          <w:rStyle w:val="CommentReference"/>
        </w:rPr>
        <w:annotationRef/>
      </w:r>
      <w:r>
        <w:t>gentamicin is not included</w:t>
      </w:r>
    </w:p>
  </w:comment>
  <w:comment w:id="2122" w:author="Unemo Magnus, USÖ Labmed länsklinik" w:date="2016-11-17T17:15:00Z" w:initials="UMULl">
    <w:p w14:paraId="706CD740" w14:textId="0C147A13" w:rsidR="00032A9C" w:rsidRDefault="00032A9C" w:rsidP="00C30255">
      <w:pPr>
        <w:pStyle w:val="CommentText"/>
        <w:numPr>
          <w:ilvl w:val="0"/>
          <w:numId w:val="5"/>
        </w:numPr>
      </w:pPr>
      <w:r>
        <w:rPr>
          <w:rStyle w:val="CommentReference"/>
        </w:rPr>
        <w:annotationRef/>
      </w:r>
      <w:r>
        <w:t>Write penicillin G.</w:t>
      </w:r>
    </w:p>
  </w:comment>
  <w:comment w:id="2161" w:author="Unemo Magnus, USÖ Labmed länsklinik" w:date="2016-11-17T17:01:00Z" w:initials="UMULl">
    <w:p w14:paraId="48DABB7E" w14:textId="0A579B7B" w:rsidR="00032A9C" w:rsidRDefault="00032A9C">
      <w:pPr>
        <w:pStyle w:val="CommentText"/>
      </w:pPr>
      <w:r>
        <w:rPr>
          <w:rStyle w:val="CommentReference"/>
        </w:rPr>
        <w:annotationRef/>
      </w:r>
      <w:r>
        <w:t>Where are these?</w:t>
      </w:r>
    </w:p>
  </w:comment>
  <w:comment w:id="2171" w:author="Unemo Magnus, USÖ Labmed länsklinik" w:date="2016-11-17T17:35:00Z" w:initials="UMULl">
    <w:p w14:paraId="547009A9" w14:textId="6DC63CD4" w:rsidR="00032A9C" w:rsidRDefault="00032A9C"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199" w:author="Unemo Magnus, USÖ Labmed länsklinik" w:date="2016-11-17T17:39:00Z" w:initials="UMULl">
    <w:p w14:paraId="307593FB" w14:textId="29BAE046" w:rsidR="00032A9C" w:rsidRDefault="00032A9C">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57031D07" w15:done="0"/>
  <w15:commentEx w15:paraId="69418702" w15:done="0"/>
  <w15:commentEx w15:paraId="253CE0BB" w15:done="0"/>
  <w15:commentEx w15:paraId="35020EED" w15:done="0"/>
  <w15:commentEx w15:paraId="0271E1F3" w15:done="0"/>
  <w15:commentEx w15:paraId="3B89BBB3" w15:done="0"/>
  <w15:commentEx w15:paraId="68A4ABE2" w15:done="0"/>
  <w15:commentEx w15:paraId="71F5D664" w15:done="0"/>
  <w15:commentEx w15:paraId="52A521A3" w15:done="0"/>
  <w15:commentEx w15:paraId="44DF3588" w15:done="0"/>
  <w15:commentEx w15:paraId="3B19A7E2" w15:done="0"/>
  <w15:commentEx w15:paraId="40909AF3" w15:done="0"/>
  <w15:commentEx w15:paraId="7966FB6F" w15:done="0"/>
  <w15:commentEx w15:paraId="0C56A6DE" w15:done="0"/>
  <w15:commentEx w15:paraId="3F580E74" w15:done="0"/>
  <w15:commentEx w15:paraId="27BA11C7" w15:done="0"/>
  <w15:commentEx w15:paraId="144374FB" w15:done="0"/>
  <w15:commentEx w15:paraId="30B853FF" w15:done="0"/>
  <w15:commentEx w15:paraId="0A4DC7A1" w15:done="0"/>
  <w15:commentEx w15:paraId="2BAB3C12" w15:done="0"/>
  <w15:commentEx w15:paraId="10100BA6" w15:done="0"/>
  <w15:commentEx w15:paraId="395A6350" w15:done="0"/>
  <w15:commentEx w15:paraId="285C714A" w15:done="0"/>
  <w15:commentEx w15:paraId="12D1AE7D" w15:done="0"/>
  <w15:commentEx w15:paraId="1AA7DEF3" w15:done="0"/>
  <w15:commentEx w15:paraId="240D9892" w15:done="0"/>
  <w15:commentEx w15:paraId="644CDE65" w15:done="0"/>
  <w15:commentEx w15:paraId="6FC632B6" w15:done="0"/>
  <w15:commentEx w15:paraId="457B0348" w15:done="0"/>
  <w15:commentEx w15:paraId="0DFA1FEC" w15:done="0"/>
  <w15:commentEx w15:paraId="225B318E" w15:done="0"/>
  <w15:commentEx w15:paraId="0E00804A" w15:done="0"/>
  <w15:commentEx w15:paraId="33B2D571" w15:done="0"/>
  <w15:commentEx w15:paraId="446723B1" w15:done="0"/>
  <w15:commentEx w15:paraId="5310C1AC" w15:done="0"/>
  <w15:commentEx w15:paraId="5CE58EA5" w15:done="0"/>
  <w15:commentEx w15:paraId="12621D96" w15:done="0"/>
  <w15:commentEx w15:paraId="4FA7C3A1" w15:done="0"/>
  <w15:commentEx w15:paraId="6FDBD869" w15:done="0"/>
  <w15:commentEx w15:paraId="21B719F3" w15:done="0"/>
  <w15:commentEx w15:paraId="0F28121B" w15:done="0"/>
  <w15:commentEx w15:paraId="3BED3C95" w15:done="0"/>
  <w15:commentEx w15:paraId="459104D8" w15:done="0"/>
  <w15:commentEx w15:paraId="45CBF30A" w15:done="0"/>
  <w15:commentEx w15:paraId="608669D1" w15:done="0"/>
  <w15:commentEx w15:paraId="4DCAAC23" w15:done="0"/>
  <w15:commentEx w15:paraId="0652BF50" w15:done="0"/>
  <w15:commentEx w15:paraId="3C981A58" w15:done="0"/>
  <w15:commentEx w15:paraId="0DD52933" w15:done="0"/>
  <w15:commentEx w15:paraId="7F520780" w15:done="0"/>
  <w15:commentEx w15:paraId="7DA79858"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EEFF2D" w14:textId="77777777" w:rsidR="004F13DE" w:rsidRDefault="004F13DE" w:rsidP="00CF329C">
      <w:pPr>
        <w:spacing w:after="0" w:line="240" w:lineRule="auto"/>
      </w:pPr>
      <w:r>
        <w:separator/>
      </w:r>
    </w:p>
  </w:endnote>
  <w:endnote w:type="continuationSeparator" w:id="0">
    <w:p w14:paraId="757030E3" w14:textId="77777777" w:rsidR="004F13DE" w:rsidRDefault="004F13DE"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210" w:author="Unemo Magnus, USÖ Labmed länsklinik" w:date="2016-11-14T17:35:00Z"/>
  <w:sdt>
    <w:sdtPr>
      <w:id w:val="-1569717400"/>
      <w:docPartObj>
        <w:docPartGallery w:val="Page Numbers (Bottom of Page)"/>
        <w:docPartUnique/>
      </w:docPartObj>
    </w:sdtPr>
    <w:sdtEndPr/>
    <w:sdtContent>
      <w:customXmlInsRangeEnd w:id="2210"/>
      <w:p w14:paraId="016AF368" w14:textId="04DE1950" w:rsidR="00032A9C" w:rsidRDefault="00032A9C">
        <w:pPr>
          <w:pStyle w:val="Footer"/>
          <w:jc w:val="center"/>
          <w:rPr>
            <w:ins w:id="2211" w:author="Unemo Magnus, USÖ Labmed länsklinik" w:date="2016-11-14T17:35:00Z"/>
          </w:rPr>
        </w:pPr>
        <w:ins w:id="2212" w:author="Unemo Magnus, USÖ Labmed länsklinik" w:date="2016-11-14T17:35:00Z">
          <w:r>
            <w:fldChar w:fldCharType="begin"/>
          </w:r>
          <w:r>
            <w:instrText>PAGE   \* MERGEFORMAT</w:instrText>
          </w:r>
          <w:r>
            <w:fldChar w:fldCharType="separate"/>
          </w:r>
        </w:ins>
        <w:r w:rsidR="00664166" w:rsidRPr="00664166">
          <w:rPr>
            <w:noProof/>
            <w:lang w:val="sv-SE"/>
          </w:rPr>
          <w:t>17</w:t>
        </w:r>
        <w:ins w:id="2213" w:author="Unemo Magnus, USÖ Labmed länsklinik" w:date="2016-11-14T17:35:00Z">
          <w:r>
            <w:fldChar w:fldCharType="end"/>
          </w:r>
        </w:ins>
      </w:p>
      <w:customXmlInsRangeStart w:id="2214" w:author="Unemo Magnus, USÖ Labmed länsklinik" w:date="2016-11-14T17:35:00Z"/>
    </w:sdtContent>
  </w:sdt>
  <w:customXmlInsRangeEnd w:id="2214"/>
  <w:p w14:paraId="1C82B9D0" w14:textId="77777777" w:rsidR="00032A9C" w:rsidRDefault="00032A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24FBAD" w14:textId="77777777" w:rsidR="004F13DE" w:rsidRDefault="004F13DE" w:rsidP="00CF329C">
      <w:pPr>
        <w:spacing w:after="0" w:line="240" w:lineRule="auto"/>
      </w:pPr>
      <w:r>
        <w:separator/>
      </w:r>
    </w:p>
  </w:footnote>
  <w:footnote w:type="continuationSeparator" w:id="0">
    <w:p w14:paraId="5F23F9A6" w14:textId="77777777" w:rsidR="004F13DE" w:rsidRDefault="004F13DE"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ldes">
    <w15:presenceInfo w15:providerId="None" w15:userId="valdes"/>
  </w15:person>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2A9C"/>
    <w:rsid w:val="00040E63"/>
    <w:rsid w:val="00042B1B"/>
    <w:rsid w:val="00042C1C"/>
    <w:rsid w:val="00046D65"/>
    <w:rsid w:val="00047654"/>
    <w:rsid w:val="00050298"/>
    <w:rsid w:val="00053A05"/>
    <w:rsid w:val="000550C0"/>
    <w:rsid w:val="000622EA"/>
    <w:rsid w:val="000663CC"/>
    <w:rsid w:val="00080445"/>
    <w:rsid w:val="00080F43"/>
    <w:rsid w:val="000821FA"/>
    <w:rsid w:val="000878D6"/>
    <w:rsid w:val="0009745E"/>
    <w:rsid w:val="000A49B6"/>
    <w:rsid w:val="000A7C6B"/>
    <w:rsid w:val="000B117D"/>
    <w:rsid w:val="000B39BB"/>
    <w:rsid w:val="000B46D8"/>
    <w:rsid w:val="000B5EA7"/>
    <w:rsid w:val="000B6FC2"/>
    <w:rsid w:val="000C0C07"/>
    <w:rsid w:val="000C7E73"/>
    <w:rsid w:val="000D7E2E"/>
    <w:rsid w:val="000E195E"/>
    <w:rsid w:val="000E62D0"/>
    <w:rsid w:val="000E6350"/>
    <w:rsid w:val="000E7EF8"/>
    <w:rsid w:val="000F10F9"/>
    <w:rsid w:val="000F5D03"/>
    <w:rsid w:val="00106FB5"/>
    <w:rsid w:val="00111FD3"/>
    <w:rsid w:val="001243A3"/>
    <w:rsid w:val="0014390C"/>
    <w:rsid w:val="00143D32"/>
    <w:rsid w:val="00150A4E"/>
    <w:rsid w:val="001565BA"/>
    <w:rsid w:val="001671A1"/>
    <w:rsid w:val="00167A89"/>
    <w:rsid w:val="001702DD"/>
    <w:rsid w:val="00171A47"/>
    <w:rsid w:val="001742D9"/>
    <w:rsid w:val="00185EF8"/>
    <w:rsid w:val="00192E55"/>
    <w:rsid w:val="00194270"/>
    <w:rsid w:val="0019453D"/>
    <w:rsid w:val="0019472E"/>
    <w:rsid w:val="00196E3F"/>
    <w:rsid w:val="001A21FD"/>
    <w:rsid w:val="001A5C4D"/>
    <w:rsid w:val="001A68B3"/>
    <w:rsid w:val="001B15B4"/>
    <w:rsid w:val="001B1D98"/>
    <w:rsid w:val="001B6558"/>
    <w:rsid w:val="001B7F86"/>
    <w:rsid w:val="001C2BAA"/>
    <w:rsid w:val="001C4FB2"/>
    <w:rsid w:val="001D17C7"/>
    <w:rsid w:val="001D531D"/>
    <w:rsid w:val="001D53E2"/>
    <w:rsid w:val="001D62D1"/>
    <w:rsid w:val="001E426A"/>
    <w:rsid w:val="001E76CD"/>
    <w:rsid w:val="001F3F41"/>
    <w:rsid w:val="00200F7A"/>
    <w:rsid w:val="00205056"/>
    <w:rsid w:val="00206AFA"/>
    <w:rsid w:val="00210816"/>
    <w:rsid w:val="00210FDA"/>
    <w:rsid w:val="00214145"/>
    <w:rsid w:val="0022061C"/>
    <w:rsid w:val="00222A48"/>
    <w:rsid w:val="00225A7E"/>
    <w:rsid w:val="00240E9B"/>
    <w:rsid w:val="002525C9"/>
    <w:rsid w:val="00254C15"/>
    <w:rsid w:val="00261C59"/>
    <w:rsid w:val="00264CB6"/>
    <w:rsid w:val="002748F4"/>
    <w:rsid w:val="00276404"/>
    <w:rsid w:val="00276F9D"/>
    <w:rsid w:val="00277E1A"/>
    <w:rsid w:val="002959E8"/>
    <w:rsid w:val="00296EF9"/>
    <w:rsid w:val="002A3CD9"/>
    <w:rsid w:val="002A45A8"/>
    <w:rsid w:val="002B45F7"/>
    <w:rsid w:val="002B4A68"/>
    <w:rsid w:val="002C2B85"/>
    <w:rsid w:val="002E07DB"/>
    <w:rsid w:val="002E09BD"/>
    <w:rsid w:val="002E2ADE"/>
    <w:rsid w:val="002E3277"/>
    <w:rsid w:val="002E6491"/>
    <w:rsid w:val="002F02C3"/>
    <w:rsid w:val="002F12C0"/>
    <w:rsid w:val="00310B24"/>
    <w:rsid w:val="00311A19"/>
    <w:rsid w:val="0031629D"/>
    <w:rsid w:val="0032341E"/>
    <w:rsid w:val="00323C03"/>
    <w:rsid w:val="00323F3F"/>
    <w:rsid w:val="00323F88"/>
    <w:rsid w:val="00330CD4"/>
    <w:rsid w:val="00336F88"/>
    <w:rsid w:val="003370C7"/>
    <w:rsid w:val="00337DA5"/>
    <w:rsid w:val="003433B3"/>
    <w:rsid w:val="00344E8C"/>
    <w:rsid w:val="00347680"/>
    <w:rsid w:val="003548CA"/>
    <w:rsid w:val="00361A37"/>
    <w:rsid w:val="00362424"/>
    <w:rsid w:val="003642A7"/>
    <w:rsid w:val="003648BA"/>
    <w:rsid w:val="0036498D"/>
    <w:rsid w:val="00365260"/>
    <w:rsid w:val="00377ED5"/>
    <w:rsid w:val="00377FDC"/>
    <w:rsid w:val="00381EBB"/>
    <w:rsid w:val="00381EFD"/>
    <w:rsid w:val="003828C6"/>
    <w:rsid w:val="00384077"/>
    <w:rsid w:val="00390A2C"/>
    <w:rsid w:val="00393060"/>
    <w:rsid w:val="003966B9"/>
    <w:rsid w:val="003979B5"/>
    <w:rsid w:val="00397AA6"/>
    <w:rsid w:val="003A06DF"/>
    <w:rsid w:val="003A279D"/>
    <w:rsid w:val="003B02B6"/>
    <w:rsid w:val="003B1A80"/>
    <w:rsid w:val="003B4010"/>
    <w:rsid w:val="003B4FBC"/>
    <w:rsid w:val="003C187E"/>
    <w:rsid w:val="003D6B4D"/>
    <w:rsid w:val="003D73F2"/>
    <w:rsid w:val="003E005E"/>
    <w:rsid w:val="003E0CDD"/>
    <w:rsid w:val="003E417D"/>
    <w:rsid w:val="003E5081"/>
    <w:rsid w:val="003F4EFB"/>
    <w:rsid w:val="003F52C7"/>
    <w:rsid w:val="003F785B"/>
    <w:rsid w:val="004020D1"/>
    <w:rsid w:val="0040212C"/>
    <w:rsid w:val="0040408D"/>
    <w:rsid w:val="00404B18"/>
    <w:rsid w:val="004101F5"/>
    <w:rsid w:val="00414F14"/>
    <w:rsid w:val="004158EB"/>
    <w:rsid w:val="00417462"/>
    <w:rsid w:val="0042419C"/>
    <w:rsid w:val="004244F3"/>
    <w:rsid w:val="00425192"/>
    <w:rsid w:val="00425DF7"/>
    <w:rsid w:val="004300CC"/>
    <w:rsid w:val="004308B7"/>
    <w:rsid w:val="004333CD"/>
    <w:rsid w:val="00434C3A"/>
    <w:rsid w:val="00444695"/>
    <w:rsid w:val="00453AE6"/>
    <w:rsid w:val="00454FE8"/>
    <w:rsid w:val="00457E63"/>
    <w:rsid w:val="00462474"/>
    <w:rsid w:val="004627F7"/>
    <w:rsid w:val="0046582B"/>
    <w:rsid w:val="004677BC"/>
    <w:rsid w:val="004725AF"/>
    <w:rsid w:val="00483712"/>
    <w:rsid w:val="00484C8E"/>
    <w:rsid w:val="00490B1D"/>
    <w:rsid w:val="00497D73"/>
    <w:rsid w:val="004B1F68"/>
    <w:rsid w:val="004B316F"/>
    <w:rsid w:val="004B33FA"/>
    <w:rsid w:val="004B65B2"/>
    <w:rsid w:val="004C13CE"/>
    <w:rsid w:val="004D4657"/>
    <w:rsid w:val="004D6E5D"/>
    <w:rsid w:val="004E5B49"/>
    <w:rsid w:val="004F13DE"/>
    <w:rsid w:val="004F3ADB"/>
    <w:rsid w:val="004F40FC"/>
    <w:rsid w:val="0050239E"/>
    <w:rsid w:val="00507FDE"/>
    <w:rsid w:val="005113EF"/>
    <w:rsid w:val="005133B3"/>
    <w:rsid w:val="005134EB"/>
    <w:rsid w:val="00513910"/>
    <w:rsid w:val="00520661"/>
    <w:rsid w:val="00530FF4"/>
    <w:rsid w:val="00532747"/>
    <w:rsid w:val="00535CD7"/>
    <w:rsid w:val="005408D8"/>
    <w:rsid w:val="0054156B"/>
    <w:rsid w:val="00544641"/>
    <w:rsid w:val="00551DC0"/>
    <w:rsid w:val="0056621E"/>
    <w:rsid w:val="00566C48"/>
    <w:rsid w:val="00567959"/>
    <w:rsid w:val="00572750"/>
    <w:rsid w:val="0058000A"/>
    <w:rsid w:val="005828EF"/>
    <w:rsid w:val="00585375"/>
    <w:rsid w:val="00585507"/>
    <w:rsid w:val="005859C1"/>
    <w:rsid w:val="00593594"/>
    <w:rsid w:val="005A0079"/>
    <w:rsid w:val="005A27B6"/>
    <w:rsid w:val="005C36F0"/>
    <w:rsid w:val="005C4685"/>
    <w:rsid w:val="005C7312"/>
    <w:rsid w:val="005D0B1C"/>
    <w:rsid w:val="005E3260"/>
    <w:rsid w:val="005F3BBC"/>
    <w:rsid w:val="005F707F"/>
    <w:rsid w:val="00612DD2"/>
    <w:rsid w:val="00615EB5"/>
    <w:rsid w:val="006218CE"/>
    <w:rsid w:val="00621D27"/>
    <w:rsid w:val="00626654"/>
    <w:rsid w:val="00636BB0"/>
    <w:rsid w:val="00640CA9"/>
    <w:rsid w:val="0064693A"/>
    <w:rsid w:val="00664076"/>
    <w:rsid w:val="00664121"/>
    <w:rsid w:val="00664166"/>
    <w:rsid w:val="00664B98"/>
    <w:rsid w:val="00664BEB"/>
    <w:rsid w:val="006660F5"/>
    <w:rsid w:val="00677C2F"/>
    <w:rsid w:val="00683A49"/>
    <w:rsid w:val="00684AC9"/>
    <w:rsid w:val="0069083D"/>
    <w:rsid w:val="00693867"/>
    <w:rsid w:val="00693B94"/>
    <w:rsid w:val="006A0B46"/>
    <w:rsid w:val="006A110D"/>
    <w:rsid w:val="006B429E"/>
    <w:rsid w:val="006C0DB6"/>
    <w:rsid w:val="006C2F74"/>
    <w:rsid w:val="006C59A1"/>
    <w:rsid w:val="006D26B9"/>
    <w:rsid w:val="006D4EF1"/>
    <w:rsid w:val="006E0D18"/>
    <w:rsid w:val="006F02BF"/>
    <w:rsid w:val="006F28DD"/>
    <w:rsid w:val="006F367B"/>
    <w:rsid w:val="006F4495"/>
    <w:rsid w:val="006F644E"/>
    <w:rsid w:val="006F7E29"/>
    <w:rsid w:val="007078E3"/>
    <w:rsid w:val="00720B38"/>
    <w:rsid w:val="00721B9F"/>
    <w:rsid w:val="0073312A"/>
    <w:rsid w:val="00733D8B"/>
    <w:rsid w:val="007452FA"/>
    <w:rsid w:val="00753CB3"/>
    <w:rsid w:val="00760526"/>
    <w:rsid w:val="00762D6C"/>
    <w:rsid w:val="00771F0E"/>
    <w:rsid w:val="0077499E"/>
    <w:rsid w:val="00785636"/>
    <w:rsid w:val="007A1537"/>
    <w:rsid w:val="007A5328"/>
    <w:rsid w:val="007B1968"/>
    <w:rsid w:val="007B2EEB"/>
    <w:rsid w:val="007B4AD2"/>
    <w:rsid w:val="007B5733"/>
    <w:rsid w:val="007B6AE8"/>
    <w:rsid w:val="007B7100"/>
    <w:rsid w:val="007C5470"/>
    <w:rsid w:val="007C68A7"/>
    <w:rsid w:val="007D40C7"/>
    <w:rsid w:val="007D6550"/>
    <w:rsid w:val="007E0193"/>
    <w:rsid w:val="007E43E7"/>
    <w:rsid w:val="007E4A28"/>
    <w:rsid w:val="007E5852"/>
    <w:rsid w:val="00802133"/>
    <w:rsid w:val="00807F60"/>
    <w:rsid w:val="00813AAE"/>
    <w:rsid w:val="00820AA6"/>
    <w:rsid w:val="00820F71"/>
    <w:rsid w:val="00824304"/>
    <w:rsid w:val="008327C8"/>
    <w:rsid w:val="00834365"/>
    <w:rsid w:val="00836117"/>
    <w:rsid w:val="008570CF"/>
    <w:rsid w:val="00862E40"/>
    <w:rsid w:val="0086685F"/>
    <w:rsid w:val="008716B0"/>
    <w:rsid w:val="00871D92"/>
    <w:rsid w:val="008773B4"/>
    <w:rsid w:val="00877AA8"/>
    <w:rsid w:val="00886A71"/>
    <w:rsid w:val="00886FB7"/>
    <w:rsid w:val="008870F7"/>
    <w:rsid w:val="00887567"/>
    <w:rsid w:val="008930B3"/>
    <w:rsid w:val="008937E7"/>
    <w:rsid w:val="00893ED8"/>
    <w:rsid w:val="00896F85"/>
    <w:rsid w:val="008A6928"/>
    <w:rsid w:val="008A6B73"/>
    <w:rsid w:val="008A7793"/>
    <w:rsid w:val="008C043B"/>
    <w:rsid w:val="008C10BD"/>
    <w:rsid w:val="008C2D1E"/>
    <w:rsid w:val="008C34A4"/>
    <w:rsid w:val="008C6175"/>
    <w:rsid w:val="008D1147"/>
    <w:rsid w:val="008D2E67"/>
    <w:rsid w:val="008D31A8"/>
    <w:rsid w:val="008D7C42"/>
    <w:rsid w:val="008F0B93"/>
    <w:rsid w:val="008F548E"/>
    <w:rsid w:val="00903EFE"/>
    <w:rsid w:val="00910D6E"/>
    <w:rsid w:val="009155D4"/>
    <w:rsid w:val="009169AB"/>
    <w:rsid w:val="009206A7"/>
    <w:rsid w:val="00923047"/>
    <w:rsid w:val="00926840"/>
    <w:rsid w:val="00931C16"/>
    <w:rsid w:val="009320D1"/>
    <w:rsid w:val="00935664"/>
    <w:rsid w:val="00935F54"/>
    <w:rsid w:val="009361A1"/>
    <w:rsid w:val="00950C4A"/>
    <w:rsid w:val="00951267"/>
    <w:rsid w:val="00954348"/>
    <w:rsid w:val="00954C68"/>
    <w:rsid w:val="00954EC4"/>
    <w:rsid w:val="00956798"/>
    <w:rsid w:val="00973579"/>
    <w:rsid w:val="00973D19"/>
    <w:rsid w:val="009743EB"/>
    <w:rsid w:val="00974FEA"/>
    <w:rsid w:val="00981C27"/>
    <w:rsid w:val="009911EF"/>
    <w:rsid w:val="009951EB"/>
    <w:rsid w:val="009A23DD"/>
    <w:rsid w:val="009A4AFC"/>
    <w:rsid w:val="009A4F7D"/>
    <w:rsid w:val="009B4D4B"/>
    <w:rsid w:val="009C0E1F"/>
    <w:rsid w:val="009D0DEF"/>
    <w:rsid w:val="009D2557"/>
    <w:rsid w:val="009D6496"/>
    <w:rsid w:val="009D6900"/>
    <w:rsid w:val="009D6E75"/>
    <w:rsid w:val="009E4A85"/>
    <w:rsid w:val="009E7819"/>
    <w:rsid w:val="009F2CCE"/>
    <w:rsid w:val="009F5278"/>
    <w:rsid w:val="00A0120A"/>
    <w:rsid w:val="00A0136E"/>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51682"/>
    <w:rsid w:val="00A5313B"/>
    <w:rsid w:val="00A5380D"/>
    <w:rsid w:val="00A70C7B"/>
    <w:rsid w:val="00A7720A"/>
    <w:rsid w:val="00A83069"/>
    <w:rsid w:val="00A8407B"/>
    <w:rsid w:val="00A90C80"/>
    <w:rsid w:val="00A94997"/>
    <w:rsid w:val="00A96F38"/>
    <w:rsid w:val="00AA2384"/>
    <w:rsid w:val="00AA4816"/>
    <w:rsid w:val="00AA5220"/>
    <w:rsid w:val="00AA77CE"/>
    <w:rsid w:val="00AB48B8"/>
    <w:rsid w:val="00AB7EEC"/>
    <w:rsid w:val="00AC5CE9"/>
    <w:rsid w:val="00AC751C"/>
    <w:rsid w:val="00AD0299"/>
    <w:rsid w:val="00AD378B"/>
    <w:rsid w:val="00AE0C4C"/>
    <w:rsid w:val="00AE2507"/>
    <w:rsid w:val="00AE51B3"/>
    <w:rsid w:val="00AE51C2"/>
    <w:rsid w:val="00AF166B"/>
    <w:rsid w:val="00AF429B"/>
    <w:rsid w:val="00AF6E2E"/>
    <w:rsid w:val="00AF7C37"/>
    <w:rsid w:val="00AF7CEB"/>
    <w:rsid w:val="00B04223"/>
    <w:rsid w:val="00B0573F"/>
    <w:rsid w:val="00B06E80"/>
    <w:rsid w:val="00B10161"/>
    <w:rsid w:val="00B146EE"/>
    <w:rsid w:val="00B1508A"/>
    <w:rsid w:val="00B15DD7"/>
    <w:rsid w:val="00B212E5"/>
    <w:rsid w:val="00B27563"/>
    <w:rsid w:val="00B276E4"/>
    <w:rsid w:val="00B30377"/>
    <w:rsid w:val="00B321B3"/>
    <w:rsid w:val="00B47E2E"/>
    <w:rsid w:val="00B51367"/>
    <w:rsid w:val="00B6403F"/>
    <w:rsid w:val="00B67BB2"/>
    <w:rsid w:val="00B71F1F"/>
    <w:rsid w:val="00B752EB"/>
    <w:rsid w:val="00B83156"/>
    <w:rsid w:val="00B850A8"/>
    <w:rsid w:val="00B91BC7"/>
    <w:rsid w:val="00B91DFF"/>
    <w:rsid w:val="00B93847"/>
    <w:rsid w:val="00BA3620"/>
    <w:rsid w:val="00BA498B"/>
    <w:rsid w:val="00BB144D"/>
    <w:rsid w:val="00BB3F89"/>
    <w:rsid w:val="00BC0387"/>
    <w:rsid w:val="00BC210A"/>
    <w:rsid w:val="00BD001F"/>
    <w:rsid w:val="00BD14BB"/>
    <w:rsid w:val="00BE47DB"/>
    <w:rsid w:val="00BE63C8"/>
    <w:rsid w:val="00BE76BE"/>
    <w:rsid w:val="00BF3748"/>
    <w:rsid w:val="00BF5F65"/>
    <w:rsid w:val="00BF754E"/>
    <w:rsid w:val="00BF79C7"/>
    <w:rsid w:val="00C07B67"/>
    <w:rsid w:val="00C125B6"/>
    <w:rsid w:val="00C1579A"/>
    <w:rsid w:val="00C157F5"/>
    <w:rsid w:val="00C22907"/>
    <w:rsid w:val="00C232A3"/>
    <w:rsid w:val="00C2338D"/>
    <w:rsid w:val="00C30255"/>
    <w:rsid w:val="00C33A14"/>
    <w:rsid w:val="00C34F55"/>
    <w:rsid w:val="00C35612"/>
    <w:rsid w:val="00C36A1F"/>
    <w:rsid w:val="00C3708C"/>
    <w:rsid w:val="00C419EF"/>
    <w:rsid w:val="00C4260D"/>
    <w:rsid w:val="00C42B34"/>
    <w:rsid w:val="00C4506F"/>
    <w:rsid w:val="00C46CC7"/>
    <w:rsid w:val="00C47FE7"/>
    <w:rsid w:val="00C532F7"/>
    <w:rsid w:val="00C552DE"/>
    <w:rsid w:val="00C66E78"/>
    <w:rsid w:val="00C67235"/>
    <w:rsid w:val="00C70B4E"/>
    <w:rsid w:val="00C767B9"/>
    <w:rsid w:val="00C84D96"/>
    <w:rsid w:val="00C85C27"/>
    <w:rsid w:val="00C8642A"/>
    <w:rsid w:val="00C868FE"/>
    <w:rsid w:val="00C877C4"/>
    <w:rsid w:val="00C906C1"/>
    <w:rsid w:val="00C93A0C"/>
    <w:rsid w:val="00C96726"/>
    <w:rsid w:val="00C96919"/>
    <w:rsid w:val="00CA491E"/>
    <w:rsid w:val="00CB2B1F"/>
    <w:rsid w:val="00CC4705"/>
    <w:rsid w:val="00CE0435"/>
    <w:rsid w:val="00CE2D5B"/>
    <w:rsid w:val="00CE4665"/>
    <w:rsid w:val="00CE4825"/>
    <w:rsid w:val="00CF329C"/>
    <w:rsid w:val="00CF3932"/>
    <w:rsid w:val="00CF506D"/>
    <w:rsid w:val="00D0596A"/>
    <w:rsid w:val="00D064E0"/>
    <w:rsid w:val="00D11E58"/>
    <w:rsid w:val="00D15E8D"/>
    <w:rsid w:val="00D25995"/>
    <w:rsid w:val="00D308BE"/>
    <w:rsid w:val="00D434F9"/>
    <w:rsid w:val="00D45A50"/>
    <w:rsid w:val="00D45D8F"/>
    <w:rsid w:val="00D46DAF"/>
    <w:rsid w:val="00D51836"/>
    <w:rsid w:val="00D60DBE"/>
    <w:rsid w:val="00D627D8"/>
    <w:rsid w:val="00D6568A"/>
    <w:rsid w:val="00D80527"/>
    <w:rsid w:val="00D90EAA"/>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E7899"/>
    <w:rsid w:val="00DE7EF0"/>
    <w:rsid w:val="00DF07A4"/>
    <w:rsid w:val="00DF0D2A"/>
    <w:rsid w:val="00E010EB"/>
    <w:rsid w:val="00E016A1"/>
    <w:rsid w:val="00E12DD6"/>
    <w:rsid w:val="00E15EEB"/>
    <w:rsid w:val="00E16086"/>
    <w:rsid w:val="00E16672"/>
    <w:rsid w:val="00E205A7"/>
    <w:rsid w:val="00E22F24"/>
    <w:rsid w:val="00E33509"/>
    <w:rsid w:val="00E40548"/>
    <w:rsid w:val="00E417B6"/>
    <w:rsid w:val="00E4256E"/>
    <w:rsid w:val="00E47B41"/>
    <w:rsid w:val="00E57E2C"/>
    <w:rsid w:val="00E606CC"/>
    <w:rsid w:val="00E643EC"/>
    <w:rsid w:val="00E700AA"/>
    <w:rsid w:val="00E74271"/>
    <w:rsid w:val="00E758B1"/>
    <w:rsid w:val="00E75B44"/>
    <w:rsid w:val="00E82349"/>
    <w:rsid w:val="00E90AD7"/>
    <w:rsid w:val="00E932A8"/>
    <w:rsid w:val="00E941DE"/>
    <w:rsid w:val="00E94E02"/>
    <w:rsid w:val="00E952AE"/>
    <w:rsid w:val="00E953FF"/>
    <w:rsid w:val="00E96569"/>
    <w:rsid w:val="00EA224B"/>
    <w:rsid w:val="00EA6594"/>
    <w:rsid w:val="00EB366D"/>
    <w:rsid w:val="00EB3954"/>
    <w:rsid w:val="00EB6B83"/>
    <w:rsid w:val="00EB7B6F"/>
    <w:rsid w:val="00EC4238"/>
    <w:rsid w:val="00EC6753"/>
    <w:rsid w:val="00ED1D75"/>
    <w:rsid w:val="00EF20B1"/>
    <w:rsid w:val="00EF3010"/>
    <w:rsid w:val="00EF6E7F"/>
    <w:rsid w:val="00F03431"/>
    <w:rsid w:val="00F05E45"/>
    <w:rsid w:val="00F07649"/>
    <w:rsid w:val="00F10D32"/>
    <w:rsid w:val="00F158C2"/>
    <w:rsid w:val="00F20167"/>
    <w:rsid w:val="00F2224F"/>
    <w:rsid w:val="00F25789"/>
    <w:rsid w:val="00F27082"/>
    <w:rsid w:val="00F47E29"/>
    <w:rsid w:val="00F512D5"/>
    <w:rsid w:val="00F51945"/>
    <w:rsid w:val="00F5346C"/>
    <w:rsid w:val="00F538FE"/>
    <w:rsid w:val="00F7685E"/>
    <w:rsid w:val="00F83C03"/>
    <w:rsid w:val="00F87CFA"/>
    <w:rsid w:val="00F87EC7"/>
    <w:rsid w:val="00F945D1"/>
    <w:rsid w:val="00FA786E"/>
    <w:rsid w:val="00FB2905"/>
    <w:rsid w:val="00FB37A5"/>
    <w:rsid w:val="00FB7C9D"/>
    <w:rsid w:val="00FC36F6"/>
    <w:rsid w:val="00FD02D1"/>
    <w:rsid w:val="00FD51FD"/>
    <w:rsid w:val="00FE2A24"/>
    <w:rsid w:val="00FE655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EFE44AA5-9B5A-4746-9429-6D158C89E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3D255-4924-4292-A56F-ED16006F7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9421</Words>
  <Characters>110700</Characters>
  <Application>Microsoft Office Word</Application>
  <DocSecurity>0</DocSecurity>
  <Lines>922</Lines>
  <Paragraphs>25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29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ny</dc:creator>
  <cp:lastModifiedBy>sunny</cp:lastModifiedBy>
  <cp:revision>2</cp:revision>
  <cp:lastPrinted>2016-11-14T16:29:00Z</cp:lastPrinted>
  <dcterms:created xsi:type="dcterms:W3CDTF">2016-12-06T12:59:00Z</dcterms:created>
  <dcterms:modified xsi:type="dcterms:W3CDTF">2016-12-0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x1DSWGH"/&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